
<file path=[Content_Types].xml><?xml version="1.0" encoding="utf-8"?>
<Types xmlns="http://schemas.openxmlformats.org/package/2006/content-types">
  <Default Extension="jpe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47898" w14:textId="77777777" w:rsidR="00B67B6A" w:rsidRPr="00652AF3" w:rsidRDefault="00B67B6A" w:rsidP="00B67B6A">
      <w:pPr>
        <w:jc w:val="center"/>
        <w:rPr>
          <w:rFonts w:ascii="Calibri" w:eastAsia="Calibri" w:hAnsi="Calibri" w:cs="Times New Roman"/>
          <w:b/>
          <w:kern w:val="0"/>
          <w:sz w:val="52"/>
          <w:szCs w:val="52"/>
          <w14:ligatures w14:val="none"/>
        </w:rPr>
      </w:pPr>
      <w:r w:rsidRPr="00652AF3">
        <w:rPr>
          <w:rFonts w:ascii="Calibri" w:eastAsia="Calibri" w:hAnsi="Calibri" w:cs="Times New Roman"/>
          <w:b/>
          <w:bCs/>
          <w:kern w:val="0"/>
          <w:sz w:val="52"/>
          <w:szCs w:val="52"/>
          <w14:ligatures w14:val="none"/>
        </w:rPr>
        <w:t>MATH 2191 Applied Research Project</w:t>
      </w:r>
    </w:p>
    <w:p w14:paraId="0FD34978" w14:textId="77777777" w:rsidR="00B67B6A" w:rsidRPr="00652AF3" w:rsidRDefault="00B67B6A" w:rsidP="00B67B6A">
      <w:pPr>
        <w:jc w:val="center"/>
        <w:rPr>
          <w:rFonts w:ascii="Calibri" w:eastAsia="Calibri" w:hAnsi="Calibri" w:cs="Times New Roman"/>
          <w:b/>
          <w:bCs/>
          <w:kern w:val="0"/>
          <w:sz w:val="52"/>
          <w:szCs w:val="52"/>
          <w14:ligatures w14:val="none"/>
        </w:rPr>
      </w:pPr>
      <w:r w:rsidRPr="00652AF3">
        <w:rPr>
          <w:rFonts w:ascii="Calibri" w:eastAsia="Calibri" w:hAnsi="Calibri" w:cs="Times New Roman"/>
          <w:b/>
          <w:bCs/>
          <w:kern w:val="0"/>
          <w:sz w:val="52"/>
          <w:szCs w:val="52"/>
          <w14:ligatures w14:val="none"/>
        </w:rPr>
        <w:t>Natural Language Query to Structured Query Language using Large Language Models (P000129DA)</w:t>
      </w:r>
    </w:p>
    <w:p w14:paraId="37B649CD" w14:textId="77777777" w:rsidR="00B67B6A" w:rsidRPr="00652AF3" w:rsidRDefault="00B67B6A" w:rsidP="00B67B6A">
      <w:pPr>
        <w:jc w:val="center"/>
        <w:rPr>
          <w:rFonts w:ascii="Calibri" w:eastAsia="Calibri" w:hAnsi="Calibri" w:cs="Times New Roman"/>
          <w:b/>
          <w:bCs/>
          <w:kern w:val="0"/>
          <w:sz w:val="32"/>
          <w:szCs w:val="32"/>
          <w14:ligatures w14:val="none"/>
        </w:rPr>
      </w:pPr>
    </w:p>
    <w:p w14:paraId="673A02B4" w14:textId="77777777" w:rsidR="00B67B6A" w:rsidRPr="00652AF3" w:rsidRDefault="00B67B6A" w:rsidP="00B67B6A">
      <w:pPr>
        <w:jc w:val="center"/>
        <w:rPr>
          <w:rFonts w:ascii="Calibri" w:eastAsia="Calibri" w:hAnsi="Calibri" w:cs="Times New Roman"/>
          <w:b/>
          <w:bCs/>
          <w:kern w:val="0"/>
          <w:sz w:val="52"/>
          <w:szCs w:val="52"/>
          <w14:ligatures w14:val="none"/>
        </w:rPr>
      </w:pPr>
      <w:r w:rsidRPr="00652AF3">
        <w:rPr>
          <w:rFonts w:ascii="Calibri" w:eastAsia="Calibri" w:hAnsi="Calibri" w:cs="Times New Roman"/>
          <w:b/>
          <w:bCs/>
          <w:kern w:val="0"/>
          <w:sz w:val="32"/>
          <w:szCs w:val="32"/>
          <w14:ligatures w14:val="none"/>
        </w:rPr>
        <w:t>Industry: RMIT University Data and Analytics</w:t>
      </w:r>
    </w:p>
    <w:p w14:paraId="3786AD4D" w14:textId="77777777" w:rsidR="00B67B6A" w:rsidRPr="00652AF3" w:rsidRDefault="00B67B6A" w:rsidP="00B67B6A">
      <w:pPr>
        <w:jc w:val="center"/>
        <w:rPr>
          <w:rFonts w:ascii="Calibri" w:eastAsia="Calibri" w:hAnsi="Calibri" w:cs="Times New Roman"/>
          <w:b/>
          <w:bCs/>
          <w:kern w:val="0"/>
          <w:sz w:val="32"/>
          <w:szCs w:val="32"/>
          <w14:ligatures w14:val="none"/>
        </w:rPr>
      </w:pPr>
      <w:r w:rsidRPr="00652AF3">
        <w:rPr>
          <w:rFonts w:ascii="Calibri" w:eastAsia="Calibri" w:hAnsi="Calibri" w:cs="Times New Roman"/>
          <w:b/>
          <w:bCs/>
          <w:kern w:val="0"/>
          <w:sz w:val="32"/>
          <w:szCs w:val="32"/>
          <w14:ligatures w14:val="none"/>
        </w:rPr>
        <w:t>Industry Supervisor: Sean Lee, Director Advanced Analytics</w:t>
      </w:r>
    </w:p>
    <w:p w14:paraId="44B32AC1" w14:textId="77777777" w:rsidR="00B67B6A" w:rsidRPr="00652AF3" w:rsidRDefault="00B67B6A" w:rsidP="00B67B6A">
      <w:pPr>
        <w:jc w:val="center"/>
        <w:rPr>
          <w:rFonts w:ascii="Calibri" w:eastAsia="Calibri" w:hAnsi="Calibri" w:cs="Times New Roman"/>
          <w:b/>
          <w:bCs/>
          <w:kern w:val="0"/>
          <w:sz w:val="32"/>
          <w:szCs w:val="32"/>
          <w14:ligatures w14:val="none"/>
        </w:rPr>
      </w:pPr>
    </w:p>
    <w:tbl>
      <w:tblPr>
        <w:tblStyle w:val="TableGrid1"/>
        <w:tblW w:w="8931" w:type="dxa"/>
        <w:tblInd w:w="-5" w:type="dxa"/>
        <w:tblLook w:val="04A0" w:firstRow="1" w:lastRow="0" w:firstColumn="1" w:lastColumn="0" w:noHBand="0" w:noVBand="1"/>
      </w:tblPr>
      <w:tblGrid>
        <w:gridCol w:w="709"/>
        <w:gridCol w:w="1985"/>
        <w:gridCol w:w="6237"/>
      </w:tblGrid>
      <w:tr w:rsidR="00B67B6A" w:rsidRPr="00652AF3" w14:paraId="79C86ACB" w14:textId="3A5FC01E" w:rsidTr="00113DFC">
        <w:trPr>
          <w:trHeight w:val="330"/>
        </w:trPr>
        <w:tc>
          <w:tcPr>
            <w:tcW w:w="709" w:type="dxa"/>
          </w:tcPr>
          <w:p w14:paraId="287C0867" w14:textId="77777777" w:rsidR="00B67B6A" w:rsidRPr="00652AF3" w:rsidRDefault="00B67B6A" w:rsidP="00B67B6A">
            <w:pPr>
              <w:jc w:val="center"/>
              <w:rPr>
                <w:rFonts w:eastAsia="Calibri" w:cs="Times New Roman"/>
                <w:b/>
                <w:bCs/>
                <w:lang w:val="en-AU"/>
              </w:rPr>
            </w:pPr>
            <w:r w:rsidRPr="00652AF3">
              <w:rPr>
                <w:rFonts w:eastAsia="Calibri" w:cs="Times New Roman"/>
                <w:b/>
                <w:bCs/>
                <w:lang w:val="en-AU"/>
              </w:rPr>
              <w:t>No</w:t>
            </w:r>
          </w:p>
        </w:tc>
        <w:tc>
          <w:tcPr>
            <w:tcW w:w="1985" w:type="dxa"/>
          </w:tcPr>
          <w:p w14:paraId="395B2C8A" w14:textId="77777777" w:rsidR="00B67B6A" w:rsidRPr="00652AF3" w:rsidRDefault="00B67B6A" w:rsidP="00B67B6A">
            <w:pPr>
              <w:jc w:val="center"/>
              <w:rPr>
                <w:rFonts w:eastAsia="Calibri" w:cs="Times New Roman"/>
                <w:b/>
                <w:lang w:val="en-AU"/>
              </w:rPr>
            </w:pPr>
            <w:r w:rsidRPr="00652AF3">
              <w:rPr>
                <w:rFonts w:eastAsia="Calibri" w:cs="Times New Roman"/>
                <w:b/>
                <w:lang w:val="en-AU"/>
              </w:rPr>
              <w:t>Name of Team Member</w:t>
            </w:r>
          </w:p>
        </w:tc>
        <w:tc>
          <w:tcPr>
            <w:tcW w:w="6237" w:type="dxa"/>
          </w:tcPr>
          <w:p w14:paraId="41A69CF2" w14:textId="73215E44" w:rsidR="6B8F3C1D" w:rsidRDefault="1DE25F7A" w:rsidP="6B8F3C1D">
            <w:pPr>
              <w:jc w:val="center"/>
              <w:rPr>
                <w:rFonts w:eastAsia="Calibri" w:cs="Times New Roman"/>
                <w:b/>
                <w:bCs/>
              </w:rPr>
            </w:pPr>
            <w:r w:rsidRPr="337C60C6">
              <w:rPr>
                <w:rFonts w:eastAsia="Calibri" w:cs="Times New Roman"/>
                <w:b/>
                <w:bCs/>
                <w:lang w:val="en-AU"/>
              </w:rPr>
              <w:t>Contribution</w:t>
            </w:r>
          </w:p>
        </w:tc>
      </w:tr>
      <w:tr w:rsidR="00B67B6A" w:rsidRPr="00652AF3" w14:paraId="7C49D312" w14:textId="40CB8FC0" w:rsidTr="00113DFC">
        <w:trPr>
          <w:trHeight w:val="300"/>
        </w:trPr>
        <w:tc>
          <w:tcPr>
            <w:tcW w:w="709" w:type="dxa"/>
          </w:tcPr>
          <w:p w14:paraId="18B5E496" w14:textId="77777777" w:rsidR="00B67B6A" w:rsidRPr="00652AF3" w:rsidRDefault="00B67B6A" w:rsidP="00B67B6A">
            <w:pPr>
              <w:rPr>
                <w:rFonts w:eastAsia="Calibri" w:cs="Times New Roman"/>
                <w:lang w:val="en-AU"/>
              </w:rPr>
            </w:pPr>
            <w:r w:rsidRPr="00652AF3">
              <w:rPr>
                <w:rFonts w:eastAsia="Calibri" w:cs="Times New Roman"/>
                <w:lang w:val="en-AU"/>
              </w:rPr>
              <w:t>1</w:t>
            </w:r>
          </w:p>
        </w:tc>
        <w:tc>
          <w:tcPr>
            <w:tcW w:w="1985" w:type="dxa"/>
          </w:tcPr>
          <w:p w14:paraId="150F0545" w14:textId="77777777" w:rsidR="00B67B6A" w:rsidRPr="00652AF3" w:rsidRDefault="00B67B6A" w:rsidP="00B67B6A">
            <w:pPr>
              <w:rPr>
                <w:rFonts w:eastAsia="Calibri" w:cs="Times New Roman"/>
                <w:lang w:val="en-AU"/>
              </w:rPr>
            </w:pPr>
            <w:r w:rsidRPr="00652AF3">
              <w:rPr>
                <w:rFonts w:eastAsia="Calibri" w:cs="Times New Roman"/>
                <w:lang w:val="en-AU"/>
              </w:rPr>
              <w:t>Enson Sim Zhan-Kai (s3952024)</w:t>
            </w:r>
          </w:p>
        </w:tc>
        <w:tc>
          <w:tcPr>
            <w:tcW w:w="6237" w:type="dxa"/>
          </w:tcPr>
          <w:p w14:paraId="1D15DA0D" w14:textId="37BE7F2A" w:rsidR="6B8F3C1D" w:rsidRDefault="75B67469" w:rsidP="6B8F3C1D">
            <w:pPr>
              <w:rPr>
                <w:rFonts w:eastAsia="Calibri" w:cs="Times New Roman"/>
                <w:lang w:val="en-AU"/>
              </w:rPr>
            </w:pPr>
            <w:r w:rsidRPr="1B82017B">
              <w:rPr>
                <w:rFonts w:eastAsia="Calibri" w:cs="Times New Roman"/>
                <w:lang w:val="en-AU"/>
              </w:rPr>
              <w:t>50</w:t>
            </w:r>
            <w:r w:rsidR="006825FB">
              <w:rPr>
                <w:rFonts w:eastAsia="Calibri" w:cs="Times New Roman"/>
                <w:lang w:val="en-AU"/>
              </w:rPr>
              <w:t>%</w:t>
            </w:r>
            <w:r w:rsidR="3D8A60CD" w:rsidRPr="1B82017B">
              <w:rPr>
                <w:rFonts w:eastAsia="Calibri" w:cs="Times New Roman"/>
                <w:lang w:val="en-AU"/>
              </w:rPr>
              <w:t xml:space="preserve">, </w:t>
            </w:r>
            <w:r w:rsidR="006825FB">
              <w:rPr>
                <w:rFonts w:eastAsia="Calibri" w:cs="Times New Roman"/>
                <w:lang w:val="en-AU"/>
              </w:rPr>
              <w:t>E</w:t>
            </w:r>
            <w:r w:rsidR="3D8A60CD" w:rsidRPr="3F9A12AA">
              <w:rPr>
                <w:rFonts w:eastAsia="Calibri" w:cs="Times New Roman"/>
                <w:lang w:val="en-AU"/>
              </w:rPr>
              <w:t xml:space="preserve">xecutive </w:t>
            </w:r>
            <w:r w:rsidR="006825FB">
              <w:rPr>
                <w:rFonts w:eastAsia="Calibri" w:cs="Times New Roman"/>
                <w:lang w:val="en-AU"/>
              </w:rPr>
              <w:t>S</w:t>
            </w:r>
            <w:r w:rsidR="3D8A60CD" w:rsidRPr="3F9A12AA">
              <w:rPr>
                <w:rFonts w:eastAsia="Calibri" w:cs="Times New Roman"/>
                <w:lang w:val="en-AU"/>
              </w:rPr>
              <w:t xml:space="preserve">ummary, </w:t>
            </w:r>
            <w:r w:rsidR="006825FB">
              <w:rPr>
                <w:rFonts w:eastAsia="Calibri" w:cs="Times New Roman"/>
                <w:lang w:val="en-AU"/>
              </w:rPr>
              <w:t>I</w:t>
            </w:r>
            <w:r w:rsidR="3D8A60CD" w:rsidRPr="1B82017B">
              <w:rPr>
                <w:rFonts w:eastAsia="Calibri" w:cs="Times New Roman"/>
                <w:lang w:val="en-AU"/>
              </w:rPr>
              <w:t xml:space="preserve">ntroduction, </w:t>
            </w:r>
            <w:r w:rsidR="006825FB">
              <w:rPr>
                <w:rFonts w:eastAsia="Calibri" w:cs="Times New Roman"/>
                <w:lang w:val="en-AU"/>
              </w:rPr>
              <w:t>L</w:t>
            </w:r>
            <w:r w:rsidR="3D8A60CD" w:rsidRPr="19BF8C8C">
              <w:rPr>
                <w:rFonts w:eastAsia="Calibri" w:cs="Times New Roman"/>
                <w:lang w:val="en-AU"/>
              </w:rPr>
              <w:t xml:space="preserve">iterature </w:t>
            </w:r>
            <w:r w:rsidR="006825FB">
              <w:rPr>
                <w:rFonts w:eastAsia="Calibri" w:cs="Times New Roman"/>
                <w:lang w:val="en-AU"/>
              </w:rPr>
              <w:t>R</w:t>
            </w:r>
            <w:r w:rsidR="3D8A60CD" w:rsidRPr="19BF8C8C">
              <w:rPr>
                <w:rFonts w:eastAsia="Calibri" w:cs="Times New Roman"/>
                <w:lang w:val="en-AU"/>
              </w:rPr>
              <w:t>eview,</w:t>
            </w:r>
            <w:r w:rsidR="007D4A4F">
              <w:rPr>
                <w:rFonts w:eastAsia="Calibri" w:cs="Times New Roman"/>
                <w:lang w:val="en-AU"/>
              </w:rPr>
              <w:t xml:space="preserve"> </w:t>
            </w:r>
            <w:r w:rsidR="006825FB">
              <w:rPr>
                <w:rFonts w:eastAsia="Calibri" w:cs="Times New Roman"/>
                <w:lang w:val="en-AU"/>
              </w:rPr>
              <w:t>C</w:t>
            </w:r>
            <w:r w:rsidR="3D8A60CD" w:rsidRPr="3F9A12AA">
              <w:rPr>
                <w:rFonts w:eastAsia="Calibri" w:cs="Times New Roman"/>
                <w:lang w:val="en-AU"/>
              </w:rPr>
              <w:t>onclusion</w:t>
            </w:r>
          </w:p>
        </w:tc>
      </w:tr>
      <w:tr w:rsidR="00B67B6A" w:rsidRPr="00652AF3" w14:paraId="7A079645" w14:textId="227F20C6" w:rsidTr="00113DFC">
        <w:trPr>
          <w:trHeight w:val="518"/>
        </w:trPr>
        <w:tc>
          <w:tcPr>
            <w:tcW w:w="709" w:type="dxa"/>
          </w:tcPr>
          <w:p w14:paraId="373363C8" w14:textId="77777777" w:rsidR="00B67B6A" w:rsidRPr="00652AF3" w:rsidRDefault="00B67B6A" w:rsidP="00B67B6A">
            <w:pPr>
              <w:rPr>
                <w:rFonts w:eastAsia="Calibri" w:cs="Times New Roman"/>
                <w:lang w:val="en-AU"/>
              </w:rPr>
            </w:pPr>
            <w:r w:rsidRPr="00652AF3">
              <w:rPr>
                <w:rFonts w:eastAsia="Calibri" w:cs="Times New Roman"/>
                <w:lang w:val="en-AU"/>
              </w:rPr>
              <w:t>2</w:t>
            </w:r>
          </w:p>
        </w:tc>
        <w:tc>
          <w:tcPr>
            <w:tcW w:w="1985" w:type="dxa"/>
          </w:tcPr>
          <w:p w14:paraId="4987CE71" w14:textId="77777777" w:rsidR="00B67B6A" w:rsidRPr="00652AF3" w:rsidRDefault="00B67B6A" w:rsidP="00B67B6A">
            <w:pPr>
              <w:rPr>
                <w:rFonts w:eastAsia="Calibri" w:cs="Times New Roman"/>
                <w:lang w:val="en-AU"/>
              </w:rPr>
            </w:pPr>
            <w:r w:rsidRPr="00652AF3">
              <w:rPr>
                <w:rFonts w:eastAsia="Calibri" w:cs="Times New Roman"/>
                <w:lang w:val="en-AU"/>
              </w:rPr>
              <w:t>Beau Krieg (s3272094)</w:t>
            </w:r>
          </w:p>
        </w:tc>
        <w:tc>
          <w:tcPr>
            <w:tcW w:w="6237" w:type="dxa"/>
          </w:tcPr>
          <w:p w14:paraId="522C4ED9" w14:textId="2ABE1CE3" w:rsidR="6B8F3C1D" w:rsidRDefault="09D87385" w:rsidP="6B8F3C1D">
            <w:pPr>
              <w:rPr>
                <w:rFonts w:eastAsia="Calibri" w:cs="Times New Roman"/>
              </w:rPr>
            </w:pPr>
            <w:r w:rsidRPr="28E12415">
              <w:rPr>
                <w:rFonts w:eastAsia="Calibri" w:cs="Times New Roman"/>
                <w:lang w:val="en-AU"/>
              </w:rPr>
              <w:t>50</w:t>
            </w:r>
            <w:r w:rsidR="006825FB">
              <w:rPr>
                <w:rFonts w:eastAsia="Calibri" w:cs="Times New Roman"/>
                <w:lang w:val="en-AU"/>
              </w:rPr>
              <w:t>%</w:t>
            </w:r>
            <w:r w:rsidR="0023465B">
              <w:rPr>
                <w:rFonts w:eastAsia="Calibri" w:cs="Times New Roman"/>
                <w:lang w:val="en-AU"/>
              </w:rPr>
              <w:t xml:space="preserve">, </w:t>
            </w:r>
            <w:r w:rsidR="001E7390">
              <w:rPr>
                <w:rFonts w:eastAsia="Calibri" w:cs="Times New Roman"/>
                <w:lang w:val="en-AU"/>
              </w:rPr>
              <w:t>Methodology, Results, Discussion</w:t>
            </w:r>
            <w:r w:rsidR="0022569C">
              <w:rPr>
                <w:rFonts w:eastAsia="Calibri" w:cs="Times New Roman"/>
                <w:lang w:val="en-AU"/>
              </w:rPr>
              <w:t xml:space="preserve">, </w:t>
            </w:r>
            <w:proofErr w:type="spellStart"/>
            <w:r w:rsidR="00994D1F">
              <w:rPr>
                <w:rFonts w:eastAsia="Calibri" w:cs="Times New Roman"/>
                <w:lang w:val="en-AU"/>
              </w:rPr>
              <w:t>Appendi</w:t>
            </w:r>
            <w:proofErr w:type="spellEnd"/>
            <w:r w:rsidR="00C26883">
              <w:rPr>
                <w:rFonts w:eastAsia="Calibri" w:cs="Times New Roman"/>
              </w:rPr>
              <w:t>x</w:t>
            </w:r>
          </w:p>
        </w:tc>
      </w:tr>
    </w:tbl>
    <w:p w14:paraId="3C99108A" w14:textId="77777777" w:rsidR="00B67B6A" w:rsidRPr="00652AF3" w:rsidRDefault="00B67B6A" w:rsidP="00B67B6A">
      <w:pPr>
        <w:jc w:val="left"/>
        <w:rPr>
          <w:rFonts w:ascii="Calibri" w:eastAsia="Calibri" w:hAnsi="Calibri" w:cs="Times New Roman"/>
          <w:kern w:val="0"/>
          <w14:ligatures w14:val="none"/>
        </w:rPr>
      </w:pPr>
    </w:p>
    <w:p w14:paraId="571C4E9B" w14:textId="580CBD47" w:rsidR="00B67B6A" w:rsidRDefault="004630CB" w:rsidP="00B67B6A">
      <w:pPr>
        <w:jc w:val="left"/>
        <w:rPr>
          <w:rFonts w:ascii="Calibri" w:eastAsia="Calibri" w:hAnsi="Calibri" w:cs="Times New Roman"/>
          <w:b/>
          <w:bCs/>
          <w:kern w:val="0"/>
          <w14:ligatures w14:val="none"/>
        </w:rPr>
      </w:pPr>
      <w:r>
        <w:rPr>
          <w:rFonts w:ascii="Calibri" w:eastAsia="Calibri" w:hAnsi="Calibri" w:cs="Times New Roman"/>
          <w:b/>
          <w:bCs/>
          <w:kern w:val="0"/>
          <w14:ligatures w14:val="none"/>
        </w:rPr>
        <w:t xml:space="preserve">Student Contributions </w:t>
      </w:r>
      <w:r w:rsidR="001B7BA9">
        <w:rPr>
          <w:rFonts w:ascii="Calibri" w:eastAsia="Calibri" w:hAnsi="Calibri" w:cs="Times New Roman"/>
          <w:b/>
          <w:bCs/>
          <w:kern w:val="0"/>
          <w14:ligatures w14:val="none"/>
        </w:rPr>
        <w:t>Statement</w:t>
      </w:r>
      <w:r w:rsidR="006825FB">
        <w:rPr>
          <w:rFonts w:ascii="Calibri" w:eastAsia="Calibri" w:hAnsi="Calibri" w:cs="Times New Roman"/>
          <w:b/>
          <w:bCs/>
          <w:kern w:val="0"/>
          <w14:ligatures w14:val="none"/>
        </w:rPr>
        <w:t>:</w:t>
      </w:r>
    </w:p>
    <w:p w14:paraId="20F4C2C9" w14:textId="77777777" w:rsidR="00C16D35" w:rsidRPr="00FB59AA" w:rsidRDefault="00C16D35" w:rsidP="00B67B6A">
      <w:pPr>
        <w:jc w:val="left"/>
        <w:rPr>
          <w:rFonts w:ascii="Calibri" w:eastAsia="Calibri" w:hAnsi="Calibri" w:cs="Times New Roman"/>
          <w:b/>
          <w:bCs/>
          <w:kern w:val="0"/>
          <w14:ligatures w14:val="none"/>
        </w:rPr>
      </w:pPr>
    </w:p>
    <w:p w14:paraId="6AA5E908" w14:textId="5FABE1F4" w:rsidR="004630CB" w:rsidRPr="00373AD9" w:rsidRDefault="00373AD9" w:rsidP="00C16D35">
      <w:r>
        <w:rPr>
          <w:rStyle w:val="Emphasis"/>
          <w:rFonts w:asciiTheme="minorHAnsi" w:hAnsiTheme="minorHAnsi" w:cstheme="minorHAnsi"/>
          <w:i w:val="0"/>
          <w:iCs w:val="0"/>
        </w:rPr>
        <w:t xml:space="preserve">Beau Krieg </w:t>
      </w:r>
      <w:r w:rsidR="004630CB" w:rsidRPr="00345394">
        <w:rPr>
          <w:rStyle w:val="Emphasis"/>
          <w:rFonts w:asciiTheme="minorHAnsi" w:hAnsiTheme="minorHAnsi" w:cstheme="minorHAnsi"/>
          <w:i w:val="0"/>
          <w:iCs w:val="0"/>
        </w:rPr>
        <w:t>designed methodology</w:t>
      </w:r>
      <w:r>
        <w:rPr>
          <w:rStyle w:val="Emphasis"/>
          <w:rFonts w:asciiTheme="minorHAnsi" w:hAnsiTheme="minorHAnsi" w:cstheme="minorHAnsi"/>
          <w:i w:val="0"/>
          <w:iCs w:val="0"/>
        </w:rPr>
        <w:t xml:space="preserve"> and analysed the results</w:t>
      </w:r>
      <w:r w:rsidR="004630CB" w:rsidRPr="00345394">
        <w:rPr>
          <w:rStyle w:val="Emphasis"/>
          <w:rFonts w:asciiTheme="minorHAnsi" w:hAnsiTheme="minorHAnsi" w:cstheme="minorHAnsi"/>
          <w:i w:val="0"/>
          <w:iCs w:val="0"/>
        </w:rPr>
        <w:t>.</w:t>
      </w:r>
      <w:r>
        <w:rPr>
          <w:rStyle w:val="Emphasis"/>
          <w:rFonts w:asciiTheme="minorHAnsi" w:hAnsiTheme="minorHAnsi" w:cstheme="minorHAnsi"/>
          <w:i w:val="0"/>
          <w:iCs w:val="0"/>
        </w:rPr>
        <w:t xml:space="preserve"> Enson Sim </w:t>
      </w:r>
      <w:r w:rsidR="0041215A">
        <w:rPr>
          <w:rStyle w:val="Emphasis"/>
          <w:rFonts w:asciiTheme="minorHAnsi" w:hAnsiTheme="minorHAnsi" w:cstheme="minorHAnsi"/>
          <w:i w:val="0"/>
          <w:iCs w:val="0"/>
        </w:rPr>
        <w:t>led the writing for the introduction and the literature review.</w:t>
      </w:r>
      <w:r w:rsidR="004630CB" w:rsidRPr="00345394">
        <w:rPr>
          <w:rStyle w:val="Emphasis"/>
          <w:rFonts w:asciiTheme="minorHAnsi" w:hAnsiTheme="minorHAnsi" w:cstheme="minorHAnsi"/>
          <w:i w:val="0"/>
          <w:iCs w:val="0"/>
        </w:rPr>
        <w:t xml:space="preserve"> All students contributed critically to the report and gave final approval for submission</w:t>
      </w:r>
      <w:r w:rsidR="004630CB" w:rsidRPr="00345394">
        <w:rPr>
          <w:i/>
          <w:iCs/>
        </w:rPr>
        <w:t>.</w:t>
      </w:r>
    </w:p>
    <w:p w14:paraId="0BDEAAC5" w14:textId="48506882" w:rsidR="004630CB" w:rsidRPr="00345394" w:rsidRDefault="004630CB" w:rsidP="00B67B6A">
      <w:pPr>
        <w:jc w:val="left"/>
        <w:rPr>
          <w:rFonts w:asciiTheme="minorHAnsi" w:eastAsia="Calibri" w:hAnsiTheme="minorHAnsi" w:cstheme="minorHAnsi"/>
          <w:kern w:val="0"/>
          <w14:ligatures w14:val="none"/>
        </w:rPr>
      </w:pPr>
    </w:p>
    <w:p w14:paraId="686D7E76" w14:textId="77777777" w:rsidR="00B67B6A" w:rsidRPr="00345394" w:rsidRDefault="00B67B6A" w:rsidP="00B67B6A">
      <w:pPr>
        <w:jc w:val="left"/>
        <w:rPr>
          <w:rFonts w:asciiTheme="minorHAnsi" w:eastAsia="Calibri" w:hAnsiTheme="minorHAnsi" w:cstheme="minorHAnsi"/>
          <w:kern w:val="0"/>
          <w14:ligatures w14:val="none"/>
        </w:rPr>
      </w:pPr>
    </w:p>
    <w:p w14:paraId="4B99700D" w14:textId="77777777" w:rsidR="00B67B6A" w:rsidRPr="00345394" w:rsidRDefault="00B67B6A" w:rsidP="00B67B6A">
      <w:pPr>
        <w:jc w:val="left"/>
        <w:rPr>
          <w:rFonts w:asciiTheme="minorHAnsi" w:eastAsia="Calibri" w:hAnsiTheme="minorHAnsi" w:cstheme="minorHAnsi"/>
          <w:kern w:val="0"/>
          <w14:ligatures w14:val="none"/>
        </w:rPr>
      </w:pPr>
    </w:p>
    <w:p w14:paraId="586C6DE0" w14:textId="77777777" w:rsidR="00B67B6A" w:rsidRPr="00345394" w:rsidRDefault="00B67B6A" w:rsidP="00B67B6A">
      <w:pPr>
        <w:jc w:val="left"/>
        <w:rPr>
          <w:rFonts w:asciiTheme="minorHAnsi" w:eastAsia="Calibri" w:hAnsiTheme="minorHAnsi" w:cstheme="minorHAnsi"/>
          <w:kern w:val="0"/>
          <w14:ligatures w14:val="none"/>
        </w:rPr>
      </w:pPr>
    </w:p>
    <w:p w14:paraId="52C00B55" w14:textId="77777777" w:rsidR="00B67B6A" w:rsidRPr="00345394" w:rsidRDefault="00B67B6A" w:rsidP="00B67B6A">
      <w:pPr>
        <w:jc w:val="left"/>
        <w:rPr>
          <w:rFonts w:asciiTheme="minorHAnsi" w:eastAsia="Calibri" w:hAnsiTheme="minorHAnsi" w:cstheme="minorHAnsi"/>
          <w:kern w:val="0"/>
          <w14:ligatures w14:val="none"/>
        </w:rPr>
      </w:pPr>
    </w:p>
    <w:p w14:paraId="2C7F975E" w14:textId="77777777" w:rsidR="00B67B6A" w:rsidRPr="00345394" w:rsidRDefault="00B67B6A" w:rsidP="00B67B6A">
      <w:pPr>
        <w:jc w:val="left"/>
        <w:rPr>
          <w:rFonts w:asciiTheme="minorHAnsi" w:eastAsia="Calibri" w:hAnsiTheme="minorHAnsi" w:cstheme="minorHAnsi"/>
          <w:kern w:val="0"/>
          <w14:ligatures w14:val="none"/>
        </w:rPr>
      </w:pPr>
    </w:p>
    <w:p w14:paraId="35DEC2AC" w14:textId="77777777" w:rsidR="00B67B6A" w:rsidRDefault="00B67B6A" w:rsidP="00B67B6A">
      <w:pPr>
        <w:jc w:val="left"/>
        <w:rPr>
          <w:rFonts w:asciiTheme="minorHAnsi" w:eastAsia="Calibri" w:hAnsiTheme="minorHAnsi" w:cstheme="minorHAnsi"/>
          <w:kern w:val="0"/>
          <w14:ligatures w14:val="none"/>
        </w:rPr>
      </w:pPr>
    </w:p>
    <w:p w14:paraId="4E1C0940" w14:textId="77777777" w:rsidR="00345394" w:rsidRDefault="00345394" w:rsidP="00B67B6A">
      <w:pPr>
        <w:jc w:val="left"/>
        <w:rPr>
          <w:rFonts w:asciiTheme="minorHAnsi" w:eastAsia="Calibri" w:hAnsiTheme="minorHAnsi" w:cstheme="minorHAnsi"/>
          <w:kern w:val="0"/>
          <w14:ligatures w14:val="none"/>
        </w:rPr>
      </w:pPr>
    </w:p>
    <w:p w14:paraId="05F2D308" w14:textId="77777777" w:rsidR="00345394" w:rsidRDefault="00345394" w:rsidP="00B67B6A">
      <w:pPr>
        <w:jc w:val="left"/>
        <w:rPr>
          <w:rFonts w:asciiTheme="minorHAnsi" w:eastAsia="Calibri" w:hAnsiTheme="minorHAnsi" w:cstheme="minorHAnsi"/>
          <w:kern w:val="0"/>
          <w14:ligatures w14:val="none"/>
        </w:rPr>
      </w:pPr>
    </w:p>
    <w:p w14:paraId="5B031992" w14:textId="77777777" w:rsidR="00345394" w:rsidRDefault="00345394" w:rsidP="00B67B6A">
      <w:pPr>
        <w:jc w:val="left"/>
        <w:rPr>
          <w:rFonts w:asciiTheme="minorHAnsi" w:eastAsia="Calibri" w:hAnsiTheme="minorHAnsi" w:cstheme="minorHAnsi"/>
          <w:kern w:val="0"/>
          <w14:ligatures w14:val="none"/>
        </w:rPr>
      </w:pPr>
    </w:p>
    <w:p w14:paraId="0434BD73" w14:textId="77777777" w:rsidR="00345394" w:rsidRPr="00345394" w:rsidRDefault="00345394" w:rsidP="00B67B6A">
      <w:pPr>
        <w:jc w:val="left"/>
        <w:rPr>
          <w:rFonts w:asciiTheme="minorHAnsi" w:eastAsia="Calibri" w:hAnsiTheme="minorHAnsi" w:cstheme="minorHAnsi"/>
          <w:kern w:val="0"/>
          <w14:ligatures w14:val="none"/>
        </w:rPr>
      </w:pPr>
    </w:p>
    <w:p w14:paraId="3DDF0BF0" w14:textId="77777777" w:rsidR="00B67B6A" w:rsidRDefault="00B67B6A" w:rsidP="00B67B6A">
      <w:pPr>
        <w:jc w:val="left"/>
        <w:rPr>
          <w:rFonts w:asciiTheme="minorHAnsi" w:eastAsia="Calibri" w:hAnsiTheme="minorHAnsi" w:cstheme="minorHAnsi"/>
          <w:kern w:val="0"/>
          <w14:ligatures w14:val="none"/>
        </w:rPr>
      </w:pPr>
    </w:p>
    <w:p w14:paraId="4D58A82A" w14:textId="77777777" w:rsidR="007D4A4F" w:rsidRDefault="007D4A4F" w:rsidP="00B67B6A">
      <w:pPr>
        <w:jc w:val="left"/>
        <w:rPr>
          <w:rFonts w:asciiTheme="minorHAnsi" w:eastAsia="Calibri" w:hAnsiTheme="minorHAnsi" w:cstheme="minorHAnsi"/>
          <w:kern w:val="0"/>
          <w14:ligatures w14:val="none"/>
        </w:rPr>
      </w:pPr>
    </w:p>
    <w:p w14:paraId="49FA9287" w14:textId="77777777" w:rsidR="00680B4F" w:rsidRDefault="00680B4F" w:rsidP="00B67B6A">
      <w:pPr>
        <w:jc w:val="left"/>
        <w:rPr>
          <w:rFonts w:asciiTheme="minorHAnsi" w:eastAsia="Calibri" w:hAnsiTheme="minorHAnsi" w:cstheme="minorHAnsi"/>
          <w:kern w:val="0"/>
          <w14:ligatures w14:val="none"/>
        </w:rPr>
      </w:pPr>
    </w:p>
    <w:p w14:paraId="2B483BDF" w14:textId="77777777" w:rsidR="00C16D35" w:rsidRDefault="00C16D35" w:rsidP="00B67B6A">
      <w:pPr>
        <w:jc w:val="left"/>
        <w:rPr>
          <w:rFonts w:asciiTheme="minorHAnsi" w:eastAsia="Calibri" w:hAnsiTheme="minorHAnsi" w:cstheme="minorHAnsi"/>
          <w:kern w:val="0"/>
          <w14:ligatures w14:val="none"/>
        </w:rPr>
      </w:pPr>
    </w:p>
    <w:p w14:paraId="2C904CEC" w14:textId="77777777" w:rsidR="00C16D35" w:rsidRPr="00345394" w:rsidRDefault="00C16D35" w:rsidP="00B67B6A">
      <w:pPr>
        <w:jc w:val="left"/>
        <w:rPr>
          <w:rFonts w:asciiTheme="minorHAnsi" w:eastAsia="Calibri" w:hAnsiTheme="minorHAnsi" w:cstheme="minorHAnsi"/>
          <w:kern w:val="0"/>
          <w14:ligatures w14:val="none"/>
        </w:rPr>
      </w:pPr>
    </w:p>
    <w:p w14:paraId="30D9CCA8" w14:textId="24269467" w:rsidR="00B67B6A" w:rsidRPr="00652AF3" w:rsidRDefault="008832FB" w:rsidP="009F204D">
      <w:pPr>
        <w:jc w:val="center"/>
        <w:rPr>
          <w:rFonts w:ascii="Calibri" w:eastAsia="Calibri" w:hAnsi="Calibri" w:cs="Times New Roman"/>
          <w:kern w:val="0"/>
          <w:sz w:val="28"/>
          <w:szCs w:val="28"/>
          <w14:ligatures w14:val="none"/>
        </w:rPr>
      </w:pPr>
      <w:r w:rsidRPr="00652AF3">
        <w:rPr>
          <w:rFonts w:ascii="Calibri" w:eastAsia="Calibri" w:hAnsi="Calibri" w:cs="Times New Roman"/>
          <w:kern w:val="0"/>
          <w:sz w:val="28"/>
          <w:szCs w:val="28"/>
          <w14:ligatures w14:val="none"/>
        </w:rPr>
        <w:t xml:space="preserve">Date of Submission: </w:t>
      </w:r>
      <w:r w:rsidR="550B2045" w:rsidRPr="00652AF3">
        <w:rPr>
          <w:rFonts w:ascii="Calibri" w:eastAsia="Calibri" w:hAnsi="Calibri" w:cs="Times New Roman"/>
          <w:kern w:val="0"/>
          <w:sz w:val="28"/>
          <w:szCs w:val="28"/>
          <w14:ligatures w14:val="none"/>
        </w:rPr>
        <w:t>29/10/2023</w:t>
      </w:r>
    </w:p>
    <w:p w14:paraId="147AACCD" w14:textId="77777777" w:rsidR="009F204D" w:rsidRPr="00652AF3" w:rsidRDefault="009F204D" w:rsidP="00B67B6A">
      <w:pPr>
        <w:jc w:val="center"/>
        <w:rPr>
          <w:rFonts w:ascii="Calibri" w:eastAsia="Calibri" w:hAnsi="Calibri" w:cs="Times New Roman"/>
          <w:kern w:val="0"/>
          <w:sz w:val="28"/>
          <w:szCs w:val="28"/>
          <w14:ligatures w14:val="none"/>
        </w:rPr>
      </w:pPr>
    </w:p>
    <w:p w14:paraId="2E8D1409" w14:textId="5A91551A" w:rsidR="00B67B6A" w:rsidRPr="00652AF3" w:rsidRDefault="00B67B6A" w:rsidP="00B67B6A">
      <w:pPr>
        <w:jc w:val="center"/>
        <w:rPr>
          <w:rFonts w:ascii="Calibri" w:eastAsia="Calibri" w:hAnsi="Calibri" w:cs="Times New Roman"/>
          <w:kern w:val="0"/>
          <w:sz w:val="28"/>
          <w:szCs w:val="28"/>
          <w14:ligatures w14:val="none"/>
        </w:rPr>
      </w:pPr>
      <w:r w:rsidRPr="00652AF3">
        <w:rPr>
          <w:rFonts w:ascii="Calibri" w:eastAsia="Calibri" w:hAnsi="Calibri" w:cs="Times New Roman"/>
          <w:kern w:val="0"/>
          <w:sz w:val="28"/>
          <w:szCs w:val="28"/>
          <w14:ligatures w14:val="none"/>
        </w:rPr>
        <w:t>RMIT University</w:t>
      </w:r>
    </w:p>
    <w:p w14:paraId="21D80B91" w14:textId="25819160" w:rsidR="0047186C" w:rsidRPr="00345394" w:rsidRDefault="00B67B6A" w:rsidP="00345394">
      <w:pPr>
        <w:jc w:val="center"/>
        <w:rPr>
          <w:rFonts w:ascii="Calibri" w:eastAsia="Calibri" w:hAnsi="Calibri" w:cs="Times New Roman"/>
          <w:sz w:val="28"/>
          <w:szCs w:val="28"/>
        </w:rPr>
      </w:pPr>
      <w:r w:rsidRPr="00652AF3">
        <w:rPr>
          <w:rFonts w:ascii="Calibri" w:eastAsia="Calibri" w:hAnsi="Calibri" w:cs="Times New Roman"/>
          <w:kern w:val="0"/>
          <w:sz w:val="28"/>
          <w:szCs w:val="28"/>
          <w14:ligatures w14:val="none"/>
        </w:rPr>
        <w:t>2023</w:t>
      </w:r>
    </w:p>
    <w:p w14:paraId="6012CB2E" w14:textId="77777777" w:rsidR="00CB52A2" w:rsidRDefault="00F33D36" w:rsidP="006E6EDF">
      <w:pPr>
        <w:spacing w:line="480" w:lineRule="auto"/>
        <w:rPr>
          <w:b/>
          <w:bCs/>
          <w:sz w:val="40"/>
          <w:szCs w:val="40"/>
          <w:u w:val="single"/>
        </w:rPr>
      </w:pPr>
      <w:r w:rsidRPr="00CB52A2">
        <w:rPr>
          <w:rFonts w:eastAsia="Arial" w:cs="Arial"/>
          <w:b/>
          <w:bCs/>
          <w:sz w:val="40"/>
          <w:szCs w:val="40"/>
          <w:u w:val="single"/>
          <w:lang w:val="en-US"/>
        </w:rPr>
        <w:lastRenderedPageBreak/>
        <w:t>Disclaimer</w:t>
      </w:r>
    </w:p>
    <w:p w14:paraId="041B1F57" w14:textId="12F1C4AD" w:rsidR="00F33D36" w:rsidRPr="00EC78C9" w:rsidRDefault="003B3799" w:rsidP="006E6EDF">
      <w:pPr>
        <w:spacing w:line="480" w:lineRule="auto"/>
        <w:rPr>
          <w:b/>
          <w:bCs/>
          <w:u w:val="single"/>
        </w:rPr>
      </w:pPr>
      <w:r w:rsidRPr="00EC78C9">
        <w:rPr>
          <w:rFonts w:eastAsia="Arial" w:cs="Arial"/>
          <w:lang w:val="en-US"/>
        </w:rPr>
        <w:t>We agree and acknowledge that:</w:t>
      </w:r>
    </w:p>
    <w:p w14:paraId="0545D931" w14:textId="7716CE51" w:rsidR="003B3799" w:rsidRPr="00EC78C9" w:rsidRDefault="003B3799" w:rsidP="006E6EDF">
      <w:pPr>
        <w:pStyle w:val="ListParagraph"/>
        <w:numPr>
          <w:ilvl w:val="0"/>
          <w:numId w:val="47"/>
        </w:numPr>
        <w:spacing w:line="480" w:lineRule="auto"/>
        <w:rPr>
          <w:rFonts w:eastAsia="Arial" w:cs="Arial"/>
          <w:lang w:val="en-US"/>
        </w:rPr>
      </w:pPr>
      <w:r w:rsidRPr="00EC78C9">
        <w:rPr>
          <w:rFonts w:eastAsia="Arial" w:cs="Arial"/>
          <w:lang w:val="en-US"/>
        </w:rPr>
        <w:t>We have read and understood the Declaration and Statement of Authorship.</w:t>
      </w:r>
    </w:p>
    <w:p w14:paraId="4525E6B7" w14:textId="32EB7B67" w:rsidR="006F049A" w:rsidRPr="00EC78C9" w:rsidRDefault="003B3799" w:rsidP="006E6EDF">
      <w:pPr>
        <w:pStyle w:val="ListParagraph"/>
        <w:numPr>
          <w:ilvl w:val="0"/>
          <w:numId w:val="47"/>
        </w:numPr>
        <w:spacing w:line="480" w:lineRule="auto"/>
        <w:rPr>
          <w:rFonts w:eastAsia="Arial" w:cs="Arial"/>
          <w:lang w:val="en-US"/>
        </w:rPr>
      </w:pPr>
      <w:r w:rsidRPr="00EC78C9">
        <w:rPr>
          <w:rFonts w:eastAsia="Arial" w:cs="Arial"/>
          <w:lang w:val="en-US"/>
        </w:rPr>
        <w:t>If we do not agree to the Declaration and Statement of Authorship in this context, the assessment outcome is not valid for assessment purposes and our academic integrity is void.</w:t>
      </w:r>
    </w:p>
    <w:p w14:paraId="58A2230B" w14:textId="77777777" w:rsidR="00F21BA7" w:rsidRPr="00EC78C9" w:rsidRDefault="00F21BA7" w:rsidP="006E6EDF">
      <w:pPr>
        <w:spacing w:line="480" w:lineRule="auto"/>
        <w:rPr>
          <w:rFonts w:eastAsia="Arial" w:cs="Arial"/>
          <w:lang w:val="en-US"/>
        </w:rPr>
      </w:pPr>
    </w:p>
    <w:p w14:paraId="0FA4AD6D" w14:textId="77057C4B" w:rsidR="00982D54" w:rsidRPr="00EC78C9" w:rsidRDefault="003B3799" w:rsidP="006E6EDF">
      <w:pPr>
        <w:spacing w:line="480" w:lineRule="auto"/>
      </w:pPr>
      <w:r w:rsidRPr="00EC78C9">
        <w:rPr>
          <w:rFonts w:eastAsia="Arial" w:cs="Arial"/>
        </w:rPr>
        <w:t>We declare the following to be our work, unless otherwise referenced, as defined by the</w:t>
      </w:r>
      <w:r w:rsidR="2368EBA5" w:rsidRPr="00EC78C9">
        <w:rPr>
          <w:rFonts w:eastAsia="Arial" w:cs="Arial"/>
        </w:rPr>
        <w:t xml:space="preserve"> University’s policy on plagiarism. All the work taken from various sources have been referenced as per the required referencing standards thus we declare that we have ensured our academic integrity</w:t>
      </w:r>
      <w:r w:rsidRPr="00EC78C9">
        <w:rPr>
          <w:rFonts w:eastAsia="Arial" w:cs="Arial"/>
        </w:rPr>
        <w:t>.</w:t>
      </w:r>
    </w:p>
    <w:p w14:paraId="7DF2B885" w14:textId="467FAD31" w:rsidR="63CCD4D9" w:rsidRPr="00EC78C9" w:rsidRDefault="63CCD4D9" w:rsidP="006E6EDF">
      <w:pPr>
        <w:spacing w:line="480" w:lineRule="auto"/>
        <w:rPr>
          <w:rStyle w:val="textlayer--absolute"/>
          <w:rFonts w:cs="Arial"/>
        </w:rPr>
      </w:pPr>
    </w:p>
    <w:p w14:paraId="129A3AB2" w14:textId="77777777" w:rsidR="00982D54" w:rsidRPr="00EC78C9" w:rsidRDefault="00982D54" w:rsidP="006E6EDF">
      <w:pPr>
        <w:spacing w:line="480" w:lineRule="auto"/>
        <w:rPr>
          <w:rStyle w:val="textlayer--absolute"/>
          <w:rFonts w:cs="Arial"/>
        </w:rPr>
      </w:pPr>
      <w:r w:rsidRPr="00EC78C9">
        <w:rPr>
          <w:rStyle w:val="textlayer--absolute"/>
          <w:rFonts w:cs="Arial"/>
        </w:rPr>
        <w:br w:type="page"/>
      </w:r>
    </w:p>
    <w:p w14:paraId="0DD209FA" w14:textId="2737039E" w:rsidR="00982D54" w:rsidRPr="00A63EC0" w:rsidRDefault="00B936BD" w:rsidP="006E6EDF">
      <w:pPr>
        <w:spacing w:line="480" w:lineRule="auto"/>
        <w:rPr>
          <w:b/>
          <w:bCs/>
          <w:sz w:val="40"/>
          <w:szCs w:val="40"/>
          <w:u w:val="single"/>
        </w:rPr>
      </w:pPr>
      <w:r w:rsidRPr="00A63EC0">
        <w:rPr>
          <w:rFonts w:eastAsia="Arial" w:cs="Arial"/>
          <w:b/>
          <w:bCs/>
          <w:sz w:val="40"/>
          <w:szCs w:val="40"/>
          <w:u w:val="single"/>
          <w:lang w:val="en-US"/>
        </w:rPr>
        <w:lastRenderedPageBreak/>
        <w:t>Acknowledgement</w:t>
      </w:r>
    </w:p>
    <w:p w14:paraId="23A9F217" w14:textId="18B406F7" w:rsidR="00683FC8" w:rsidRPr="00652AF3" w:rsidRDefault="00F709FE" w:rsidP="006E6EDF">
      <w:pPr>
        <w:spacing w:line="480" w:lineRule="auto"/>
      </w:pPr>
      <w:r w:rsidRPr="63CCD4D9">
        <w:rPr>
          <w:rFonts w:eastAsia="Arial" w:cs="Arial"/>
          <w:lang w:val="en-US"/>
        </w:rPr>
        <w:t>We would like to thank:</w:t>
      </w:r>
    </w:p>
    <w:p w14:paraId="77B5B71D" w14:textId="14CE844C" w:rsidR="234CE4D9" w:rsidRDefault="234CE4D9" w:rsidP="006E6EDF">
      <w:pPr>
        <w:spacing w:line="480" w:lineRule="auto"/>
        <w:rPr>
          <w:rFonts w:eastAsia="Arial" w:cs="Arial"/>
          <w:lang w:val="en-US"/>
        </w:rPr>
      </w:pPr>
      <w:r w:rsidRPr="63CCD4D9">
        <w:rPr>
          <w:rFonts w:eastAsia="Arial" w:cs="Arial"/>
          <w:lang w:val="en-US"/>
        </w:rPr>
        <w:t>Sean Lee, our industry supervisor, for providing us with this project and taking the time to have regular meetings with us to provide his feedback on our work.</w:t>
      </w:r>
    </w:p>
    <w:p w14:paraId="52398462" w14:textId="77777777" w:rsidR="00200744" w:rsidRDefault="00200744" w:rsidP="006E6EDF">
      <w:pPr>
        <w:spacing w:line="480" w:lineRule="auto"/>
      </w:pPr>
    </w:p>
    <w:p w14:paraId="5BE2304E" w14:textId="4C671061" w:rsidR="234CE4D9" w:rsidRDefault="234CE4D9" w:rsidP="006E6EDF">
      <w:pPr>
        <w:spacing w:line="480" w:lineRule="auto"/>
        <w:rPr>
          <w:rFonts w:eastAsia="Arial" w:cs="Arial"/>
          <w:lang w:val="en-US"/>
        </w:rPr>
      </w:pPr>
      <w:r w:rsidRPr="63CCD4D9">
        <w:rPr>
          <w:rFonts w:eastAsia="Arial" w:cs="Arial"/>
          <w:lang w:val="en-US"/>
        </w:rPr>
        <w:t>Dr. Yan Wang, our course lecturer, for assisting us by answering our course-related questions and enquiries for the assignments.</w:t>
      </w:r>
    </w:p>
    <w:p w14:paraId="678A311A" w14:textId="77777777" w:rsidR="00200744" w:rsidRDefault="00200744" w:rsidP="006E6EDF">
      <w:pPr>
        <w:spacing w:line="480" w:lineRule="auto"/>
      </w:pPr>
    </w:p>
    <w:p w14:paraId="508EDF17" w14:textId="4D8C43B9" w:rsidR="234CE4D9" w:rsidRDefault="234CE4D9" w:rsidP="006E6EDF">
      <w:pPr>
        <w:spacing w:line="480" w:lineRule="auto"/>
      </w:pPr>
      <w:r w:rsidRPr="63CCD4D9">
        <w:rPr>
          <w:rFonts w:eastAsia="Arial" w:cs="Arial"/>
          <w:lang w:val="en-US"/>
        </w:rPr>
        <w:t>We would also like to express gratitude to Sona Taheri, our academic supervisor, for being available to be a mediator between us and the industry supervisor in the potential event that a serious issue arises that cannot be resolved between our two parties.</w:t>
      </w:r>
    </w:p>
    <w:p w14:paraId="54151D49" w14:textId="5105FD84" w:rsidR="6566ED76" w:rsidRPr="00652AF3" w:rsidRDefault="6566ED76" w:rsidP="006E6EDF">
      <w:pPr>
        <w:spacing w:line="480" w:lineRule="auto"/>
      </w:pPr>
    </w:p>
    <w:p w14:paraId="0BE60BAA" w14:textId="2AD77D5C" w:rsidR="007A4DCE" w:rsidRDefault="00982D54" w:rsidP="007A4DCE">
      <w:pPr>
        <w:spacing w:line="480" w:lineRule="auto"/>
      </w:pPr>
      <w:r w:rsidRPr="00652AF3">
        <w:br w:type="page"/>
      </w:r>
    </w:p>
    <w:sdt>
      <w:sdtPr>
        <w:rPr>
          <w:rFonts w:ascii="Arial" w:eastAsiaTheme="minorHAnsi" w:hAnsi="Arial" w:cstheme="minorBidi"/>
          <w:color w:val="auto"/>
          <w:kern w:val="2"/>
          <w:sz w:val="24"/>
          <w:szCs w:val="24"/>
          <w:lang w:val="en-AU"/>
          <w14:ligatures w14:val="standardContextual"/>
        </w:rPr>
        <w:id w:val="1457296913"/>
        <w:docPartObj>
          <w:docPartGallery w:val="Table of Contents"/>
          <w:docPartUnique/>
        </w:docPartObj>
      </w:sdtPr>
      <w:sdtEndPr>
        <w:rPr>
          <w:b/>
          <w:bCs/>
          <w:noProof/>
        </w:rPr>
      </w:sdtEndPr>
      <w:sdtContent>
        <w:p w14:paraId="6E2D3FBE" w14:textId="49DC81DB" w:rsidR="007A4DCE" w:rsidRDefault="007A4DCE" w:rsidP="00B52202">
          <w:pPr>
            <w:pStyle w:val="TOCHeading"/>
          </w:pPr>
          <w:r>
            <w:t>Table of Contents</w:t>
          </w:r>
        </w:p>
        <w:p w14:paraId="21C00605" w14:textId="03CBC216" w:rsidR="00253909" w:rsidRDefault="007A4DCE">
          <w:pPr>
            <w:pStyle w:val="TOC1"/>
            <w:tabs>
              <w:tab w:val="right" w:leader="dot" w:pos="9016"/>
            </w:tabs>
            <w:rPr>
              <w:rFonts w:asciiTheme="minorHAnsi" w:eastAsiaTheme="minorEastAsia" w:hAnsiTheme="minorHAnsi"/>
              <w:noProof/>
              <w:sz w:val="22"/>
              <w:szCs w:val="22"/>
              <w:lang w:eastAsia="en-AU"/>
            </w:rPr>
          </w:pPr>
          <w:r>
            <w:fldChar w:fldCharType="begin"/>
          </w:r>
          <w:r>
            <w:instrText xml:space="preserve"> TOC \o "1-3" \h \z \u </w:instrText>
          </w:r>
          <w:r>
            <w:fldChar w:fldCharType="separate"/>
          </w:r>
          <w:hyperlink w:anchor="_Toc149491881" w:history="1">
            <w:r w:rsidR="00253909" w:rsidRPr="009E48F9">
              <w:rPr>
                <w:rStyle w:val="Hyperlink"/>
                <w:noProof/>
              </w:rPr>
              <w:t>Executive Summary</w:t>
            </w:r>
            <w:r w:rsidR="00253909">
              <w:rPr>
                <w:noProof/>
                <w:webHidden/>
              </w:rPr>
              <w:tab/>
            </w:r>
            <w:r w:rsidR="00253909">
              <w:rPr>
                <w:noProof/>
                <w:webHidden/>
              </w:rPr>
              <w:fldChar w:fldCharType="begin"/>
            </w:r>
            <w:r w:rsidR="00253909">
              <w:rPr>
                <w:noProof/>
                <w:webHidden/>
              </w:rPr>
              <w:instrText xml:space="preserve"> PAGEREF _Toc149491881 \h </w:instrText>
            </w:r>
            <w:r w:rsidR="00253909">
              <w:rPr>
                <w:noProof/>
                <w:webHidden/>
              </w:rPr>
            </w:r>
            <w:r w:rsidR="00253909">
              <w:rPr>
                <w:noProof/>
                <w:webHidden/>
              </w:rPr>
              <w:fldChar w:fldCharType="separate"/>
            </w:r>
            <w:r w:rsidR="00253909">
              <w:rPr>
                <w:noProof/>
                <w:webHidden/>
              </w:rPr>
              <w:t>5</w:t>
            </w:r>
            <w:r w:rsidR="00253909">
              <w:rPr>
                <w:noProof/>
                <w:webHidden/>
              </w:rPr>
              <w:fldChar w:fldCharType="end"/>
            </w:r>
          </w:hyperlink>
        </w:p>
        <w:p w14:paraId="5EB3BA77" w14:textId="72C247A5"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882" w:history="1">
            <w:r w:rsidRPr="009E48F9">
              <w:rPr>
                <w:rStyle w:val="Hyperlink"/>
                <w:noProof/>
              </w:rPr>
              <w:t>Introduction</w:t>
            </w:r>
            <w:r>
              <w:rPr>
                <w:noProof/>
                <w:webHidden/>
              </w:rPr>
              <w:tab/>
            </w:r>
            <w:r>
              <w:rPr>
                <w:noProof/>
                <w:webHidden/>
              </w:rPr>
              <w:fldChar w:fldCharType="begin"/>
            </w:r>
            <w:r>
              <w:rPr>
                <w:noProof/>
                <w:webHidden/>
              </w:rPr>
              <w:instrText xml:space="preserve"> PAGEREF _Toc149491882 \h </w:instrText>
            </w:r>
            <w:r>
              <w:rPr>
                <w:noProof/>
                <w:webHidden/>
              </w:rPr>
            </w:r>
            <w:r>
              <w:rPr>
                <w:noProof/>
                <w:webHidden/>
              </w:rPr>
              <w:fldChar w:fldCharType="separate"/>
            </w:r>
            <w:r>
              <w:rPr>
                <w:noProof/>
                <w:webHidden/>
              </w:rPr>
              <w:t>6</w:t>
            </w:r>
            <w:r>
              <w:rPr>
                <w:noProof/>
                <w:webHidden/>
              </w:rPr>
              <w:fldChar w:fldCharType="end"/>
            </w:r>
          </w:hyperlink>
        </w:p>
        <w:p w14:paraId="30056077" w14:textId="267CF670" w:rsidR="00253909" w:rsidRDefault="00253909">
          <w:pPr>
            <w:pStyle w:val="TOC2"/>
            <w:tabs>
              <w:tab w:val="right" w:leader="dot" w:pos="9016"/>
            </w:tabs>
            <w:rPr>
              <w:rFonts w:cstheme="minorBidi"/>
              <w:noProof/>
              <w:kern w:val="2"/>
              <w:lang w:val="en-AU" w:eastAsia="en-AU"/>
              <w14:ligatures w14:val="standardContextual"/>
            </w:rPr>
          </w:pPr>
          <w:hyperlink w:anchor="_Toc149491883" w:history="1">
            <w:r w:rsidRPr="009E48F9">
              <w:rPr>
                <w:rStyle w:val="Hyperlink"/>
                <w:noProof/>
              </w:rPr>
              <w:t>Project Context</w:t>
            </w:r>
            <w:r>
              <w:rPr>
                <w:noProof/>
                <w:webHidden/>
              </w:rPr>
              <w:tab/>
            </w:r>
            <w:r>
              <w:rPr>
                <w:noProof/>
                <w:webHidden/>
              </w:rPr>
              <w:fldChar w:fldCharType="begin"/>
            </w:r>
            <w:r>
              <w:rPr>
                <w:noProof/>
                <w:webHidden/>
              </w:rPr>
              <w:instrText xml:space="preserve"> PAGEREF _Toc149491883 \h </w:instrText>
            </w:r>
            <w:r>
              <w:rPr>
                <w:noProof/>
                <w:webHidden/>
              </w:rPr>
            </w:r>
            <w:r>
              <w:rPr>
                <w:noProof/>
                <w:webHidden/>
              </w:rPr>
              <w:fldChar w:fldCharType="separate"/>
            </w:r>
            <w:r>
              <w:rPr>
                <w:noProof/>
                <w:webHidden/>
              </w:rPr>
              <w:t>6</w:t>
            </w:r>
            <w:r>
              <w:rPr>
                <w:noProof/>
                <w:webHidden/>
              </w:rPr>
              <w:fldChar w:fldCharType="end"/>
            </w:r>
          </w:hyperlink>
        </w:p>
        <w:p w14:paraId="59528B06" w14:textId="4AA24E1E" w:rsidR="00253909" w:rsidRDefault="00253909">
          <w:pPr>
            <w:pStyle w:val="TOC2"/>
            <w:tabs>
              <w:tab w:val="right" w:leader="dot" w:pos="9016"/>
            </w:tabs>
            <w:rPr>
              <w:rFonts w:cstheme="minorBidi"/>
              <w:noProof/>
              <w:kern w:val="2"/>
              <w:lang w:val="en-AU" w:eastAsia="en-AU"/>
              <w14:ligatures w14:val="standardContextual"/>
            </w:rPr>
          </w:pPr>
          <w:hyperlink w:anchor="_Toc149491884" w:history="1">
            <w:r w:rsidRPr="009E48F9">
              <w:rPr>
                <w:rStyle w:val="Hyperlink"/>
                <w:noProof/>
              </w:rPr>
              <w:t>Research Objectives</w:t>
            </w:r>
            <w:r>
              <w:rPr>
                <w:noProof/>
                <w:webHidden/>
              </w:rPr>
              <w:tab/>
            </w:r>
            <w:r>
              <w:rPr>
                <w:noProof/>
                <w:webHidden/>
              </w:rPr>
              <w:fldChar w:fldCharType="begin"/>
            </w:r>
            <w:r>
              <w:rPr>
                <w:noProof/>
                <w:webHidden/>
              </w:rPr>
              <w:instrText xml:space="preserve"> PAGEREF _Toc149491884 \h </w:instrText>
            </w:r>
            <w:r>
              <w:rPr>
                <w:noProof/>
                <w:webHidden/>
              </w:rPr>
            </w:r>
            <w:r>
              <w:rPr>
                <w:noProof/>
                <w:webHidden/>
              </w:rPr>
              <w:fldChar w:fldCharType="separate"/>
            </w:r>
            <w:r>
              <w:rPr>
                <w:noProof/>
                <w:webHidden/>
              </w:rPr>
              <w:t>7</w:t>
            </w:r>
            <w:r>
              <w:rPr>
                <w:noProof/>
                <w:webHidden/>
              </w:rPr>
              <w:fldChar w:fldCharType="end"/>
            </w:r>
          </w:hyperlink>
        </w:p>
        <w:p w14:paraId="4EAC3E32" w14:textId="653F5076"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885" w:history="1">
            <w:r w:rsidRPr="009E48F9">
              <w:rPr>
                <w:rStyle w:val="Hyperlink"/>
                <w:noProof/>
              </w:rPr>
              <w:t>Literature Review</w:t>
            </w:r>
            <w:r>
              <w:rPr>
                <w:noProof/>
                <w:webHidden/>
              </w:rPr>
              <w:tab/>
            </w:r>
            <w:r>
              <w:rPr>
                <w:noProof/>
                <w:webHidden/>
              </w:rPr>
              <w:fldChar w:fldCharType="begin"/>
            </w:r>
            <w:r>
              <w:rPr>
                <w:noProof/>
                <w:webHidden/>
              </w:rPr>
              <w:instrText xml:space="preserve"> PAGEREF _Toc149491885 \h </w:instrText>
            </w:r>
            <w:r>
              <w:rPr>
                <w:noProof/>
                <w:webHidden/>
              </w:rPr>
            </w:r>
            <w:r>
              <w:rPr>
                <w:noProof/>
                <w:webHidden/>
              </w:rPr>
              <w:fldChar w:fldCharType="separate"/>
            </w:r>
            <w:r>
              <w:rPr>
                <w:noProof/>
                <w:webHidden/>
              </w:rPr>
              <w:t>8</w:t>
            </w:r>
            <w:r>
              <w:rPr>
                <w:noProof/>
                <w:webHidden/>
              </w:rPr>
              <w:fldChar w:fldCharType="end"/>
            </w:r>
          </w:hyperlink>
        </w:p>
        <w:p w14:paraId="40DAD5E9" w14:textId="3D2E77F8" w:rsidR="00253909" w:rsidRDefault="00253909">
          <w:pPr>
            <w:pStyle w:val="TOC2"/>
            <w:tabs>
              <w:tab w:val="right" w:leader="dot" w:pos="9016"/>
            </w:tabs>
            <w:rPr>
              <w:rFonts w:cstheme="minorBidi"/>
              <w:noProof/>
              <w:kern w:val="2"/>
              <w:lang w:val="en-AU" w:eastAsia="en-AU"/>
              <w14:ligatures w14:val="standardContextual"/>
            </w:rPr>
          </w:pPr>
          <w:hyperlink w:anchor="_Toc149491886" w:history="1">
            <w:r w:rsidRPr="009E48F9">
              <w:rPr>
                <w:rStyle w:val="Hyperlink"/>
                <w:noProof/>
              </w:rPr>
              <w:t>An Overview of Natural Language Interfaces to Databases</w:t>
            </w:r>
            <w:r>
              <w:rPr>
                <w:noProof/>
                <w:webHidden/>
              </w:rPr>
              <w:tab/>
            </w:r>
            <w:r>
              <w:rPr>
                <w:noProof/>
                <w:webHidden/>
              </w:rPr>
              <w:fldChar w:fldCharType="begin"/>
            </w:r>
            <w:r>
              <w:rPr>
                <w:noProof/>
                <w:webHidden/>
              </w:rPr>
              <w:instrText xml:space="preserve"> PAGEREF _Toc149491886 \h </w:instrText>
            </w:r>
            <w:r>
              <w:rPr>
                <w:noProof/>
                <w:webHidden/>
              </w:rPr>
            </w:r>
            <w:r>
              <w:rPr>
                <w:noProof/>
                <w:webHidden/>
              </w:rPr>
              <w:fldChar w:fldCharType="separate"/>
            </w:r>
            <w:r>
              <w:rPr>
                <w:noProof/>
                <w:webHidden/>
              </w:rPr>
              <w:t>8</w:t>
            </w:r>
            <w:r>
              <w:rPr>
                <w:noProof/>
                <w:webHidden/>
              </w:rPr>
              <w:fldChar w:fldCharType="end"/>
            </w:r>
          </w:hyperlink>
        </w:p>
        <w:p w14:paraId="264D2C01" w14:textId="19B45239" w:rsidR="00253909" w:rsidRDefault="00253909">
          <w:pPr>
            <w:pStyle w:val="TOC2"/>
            <w:tabs>
              <w:tab w:val="right" w:leader="dot" w:pos="9016"/>
            </w:tabs>
            <w:rPr>
              <w:rFonts w:cstheme="minorBidi"/>
              <w:noProof/>
              <w:kern w:val="2"/>
              <w:lang w:val="en-AU" w:eastAsia="en-AU"/>
              <w14:ligatures w14:val="standardContextual"/>
            </w:rPr>
          </w:pPr>
          <w:hyperlink w:anchor="_Toc149491887" w:history="1">
            <w:r w:rsidRPr="009E48F9">
              <w:rPr>
                <w:rStyle w:val="Hyperlink"/>
                <w:noProof/>
              </w:rPr>
              <w:t>Non-Neural Network Approaches</w:t>
            </w:r>
            <w:r>
              <w:rPr>
                <w:noProof/>
                <w:webHidden/>
              </w:rPr>
              <w:tab/>
            </w:r>
            <w:r>
              <w:rPr>
                <w:noProof/>
                <w:webHidden/>
              </w:rPr>
              <w:fldChar w:fldCharType="begin"/>
            </w:r>
            <w:r>
              <w:rPr>
                <w:noProof/>
                <w:webHidden/>
              </w:rPr>
              <w:instrText xml:space="preserve"> PAGEREF _Toc149491887 \h </w:instrText>
            </w:r>
            <w:r>
              <w:rPr>
                <w:noProof/>
                <w:webHidden/>
              </w:rPr>
            </w:r>
            <w:r>
              <w:rPr>
                <w:noProof/>
                <w:webHidden/>
              </w:rPr>
              <w:fldChar w:fldCharType="separate"/>
            </w:r>
            <w:r>
              <w:rPr>
                <w:noProof/>
                <w:webHidden/>
              </w:rPr>
              <w:t>8</w:t>
            </w:r>
            <w:r>
              <w:rPr>
                <w:noProof/>
                <w:webHidden/>
              </w:rPr>
              <w:fldChar w:fldCharType="end"/>
            </w:r>
          </w:hyperlink>
        </w:p>
        <w:p w14:paraId="799DEC77" w14:textId="4625532B" w:rsidR="00253909" w:rsidRDefault="00253909">
          <w:pPr>
            <w:pStyle w:val="TOC2"/>
            <w:tabs>
              <w:tab w:val="right" w:leader="dot" w:pos="9016"/>
            </w:tabs>
            <w:rPr>
              <w:rFonts w:cstheme="minorBidi"/>
              <w:noProof/>
              <w:kern w:val="2"/>
              <w:lang w:val="en-AU" w:eastAsia="en-AU"/>
              <w14:ligatures w14:val="standardContextual"/>
            </w:rPr>
          </w:pPr>
          <w:hyperlink w:anchor="_Toc149491888" w:history="1">
            <w:r w:rsidRPr="009E48F9">
              <w:rPr>
                <w:rStyle w:val="Hyperlink"/>
                <w:noProof/>
              </w:rPr>
              <w:t>Machine Learning/Neural Network Approaches</w:t>
            </w:r>
            <w:r>
              <w:rPr>
                <w:noProof/>
                <w:webHidden/>
              </w:rPr>
              <w:tab/>
            </w:r>
            <w:r>
              <w:rPr>
                <w:noProof/>
                <w:webHidden/>
              </w:rPr>
              <w:fldChar w:fldCharType="begin"/>
            </w:r>
            <w:r>
              <w:rPr>
                <w:noProof/>
                <w:webHidden/>
              </w:rPr>
              <w:instrText xml:space="preserve"> PAGEREF _Toc149491888 \h </w:instrText>
            </w:r>
            <w:r>
              <w:rPr>
                <w:noProof/>
                <w:webHidden/>
              </w:rPr>
            </w:r>
            <w:r>
              <w:rPr>
                <w:noProof/>
                <w:webHidden/>
              </w:rPr>
              <w:fldChar w:fldCharType="separate"/>
            </w:r>
            <w:r>
              <w:rPr>
                <w:noProof/>
                <w:webHidden/>
              </w:rPr>
              <w:t>9</w:t>
            </w:r>
            <w:r>
              <w:rPr>
                <w:noProof/>
                <w:webHidden/>
              </w:rPr>
              <w:fldChar w:fldCharType="end"/>
            </w:r>
          </w:hyperlink>
        </w:p>
        <w:p w14:paraId="3A8583B9" w14:textId="310DAC6E" w:rsidR="00253909" w:rsidRDefault="00253909">
          <w:pPr>
            <w:pStyle w:val="TOC2"/>
            <w:tabs>
              <w:tab w:val="right" w:leader="dot" w:pos="9016"/>
            </w:tabs>
            <w:rPr>
              <w:rFonts w:cstheme="minorBidi"/>
              <w:noProof/>
              <w:kern w:val="2"/>
              <w:lang w:val="en-AU" w:eastAsia="en-AU"/>
              <w14:ligatures w14:val="standardContextual"/>
            </w:rPr>
          </w:pPr>
          <w:hyperlink w:anchor="_Toc149491889" w:history="1">
            <w:r w:rsidRPr="009E48F9">
              <w:rPr>
                <w:rStyle w:val="Hyperlink"/>
                <w:noProof/>
              </w:rPr>
              <w:t>Transformer Architecture</w:t>
            </w:r>
            <w:r>
              <w:rPr>
                <w:noProof/>
                <w:webHidden/>
              </w:rPr>
              <w:tab/>
            </w:r>
            <w:r>
              <w:rPr>
                <w:noProof/>
                <w:webHidden/>
              </w:rPr>
              <w:fldChar w:fldCharType="begin"/>
            </w:r>
            <w:r>
              <w:rPr>
                <w:noProof/>
                <w:webHidden/>
              </w:rPr>
              <w:instrText xml:space="preserve"> PAGEREF _Toc149491889 \h </w:instrText>
            </w:r>
            <w:r>
              <w:rPr>
                <w:noProof/>
                <w:webHidden/>
              </w:rPr>
            </w:r>
            <w:r>
              <w:rPr>
                <w:noProof/>
                <w:webHidden/>
              </w:rPr>
              <w:fldChar w:fldCharType="separate"/>
            </w:r>
            <w:r>
              <w:rPr>
                <w:noProof/>
                <w:webHidden/>
              </w:rPr>
              <w:t>11</w:t>
            </w:r>
            <w:r>
              <w:rPr>
                <w:noProof/>
                <w:webHidden/>
              </w:rPr>
              <w:fldChar w:fldCharType="end"/>
            </w:r>
          </w:hyperlink>
        </w:p>
        <w:p w14:paraId="2F1B18AA" w14:textId="79EB3162"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890" w:history="1">
            <w:r w:rsidRPr="009E48F9">
              <w:rPr>
                <w:rStyle w:val="Hyperlink"/>
                <w:noProof/>
              </w:rPr>
              <w:t>Solution Proposal</w:t>
            </w:r>
            <w:r>
              <w:rPr>
                <w:noProof/>
                <w:webHidden/>
              </w:rPr>
              <w:tab/>
            </w:r>
            <w:r>
              <w:rPr>
                <w:noProof/>
                <w:webHidden/>
              </w:rPr>
              <w:fldChar w:fldCharType="begin"/>
            </w:r>
            <w:r>
              <w:rPr>
                <w:noProof/>
                <w:webHidden/>
              </w:rPr>
              <w:instrText xml:space="preserve"> PAGEREF _Toc149491890 \h </w:instrText>
            </w:r>
            <w:r>
              <w:rPr>
                <w:noProof/>
                <w:webHidden/>
              </w:rPr>
            </w:r>
            <w:r>
              <w:rPr>
                <w:noProof/>
                <w:webHidden/>
              </w:rPr>
              <w:fldChar w:fldCharType="separate"/>
            </w:r>
            <w:r>
              <w:rPr>
                <w:noProof/>
                <w:webHidden/>
              </w:rPr>
              <w:t>13</w:t>
            </w:r>
            <w:r>
              <w:rPr>
                <w:noProof/>
                <w:webHidden/>
              </w:rPr>
              <w:fldChar w:fldCharType="end"/>
            </w:r>
          </w:hyperlink>
        </w:p>
        <w:p w14:paraId="3D8DFE09" w14:textId="744D9AD0" w:rsidR="00253909" w:rsidRDefault="00253909">
          <w:pPr>
            <w:pStyle w:val="TOC2"/>
            <w:tabs>
              <w:tab w:val="right" w:leader="dot" w:pos="9016"/>
            </w:tabs>
            <w:rPr>
              <w:rFonts w:cstheme="minorBidi"/>
              <w:noProof/>
              <w:kern w:val="2"/>
              <w:lang w:val="en-AU" w:eastAsia="en-AU"/>
              <w14:ligatures w14:val="standardContextual"/>
            </w:rPr>
          </w:pPr>
          <w:hyperlink w:anchor="_Toc149491891" w:history="1">
            <w:r w:rsidRPr="009E48F9">
              <w:rPr>
                <w:rStyle w:val="Hyperlink"/>
                <w:noProof/>
              </w:rPr>
              <w:t>Conceptual Design</w:t>
            </w:r>
            <w:r>
              <w:rPr>
                <w:noProof/>
                <w:webHidden/>
              </w:rPr>
              <w:tab/>
            </w:r>
            <w:r>
              <w:rPr>
                <w:noProof/>
                <w:webHidden/>
              </w:rPr>
              <w:fldChar w:fldCharType="begin"/>
            </w:r>
            <w:r>
              <w:rPr>
                <w:noProof/>
                <w:webHidden/>
              </w:rPr>
              <w:instrText xml:space="preserve"> PAGEREF _Toc149491891 \h </w:instrText>
            </w:r>
            <w:r>
              <w:rPr>
                <w:noProof/>
                <w:webHidden/>
              </w:rPr>
            </w:r>
            <w:r>
              <w:rPr>
                <w:noProof/>
                <w:webHidden/>
              </w:rPr>
              <w:fldChar w:fldCharType="separate"/>
            </w:r>
            <w:r>
              <w:rPr>
                <w:noProof/>
                <w:webHidden/>
              </w:rPr>
              <w:t>13</w:t>
            </w:r>
            <w:r>
              <w:rPr>
                <w:noProof/>
                <w:webHidden/>
              </w:rPr>
              <w:fldChar w:fldCharType="end"/>
            </w:r>
          </w:hyperlink>
        </w:p>
        <w:p w14:paraId="0B5775AA" w14:textId="327EE163" w:rsidR="00253909" w:rsidRDefault="00253909">
          <w:pPr>
            <w:pStyle w:val="TOC2"/>
            <w:tabs>
              <w:tab w:val="right" w:leader="dot" w:pos="9016"/>
            </w:tabs>
            <w:rPr>
              <w:rFonts w:cstheme="minorBidi"/>
              <w:noProof/>
              <w:kern w:val="2"/>
              <w:lang w:val="en-AU" w:eastAsia="en-AU"/>
              <w14:ligatures w14:val="standardContextual"/>
            </w:rPr>
          </w:pPr>
          <w:hyperlink w:anchor="_Toc149491892" w:history="1">
            <w:r w:rsidRPr="009E48F9">
              <w:rPr>
                <w:rStyle w:val="Hyperlink"/>
                <w:noProof/>
              </w:rPr>
              <w:t>Model Discovery</w:t>
            </w:r>
            <w:r>
              <w:rPr>
                <w:noProof/>
                <w:webHidden/>
              </w:rPr>
              <w:tab/>
            </w:r>
            <w:r>
              <w:rPr>
                <w:noProof/>
                <w:webHidden/>
              </w:rPr>
              <w:fldChar w:fldCharType="begin"/>
            </w:r>
            <w:r>
              <w:rPr>
                <w:noProof/>
                <w:webHidden/>
              </w:rPr>
              <w:instrText xml:space="preserve"> PAGEREF _Toc149491892 \h </w:instrText>
            </w:r>
            <w:r>
              <w:rPr>
                <w:noProof/>
                <w:webHidden/>
              </w:rPr>
            </w:r>
            <w:r>
              <w:rPr>
                <w:noProof/>
                <w:webHidden/>
              </w:rPr>
              <w:fldChar w:fldCharType="separate"/>
            </w:r>
            <w:r>
              <w:rPr>
                <w:noProof/>
                <w:webHidden/>
              </w:rPr>
              <w:t>15</w:t>
            </w:r>
            <w:r>
              <w:rPr>
                <w:noProof/>
                <w:webHidden/>
              </w:rPr>
              <w:fldChar w:fldCharType="end"/>
            </w:r>
          </w:hyperlink>
        </w:p>
        <w:p w14:paraId="3549BECB" w14:textId="638D1C52" w:rsidR="00253909" w:rsidRDefault="00253909">
          <w:pPr>
            <w:pStyle w:val="TOC2"/>
            <w:tabs>
              <w:tab w:val="right" w:leader="dot" w:pos="9016"/>
            </w:tabs>
            <w:rPr>
              <w:rFonts w:cstheme="minorBidi"/>
              <w:noProof/>
              <w:kern w:val="2"/>
              <w:lang w:val="en-AU" w:eastAsia="en-AU"/>
              <w14:ligatures w14:val="standardContextual"/>
            </w:rPr>
          </w:pPr>
          <w:hyperlink w:anchor="_Toc149491893" w:history="1">
            <w:r w:rsidRPr="009E48F9">
              <w:rPr>
                <w:rStyle w:val="Hyperlink"/>
                <w:noProof/>
              </w:rPr>
              <w:t xml:space="preserve">Model </w:t>
            </w:r>
            <w:r w:rsidRPr="009E48F9">
              <w:rPr>
                <w:rStyle w:val="Hyperlink"/>
                <w:rFonts w:ascii="Arial" w:hAnsi="Arial"/>
                <w:noProof/>
              </w:rPr>
              <w:t>Deploy</w:t>
            </w:r>
            <w:r w:rsidRPr="009E48F9">
              <w:rPr>
                <w:rStyle w:val="Hyperlink"/>
                <w:noProof/>
              </w:rPr>
              <w:t>ment</w:t>
            </w:r>
            <w:r w:rsidRPr="009E48F9">
              <w:rPr>
                <w:rStyle w:val="Hyperlink"/>
                <w:rFonts w:ascii="Arial" w:hAnsi="Arial"/>
                <w:noProof/>
              </w:rPr>
              <w:t xml:space="preserve"> and Features</w:t>
            </w:r>
            <w:r>
              <w:rPr>
                <w:noProof/>
                <w:webHidden/>
              </w:rPr>
              <w:tab/>
            </w:r>
            <w:r>
              <w:rPr>
                <w:noProof/>
                <w:webHidden/>
              </w:rPr>
              <w:fldChar w:fldCharType="begin"/>
            </w:r>
            <w:r>
              <w:rPr>
                <w:noProof/>
                <w:webHidden/>
              </w:rPr>
              <w:instrText xml:space="preserve"> PAGEREF _Toc149491893 \h </w:instrText>
            </w:r>
            <w:r>
              <w:rPr>
                <w:noProof/>
                <w:webHidden/>
              </w:rPr>
            </w:r>
            <w:r>
              <w:rPr>
                <w:noProof/>
                <w:webHidden/>
              </w:rPr>
              <w:fldChar w:fldCharType="separate"/>
            </w:r>
            <w:r>
              <w:rPr>
                <w:noProof/>
                <w:webHidden/>
              </w:rPr>
              <w:t>18</w:t>
            </w:r>
            <w:r>
              <w:rPr>
                <w:noProof/>
                <w:webHidden/>
              </w:rPr>
              <w:fldChar w:fldCharType="end"/>
            </w:r>
          </w:hyperlink>
        </w:p>
        <w:p w14:paraId="692948E3" w14:textId="7D792CD8" w:rsidR="00253909" w:rsidRDefault="00253909">
          <w:pPr>
            <w:pStyle w:val="TOC2"/>
            <w:tabs>
              <w:tab w:val="right" w:leader="dot" w:pos="9016"/>
            </w:tabs>
            <w:rPr>
              <w:rFonts w:cstheme="minorBidi"/>
              <w:noProof/>
              <w:kern w:val="2"/>
              <w:lang w:val="en-AU" w:eastAsia="en-AU"/>
              <w14:ligatures w14:val="standardContextual"/>
            </w:rPr>
          </w:pPr>
          <w:hyperlink w:anchor="_Toc149491894" w:history="1">
            <w:r w:rsidRPr="009E48F9">
              <w:rPr>
                <w:rStyle w:val="Hyperlink"/>
                <w:noProof/>
              </w:rPr>
              <w:t>RESDSQL</w:t>
            </w:r>
            <w:r>
              <w:rPr>
                <w:noProof/>
                <w:webHidden/>
              </w:rPr>
              <w:tab/>
            </w:r>
            <w:r>
              <w:rPr>
                <w:noProof/>
                <w:webHidden/>
              </w:rPr>
              <w:fldChar w:fldCharType="begin"/>
            </w:r>
            <w:r>
              <w:rPr>
                <w:noProof/>
                <w:webHidden/>
              </w:rPr>
              <w:instrText xml:space="preserve"> PAGEREF _Toc149491894 \h </w:instrText>
            </w:r>
            <w:r>
              <w:rPr>
                <w:noProof/>
                <w:webHidden/>
              </w:rPr>
            </w:r>
            <w:r>
              <w:rPr>
                <w:noProof/>
                <w:webHidden/>
              </w:rPr>
              <w:fldChar w:fldCharType="separate"/>
            </w:r>
            <w:r>
              <w:rPr>
                <w:noProof/>
                <w:webHidden/>
              </w:rPr>
              <w:t>18</w:t>
            </w:r>
            <w:r>
              <w:rPr>
                <w:noProof/>
                <w:webHidden/>
              </w:rPr>
              <w:fldChar w:fldCharType="end"/>
            </w:r>
          </w:hyperlink>
        </w:p>
        <w:p w14:paraId="6FDE0FD1" w14:textId="36BA907B" w:rsidR="00253909" w:rsidRDefault="00253909">
          <w:pPr>
            <w:pStyle w:val="TOC2"/>
            <w:tabs>
              <w:tab w:val="right" w:leader="dot" w:pos="9016"/>
            </w:tabs>
            <w:rPr>
              <w:rFonts w:cstheme="minorBidi"/>
              <w:noProof/>
              <w:kern w:val="2"/>
              <w:lang w:val="en-AU" w:eastAsia="en-AU"/>
              <w14:ligatures w14:val="standardContextual"/>
            </w:rPr>
          </w:pPr>
          <w:hyperlink w:anchor="_Toc149491895" w:history="1">
            <w:r w:rsidRPr="009E48F9">
              <w:rPr>
                <w:rStyle w:val="Hyperlink"/>
                <w:noProof/>
              </w:rPr>
              <w:t>DIN-SQL</w:t>
            </w:r>
            <w:r>
              <w:rPr>
                <w:noProof/>
                <w:webHidden/>
              </w:rPr>
              <w:tab/>
            </w:r>
            <w:r>
              <w:rPr>
                <w:noProof/>
                <w:webHidden/>
              </w:rPr>
              <w:fldChar w:fldCharType="begin"/>
            </w:r>
            <w:r>
              <w:rPr>
                <w:noProof/>
                <w:webHidden/>
              </w:rPr>
              <w:instrText xml:space="preserve"> PAGEREF _Toc149491895 \h </w:instrText>
            </w:r>
            <w:r>
              <w:rPr>
                <w:noProof/>
                <w:webHidden/>
              </w:rPr>
            </w:r>
            <w:r>
              <w:rPr>
                <w:noProof/>
                <w:webHidden/>
              </w:rPr>
              <w:fldChar w:fldCharType="separate"/>
            </w:r>
            <w:r>
              <w:rPr>
                <w:noProof/>
                <w:webHidden/>
              </w:rPr>
              <w:t>19</w:t>
            </w:r>
            <w:r>
              <w:rPr>
                <w:noProof/>
                <w:webHidden/>
              </w:rPr>
              <w:fldChar w:fldCharType="end"/>
            </w:r>
          </w:hyperlink>
        </w:p>
        <w:p w14:paraId="3511BF96" w14:textId="58CC307C"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896" w:history="1">
            <w:r w:rsidRPr="009E48F9">
              <w:rPr>
                <w:rStyle w:val="Hyperlink"/>
                <w:noProof/>
              </w:rPr>
              <w:t>Model Evaluation Methodology</w:t>
            </w:r>
            <w:r>
              <w:rPr>
                <w:noProof/>
                <w:webHidden/>
              </w:rPr>
              <w:tab/>
            </w:r>
            <w:r>
              <w:rPr>
                <w:noProof/>
                <w:webHidden/>
              </w:rPr>
              <w:fldChar w:fldCharType="begin"/>
            </w:r>
            <w:r>
              <w:rPr>
                <w:noProof/>
                <w:webHidden/>
              </w:rPr>
              <w:instrText xml:space="preserve"> PAGEREF _Toc149491896 \h </w:instrText>
            </w:r>
            <w:r>
              <w:rPr>
                <w:noProof/>
                <w:webHidden/>
              </w:rPr>
            </w:r>
            <w:r>
              <w:rPr>
                <w:noProof/>
                <w:webHidden/>
              </w:rPr>
              <w:fldChar w:fldCharType="separate"/>
            </w:r>
            <w:r>
              <w:rPr>
                <w:noProof/>
                <w:webHidden/>
              </w:rPr>
              <w:t>20</w:t>
            </w:r>
            <w:r>
              <w:rPr>
                <w:noProof/>
                <w:webHidden/>
              </w:rPr>
              <w:fldChar w:fldCharType="end"/>
            </w:r>
          </w:hyperlink>
        </w:p>
        <w:p w14:paraId="04EF9E4F" w14:textId="14F55D19"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897" w:history="1">
            <w:r w:rsidRPr="009E48F9">
              <w:rPr>
                <w:rStyle w:val="Hyperlink"/>
                <w:noProof/>
              </w:rPr>
              <w:t>Results</w:t>
            </w:r>
            <w:r>
              <w:rPr>
                <w:noProof/>
                <w:webHidden/>
              </w:rPr>
              <w:tab/>
            </w:r>
            <w:r>
              <w:rPr>
                <w:noProof/>
                <w:webHidden/>
              </w:rPr>
              <w:fldChar w:fldCharType="begin"/>
            </w:r>
            <w:r>
              <w:rPr>
                <w:noProof/>
                <w:webHidden/>
              </w:rPr>
              <w:instrText xml:space="preserve"> PAGEREF _Toc149491897 \h </w:instrText>
            </w:r>
            <w:r>
              <w:rPr>
                <w:noProof/>
                <w:webHidden/>
              </w:rPr>
            </w:r>
            <w:r>
              <w:rPr>
                <w:noProof/>
                <w:webHidden/>
              </w:rPr>
              <w:fldChar w:fldCharType="separate"/>
            </w:r>
            <w:r>
              <w:rPr>
                <w:noProof/>
                <w:webHidden/>
              </w:rPr>
              <w:t>22</w:t>
            </w:r>
            <w:r>
              <w:rPr>
                <w:noProof/>
                <w:webHidden/>
              </w:rPr>
              <w:fldChar w:fldCharType="end"/>
            </w:r>
          </w:hyperlink>
        </w:p>
        <w:p w14:paraId="7798F4BE" w14:textId="3AA81B06"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898" w:history="1">
            <w:r w:rsidRPr="009E48F9">
              <w:rPr>
                <w:rStyle w:val="Hyperlink"/>
                <w:noProof/>
              </w:rPr>
              <w:t>Discussion</w:t>
            </w:r>
            <w:r>
              <w:rPr>
                <w:noProof/>
                <w:webHidden/>
              </w:rPr>
              <w:tab/>
            </w:r>
            <w:r>
              <w:rPr>
                <w:noProof/>
                <w:webHidden/>
              </w:rPr>
              <w:fldChar w:fldCharType="begin"/>
            </w:r>
            <w:r>
              <w:rPr>
                <w:noProof/>
                <w:webHidden/>
              </w:rPr>
              <w:instrText xml:space="preserve"> PAGEREF _Toc149491898 \h </w:instrText>
            </w:r>
            <w:r>
              <w:rPr>
                <w:noProof/>
                <w:webHidden/>
              </w:rPr>
            </w:r>
            <w:r>
              <w:rPr>
                <w:noProof/>
                <w:webHidden/>
              </w:rPr>
              <w:fldChar w:fldCharType="separate"/>
            </w:r>
            <w:r>
              <w:rPr>
                <w:noProof/>
                <w:webHidden/>
              </w:rPr>
              <w:t>24</w:t>
            </w:r>
            <w:r>
              <w:rPr>
                <w:noProof/>
                <w:webHidden/>
              </w:rPr>
              <w:fldChar w:fldCharType="end"/>
            </w:r>
          </w:hyperlink>
        </w:p>
        <w:p w14:paraId="41F21821" w14:textId="07AC4B22" w:rsidR="00253909" w:rsidRDefault="00253909">
          <w:pPr>
            <w:pStyle w:val="TOC2"/>
            <w:tabs>
              <w:tab w:val="right" w:leader="dot" w:pos="9016"/>
            </w:tabs>
            <w:rPr>
              <w:rFonts w:cstheme="minorBidi"/>
              <w:noProof/>
              <w:kern w:val="2"/>
              <w:lang w:val="en-AU" w:eastAsia="en-AU"/>
              <w14:ligatures w14:val="standardContextual"/>
            </w:rPr>
          </w:pPr>
          <w:hyperlink w:anchor="_Toc149491899" w:history="1">
            <w:r w:rsidRPr="009E48F9">
              <w:rPr>
                <w:rStyle w:val="Hyperlink"/>
                <w:noProof/>
              </w:rPr>
              <w:t>DIN-SQL Approach</w:t>
            </w:r>
            <w:r>
              <w:rPr>
                <w:noProof/>
                <w:webHidden/>
              </w:rPr>
              <w:tab/>
            </w:r>
            <w:r>
              <w:rPr>
                <w:noProof/>
                <w:webHidden/>
              </w:rPr>
              <w:fldChar w:fldCharType="begin"/>
            </w:r>
            <w:r>
              <w:rPr>
                <w:noProof/>
                <w:webHidden/>
              </w:rPr>
              <w:instrText xml:space="preserve"> PAGEREF _Toc149491899 \h </w:instrText>
            </w:r>
            <w:r>
              <w:rPr>
                <w:noProof/>
                <w:webHidden/>
              </w:rPr>
            </w:r>
            <w:r>
              <w:rPr>
                <w:noProof/>
                <w:webHidden/>
              </w:rPr>
              <w:fldChar w:fldCharType="separate"/>
            </w:r>
            <w:r>
              <w:rPr>
                <w:noProof/>
                <w:webHidden/>
              </w:rPr>
              <w:t>24</w:t>
            </w:r>
            <w:r>
              <w:rPr>
                <w:noProof/>
                <w:webHidden/>
              </w:rPr>
              <w:fldChar w:fldCharType="end"/>
            </w:r>
          </w:hyperlink>
        </w:p>
        <w:p w14:paraId="7F94949C" w14:textId="48A83FEA" w:rsidR="00253909" w:rsidRDefault="00253909">
          <w:pPr>
            <w:pStyle w:val="TOC2"/>
            <w:tabs>
              <w:tab w:val="right" w:leader="dot" w:pos="9016"/>
            </w:tabs>
            <w:rPr>
              <w:rFonts w:cstheme="minorBidi"/>
              <w:noProof/>
              <w:kern w:val="2"/>
              <w:lang w:val="en-AU" w:eastAsia="en-AU"/>
              <w14:ligatures w14:val="standardContextual"/>
            </w:rPr>
          </w:pPr>
          <w:hyperlink w:anchor="_Toc149491900" w:history="1">
            <w:r w:rsidRPr="009E48F9">
              <w:rPr>
                <w:rStyle w:val="Hyperlink"/>
                <w:noProof/>
              </w:rPr>
              <w:t>RESDSQL approach</w:t>
            </w:r>
            <w:r>
              <w:rPr>
                <w:noProof/>
                <w:webHidden/>
              </w:rPr>
              <w:tab/>
            </w:r>
            <w:r>
              <w:rPr>
                <w:noProof/>
                <w:webHidden/>
              </w:rPr>
              <w:fldChar w:fldCharType="begin"/>
            </w:r>
            <w:r>
              <w:rPr>
                <w:noProof/>
                <w:webHidden/>
              </w:rPr>
              <w:instrText xml:space="preserve"> PAGEREF _Toc149491900 \h </w:instrText>
            </w:r>
            <w:r>
              <w:rPr>
                <w:noProof/>
                <w:webHidden/>
              </w:rPr>
            </w:r>
            <w:r>
              <w:rPr>
                <w:noProof/>
                <w:webHidden/>
              </w:rPr>
              <w:fldChar w:fldCharType="separate"/>
            </w:r>
            <w:r>
              <w:rPr>
                <w:noProof/>
                <w:webHidden/>
              </w:rPr>
              <w:t>25</w:t>
            </w:r>
            <w:r>
              <w:rPr>
                <w:noProof/>
                <w:webHidden/>
              </w:rPr>
              <w:fldChar w:fldCharType="end"/>
            </w:r>
          </w:hyperlink>
        </w:p>
        <w:p w14:paraId="021610B9" w14:textId="7C783D3F" w:rsidR="00253909" w:rsidRDefault="00253909">
          <w:pPr>
            <w:pStyle w:val="TOC2"/>
            <w:tabs>
              <w:tab w:val="right" w:leader="dot" w:pos="9016"/>
            </w:tabs>
            <w:rPr>
              <w:rFonts w:cstheme="minorBidi"/>
              <w:noProof/>
              <w:kern w:val="2"/>
              <w:lang w:val="en-AU" w:eastAsia="en-AU"/>
              <w14:ligatures w14:val="standardContextual"/>
            </w:rPr>
          </w:pPr>
          <w:hyperlink w:anchor="_Toc149491901" w:history="1">
            <w:r w:rsidRPr="009E48F9">
              <w:rPr>
                <w:rStyle w:val="Hyperlink"/>
                <w:noProof/>
              </w:rPr>
              <w:t>Comparative Discussion</w:t>
            </w:r>
            <w:r>
              <w:rPr>
                <w:noProof/>
                <w:webHidden/>
              </w:rPr>
              <w:tab/>
            </w:r>
            <w:r>
              <w:rPr>
                <w:noProof/>
                <w:webHidden/>
              </w:rPr>
              <w:fldChar w:fldCharType="begin"/>
            </w:r>
            <w:r>
              <w:rPr>
                <w:noProof/>
                <w:webHidden/>
              </w:rPr>
              <w:instrText xml:space="preserve"> PAGEREF _Toc149491901 \h </w:instrText>
            </w:r>
            <w:r>
              <w:rPr>
                <w:noProof/>
                <w:webHidden/>
              </w:rPr>
            </w:r>
            <w:r>
              <w:rPr>
                <w:noProof/>
                <w:webHidden/>
              </w:rPr>
              <w:fldChar w:fldCharType="separate"/>
            </w:r>
            <w:r>
              <w:rPr>
                <w:noProof/>
                <w:webHidden/>
              </w:rPr>
              <w:t>26</w:t>
            </w:r>
            <w:r>
              <w:rPr>
                <w:noProof/>
                <w:webHidden/>
              </w:rPr>
              <w:fldChar w:fldCharType="end"/>
            </w:r>
          </w:hyperlink>
        </w:p>
        <w:p w14:paraId="238C39FD" w14:textId="5B2F2A53"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902" w:history="1">
            <w:r w:rsidRPr="009E48F9">
              <w:rPr>
                <w:rStyle w:val="Hyperlink"/>
                <w:noProof/>
                <w:lang w:val="en-US"/>
              </w:rPr>
              <w:t>Conclusion</w:t>
            </w:r>
            <w:r>
              <w:rPr>
                <w:noProof/>
                <w:webHidden/>
              </w:rPr>
              <w:tab/>
            </w:r>
            <w:r>
              <w:rPr>
                <w:noProof/>
                <w:webHidden/>
              </w:rPr>
              <w:fldChar w:fldCharType="begin"/>
            </w:r>
            <w:r>
              <w:rPr>
                <w:noProof/>
                <w:webHidden/>
              </w:rPr>
              <w:instrText xml:space="preserve"> PAGEREF _Toc149491902 \h </w:instrText>
            </w:r>
            <w:r>
              <w:rPr>
                <w:noProof/>
                <w:webHidden/>
              </w:rPr>
            </w:r>
            <w:r>
              <w:rPr>
                <w:noProof/>
                <w:webHidden/>
              </w:rPr>
              <w:fldChar w:fldCharType="separate"/>
            </w:r>
            <w:r>
              <w:rPr>
                <w:noProof/>
                <w:webHidden/>
              </w:rPr>
              <w:t>27</w:t>
            </w:r>
            <w:r>
              <w:rPr>
                <w:noProof/>
                <w:webHidden/>
              </w:rPr>
              <w:fldChar w:fldCharType="end"/>
            </w:r>
          </w:hyperlink>
        </w:p>
        <w:p w14:paraId="55995BE7" w14:textId="004E2037" w:rsidR="00253909" w:rsidRDefault="00253909">
          <w:pPr>
            <w:pStyle w:val="TOC2"/>
            <w:tabs>
              <w:tab w:val="right" w:leader="dot" w:pos="9016"/>
            </w:tabs>
            <w:rPr>
              <w:rFonts w:cstheme="minorBidi"/>
              <w:noProof/>
              <w:kern w:val="2"/>
              <w:lang w:val="en-AU" w:eastAsia="en-AU"/>
              <w14:ligatures w14:val="standardContextual"/>
            </w:rPr>
          </w:pPr>
          <w:hyperlink w:anchor="_Toc149491903" w:history="1">
            <w:r w:rsidRPr="009E48F9">
              <w:rPr>
                <w:rStyle w:val="Hyperlink"/>
                <w:noProof/>
              </w:rPr>
              <w:t>Recommendation</w:t>
            </w:r>
            <w:r>
              <w:rPr>
                <w:noProof/>
                <w:webHidden/>
              </w:rPr>
              <w:tab/>
            </w:r>
            <w:r>
              <w:rPr>
                <w:noProof/>
                <w:webHidden/>
              </w:rPr>
              <w:fldChar w:fldCharType="begin"/>
            </w:r>
            <w:r>
              <w:rPr>
                <w:noProof/>
                <w:webHidden/>
              </w:rPr>
              <w:instrText xml:space="preserve"> PAGEREF _Toc149491903 \h </w:instrText>
            </w:r>
            <w:r>
              <w:rPr>
                <w:noProof/>
                <w:webHidden/>
              </w:rPr>
            </w:r>
            <w:r>
              <w:rPr>
                <w:noProof/>
                <w:webHidden/>
              </w:rPr>
              <w:fldChar w:fldCharType="separate"/>
            </w:r>
            <w:r>
              <w:rPr>
                <w:noProof/>
                <w:webHidden/>
              </w:rPr>
              <w:t>27</w:t>
            </w:r>
            <w:r>
              <w:rPr>
                <w:noProof/>
                <w:webHidden/>
              </w:rPr>
              <w:fldChar w:fldCharType="end"/>
            </w:r>
          </w:hyperlink>
        </w:p>
        <w:p w14:paraId="77679836" w14:textId="1CC02C7F" w:rsidR="00253909" w:rsidRDefault="00253909">
          <w:pPr>
            <w:pStyle w:val="TOC2"/>
            <w:tabs>
              <w:tab w:val="right" w:leader="dot" w:pos="9016"/>
            </w:tabs>
            <w:rPr>
              <w:rFonts w:cstheme="minorBidi"/>
              <w:noProof/>
              <w:kern w:val="2"/>
              <w:lang w:val="en-AU" w:eastAsia="en-AU"/>
              <w14:ligatures w14:val="standardContextual"/>
            </w:rPr>
          </w:pPr>
          <w:hyperlink w:anchor="_Toc149491904" w:history="1">
            <w:r w:rsidRPr="009E48F9">
              <w:rPr>
                <w:rStyle w:val="Hyperlink"/>
                <w:noProof/>
              </w:rPr>
              <w:t>Further study</w:t>
            </w:r>
            <w:r>
              <w:rPr>
                <w:noProof/>
                <w:webHidden/>
              </w:rPr>
              <w:tab/>
            </w:r>
            <w:r>
              <w:rPr>
                <w:noProof/>
                <w:webHidden/>
              </w:rPr>
              <w:fldChar w:fldCharType="begin"/>
            </w:r>
            <w:r>
              <w:rPr>
                <w:noProof/>
                <w:webHidden/>
              </w:rPr>
              <w:instrText xml:space="preserve"> PAGEREF _Toc149491904 \h </w:instrText>
            </w:r>
            <w:r>
              <w:rPr>
                <w:noProof/>
                <w:webHidden/>
              </w:rPr>
            </w:r>
            <w:r>
              <w:rPr>
                <w:noProof/>
                <w:webHidden/>
              </w:rPr>
              <w:fldChar w:fldCharType="separate"/>
            </w:r>
            <w:r>
              <w:rPr>
                <w:noProof/>
                <w:webHidden/>
              </w:rPr>
              <w:t>27</w:t>
            </w:r>
            <w:r>
              <w:rPr>
                <w:noProof/>
                <w:webHidden/>
              </w:rPr>
              <w:fldChar w:fldCharType="end"/>
            </w:r>
          </w:hyperlink>
        </w:p>
        <w:p w14:paraId="5C475404" w14:textId="54E982FB"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905" w:history="1">
            <w:r w:rsidRPr="009E48F9">
              <w:rPr>
                <w:rStyle w:val="Hyperlink"/>
                <w:noProof/>
                <w:lang w:val="en-US"/>
              </w:rPr>
              <w:t>References</w:t>
            </w:r>
            <w:r>
              <w:rPr>
                <w:noProof/>
                <w:webHidden/>
              </w:rPr>
              <w:tab/>
            </w:r>
            <w:r>
              <w:rPr>
                <w:noProof/>
                <w:webHidden/>
              </w:rPr>
              <w:fldChar w:fldCharType="begin"/>
            </w:r>
            <w:r>
              <w:rPr>
                <w:noProof/>
                <w:webHidden/>
              </w:rPr>
              <w:instrText xml:space="preserve"> PAGEREF _Toc149491905 \h </w:instrText>
            </w:r>
            <w:r>
              <w:rPr>
                <w:noProof/>
                <w:webHidden/>
              </w:rPr>
            </w:r>
            <w:r>
              <w:rPr>
                <w:noProof/>
                <w:webHidden/>
              </w:rPr>
              <w:fldChar w:fldCharType="separate"/>
            </w:r>
            <w:r>
              <w:rPr>
                <w:noProof/>
                <w:webHidden/>
              </w:rPr>
              <w:t>29</w:t>
            </w:r>
            <w:r>
              <w:rPr>
                <w:noProof/>
                <w:webHidden/>
              </w:rPr>
              <w:fldChar w:fldCharType="end"/>
            </w:r>
          </w:hyperlink>
        </w:p>
        <w:p w14:paraId="376EF5CB" w14:textId="6E238D77"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906" w:history="1">
            <w:r w:rsidRPr="009E48F9">
              <w:rPr>
                <w:rStyle w:val="Hyperlink"/>
                <w:noProof/>
                <w:lang w:val="en-US"/>
              </w:rPr>
              <w:t>Appendix A: Test Design</w:t>
            </w:r>
            <w:r>
              <w:rPr>
                <w:noProof/>
                <w:webHidden/>
              </w:rPr>
              <w:tab/>
            </w:r>
            <w:r>
              <w:rPr>
                <w:noProof/>
                <w:webHidden/>
              </w:rPr>
              <w:fldChar w:fldCharType="begin"/>
            </w:r>
            <w:r>
              <w:rPr>
                <w:noProof/>
                <w:webHidden/>
              </w:rPr>
              <w:instrText xml:space="preserve"> PAGEREF _Toc149491906 \h </w:instrText>
            </w:r>
            <w:r>
              <w:rPr>
                <w:noProof/>
                <w:webHidden/>
              </w:rPr>
            </w:r>
            <w:r>
              <w:rPr>
                <w:noProof/>
                <w:webHidden/>
              </w:rPr>
              <w:fldChar w:fldCharType="separate"/>
            </w:r>
            <w:r>
              <w:rPr>
                <w:noProof/>
                <w:webHidden/>
              </w:rPr>
              <w:t>31</w:t>
            </w:r>
            <w:r>
              <w:rPr>
                <w:noProof/>
                <w:webHidden/>
              </w:rPr>
              <w:fldChar w:fldCharType="end"/>
            </w:r>
          </w:hyperlink>
        </w:p>
        <w:p w14:paraId="36D84C81" w14:textId="380F105C" w:rsidR="00253909" w:rsidRDefault="00253909">
          <w:pPr>
            <w:pStyle w:val="TOC2"/>
            <w:tabs>
              <w:tab w:val="right" w:leader="dot" w:pos="9016"/>
            </w:tabs>
            <w:rPr>
              <w:rFonts w:cstheme="minorBidi"/>
              <w:noProof/>
              <w:kern w:val="2"/>
              <w:lang w:val="en-AU" w:eastAsia="en-AU"/>
              <w14:ligatures w14:val="standardContextual"/>
            </w:rPr>
          </w:pPr>
          <w:hyperlink w:anchor="_Toc149491907" w:history="1">
            <w:r w:rsidRPr="009E48F9">
              <w:rPr>
                <w:rStyle w:val="Hyperlink"/>
                <w:noProof/>
              </w:rPr>
              <w:t>Web-based Front Interface for Display to the User</w:t>
            </w:r>
            <w:r>
              <w:rPr>
                <w:noProof/>
                <w:webHidden/>
              </w:rPr>
              <w:tab/>
            </w:r>
            <w:r>
              <w:rPr>
                <w:noProof/>
                <w:webHidden/>
              </w:rPr>
              <w:fldChar w:fldCharType="begin"/>
            </w:r>
            <w:r>
              <w:rPr>
                <w:noProof/>
                <w:webHidden/>
              </w:rPr>
              <w:instrText xml:space="preserve"> PAGEREF _Toc149491907 \h </w:instrText>
            </w:r>
            <w:r>
              <w:rPr>
                <w:noProof/>
                <w:webHidden/>
              </w:rPr>
            </w:r>
            <w:r>
              <w:rPr>
                <w:noProof/>
                <w:webHidden/>
              </w:rPr>
              <w:fldChar w:fldCharType="separate"/>
            </w:r>
            <w:r>
              <w:rPr>
                <w:noProof/>
                <w:webHidden/>
              </w:rPr>
              <w:t>31</w:t>
            </w:r>
            <w:r>
              <w:rPr>
                <w:noProof/>
                <w:webHidden/>
              </w:rPr>
              <w:fldChar w:fldCharType="end"/>
            </w:r>
          </w:hyperlink>
        </w:p>
        <w:p w14:paraId="22FBCFF3" w14:textId="600A9AD7" w:rsidR="00253909" w:rsidRDefault="00253909">
          <w:pPr>
            <w:pStyle w:val="TOC2"/>
            <w:tabs>
              <w:tab w:val="right" w:leader="dot" w:pos="9016"/>
            </w:tabs>
            <w:rPr>
              <w:rFonts w:cstheme="minorBidi"/>
              <w:noProof/>
              <w:kern w:val="2"/>
              <w:lang w:val="en-AU" w:eastAsia="en-AU"/>
              <w14:ligatures w14:val="standardContextual"/>
            </w:rPr>
          </w:pPr>
          <w:hyperlink w:anchor="_Toc149491908" w:history="1">
            <w:r w:rsidRPr="009E48F9">
              <w:rPr>
                <w:rStyle w:val="Hyperlink"/>
                <w:noProof/>
              </w:rPr>
              <w:t>Queries used for Model Evaluation</w:t>
            </w:r>
            <w:r>
              <w:rPr>
                <w:noProof/>
                <w:webHidden/>
              </w:rPr>
              <w:tab/>
            </w:r>
            <w:r>
              <w:rPr>
                <w:noProof/>
                <w:webHidden/>
              </w:rPr>
              <w:fldChar w:fldCharType="begin"/>
            </w:r>
            <w:r>
              <w:rPr>
                <w:noProof/>
                <w:webHidden/>
              </w:rPr>
              <w:instrText xml:space="preserve"> PAGEREF _Toc149491908 \h </w:instrText>
            </w:r>
            <w:r>
              <w:rPr>
                <w:noProof/>
                <w:webHidden/>
              </w:rPr>
            </w:r>
            <w:r>
              <w:rPr>
                <w:noProof/>
                <w:webHidden/>
              </w:rPr>
              <w:fldChar w:fldCharType="separate"/>
            </w:r>
            <w:r>
              <w:rPr>
                <w:noProof/>
                <w:webHidden/>
              </w:rPr>
              <w:t>32</w:t>
            </w:r>
            <w:r>
              <w:rPr>
                <w:noProof/>
                <w:webHidden/>
              </w:rPr>
              <w:fldChar w:fldCharType="end"/>
            </w:r>
          </w:hyperlink>
        </w:p>
        <w:p w14:paraId="31656403" w14:textId="2465319B" w:rsidR="00253909" w:rsidRDefault="00253909">
          <w:pPr>
            <w:pStyle w:val="TOC1"/>
            <w:tabs>
              <w:tab w:val="right" w:leader="dot" w:pos="9016"/>
            </w:tabs>
            <w:rPr>
              <w:rFonts w:asciiTheme="minorHAnsi" w:eastAsiaTheme="minorEastAsia" w:hAnsiTheme="minorHAnsi"/>
              <w:noProof/>
              <w:sz w:val="22"/>
              <w:szCs w:val="22"/>
              <w:lang w:eastAsia="en-AU"/>
            </w:rPr>
          </w:pPr>
          <w:hyperlink w:anchor="_Toc149491909" w:history="1">
            <w:r w:rsidRPr="009E48F9">
              <w:rPr>
                <w:rStyle w:val="Hyperlink"/>
                <w:noProof/>
              </w:rPr>
              <w:t>Appendix B: Output from NLIDB evaluation scripts</w:t>
            </w:r>
            <w:r>
              <w:rPr>
                <w:noProof/>
                <w:webHidden/>
              </w:rPr>
              <w:tab/>
            </w:r>
            <w:r>
              <w:rPr>
                <w:noProof/>
                <w:webHidden/>
              </w:rPr>
              <w:fldChar w:fldCharType="begin"/>
            </w:r>
            <w:r>
              <w:rPr>
                <w:noProof/>
                <w:webHidden/>
              </w:rPr>
              <w:instrText xml:space="preserve"> PAGEREF _Toc149491909 \h </w:instrText>
            </w:r>
            <w:r>
              <w:rPr>
                <w:noProof/>
                <w:webHidden/>
              </w:rPr>
            </w:r>
            <w:r>
              <w:rPr>
                <w:noProof/>
                <w:webHidden/>
              </w:rPr>
              <w:fldChar w:fldCharType="separate"/>
            </w:r>
            <w:r>
              <w:rPr>
                <w:noProof/>
                <w:webHidden/>
              </w:rPr>
              <w:t>34</w:t>
            </w:r>
            <w:r>
              <w:rPr>
                <w:noProof/>
                <w:webHidden/>
              </w:rPr>
              <w:fldChar w:fldCharType="end"/>
            </w:r>
          </w:hyperlink>
        </w:p>
        <w:p w14:paraId="19BA8C8D" w14:textId="5974E53F" w:rsidR="00253909" w:rsidRDefault="00253909">
          <w:pPr>
            <w:pStyle w:val="TOC2"/>
            <w:tabs>
              <w:tab w:val="right" w:leader="dot" w:pos="9016"/>
            </w:tabs>
            <w:rPr>
              <w:rFonts w:cstheme="minorBidi"/>
              <w:noProof/>
              <w:kern w:val="2"/>
              <w:lang w:val="en-AU" w:eastAsia="en-AU"/>
              <w14:ligatures w14:val="standardContextual"/>
            </w:rPr>
          </w:pPr>
          <w:hyperlink w:anchor="_Toc149491910" w:history="1">
            <w:r w:rsidRPr="009E48F9">
              <w:rPr>
                <w:rStyle w:val="Hyperlink"/>
                <w:noProof/>
              </w:rPr>
              <w:t>RESD-SQL Evaluation Testing</w:t>
            </w:r>
            <w:r>
              <w:rPr>
                <w:noProof/>
                <w:webHidden/>
              </w:rPr>
              <w:tab/>
            </w:r>
            <w:r>
              <w:rPr>
                <w:noProof/>
                <w:webHidden/>
              </w:rPr>
              <w:fldChar w:fldCharType="begin"/>
            </w:r>
            <w:r>
              <w:rPr>
                <w:noProof/>
                <w:webHidden/>
              </w:rPr>
              <w:instrText xml:space="preserve"> PAGEREF _Toc149491910 \h </w:instrText>
            </w:r>
            <w:r>
              <w:rPr>
                <w:noProof/>
                <w:webHidden/>
              </w:rPr>
            </w:r>
            <w:r>
              <w:rPr>
                <w:noProof/>
                <w:webHidden/>
              </w:rPr>
              <w:fldChar w:fldCharType="separate"/>
            </w:r>
            <w:r>
              <w:rPr>
                <w:noProof/>
                <w:webHidden/>
              </w:rPr>
              <w:t>34</w:t>
            </w:r>
            <w:r>
              <w:rPr>
                <w:noProof/>
                <w:webHidden/>
              </w:rPr>
              <w:fldChar w:fldCharType="end"/>
            </w:r>
          </w:hyperlink>
        </w:p>
        <w:p w14:paraId="24AEBF50" w14:textId="5862D0C4" w:rsidR="00253909" w:rsidRDefault="00253909">
          <w:pPr>
            <w:pStyle w:val="TOC2"/>
            <w:tabs>
              <w:tab w:val="right" w:leader="dot" w:pos="9016"/>
            </w:tabs>
            <w:rPr>
              <w:rFonts w:cstheme="minorBidi"/>
              <w:noProof/>
              <w:kern w:val="2"/>
              <w:lang w:val="en-AU" w:eastAsia="en-AU"/>
              <w14:ligatures w14:val="standardContextual"/>
            </w:rPr>
          </w:pPr>
          <w:hyperlink w:anchor="_Toc149491911" w:history="1">
            <w:r w:rsidRPr="009E48F9">
              <w:rPr>
                <w:rStyle w:val="Hyperlink"/>
                <w:rFonts w:asciiTheme="majorHAnsi" w:eastAsiaTheme="majorEastAsia" w:hAnsiTheme="majorHAnsi" w:cstheme="majorBidi"/>
                <w:noProof/>
              </w:rPr>
              <w:t>DIN-SQL Evaluation Testing</w:t>
            </w:r>
            <w:r>
              <w:rPr>
                <w:noProof/>
                <w:webHidden/>
              </w:rPr>
              <w:tab/>
            </w:r>
            <w:r>
              <w:rPr>
                <w:noProof/>
                <w:webHidden/>
              </w:rPr>
              <w:fldChar w:fldCharType="begin"/>
            </w:r>
            <w:r>
              <w:rPr>
                <w:noProof/>
                <w:webHidden/>
              </w:rPr>
              <w:instrText xml:space="preserve"> PAGEREF _Toc149491911 \h </w:instrText>
            </w:r>
            <w:r>
              <w:rPr>
                <w:noProof/>
                <w:webHidden/>
              </w:rPr>
            </w:r>
            <w:r>
              <w:rPr>
                <w:noProof/>
                <w:webHidden/>
              </w:rPr>
              <w:fldChar w:fldCharType="separate"/>
            </w:r>
            <w:r>
              <w:rPr>
                <w:noProof/>
                <w:webHidden/>
              </w:rPr>
              <w:t>45</w:t>
            </w:r>
            <w:r>
              <w:rPr>
                <w:noProof/>
                <w:webHidden/>
              </w:rPr>
              <w:fldChar w:fldCharType="end"/>
            </w:r>
          </w:hyperlink>
        </w:p>
        <w:p w14:paraId="58F35B1A" w14:textId="5EEE1B7B" w:rsidR="007A4DCE" w:rsidRDefault="007A4DCE">
          <w:r>
            <w:rPr>
              <w:b/>
              <w:bCs/>
              <w:noProof/>
            </w:rPr>
            <w:fldChar w:fldCharType="end"/>
          </w:r>
        </w:p>
      </w:sdtContent>
    </w:sdt>
    <w:p w14:paraId="1A22244E" w14:textId="17F010D2" w:rsidR="00200744" w:rsidRPr="007A4DCE" w:rsidRDefault="007A4DCE" w:rsidP="007A4DCE">
      <w:r>
        <w:br w:type="page"/>
      </w:r>
    </w:p>
    <w:p w14:paraId="34C83DFB" w14:textId="7A7576A6" w:rsidR="007B1F89" w:rsidRPr="007A4DCE" w:rsidRDefault="0034492C" w:rsidP="00B52202">
      <w:pPr>
        <w:pStyle w:val="Heading1"/>
      </w:pPr>
      <w:bookmarkStart w:id="0" w:name="_Toc149396102"/>
      <w:bookmarkStart w:id="1" w:name="_Toc149491881"/>
      <w:r w:rsidRPr="007A4DCE">
        <w:lastRenderedPageBreak/>
        <w:t>Executive Summary</w:t>
      </w:r>
      <w:bookmarkEnd w:id="0"/>
      <w:bookmarkEnd w:id="1"/>
    </w:p>
    <w:p w14:paraId="77443045" w14:textId="5D17A3E1" w:rsidR="00293AB3" w:rsidRPr="007A4DCE" w:rsidRDefault="67770853" w:rsidP="007A4DCE">
      <w:pPr>
        <w:spacing w:line="480" w:lineRule="auto"/>
        <w:rPr>
          <w:rFonts w:eastAsia="Arial" w:cs="Arial"/>
          <w:lang w:val="en-US"/>
        </w:rPr>
      </w:pPr>
      <w:r w:rsidRPr="007A4DCE">
        <w:rPr>
          <w:rFonts w:eastAsia="Arial" w:cs="Arial"/>
          <w:lang w:val="en-US"/>
        </w:rPr>
        <w:t xml:space="preserve">The rapid advancement of Large Language Models </w:t>
      </w:r>
      <w:r w:rsidR="37210863" w:rsidRPr="007A4DCE">
        <w:rPr>
          <w:rFonts w:eastAsia="Arial" w:cs="Arial"/>
          <w:lang w:val="en-US"/>
        </w:rPr>
        <w:t>(LLMs)</w:t>
      </w:r>
      <w:r w:rsidRPr="007A4DCE">
        <w:rPr>
          <w:rFonts w:eastAsia="Arial" w:cs="Arial"/>
          <w:lang w:val="en-US"/>
        </w:rPr>
        <w:t xml:space="preserve"> in the recent year has created much discussion about their potential usage in a variety of fields. Of particular interest to us is the ability of L</w:t>
      </w:r>
      <w:r w:rsidR="2A90CA96" w:rsidRPr="007A4DCE">
        <w:rPr>
          <w:rFonts w:eastAsia="Arial" w:cs="Arial"/>
          <w:lang w:val="en-US"/>
        </w:rPr>
        <w:t>LMs</w:t>
      </w:r>
      <w:r w:rsidRPr="007A4DCE">
        <w:rPr>
          <w:rFonts w:eastAsia="Arial" w:cs="Arial"/>
          <w:lang w:val="en-US"/>
        </w:rPr>
        <w:t xml:space="preserve"> to generate outputs that are contextually correct with only minor errors based on inputs that are in the form of natural everyday language as commands. This has prompted a question of whether it would be possible for a person with li</w:t>
      </w:r>
      <w:r w:rsidR="008D2A9D">
        <w:rPr>
          <w:rFonts w:eastAsia="Arial" w:cs="Arial"/>
          <w:lang w:val="en-US"/>
        </w:rPr>
        <w:t>mited</w:t>
      </w:r>
      <w:r w:rsidRPr="007A4DCE">
        <w:rPr>
          <w:rFonts w:eastAsia="Arial" w:cs="Arial"/>
          <w:lang w:val="en-US"/>
        </w:rPr>
        <w:t xml:space="preserve"> </w:t>
      </w:r>
      <w:r w:rsidR="0098733C">
        <w:rPr>
          <w:rFonts w:eastAsia="Arial" w:cs="Arial"/>
          <w:lang w:val="en-US"/>
        </w:rPr>
        <w:t>computer programming</w:t>
      </w:r>
      <w:r w:rsidRPr="007A4DCE">
        <w:rPr>
          <w:rFonts w:eastAsia="Arial" w:cs="Arial"/>
          <w:lang w:val="en-US"/>
        </w:rPr>
        <w:t xml:space="preserve"> </w:t>
      </w:r>
      <w:r w:rsidR="0098733C">
        <w:rPr>
          <w:rFonts w:eastAsia="Arial" w:cs="Arial"/>
          <w:lang w:val="en-US"/>
        </w:rPr>
        <w:t>knowledge</w:t>
      </w:r>
      <w:r w:rsidRPr="007A4DCE">
        <w:rPr>
          <w:rFonts w:eastAsia="Arial" w:cs="Arial"/>
          <w:lang w:val="en-US"/>
        </w:rPr>
        <w:t xml:space="preserve"> to use L</w:t>
      </w:r>
      <w:r w:rsidR="495C85C5" w:rsidRPr="007A4DCE">
        <w:rPr>
          <w:rFonts w:eastAsia="Arial" w:cs="Arial"/>
          <w:lang w:val="en-US"/>
        </w:rPr>
        <w:t>LM</w:t>
      </w:r>
      <w:r w:rsidRPr="007A4DCE">
        <w:rPr>
          <w:rFonts w:eastAsia="Arial" w:cs="Arial"/>
          <w:lang w:val="en-US"/>
        </w:rPr>
        <w:t>s to overcome their</w:t>
      </w:r>
      <w:r w:rsidR="0098733C">
        <w:rPr>
          <w:rFonts w:eastAsia="Arial" w:cs="Arial"/>
          <w:lang w:val="en-US"/>
        </w:rPr>
        <w:t xml:space="preserve"> </w:t>
      </w:r>
      <w:r w:rsidRPr="007A4DCE">
        <w:rPr>
          <w:rFonts w:eastAsia="Arial" w:cs="Arial"/>
          <w:lang w:val="en-US"/>
        </w:rPr>
        <w:t xml:space="preserve">deficiency and thus bypass having to go through a dedicated IT </w:t>
      </w:r>
      <w:r w:rsidR="5D7CD0C2" w:rsidRPr="007A4DCE">
        <w:rPr>
          <w:rFonts w:eastAsia="Arial" w:cs="Arial"/>
          <w:lang w:val="en-US"/>
        </w:rPr>
        <w:t>department</w:t>
      </w:r>
      <w:r w:rsidRPr="007A4DCE">
        <w:rPr>
          <w:rFonts w:eastAsia="Arial" w:cs="Arial"/>
          <w:lang w:val="en-US"/>
        </w:rPr>
        <w:t xml:space="preserve"> fo</w:t>
      </w:r>
      <w:r w:rsidR="0090739F">
        <w:rPr>
          <w:rFonts w:eastAsia="Arial" w:cs="Arial"/>
          <w:lang w:val="en-US"/>
        </w:rPr>
        <w:t xml:space="preserve">r </w:t>
      </w:r>
      <w:r w:rsidR="546CF2E9" w:rsidRPr="007A4DCE">
        <w:rPr>
          <w:rFonts w:eastAsia="Arial" w:cs="Arial"/>
          <w:lang w:val="en-US"/>
        </w:rPr>
        <w:t xml:space="preserve">non-essential </w:t>
      </w:r>
      <w:r w:rsidRPr="007A4DCE">
        <w:rPr>
          <w:rFonts w:eastAsia="Arial" w:cs="Arial"/>
          <w:lang w:val="en-US"/>
        </w:rPr>
        <w:t>inquiries.</w:t>
      </w:r>
    </w:p>
    <w:p w14:paraId="35CBAFEF" w14:textId="25DC8874" w:rsidR="00293AB3" w:rsidRPr="007A4DCE" w:rsidRDefault="7953A4FB" w:rsidP="007A4DCE">
      <w:pPr>
        <w:spacing w:line="480" w:lineRule="auto"/>
        <w:rPr>
          <w:rFonts w:eastAsia="Arial" w:cs="Arial"/>
          <w:lang w:val="en-US"/>
        </w:rPr>
      </w:pPr>
      <w:r w:rsidRPr="007A4DCE">
        <w:rPr>
          <w:rFonts w:eastAsia="Arial" w:cs="Arial"/>
          <w:lang w:val="en-US"/>
        </w:rPr>
        <w:t xml:space="preserve">The purpose of this project </w:t>
      </w:r>
      <w:r w:rsidR="0DDF217A" w:rsidRPr="007A4DCE">
        <w:rPr>
          <w:rFonts w:eastAsia="Arial" w:cs="Arial"/>
          <w:lang w:val="en-US"/>
        </w:rPr>
        <w:t xml:space="preserve">as given by RMIT University </w:t>
      </w:r>
      <w:r w:rsidRPr="007A4DCE">
        <w:rPr>
          <w:rFonts w:eastAsia="Arial" w:cs="Arial"/>
          <w:lang w:val="en-US"/>
        </w:rPr>
        <w:t>is to assess L</w:t>
      </w:r>
      <w:r w:rsidR="008D2A9D">
        <w:rPr>
          <w:rFonts w:eastAsia="Arial" w:cs="Arial"/>
          <w:lang w:val="en-US"/>
        </w:rPr>
        <w:t>LMs</w:t>
      </w:r>
      <w:r w:rsidR="00502511">
        <w:rPr>
          <w:rFonts w:eastAsia="Arial" w:cs="Arial"/>
          <w:lang w:val="en-US"/>
        </w:rPr>
        <w:t>’ capability</w:t>
      </w:r>
      <w:r w:rsidRPr="007A4DCE">
        <w:rPr>
          <w:rFonts w:eastAsia="Arial" w:cs="Arial"/>
          <w:lang w:val="en-US"/>
        </w:rPr>
        <w:t xml:space="preserve"> to convert natural language que</w:t>
      </w:r>
      <w:r w:rsidR="41549DA3" w:rsidRPr="007A4DCE">
        <w:rPr>
          <w:rFonts w:eastAsia="Arial" w:cs="Arial"/>
          <w:lang w:val="en-US"/>
        </w:rPr>
        <w:t>stions</w:t>
      </w:r>
      <w:r w:rsidRPr="007A4DCE">
        <w:rPr>
          <w:rFonts w:eastAsia="Arial" w:cs="Arial"/>
          <w:lang w:val="en-US"/>
        </w:rPr>
        <w:t xml:space="preserve"> to </w:t>
      </w:r>
      <w:r w:rsidR="30C06F0F" w:rsidRPr="007A4DCE">
        <w:rPr>
          <w:rFonts w:eastAsia="Arial" w:cs="Arial"/>
          <w:lang w:val="en-US"/>
        </w:rPr>
        <w:t>Structured Query Language</w:t>
      </w:r>
      <w:r w:rsidR="008D2A9D">
        <w:rPr>
          <w:rFonts w:eastAsia="Arial" w:cs="Arial"/>
          <w:lang w:val="en-US"/>
        </w:rPr>
        <w:t xml:space="preserve"> (SQL) </w:t>
      </w:r>
      <w:r w:rsidR="30C06F0F" w:rsidRPr="007A4DCE">
        <w:rPr>
          <w:rFonts w:eastAsia="Arial" w:cs="Arial"/>
          <w:lang w:val="en-US"/>
        </w:rPr>
        <w:t xml:space="preserve">statements </w:t>
      </w:r>
      <w:r w:rsidR="5A898A95" w:rsidRPr="007A4DCE">
        <w:rPr>
          <w:rFonts w:eastAsia="Arial" w:cs="Arial"/>
          <w:lang w:val="en-US"/>
        </w:rPr>
        <w:t>that can retrieve the corre</w:t>
      </w:r>
      <w:r w:rsidR="4036CF69" w:rsidRPr="007A4DCE">
        <w:rPr>
          <w:rFonts w:eastAsia="Arial" w:cs="Arial"/>
          <w:lang w:val="en-US"/>
        </w:rPr>
        <w:t>ct data from</w:t>
      </w:r>
      <w:r w:rsidR="7088B139" w:rsidRPr="007A4DCE">
        <w:rPr>
          <w:rFonts w:eastAsia="Arial" w:cs="Arial"/>
          <w:lang w:val="en-US"/>
        </w:rPr>
        <w:t xml:space="preserve"> relational database tables using the appropriate SQL schema.</w:t>
      </w:r>
      <w:r w:rsidR="20F0F7F4" w:rsidRPr="007A4DCE">
        <w:rPr>
          <w:rFonts w:eastAsia="Arial" w:cs="Arial"/>
          <w:lang w:val="en-US"/>
        </w:rPr>
        <w:t xml:space="preserve"> </w:t>
      </w:r>
      <w:r w:rsidR="3DAE6A72" w:rsidRPr="007A4DCE">
        <w:rPr>
          <w:rFonts w:eastAsia="Arial" w:cs="Arial"/>
          <w:lang w:val="en-US"/>
        </w:rPr>
        <w:t>Firstly, we went through an extensive literature review to gain a deeper understanding of the problem and to</w:t>
      </w:r>
      <w:r w:rsidR="74CD82D6" w:rsidRPr="007A4DCE">
        <w:rPr>
          <w:rFonts w:eastAsia="Arial" w:cs="Arial"/>
          <w:lang w:val="en-US"/>
        </w:rPr>
        <w:t xml:space="preserve"> </w:t>
      </w:r>
      <w:r w:rsidR="008D2A9D">
        <w:rPr>
          <w:rFonts w:eastAsia="Arial" w:cs="Arial"/>
          <w:lang w:val="en-US"/>
        </w:rPr>
        <w:t>i</w:t>
      </w:r>
      <w:r w:rsidR="3DAE6A72" w:rsidRPr="007A4DCE">
        <w:rPr>
          <w:rFonts w:eastAsia="Arial" w:cs="Arial"/>
          <w:lang w:val="en-US"/>
        </w:rPr>
        <w:t>den</w:t>
      </w:r>
      <w:r w:rsidR="008D2A9D">
        <w:rPr>
          <w:rFonts w:eastAsia="Arial" w:cs="Arial"/>
          <w:lang w:val="en-US"/>
        </w:rPr>
        <w:t>t</w:t>
      </w:r>
      <w:r w:rsidR="3DAE6A72" w:rsidRPr="007A4DCE">
        <w:rPr>
          <w:rFonts w:eastAsia="Arial" w:cs="Arial"/>
          <w:lang w:val="en-US"/>
        </w:rPr>
        <w:t xml:space="preserve">ify </w:t>
      </w:r>
      <w:r w:rsidR="008D2A9D" w:rsidRPr="007A4DCE">
        <w:rPr>
          <w:rFonts w:eastAsia="Arial" w:cs="Arial"/>
          <w:lang w:val="en-US"/>
        </w:rPr>
        <w:t>models</w:t>
      </w:r>
      <w:r w:rsidR="3DAE6A72" w:rsidRPr="007A4DCE">
        <w:rPr>
          <w:rFonts w:eastAsia="Arial" w:cs="Arial"/>
          <w:lang w:val="en-US"/>
        </w:rPr>
        <w:t xml:space="preserve"> that were mature enough to quickly deploy</w:t>
      </w:r>
      <w:r w:rsidR="00E03B35">
        <w:rPr>
          <w:rFonts w:eastAsia="Arial" w:cs="Arial"/>
          <w:lang w:val="en-US"/>
        </w:rPr>
        <w:t xml:space="preserve"> in our project</w:t>
      </w:r>
      <w:r w:rsidR="3DAE6A72" w:rsidRPr="007A4DCE">
        <w:rPr>
          <w:rFonts w:eastAsia="Arial" w:cs="Arial"/>
          <w:lang w:val="en-US"/>
        </w:rPr>
        <w:t>.</w:t>
      </w:r>
      <w:r w:rsidR="4A02FF9C" w:rsidRPr="007A4DCE">
        <w:rPr>
          <w:rFonts w:eastAsia="Arial" w:cs="Arial"/>
          <w:lang w:val="en-US"/>
        </w:rPr>
        <w:t xml:space="preserve"> </w:t>
      </w:r>
      <w:r w:rsidR="00885715">
        <w:rPr>
          <w:rFonts w:eastAsia="Arial" w:cs="Arial"/>
          <w:lang w:val="en-US"/>
        </w:rPr>
        <w:t>W</w:t>
      </w:r>
      <w:r w:rsidR="4A02FF9C" w:rsidRPr="007A4DCE">
        <w:rPr>
          <w:rFonts w:eastAsia="Arial" w:cs="Arial"/>
          <w:lang w:val="en-US"/>
        </w:rPr>
        <w:t>e identified two fundamentally different solutions</w:t>
      </w:r>
      <w:r w:rsidR="00885715">
        <w:rPr>
          <w:rFonts w:eastAsia="Arial" w:cs="Arial"/>
          <w:lang w:val="en-US"/>
        </w:rPr>
        <w:t xml:space="preserve"> through our research</w:t>
      </w:r>
      <w:r w:rsidR="4A02FF9C" w:rsidRPr="007A4DCE">
        <w:rPr>
          <w:rFonts w:eastAsia="Arial" w:cs="Arial"/>
          <w:lang w:val="en-US"/>
        </w:rPr>
        <w:t xml:space="preserve"> that can answer our main objective</w:t>
      </w:r>
      <w:r w:rsidR="653BF015" w:rsidRPr="007A4DCE">
        <w:rPr>
          <w:rFonts w:eastAsia="Arial" w:cs="Arial"/>
          <w:lang w:val="en-US"/>
        </w:rPr>
        <w:t xml:space="preserve">. The first approach </w:t>
      </w:r>
      <w:r w:rsidR="008D2A9D">
        <w:rPr>
          <w:rFonts w:eastAsia="Arial" w:cs="Arial"/>
          <w:lang w:val="en-US"/>
        </w:rPr>
        <w:t xml:space="preserve">was to </w:t>
      </w:r>
      <w:r w:rsidR="005408C4">
        <w:rPr>
          <w:rFonts w:eastAsia="Arial" w:cs="Arial"/>
          <w:lang w:val="en-US"/>
        </w:rPr>
        <w:t>fine-tune</w:t>
      </w:r>
      <w:r w:rsidR="008D2A9D">
        <w:rPr>
          <w:rFonts w:eastAsia="Arial" w:cs="Arial"/>
          <w:lang w:val="en-US"/>
        </w:rPr>
        <w:t xml:space="preserve"> an open-source model (RESDSQL</w:t>
      </w:r>
      <w:r w:rsidR="00AE6750">
        <w:rPr>
          <w:rFonts w:eastAsia="Arial" w:cs="Arial"/>
          <w:lang w:val="en-US"/>
        </w:rPr>
        <w:t xml:space="preserve"> + </w:t>
      </w:r>
      <w:proofErr w:type="spellStart"/>
      <w:r w:rsidR="00AE6750">
        <w:rPr>
          <w:rFonts w:eastAsia="Arial" w:cs="Arial"/>
          <w:lang w:val="en-US"/>
        </w:rPr>
        <w:t>RoBERTa</w:t>
      </w:r>
      <w:proofErr w:type="spellEnd"/>
      <w:r w:rsidR="008D2A9D">
        <w:rPr>
          <w:rFonts w:eastAsia="Arial" w:cs="Arial"/>
          <w:lang w:val="en-US"/>
        </w:rPr>
        <w:t>) and the second approach was to u</w:t>
      </w:r>
      <w:r w:rsidR="005408C4">
        <w:rPr>
          <w:rFonts w:eastAsia="Arial" w:cs="Arial"/>
          <w:lang w:val="en-US"/>
        </w:rPr>
        <w:t>tilize prompt engineering</w:t>
      </w:r>
      <w:r w:rsidR="00AE6750">
        <w:rPr>
          <w:rFonts w:eastAsia="Arial" w:cs="Arial"/>
          <w:lang w:val="en-US"/>
        </w:rPr>
        <w:t xml:space="preserve"> to direct</w:t>
      </w:r>
      <w:r w:rsidR="00063960">
        <w:rPr>
          <w:rFonts w:eastAsia="Arial" w:cs="Arial"/>
          <w:lang w:val="en-US"/>
        </w:rPr>
        <w:t xml:space="preserve"> a</w:t>
      </w:r>
      <w:r w:rsidR="00AE6750">
        <w:rPr>
          <w:rFonts w:eastAsia="Arial" w:cs="Arial"/>
          <w:lang w:val="en-US"/>
        </w:rPr>
        <w:t xml:space="preserve"> Generative Pre-trained</w:t>
      </w:r>
      <w:r w:rsidR="008B1B06">
        <w:rPr>
          <w:rFonts w:eastAsia="Arial" w:cs="Arial"/>
          <w:lang w:val="en-US"/>
        </w:rPr>
        <w:t xml:space="preserve"> Transformer (DIN-SQL + GPT-4)</w:t>
      </w:r>
      <w:r w:rsidR="005A72FF">
        <w:rPr>
          <w:rFonts w:eastAsia="Arial" w:cs="Arial"/>
          <w:lang w:val="en-US"/>
        </w:rPr>
        <w:t>.</w:t>
      </w:r>
      <w:r w:rsidR="00C41D8C">
        <w:rPr>
          <w:rFonts w:eastAsia="Arial" w:cs="Arial"/>
          <w:lang w:val="en-US"/>
        </w:rPr>
        <w:t xml:space="preserve"> Both models </w:t>
      </w:r>
      <w:r w:rsidR="00AB4384">
        <w:rPr>
          <w:rFonts w:eastAsia="Arial" w:cs="Arial"/>
          <w:lang w:val="en-US"/>
        </w:rPr>
        <w:t xml:space="preserve">used </w:t>
      </w:r>
      <w:r w:rsidR="00C41D8C">
        <w:rPr>
          <w:rFonts w:eastAsia="Arial" w:cs="Arial"/>
          <w:lang w:val="en-US"/>
        </w:rPr>
        <w:t>Python</w:t>
      </w:r>
      <w:r w:rsidR="00AB4384">
        <w:rPr>
          <w:rFonts w:eastAsia="Arial" w:cs="Arial"/>
          <w:lang w:val="en-US"/>
        </w:rPr>
        <w:t xml:space="preserve"> for deployment</w:t>
      </w:r>
      <w:r w:rsidR="00C41D8C">
        <w:rPr>
          <w:rFonts w:eastAsia="Arial" w:cs="Arial"/>
          <w:lang w:val="en-US"/>
        </w:rPr>
        <w:t>.</w:t>
      </w:r>
    </w:p>
    <w:p w14:paraId="4D60CFDD" w14:textId="46659E55" w:rsidR="0034492C" w:rsidRPr="00926CF6" w:rsidRDefault="7953A4FB" w:rsidP="00926CF6">
      <w:pPr>
        <w:spacing w:line="480" w:lineRule="auto"/>
        <w:rPr>
          <w:rFonts w:eastAsia="Arial" w:cs="Arial"/>
          <w:lang w:val="en-US"/>
        </w:rPr>
      </w:pPr>
      <w:r w:rsidRPr="007A4DCE">
        <w:rPr>
          <w:rFonts w:eastAsia="Arial" w:cs="Arial"/>
          <w:lang w:val="en-US"/>
        </w:rPr>
        <w:t xml:space="preserve">We </w:t>
      </w:r>
      <w:r w:rsidR="4C7AFE2A" w:rsidRPr="007A4DCE">
        <w:rPr>
          <w:rFonts w:eastAsia="Arial" w:cs="Arial"/>
          <w:lang w:val="en-US"/>
        </w:rPr>
        <w:t>then</w:t>
      </w:r>
      <w:r w:rsidR="005A72FF">
        <w:rPr>
          <w:rFonts w:eastAsia="Arial" w:cs="Arial"/>
          <w:lang w:val="en-US"/>
        </w:rPr>
        <w:t xml:space="preserve"> </w:t>
      </w:r>
      <w:r w:rsidR="0491F464" w:rsidRPr="007A4DCE">
        <w:rPr>
          <w:rFonts w:eastAsia="Arial" w:cs="Arial"/>
          <w:lang w:val="en-US"/>
        </w:rPr>
        <w:t xml:space="preserve">experimented </w:t>
      </w:r>
      <w:r w:rsidR="005A72FF">
        <w:rPr>
          <w:rFonts w:eastAsia="Arial" w:cs="Arial"/>
          <w:lang w:val="en-US"/>
        </w:rPr>
        <w:t>with</w:t>
      </w:r>
      <w:r w:rsidR="00A751DD">
        <w:rPr>
          <w:rFonts w:eastAsia="Arial" w:cs="Arial"/>
          <w:lang w:val="en-US"/>
        </w:rPr>
        <w:t xml:space="preserve"> the</w:t>
      </w:r>
      <w:r w:rsidR="005A72FF">
        <w:rPr>
          <w:rFonts w:eastAsia="Arial" w:cs="Arial"/>
          <w:lang w:val="en-US"/>
        </w:rPr>
        <w:t xml:space="preserve"> two approaches and </w:t>
      </w:r>
      <w:r w:rsidR="3F2ECE64" w:rsidRPr="007A4DCE">
        <w:rPr>
          <w:rFonts w:eastAsia="Arial" w:cs="Arial"/>
          <w:lang w:val="en-US"/>
        </w:rPr>
        <w:t>recorded our results in this report</w:t>
      </w:r>
      <w:r w:rsidR="318FEE45" w:rsidRPr="007A4DCE">
        <w:rPr>
          <w:rFonts w:eastAsia="Arial" w:cs="Arial"/>
          <w:lang w:val="en-US"/>
        </w:rPr>
        <w:t>.</w:t>
      </w:r>
      <w:r w:rsidR="00A751DD">
        <w:rPr>
          <w:rFonts w:eastAsia="Arial" w:cs="Arial"/>
          <w:lang w:val="en-US"/>
        </w:rPr>
        <w:t xml:space="preserve"> </w:t>
      </w:r>
      <w:r w:rsidR="004670D0">
        <w:rPr>
          <w:rFonts w:eastAsia="Arial" w:cs="Arial"/>
          <w:lang w:val="en-US"/>
        </w:rPr>
        <w:t>U</w:t>
      </w:r>
      <w:r w:rsidR="00A751DD">
        <w:rPr>
          <w:rFonts w:eastAsia="Arial" w:cs="Arial"/>
          <w:lang w:val="en-US"/>
        </w:rPr>
        <w:t>s</w:t>
      </w:r>
      <w:r w:rsidR="004670D0">
        <w:rPr>
          <w:rFonts w:eastAsia="Arial" w:cs="Arial"/>
          <w:lang w:val="en-US"/>
        </w:rPr>
        <w:t>ing</w:t>
      </w:r>
      <w:r w:rsidR="00A751DD">
        <w:rPr>
          <w:rFonts w:eastAsia="Arial" w:cs="Arial"/>
          <w:lang w:val="en-US"/>
        </w:rPr>
        <w:t xml:space="preserve"> university level database concepts tutorial questions for our model evaluation</w:t>
      </w:r>
      <w:r w:rsidR="004670D0">
        <w:rPr>
          <w:rFonts w:eastAsia="Arial" w:cs="Arial"/>
          <w:lang w:val="en-US"/>
        </w:rPr>
        <w:t xml:space="preserve"> and benchmarking, we found that</w:t>
      </w:r>
      <w:r w:rsidR="00A751DD">
        <w:rPr>
          <w:rFonts w:eastAsia="Arial" w:cs="Arial"/>
          <w:lang w:val="en-US"/>
        </w:rPr>
        <w:t xml:space="preserve"> DIN-SQL </w:t>
      </w:r>
      <w:r w:rsidR="00C41D8C">
        <w:rPr>
          <w:rFonts w:eastAsia="Arial" w:cs="Arial"/>
          <w:lang w:val="en-US"/>
        </w:rPr>
        <w:t xml:space="preserve">(matched 23/27 queries) </w:t>
      </w:r>
      <w:r w:rsidR="00A751DD">
        <w:rPr>
          <w:rFonts w:eastAsia="Arial" w:cs="Arial"/>
          <w:lang w:val="en-US"/>
        </w:rPr>
        <w:t>significantly outperformed RESDSQL</w:t>
      </w:r>
      <w:r w:rsidR="00C41D8C">
        <w:rPr>
          <w:rFonts w:eastAsia="Arial" w:cs="Arial"/>
          <w:lang w:val="en-US"/>
        </w:rPr>
        <w:t xml:space="preserve"> (matched 10/27 queries)</w:t>
      </w:r>
      <w:r w:rsidR="00A751DD">
        <w:rPr>
          <w:rFonts w:eastAsia="Arial" w:cs="Arial"/>
          <w:lang w:val="en-US"/>
        </w:rPr>
        <w:t xml:space="preserve">. </w:t>
      </w:r>
      <w:r w:rsidR="004B533C">
        <w:rPr>
          <w:rFonts w:eastAsia="Arial" w:cs="Arial"/>
          <w:lang w:val="en-US"/>
        </w:rPr>
        <w:t>The second approach</w:t>
      </w:r>
      <w:r w:rsidR="00A751DD">
        <w:rPr>
          <w:rFonts w:eastAsia="Arial" w:cs="Arial"/>
          <w:lang w:val="en-US"/>
        </w:rPr>
        <w:t xml:space="preserve"> was found to be simpler, faster, less computationally intensive </w:t>
      </w:r>
      <w:r w:rsidR="00C41D8C">
        <w:rPr>
          <w:rFonts w:eastAsia="Arial" w:cs="Arial"/>
          <w:lang w:val="en-US"/>
        </w:rPr>
        <w:t>and</w:t>
      </w:r>
      <w:r w:rsidR="00A751DD">
        <w:rPr>
          <w:rFonts w:eastAsia="Arial" w:cs="Arial"/>
          <w:lang w:val="en-US"/>
        </w:rPr>
        <w:t xml:space="preserve"> highly adaptable. </w:t>
      </w:r>
      <w:r w:rsidR="00C41D8C">
        <w:rPr>
          <w:rFonts w:eastAsia="Arial" w:cs="Arial"/>
          <w:lang w:val="en-US"/>
        </w:rPr>
        <w:t xml:space="preserve">We </w:t>
      </w:r>
      <w:r w:rsidR="00966442">
        <w:rPr>
          <w:rFonts w:eastAsia="Arial" w:cs="Arial"/>
          <w:lang w:val="en-US"/>
        </w:rPr>
        <w:t xml:space="preserve">recommend that DIN-SQL be used </w:t>
      </w:r>
      <w:r w:rsidR="00DD2B66">
        <w:rPr>
          <w:rFonts w:eastAsia="Arial" w:cs="Arial"/>
          <w:lang w:val="en-US"/>
        </w:rPr>
        <w:t>in</w:t>
      </w:r>
      <w:r w:rsidR="00966442">
        <w:rPr>
          <w:rFonts w:eastAsia="Arial" w:cs="Arial"/>
          <w:lang w:val="en-US"/>
        </w:rPr>
        <w:t xml:space="preserve"> the future of this project</w:t>
      </w:r>
      <w:r w:rsidR="00DD2B66">
        <w:rPr>
          <w:rFonts w:eastAsia="Arial" w:cs="Arial"/>
          <w:lang w:val="en-US"/>
        </w:rPr>
        <w:t xml:space="preserve"> if it is </w:t>
      </w:r>
      <w:r w:rsidR="00F01194">
        <w:rPr>
          <w:rFonts w:eastAsia="Arial" w:cs="Arial"/>
          <w:lang w:val="en-US"/>
        </w:rPr>
        <w:t xml:space="preserve">ever </w:t>
      </w:r>
      <w:r w:rsidR="00DD2B66">
        <w:rPr>
          <w:rFonts w:eastAsia="Arial" w:cs="Arial"/>
          <w:lang w:val="en-US"/>
        </w:rPr>
        <w:t>continued</w:t>
      </w:r>
      <w:r w:rsidR="00966442">
        <w:rPr>
          <w:rFonts w:eastAsia="Arial" w:cs="Arial"/>
          <w:lang w:val="en-US"/>
        </w:rPr>
        <w:t>.</w:t>
      </w:r>
    </w:p>
    <w:p w14:paraId="7F01FF2F" w14:textId="0AA79B40" w:rsidR="00D0397C" w:rsidRDefault="0034492C" w:rsidP="00B52202">
      <w:pPr>
        <w:pStyle w:val="Heading1"/>
      </w:pPr>
      <w:bookmarkStart w:id="2" w:name="_Toc149396103"/>
      <w:bookmarkStart w:id="3" w:name="_Toc149491882"/>
      <w:r>
        <w:lastRenderedPageBreak/>
        <w:t>Introduction</w:t>
      </w:r>
      <w:bookmarkEnd w:id="2"/>
      <w:bookmarkEnd w:id="3"/>
    </w:p>
    <w:p w14:paraId="1702A1B2" w14:textId="7DE17DBB" w:rsidR="00D0397C" w:rsidRPr="00D0397C" w:rsidRDefault="00D0397C" w:rsidP="00D0397C">
      <w:pPr>
        <w:pStyle w:val="Heading2"/>
        <w:spacing w:before="0" w:line="480" w:lineRule="auto"/>
      </w:pPr>
      <w:bookmarkStart w:id="4" w:name="_Toc149491883"/>
      <w:r>
        <w:t>Project Context</w:t>
      </w:r>
      <w:bookmarkEnd w:id="4"/>
    </w:p>
    <w:p w14:paraId="2CBFEE45" w14:textId="260780E7" w:rsidR="00652AF3" w:rsidRDefault="00652AF3" w:rsidP="00D0397C">
      <w:pPr>
        <w:spacing w:line="480" w:lineRule="auto"/>
      </w:pPr>
      <w:r w:rsidRPr="00652AF3">
        <w:t xml:space="preserve">The </w:t>
      </w:r>
      <w:r w:rsidR="00BC6090">
        <w:t>effective</w:t>
      </w:r>
      <w:r w:rsidRPr="00652AF3">
        <w:t xml:space="preserve"> utilization of data is central to the success of any</w:t>
      </w:r>
      <w:r w:rsidR="00142136">
        <w:t xml:space="preserve"> </w:t>
      </w:r>
      <w:r w:rsidRPr="00652AF3">
        <w:t>enterprise today. Businesses and organisations rely on a diverse range of databases to maintain their core functions. However, accessing and manipulating this data often poses significant challenges, particularly for business professionals who lack the technical expertise required to undertake</w:t>
      </w:r>
      <w:r w:rsidR="00010AEB">
        <w:t xml:space="preserve"> the</w:t>
      </w:r>
      <w:r w:rsidRPr="00652AF3">
        <w:t xml:space="preserve"> complex querying and processing of this data.</w:t>
      </w:r>
    </w:p>
    <w:p w14:paraId="12191A59" w14:textId="77777777" w:rsidR="00EF319A" w:rsidRPr="00652AF3" w:rsidRDefault="00EF319A" w:rsidP="00926CF6">
      <w:pPr>
        <w:spacing w:line="480" w:lineRule="auto"/>
      </w:pPr>
    </w:p>
    <w:p w14:paraId="07AD8B54" w14:textId="570485B4" w:rsidR="00652AF3" w:rsidRDefault="00652AF3" w:rsidP="00926CF6">
      <w:pPr>
        <w:spacing w:line="480" w:lineRule="auto"/>
      </w:pPr>
      <w:r w:rsidRPr="00652AF3">
        <w:t>A common scenario in many organi</w:t>
      </w:r>
      <w:r w:rsidR="00010AEB">
        <w:t>z</w:t>
      </w:r>
      <w:r w:rsidRPr="00652AF3">
        <w:t xml:space="preserve">ations is that only a few professional database </w:t>
      </w:r>
      <w:r w:rsidR="00AA3FE0">
        <w:t xml:space="preserve">administrators </w:t>
      </w:r>
      <w:r w:rsidRPr="00652AF3">
        <w:t xml:space="preserve">possess the capability to interact with databases efficiently. As a result, most users find themselves constrained by a limited set of pre-programmed, standard queries or reports, which have been carefully crafted by database </w:t>
      </w:r>
      <w:r w:rsidR="00464CAC">
        <w:t>admins</w:t>
      </w:r>
      <w:r w:rsidRPr="00652AF3">
        <w:t xml:space="preserve">. These fixed query structures, although useful for routine operations, will continue to lag </w:t>
      </w:r>
      <w:r w:rsidR="00464CAC">
        <w:t xml:space="preserve">behind </w:t>
      </w:r>
      <w:r w:rsidRPr="00652AF3">
        <w:t>evolving business needs. This lack of flexibility and adaptability in querying databases hinders business professionals from accessing real-time data insights that can aid in timely and informed decision making.</w:t>
      </w:r>
    </w:p>
    <w:p w14:paraId="6F7D8C10" w14:textId="77777777" w:rsidR="00EF319A" w:rsidRPr="00652AF3" w:rsidRDefault="00EF319A" w:rsidP="00926CF6">
      <w:pPr>
        <w:spacing w:line="480" w:lineRule="auto"/>
      </w:pPr>
    </w:p>
    <w:p w14:paraId="60D4AD0C" w14:textId="77EA1CDD" w:rsidR="00EF319A" w:rsidRDefault="00652AF3" w:rsidP="00926CF6">
      <w:pPr>
        <w:spacing w:line="480" w:lineRule="auto"/>
      </w:pPr>
      <w:r w:rsidRPr="00652AF3">
        <w:t xml:space="preserve">Recent advances in Large Language Models (LLMs) and Natural Language Processing (NLP) present an opportunity to bridge the gap between business professionals and database </w:t>
      </w:r>
      <w:r w:rsidR="00687D41">
        <w:t>admin</w:t>
      </w:r>
      <w:r w:rsidRPr="00652AF3">
        <w:t xml:space="preserve">s by enabling natural language interaction with databases. These technologies make it feasible for business professionals to pose complex queries or undertake complex database operations using everyday language, and subsequently develop meaningful and context-aware responses. This innovative approach eliminates the dependency on pre-programmed query structure and empowers users to interact with databases </w:t>
      </w:r>
      <w:r w:rsidR="00E6235E">
        <w:t xml:space="preserve">more </w:t>
      </w:r>
      <w:r w:rsidRPr="00652AF3">
        <w:t>dynamically and intuitively.</w:t>
      </w:r>
      <w:r w:rsidR="00EF319A">
        <w:t xml:space="preserve"> </w:t>
      </w:r>
    </w:p>
    <w:p w14:paraId="59917DC6" w14:textId="77777777" w:rsidR="00687D41" w:rsidRDefault="00687D41" w:rsidP="00926CF6">
      <w:pPr>
        <w:spacing w:line="480" w:lineRule="auto"/>
      </w:pPr>
    </w:p>
    <w:p w14:paraId="46BA4D98" w14:textId="721E911B" w:rsidR="000D3840" w:rsidRDefault="00652AF3" w:rsidP="00F10462">
      <w:pPr>
        <w:spacing w:line="480" w:lineRule="auto"/>
      </w:pPr>
      <w:r w:rsidRPr="00652AF3">
        <w:t>Wouldn’t it be great if database users could interact and gain meaningful insights from data using conversational language</w:t>
      </w:r>
      <w:r w:rsidR="00C22703">
        <w:t>?</w:t>
      </w:r>
      <w:r w:rsidRPr="00652AF3">
        <w:t xml:space="preserve"> With this outcome in mind, data analytics professionals from RMIT </w:t>
      </w:r>
      <w:r w:rsidR="00C22703">
        <w:t>U</w:t>
      </w:r>
      <w:r w:rsidRPr="00652AF3">
        <w:t>niversity p</w:t>
      </w:r>
      <w:r w:rsidR="00C22703">
        <w:t>rop</w:t>
      </w:r>
      <w:r w:rsidRPr="00652AF3">
        <w:t>osed a project to develop a natural language interface for relational databases</w:t>
      </w:r>
      <w:r w:rsidR="005A1C7B">
        <w:t xml:space="preserve"> using LLMs</w:t>
      </w:r>
      <w:r w:rsidRPr="00652AF3">
        <w:t>.</w:t>
      </w:r>
      <w:r w:rsidR="000D3840">
        <w:t xml:space="preserve"> Th</w:t>
      </w:r>
      <w:r w:rsidR="00841F60">
        <w:t>is</w:t>
      </w:r>
      <w:r w:rsidR="000D3840">
        <w:t xml:space="preserve"> report </w:t>
      </w:r>
      <w:r w:rsidR="00ED1F6B">
        <w:t xml:space="preserve">details </w:t>
      </w:r>
      <w:r w:rsidR="008C3BB0">
        <w:t>the development of a Natural Language Interface to Database (NLIDB) tool</w:t>
      </w:r>
      <w:r w:rsidR="00ED1F6B">
        <w:t xml:space="preserve"> to meet th</w:t>
      </w:r>
      <w:r w:rsidR="005A1C7B">
        <w:t>eir</w:t>
      </w:r>
      <w:r w:rsidR="00ED1F6B">
        <w:t xml:space="preserve"> business requirements.</w:t>
      </w:r>
    </w:p>
    <w:p w14:paraId="54851333" w14:textId="77777777" w:rsidR="00F10462" w:rsidRDefault="00F10462" w:rsidP="00F10462">
      <w:pPr>
        <w:spacing w:line="480" w:lineRule="auto"/>
      </w:pPr>
    </w:p>
    <w:p w14:paraId="6CD2508B" w14:textId="5BBC8FF6" w:rsidR="00841F60" w:rsidRDefault="00810CF9" w:rsidP="00F10462">
      <w:pPr>
        <w:pStyle w:val="Heading2"/>
        <w:spacing w:before="0" w:line="480" w:lineRule="auto"/>
      </w:pPr>
      <w:bookmarkStart w:id="5" w:name="_Toc149491884"/>
      <w:r>
        <w:t>Research</w:t>
      </w:r>
      <w:r w:rsidR="00F31E04">
        <w:t xml:space="preserve"> </w:t>
      </w:r>
      <w:r w:rsidR="00F10462">
        <w:t>Objectives</w:t>
      </w:r>
      <w:bookmarkEnd w:id="5"/>
    </w:p>
    <w:p w14:paraId="72CAFADF" w14:textId="6B55C59B" w:rsidR="0034492C" w:rsidRDefault="00841F60" w:rsidP="00C00EE5">
      <w:pPr>
        <w:spacing w:line="480" w:lineRule="auto"/>
      </w:pPr>
      <w:r w:rsidRPr="00841F60">
        <w:t xml:space="preserve">The aim of this project is to enable business professionals at RMIT, with limited database knowledge, to use natural language to intuitively extract </w:t>
      </w:r>
      <w:r w:rsidR="0076108B">
        <w:t xml:space="preserve">meaningful </w:t>
      </w:r>
      <w:r w:rsidRPr="00841F60">
        <w:t xml:space="preserve">data </w:t>
      </w:r>
      <w:r w:rsidR="0076108B">
        <w:t>from relational</w:t>
      </w:r>
      <w:r w:rsidRPr="00841F60">
        <w:t xml:space="preserve"> databases. These business professionals are assumed to be well versed in the content of such databases, however, lack the technical skills to query them using </w:t>
      </w:r>
      <w:r w:rsidR="00504CC6">
        <w:t>Structured Query Language</w:t>
      </w:r>
      <w:r w:rsidR="000F1EF9">
        <w:t xml:space="preserve"> (SQL</w:t>
      </w:r>
      <w:r w:rsidR="00504CC6">
        <w:t>) statements</w:t>
      </w:r>
      <w:r w:rsidRPr="00841F60">
        <w:t>.</w:t>
      </w:r>
    </w:p>
    <w:p w14:paraId="0DD3CD84" w14:textId="77777777" w:rsidR="00FF439E" w:rsidRDefault="00FF439E" w:rsidP="00C00EE5">
      <w:pPr>
        <w:spacing w:line="480" w:lineRule="auto"/>
      </w:pPr>
    </w:p>
    <w:p w14:paraId="400AA3C2" w14:textId="6289D45A" w:rsidR="00F10462" w:rsidRPr="00841F60" w:rsidRDefault="0076108B" w:rsidP="00C00EE5">
      <w:pPr>
        <w:spacing w:line="480" w:lineRule="auto"/>
      </w:pPr>
      <w:r>
        <w:t>To keep within the scope of our project</w:t>
      </w:r>
      <w:r w:rsidR="00921463">
        <w:t>, we will focus on the below</w:t>
      </w:r>
      <w:r w:rsidR="00F10462">
        <w:t xml:space="preserve"> research questions that are pertinent to our problem statement</w:t>
      </w:r>
      <w:r w:rsidR="00921463">
        <w:t>:</w:t>
      </w:r>
    </w:p>
    <w:p w14:paraId="73392376" w14:textId="554249D0" w:rsidR="00F10462" w:rsidRPr="007D285F" w:rsidRDefault="00F10462" w:rsidP="00C00EE5">
      <w:pPr>
        <w:pStyle w:val="paragraph"/>
        <w:numPr>
          <w:ilvl w:val="0"/>
          <w:numId w:val="18"/>
        </w:numPr>
        <w:spacing w:before="0" w:beforeAutospacing="0" w:after="0" w:afterAutospacing="0" w:line="480" w:lineRule="auto"/>
        <w:ind w:left="993" w:hanging="357"/>
        <w:jc w:val="both"/>
        <w:textAlignment w:val="baseline"/>
        <w:rPr>
          <w:rFonts w:ascii="Arial" w:hAnsi="Arial" w:cs="Arial"/>
        </w:rPr>
      </w:pPr>
      <w:r w:rsidRPr="007D285F">
        <w:rPr>
          <w:rStyle w:val="normaltextrun"/>
          <w:rFonts w:ascii="Arial" w:hAnsi="Arial" w:cs="Arial"/>
        </w:rPr>
        <w:t xml:space="preserve">What is the </w:t>
      </w:r>
      <w:r w:rsidR="00921463">
        <w:rPr>
          <w:rStyle w:val="normaltextrun"/>
          <w:rFonts w:ascii="Arial" w:hAnsi="Arial" w:cs="Arial"/>
        </w:rPr>
        <w:t xml:space="preserve">most </w:t>
      </w:r>
      <w:r w:rsidR="00C90E16">
        <w:rPr>
          <w:rStyle w:val="normaltextrun"/>
          <w:rFonts w:ascii="Arial" w:hAnsi="Arial" w:cs="Arial"/>
        </w:rPr>
        <w:t>advanced</w:t>
      </w:r>
      <w:r w:rsidRPr="007D285F">
        <w:rPr>
          <w:rStyle w:val="normaltextrun"/>
          <w:rFonts w:ascii="Arial" w:hAnsi="Arial" w:cs="Arial"/>
        </w:rPr>
        <w:t xml:space="preserve"> current Natural Language Interfaces to Databases (NLIDB)</w:t>
      </w:r>
      <w:r w:rsidR="00921463">
        <w:rPr>
          <w:rStyle w:val="normaltextrun"/>
          <w:rFonts w:ascii="Arial" w:hAnsi="Arial" w:cs="Arial"/>
        </w:rPr>
        <w:t xml:space="preserve"> and</w:t>
      </w:r>
      <w:r w:rsidRPr="007D285F">
        <w:rPr>
          <w:rStyle w:val="normaltextrun"/>
          <w:rFonts w:ascii="Arial" w:hAnsi="Arial" w:cs="Arial"/>
        </w:rPr>
        <w:t xml:space="preserve"> </w:t>
      </w:r>
      <w:r w:rsidR="00921463">
        <w:rPr>
          <w:rStyle w:val="normaltextrun"/>
          <w:rFonts w:ascii="Arial" w:hAnsi="Arial" w:cs="Arial"/>
        </w:rPr>
        <w:t>w</w:t>
      </w:r>
      <w:r w:rsidRPr="007D285F">
        <w:rPr>
          <w:rStyle w:val="normaltextrun"/>
          <w:rFonts w:ascii="Arial" w:hAnsi="Arial" w:cs="Arial"/>
        </w:rPr>
        <w:t>hat are their strengths and weaknesses? </w:t>
      </w:r>
      <w:r w:rsidRPr="007D285F">
        <w:rPr>
          <w:rStyle w:val="eop"/>
          <w:rFonts w:ascii="Arial" w:hAnsi="Arial" w:cs="Arial"/>
        </w:rPr>
        <w:t> </w:t>
      </w:r>
    </w:p>
    <w:p w14:paraId="72126BD6" w14:textId="77777777" w:rsidR="00F10462" w:rsidRPr="007D285F" w:rsidRDefault="00F10462" w:rsidP="00C00EE5">
      <w:pPr>
        <w:pStyle w:val="paragraph"/>
        <w:numPr>
          <w:ilvl w:val="0"/>
          <w:numId w:val="18"/>
        </w:numPr>
        <w:spacing w:before="0" w:beforeAutospacing="0" w:after="0" w:afterAutospacing="0" w:line="480" w:lineRule="auto"/>
        <w:ind w:left="993" w:hanging="357"/>
        <w:jc w:val="both"/>
        <w:textAlignment w:val="baseline"/>
        <w:rPr>
          <w:rFonts w:ascii="Arial" w:hAnsi="Arial" w:cs="Arial"/>
        </w:rPr>
      </w:pPr>
      <w:r w:rsidRPr="007D285F">
        <w:rPr>
          <w:rStyle w:val="normaltextrun"/>
          <w:rFonts w:ascii="Arial" w:hAnsi="Arial" w:cs="Arial"/>
        </w:rPr>
        <w:t>What publicly available databases are available and suitable for the development and testing of NLIDB? </w:t>
      </w:r>
      <w:r w:rsidRPr="007D285F">
        <w:rPr>
          <w:rStyle w:val="eop"/>
          <w:rFonts w:ascii="Arial" w:hAnsi="Arial" w:cs="Arial"/>
        </w:rPr>
        <w:t> </w:t>
      </w:r>
    </w:p>
    <w:p w14:paraId="24674111" w14:textId="5D7500A2" w:rsidR="00841F60" w:rsidRPr="00C00EE5" w:rsidRDefault="00F10462" w:rsidP="00C00EE5">
      <w:pPr>
        <w:pStyle w:val="paragraph"/>
        <w:numPr>
          <w:ilvl w:val="0"/>
          <w:numId w:val="18"/>
        </w:numPr>
        <w:spacing w:before="0" w:beforeAutospacing="0" w:after="0" w:afterAutospacing="0" w:line="480" w:lineRule="auto"/>
        <w:ind w:left="993" w:hanging="357"/>
        <w:jc w:val="both"/>
        <w:textAlignment w:val="baseline"/>
        <w:rPr>
          <w:rFonts w:ascii="Arial" w:hAnsi="Arial" w:cs="Arial"/>
        </w:rPr>
      </w:pPr>
      <w:r w:rsidRPr="007D285F">
        <w:rPr>
          <w:rStyle w:val="normaltextrun"/>
          <w:rFonts w:ascii="Arial" w:hAnsi="Arial" w:cs="Arial"/>
        </w:rPr>
        <w:t>How might recent advances in LLM</w:t>
      </w:r>
      <w:r w:rsidR="00155912">
        <w:rPr>
          <w:rStyle w:val="normaltextrun"/>
          <w:rFonts w:ascii="Arial" w:hAnsi="Arial" w:cs="Arial"/>
        </w:rPr>
        <w:t>s</w:t>
      </w:r>
      <w:r w:rsidRPr="007D285F">
        <w:rPr>
          <w:rStyle w:val="normaltextrun"/>
          <w:rFonts w:ascii="Arial" w:hAnsi="Arial" w:cs="Arial"/>
        </w:rPr>
        <w:t xml:space="preserve"> be leveraged to increase the accessibility of complex datasets?</w:t>
      </w:r>
    </w:p>
    <w:p w14:paraId="2B59BD6D" w14:textId="52675317" w:rsidR="0036646C" w:rsidRPr="00142136" w:rsidRDefault="00E2676F" w:rsidP="00B52202">
      <w:pPr>
        <w:pStyle w:val="Heading1"/>
      </w:pPr>
      <w:bookmarkStart w:id="6" w:name="_Toc149396105"/>
      <w:bookmarkStart w:id="7" w:name="_Toc149491885"/>
      <w:r>
        <w:lastRenderedPageBreak/>
        <w:t>Literature Review</w:t>
      </w:r>
      <w:bookmarkEnd w:id="6"/>
      <w:bookmarkEnd w:id="7"/>
      <w:r w:rsidR="0036646C">
        <w:rPr>
          <w:rStyle w:val="eop"/>
          <w:rFonts w:ascii="Arial" w:hAnsi="Arial" w:cs="Arial"/>
          <w:sz w:val="22"/>
          <w:szCs w:val="22"/>
        </w:rPr>
        <w:t> </w:t>
      </w:r>
    </w:p>
    <w:p w14:paraId="13A52995" w14:textId="092458EE" w:rsidR="0036646C" w:rsidRPr="00334AC5" w:rsidRDefault="00022AAE" w:rsidP="00334AC5">
      <w:pPr>
        <w:pStyle w:val="Heading2"/>
        <w:spacing w:before="0" w:line="480" w:lineRule="auto"/>
      </w:pPr>
      <w:bookmarkStart w:id="8" w:name="_Toc149396107"/>
      <w:bookmarkStart w:id="9" w:name="_Toc149491886"/>
      <w:r w:rsidRPr="00334AC5">
        <w:rPr>
          <w:rStyle w:val="normaltextrun"/>
        </w:rPr>
        <w:t xml:space="preserve">An Overview of </w:t>
      </w:r>
      <w:r w:rsidR="00B50DC5" w:rsidRPr="00334AC5">
        <w:rPr>
          <w:rStyle w:val="normaltextrun"/>
        </w:rPr>
        <w:t>Natural Language Interfaces to Databases</w:t>
      </w:r>
      <w:bookmarkEnd w:id="8"/>
      <w:bookmarkEnd w:id="9"/>
    </w:p>
    <w:p w14:paraId="4238EE7A" w14:textId="4B7C349A" w:rsidR="0036646C" w:rsidRPr="00B50DC5" w:rsidRDefault="0036646C" w:rsidP="00C27056">
      <w:pPr>
        <w:pStyle w:val="paragraph"/>
        <w:spacing w:before="0" w:beforeAutospacing="0" w:after="0" w:afterAutospacing="0" w:line="480" w:lineRule="auto"/>
        <w:jc w:val="both"/>
        <w:textAlignment w:val="baseline"/>
        <w:rPr>
          <w:rFonts w:ascii="Segoe UI" w:hAnsi="Segoe UI" w:cs="Segoe UI"/>
          <w:sz w:val="20"/>
          <w:szCs w:val="20"/>
        </w:rPr>
      </w:pPr>
      <w:r w:rsidRPr="00B50DC5">
        <w:rPr>
          <w:rStyle w:val="normaltextrun"/>
          <w:rFonts w:ascii="Arial" w:hAnsi="Arial" w:cs="Arial"/>
        </w:rPr>
        <w:t xml:space="preserve">The idea of querying databases using Natural Languages (NL) has been around </w:t>
      </w:r>
      <w:r w:rsidR="2993E007" w:rsidRPr="63CCD4D9">
        <w:rPr>
          <w:rStyle w:val="normaltextrun"/>
          <w:rFonts w:ascii="Arial" w:hAnsi="Arial" w:cs="Arial"/>
        </w:rPr>
        <w:t>since</w:t>
      </w:r>
      <w:r w:rsidRPr="00B50DC5">
        <w:rPr>
          <w:rStyle w:val="normaltextrun"/>
          <w:rFonts w:ascii="Arial" w:hAnsi="Arial" w:cs="Arial"/>
        </w:rPr>
        <w:t xml:space="preserve"> the </w:t>
      </w:r>
      <w:r w:rsidR="00C27056" w:rsidRPr="00B50DC5">
        <w:rPr>
          <w:rStyle w:val="normaltextrun"/>
          <w:rFonts w:ascii="Arial" w:hAnsi="Arial" w:cs="Arial"/>
        </w:rPr>
        <w:t>1970s and</w:t>
      </w:r>
      <w:r w:rsidRPr="00B50DC5">
        <w:rPr>
          <w:rStyle w:val="normaltextrun"/>
          <w:rFonts w:ascii="Arial" w:hAnsi="Arial" w:cs="Arial"/>
        </w:rPr>
        <w:t xml:space="preserve"> has led to a plethora of approaches and implementations of various complexity, capabilities and accuracies. Such interfaces have a primary aim, converting NL into formal Query Languages (QL) such as Structured Query Language (SQL). These capabilities have seen incremental improvement over </w:t>
      </w:r>
      <w:r w:rsidR="00C27056" w:rsidRPr="63CCD4D9">
        <w:rPr>
          <w:rStyle w:val="normaltextrun"/>
          <w:rFonts w:ascii="Arial" w:hAnsi="Arial" w:cs="Arial"/>
        </w:rPr>
        <w:t>time</w:t>
      </w:r>
      <w:r w:rsidR="00C27056" w:rsidRPr="00B50DC5">
        <w:rPr>
          <w:rStyle w:val="normaltextrun"/>
          <w:rFonts w:ascii="Arial" w:hAnsi="Arial" w:cs="Arial"/>
        </w:rPr>
        <w:t>;</w:t>
      </w:r>
      <w:r w:rsidRPr="00B50DC5">
        <w:rPr>
          <w:rStyle w:val="normaltextrun"/>
          <w:rFonts w:ascii="Arial" w:hAnsi="Arial" w:cs="Arial"/>
        </w:rPr>
        <w:t xml:space="preserve"> however, it was the more recent advances in Machine Learning (ML) that has supercharged research and development in this </w:t>
      </w:r>
      <w:r w:rsidR="00C27056" w:rsidRPr="00B50DC5">
        <w:rPr>
          <w:rStyle w:val="normaltextrun"/>
          <w:rFonts w:ascii="Arial" w:hAnsi="Arial" w:cs="Arial"/>
        </w:rPr>
        <w:t>area and</w:t>
      </w:r>
      <w:r w:rsidRPr="00B50DC5">
        <w:rPr>
          <w:rStyle w:val="normaltextrun"/>
          <w:rFonts w:ascii="Arial" w:hAnsi="Arial" w:cs="Arial"/>
        </w:rPr>
        <w:t xml:space="preserve"> seen a large uptick in the number of NLIDBs and an increase in their functionality. Modern NLIDBs can now be classified by the distinction of either being based on ML approaches</w:t>
      </w:r>
      <w:r w:rsidR="00815F7B">
        <w:rPr>
          <w:rStyle w:val="normaltextrun"/>
          <w:rFonts w:ascii="Arial" w:hAnsi="Arial" w:cs="Arial"/>
        </w:rPr>
        <w:t xml:space="preserve"> (neural networks)</w:t>
      </w:r>
      <w:r w:rsidRPr="00B50DC5">
        <w:rPr>
          <w:rStyle w:val="normaltextrun"/>
          <w:rFonts w:ascii="Arial" w:hAnsi="Arial" w:cs="Arial"/>
        </w:rPr>
        <w:t xml:space="preserve"> or </w:t>
      </w:r>
      <w:r w:rsidR="00C27056">
        <w:rPr>
          <w:rStyle w:val="normaltextrun"/>
          <w:rFonts w:ascii="Arial" w:hAnsi="Arial" w:cs="Arial"/>
        </w:rPr>
        <w:t xml:space="preserve">otherwise </w:t>
      </w:r>
      <w:r w:rsidRPr="00B50DC5">
        <w:rPr>
          <w:rStyle w:val="normaltextrun"/>
          <w:rFonts w:ascii="Arial" w:hAnsi="Arial" w:cs="Arial"/>
        </w:rPr>
        <w:t>not.</w:t>
      </w:r>
    </w:p>
    <w:p w14:paraId="1D21A4C0" w14:textId="4C722385" w:rsidR="0036646C" w:rsidRDefault="0036646C" w:rsidP="00C27056">
      <w:pPr>
        <w:pStyle w:val="paragraph"/>
        <w:spacing w:before="0" w:beforeAutospacing="0" w:after="0" w:afterAutospacing="0" w:line="480" w:lineRule="auto"/>
        <w:jc w:val="both"/>
        <w:textAlignment w:val="baseline"/>
        <w:rPr>
          <w:rFonts w:ascii="Segoe UI" w:hAnsi="Segoe UI" w:cs="Segoe UI"/>
          <w:sz w:val="18"/>
          <w:szCs w:val="18"/>
        </w:rPr>
      </w:pPr>
    </w:p>
    <w:p w14:paraId="2EBA18D7" w14:textId="77777777" w:rsidR="0036646C" w:rsidRPr="00022AAE" w:rsidRDefault="0036646C" w:rsidP="00C27056">
      <w:pPr>
        <w:pStyle w:val="Heading2"/>
        <w:spacing w:before="0" w:line="480" w:lineRule="auto"/>
      </w:pPr>
      <w:bookmarkStart w:id="10" w:name="_Toc149396108"/>
      <w:bookmarkStart w:id="11" w:name="_Toc149491887"/>
      <w:r w:rsidRPr="00840001">
        <w:t>Non-Neural Network Approaches</w:t>
      </w:r>
      <w:bookmarkEnd w:id="10"/>
      <w:bookmarkEnd w:id="11"/>
      <w:r w:rsidRPr="00840001">
        <w:t>  </w:t>
      </w:r>
    </w:p>
    <w:p w14:paraId="3457C7B3" w14:textId="241926C0"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r w:rsidRPr="00022AAE">
        <w:rPr>
          <w:rStyle w:val="normaltextrun"/>
          <w:rFonts w:ascii="Arial" w:hAnsi="Arial" w:cs="Arial"/>
        </w:rPr>
        <w:t>In their 2019 review paper,</w:t>
      </w:r>
      <w:r w:rsidR="001441C1">
        <w:rPr>
          <w:rStyle w:val="normaltextrun"/>
          <w:rFonts w:ascii="Arial" w:hAnsi="Arial" w:cs="Arial"/>
        </w:rPr>
        <w:t xml:space="preserve"> </w:t>
      </w:r>
      <w:r w:rsidR="001441C1">
        <w:rPr>
          <w:rStyle w:val="normaltextrun"/>
          <w:rFonts w:ascii="Arial" w:hAnsi="Arial" w:cs="Arial"/>
        </w:rPr>
        <w:fldChar w:fldCharType="begin"/>
      </w:r>
      <w:r w:rsidR="001441C1">
        <w:rPr>
          <w:rStyle w:val="normaltextrun"/>
          <w:rFonts w:ascii="Arial" w:hAnsi="Arial" w:cs="Arial"/>
        </w:rPr>
        <w:instrText xml:space="preserve"> ADDIN ZOTERO_ITEM CSL_CITATION {"citationID":"RTPB8tMs","properties":{"formattedCitation":"(Affolter et al., 2019)","plainCitation":"(Affolter et al., 2019)","noteIndex":0},"citationItems":[{"id":352,"uris":["http://zotero.org/users/local/AZGv1Ntq/items/IYL2HBQB"],"itemData":{"id":352,"type":"article-journal","abstract":"Over the last few years natural language interfaces (NLI) for databases have gained signiﬁcant traction both in academia and industry. These systems use very diﬀerent approaches as described in recent survey papers. However, these systems have not been systematically compared against a set of benchmark questions in order to rigorously evaluate their functionalities and expressive power.","container-title":"The VLDB Journal","DOI":"10.1007/s00778-019-00567-8","ISSN":"1066-8888, 0949-877X","issue":"5","journalAbbreviation":"The VLDB Journal","language":"en","note":"arXiv:1906.08990 [cs]","page":"793-819","source":"arXiv.org","title":"A Comparative Survey of Recent Natural Language Interfaces for Databases","volume":"28","author":[{"family":"Affolter","given":"Katrin"},{"family":"Stockinger","given":"Kurt"},{"family":"Bernstein","given":"Abraham"}],"issued":{"date-parts":[["2019",10]]}}}],"schema":"https://github.com/citation-style-language/schema/raw/master/csl-citation.json"} </w:instrText>
      </w:r>
      <w:r w:rsidR="001441C1">
        <w:rPr>
          <w:rStyle w:val="normaltextrun"/>
          <w:rFonts w:ascii="Arial" w:hAnsi="Arial" w:cs="Arial"/>
        </w:rPr>
        <w:fldChar w:fldCharType="separate"/>
      </w:r>
      <w:r w:rsidR="001441C1" w:rsidRPr="001441C1">
        <w:rPr>
          <w:rFonts w:ascii="Arial" w:hAnsi="Arial" w:cs="Arial"/>
        </w:rPr>
        <w:t>(Affolter et al., 2019)</w:t>
      </w:r>
      <w:r w:rsidR="001441C1">
        <w:rPr>
          <w:rStyle w:val="normaltextrun"/>
          <w:rFonts w:ascii="Arial" w:hAnsi="Arial" w:cs="Arial"/>
        </w:rPr>
        <w:fldChar w:fldCharType="end"/>
      </w:r>
      <w:r w:rsidRPr="00022AAE">
        <w:rPr>
          <w:rStyle w:val="normaltextrun"/>
          <w:rFonts w:ascii="Arial" w:hAnsi="Arial" w:cs="Arial"/>
        </w:rPr>
        <w:t xml:space="preserve"> introduce and benchmark 24, non-ML NLI. These are categorised as follows: </w:t>
      </w:r>
      <w:r w:rsidRPr="00022AAE">
        <w:rPr>
          <w:rStyle w:val="eop"/>
          <w:rFonts w:ascii="Arial" w:hAnsi="Arial" w:cs="Arial"/>
        </w:rPr>
        <w:t> </w:t>
      </w:r>
    </w:p>
    <w:p w14:paraId="2694DE78" w14:textId="54E763F4" w:rsidR="0036646C" w:rsidRPr="00022AAE" w:rsidRDefault="0036646C" w:rsidP="00C27056">
      <w:pPr>
        <w:pStyle w:val="paragraph"/>
        <w:numPr>
          <w:ilvl w:val="0"/>
          <w:numId w:val="19"/>
        </w:numPr>
        <w:spacing w:before="0" w:beforeAutospacing="0" w:after="0" w:afterAutospacing="0" w:line="480" w:lineRule="auto"/>
        <w:jc w:val="both"/>
        <w:textAlignment w:val="baseline"/>
        <w:rPr>
          <w:rFonts w:ascii="Arial" w:hAnsi="Arial" w:cs="Arial"/>
        </w:rPr>
      </w:pPr>
      <w:r w:rsidRPr="00022AAE">
        <w:rPr>
          <w:rStyle w:val="normaltextrun"/>
          <w:rFonts w:ascii="Arial" w:hAnsi="Arial" w:cs="Arial"/>
          <w:b/>
          <w:bCs/>
        </w:rPr>
        <w:t>Keyword based systems</w:t>
      </w:r>
      <w:r w:rsidRPr="00022AAE">
        <w:rPr>
          <w:rStyle w:val="normaltextrun"/>
          <w:rFonts w:ascii="Arial" w:hAnsi="Arial" w:cs="Arial"/>
        </w:rPr>
        <w:t xml:space="preserve"> use look-up implementations to match query keywords against a data </w:t>
      </w:r>
      <w:r w:rsidR="00F00424" w:rsidRPr="00022AAE">
        <w:rPr>
          <w:rStyle w:val="normaltextrun"/>
          <w:rFonts w:ascii="Arial" w:hAnsi="Arial" w:cs="Arial"/>
        </w:rPr>
        <w:t>index</w:t>
      </w:r>
      <w:r w:rsidR="00F00424" w:rsidRPr="63CCD4D9">
        <w:rPr>
          <w:rStyle w:val="normaltextrun"/>
          <w:rFonts w:ascii="Arial" w:hAnsi="Arial" w:cs="Arial"/>
        </w:rPr>
        <w:t>. These</w:t>
      </w:r>
      <w:r w:rsidRPr="00022AAE">
        <w:rPr>
          <w:rStyle w:val="normaltextrun"/>
          <w:rFonts w:ascii="Arial" w:hAnsi="Arial" w:cs="Arial"/>
        </w:rPr>
        <w:t xml:space="preserve"> systems can only answer simple </w:t>
      </w:r>
      <w:r w:rsidR="00815F7B" w:rsidRPr="00022AAE">
        <w:rPr>
          <w:rStyle w:val="normaltextrun"/>
          <w:rFonts w:ascii="Arial" w:hAnsi="Arial" w:cs="Arial"/>
        </w:rPr>
        <w:t>queries and</w:t>
      </w:r>
      <w:r w:rsidRPr="00022AAE">
        <w:rPr>
          <w:rStyle w:val="normaltextrun"/>
          <w:rFonts w:ascii="Arial" w:hAnsi="Arial" w:cs="Arial"/>
        </w:rPr>
        <w:t xml:space="preserve"> cannot answer aggregation queries. Example implementations </w:t>
      </w:r>
      <w:r w:rsidR="00815F7B" w:rsidRPr="00022AAE">
        <w:rPr>
          <w:rStyle w:val="normaltextrun"/>
          <w:rFonts w:ascii="Arial" w:hAnsi="Arial" w:cs="Arial"/>
        </w:rPr>
        <w:t>include</w:t>
      </w:r>
      <w:r w:rsidRPr="00022AAE">
        <w:rPr>
          <w:rStyle w:val="normaltextrun"/>
          <w:rFonts w:ascii="Arial" w:hAnsi="Arial" w:cs="Arial"/>
        </w:rPr>
        <w:t xml:space="preserve"> SODA, NLP-Reduce, Precis, QUICK, QUEST, SINA, </w:t>
      </w:r>
      <w:proofErr w:type="spellStart"/>
      <w:r w:rsidR="6FD99DBF" w:rsidRPr="63CCD4D9">
        <w:rPr>
          <w:rStyle w:val="normaltextrun"/>
          <w:rFonts w:ascii="Arial" w:hAnsi="Arial" w:cs="Arial"/>
        </w:rPr>
        <w:t>Aqqu</w:t>
      </w:r>
      <w:proofErr w:type="spellEnd"/>
      <w:r w:rsidR="6FD99DBF" w:rsidRPr="63CCD4D9">
        <w:rPr>
          <w:rStyle w:val="normaltextrun"/>
          <w:rFonts w:ascii="Arial" w:hAnsi="Arial" w:cs="Arial"/>
        </w:rPr>
        <w:t> </w:t>
      </w:r>
      <w:r w:rsidRPr="00022AAE">
        <w:rPr>
          <w:rStyle w:val="eop"/>
          <w:rFonts w:ascii="Arial" w:hAnsi="Arial" w:cs="Arial"/>
        </w:rPr>
        <w:t> </w:t>
      </w:r>
    </w:p>
    <w:p w14:paraId="38275D2A" w14:textId="514A1600" w:rsidR="0036646C" w:rsidRPr="00022AAE" w:rsidRDefault="0036646C" w:rsidP="00C27056">
      <w:pPr>
        <w:pStyle w:val="paragraph"/>
        <w:numPr>
          <w:ilvl w:val="0"/>
          <w:numId w:val="19"/>
        </w:numPr>
        <w:spacing w:before="0" w:beforeAutospacing="0" w:after="0" w:afterAutospacing="0" w:line="480" w:lineRule="auto"/>
        <w:jc w:val="both"/>
        <w:textAlignment w:val="baseline"/>
        <w:rPr>
          <w:rFonts w:ascii="Arial" w:hAnsi="Arial" w:cs="Arial"/>
        </w:rPr>
      </w:pPr>
      <w:r w:rsidRPr="00022AAE">
        <w:rPr>
          <w:rStyle w:val="normaltextrun"/>
          <w:rFonts w:ascii="Arial" w:hAnsi="Arial" w:cs="Arial"/>
          <w:b/>
          <w:bCs/>
        </w:rPr>
        <w:t xml:space="preserve">Pattern-based systems </w:t>
      </w:r>
      <w:r w:rsidRPr="00022AAE">
        <w:rPr>
          <w:rStyle w:val="normaltextrun"/>
          <w:rFonts w:ascii="Arial" w:hAnsi="Arial" w:cs="Arial"/>
        </w:rPr>
        <w:t xml:space="preserve">extend keyword-based systems to handle more keywords and some natural language patterns, for example, to enable aggregation queries though keywords such as ‘by’ or ‘how many’. These </w:t>
      </w:r>
      <w:r w:rsidR="6FD99DBF" w:rsidRPr="63CCD4D9">
        <w:rPr>
          <w:rStyle w:val="normaltextrun"/>
          <w:rFonts w:ascii="Arial" w:hAnsi="Arial" w:cs="Arial"/>
        </w:rPr>
        <w:t>system</w:t>
      </w:r>
      <w:r w:rsidR="3CFDCE54" w:rsidRPr="63CCD4D9">
        <w:rPr>
          <w:rStyle w:val="normaltextrun"/>
          <w:rFonts w:ascii="Arial" w:hAnsi="Arial" w:cs="Arial"/>
        </w:rPr>
        <w:t>s</w:t>
      </w:r>
      <w:r w:rsidRPr="00022AAE">
        <w:rPr>
          <w:rStyle w:val="normaltextrun"/>
          <w:rFonts w:ascii="Arial" w:hAnsi="Arial" w:cs="Arial"/>
        </w:rPr>
        <w:t xml:space="preserve"> can also be programmed to account for domain specific concepts, </w:t>
      </w:r>
      <w:r w:rsidRPr="00022AAE">
        <w:rPr>
          <w:rStyle w:val="normaltextrun"/>
          <w:rFonts w:ascii="Arial" w:hAnsi="Arial" w:cs="Arial"/>
        </w:rPr>
        <w:lastRenderedPageBreak/>
        <w:t xml:space="preserve">such as ‘great movie’ or ‘best performer.’ Example implementations include: NLQ/A, </w:t>
      </w:r>
      <w:proofErr w:type="spellStart"/>
      <w:r w:rsidR="6FD99DBF" w:rsidRPr="63CCD4D9">
        <w:rPr>
          <w:rStyle w:val="normaltextrun"/>
          <w:rFonts w:ascii="Arial" w:hAnsi="Arial" w:cs="Arial"/>
        </w:rPr>
        <w:t>QuestIO</w:t>
      </w:r>
      <w:proofErr w:type="spellEnd"/>
      <w:r w:rsidR="6FD99DBF" w:rsidRPr="63CCD4D9">
        <w:rPr>
          <w:rStyle w:val="normaltextrun"/>
          <w:rFonts w:ascii="Arial" w:hAnsi="Arial" w:cs="Arial"/>
        </w:rPr>
        <w:t> </w:t>
      </w:r>
      <w:r w:rsidRPr="00022AAE">
        <w:rPr>
          <w:rStyle w:val="eop"/>
          <w:rFonts w:ascii="Arial" w:hAnsi="Arial" w:cs="Arial"/>
        </w:rPr>
        <w:t> </w:t>
      </w:r>
    </w:p>
    <w:p w14:paraId="592DD73E" w14:textId="2C3C413D" w:rsidR="0036646C" w:rsidRPr="00022AAE" w:rsidRDefault="0036646C" w:rsidP="00C27056">
      <w:pPr>
        <w:pStyle w:val="paragraph"/>
        <w:numPr>
          <w:ilvl w:val="0"/>
          <w:numId w:val="19"/>
        </w:numPr>
        <w:spacing w:before="0" w:beforeAutospacing="0" w:after="0" w:afterAutospacing="0" w:line="480" w:lineRule="auto"/>
        <w:jc w:val="both"/>
        <w:textAlignment w:val="baseline"/>
        <w:rPr>
          <w:rFonts w:ascii="Arial" w:hAnsi="Arial" w:cs="Arial"/>
        </w:rPr>
      </w:pPr>
      <w:r w:rsidRPr="00022AAE">
        <w:rPr>
          <w:rStyle w:val="normaltextrun"/>
          <w:rFonts w:ascii="Arial" w:hAnsi="Arial" w:cs="Arial"/>
          <w:b/>
          <w:bCs/>
        </w:rPr>
        <w:t>Parsing based systems</w:t>
      </w:r>
      <w:r w:rsidRPr="00022AAE">
        <w:rPr>
          <w:rStyle w:val="normaltextrun"/>
          <w:rFonts w:ascii="Arial" w:hAnsi="Arial" w:cs="Arial"/>
        </w:rPr>
        <w:t xml:space="preserve"> attempt to understand the grammatical structure of the input question, which can then be mapped to defined production rules to generate a query in the target query language. Examples </w:t>
      </w:r>
      <w:r w:rsidR="00815F7B" w:rsidRPr="00022AAE">
        <w:rPr>
          <w:rStyle w:val="normaltextrun"/>
          <w:rFonts w:ascii="Arial" w:hAnsi="Arial" w:cs="Arial"/>
        </w:rPr>
        <w:t>include</w:t>
      </w:r>
      <w:r w:rsidRPr="00022AAE">
        <w:rPr>
          <w:rStyle w:val="normaltextrun"/>
          <w:rFonts w:ascii="Arial" w:hAnsi="Arial" w:cs="Arial"/>
        </w:rPr>
        <w:t xml:space="preserve"> ATHENA, </w:t>
      </w:r>
      <w:proofErr w:type="spellStart"/>
      <w:r w:rsidRPr="00022AAE">
        <w:rPr>
          <w:rStyle w:val="normaltextrun"/>
          <w:rFonts w:ascii="Arial" w:hAnsi="Arial" w:cs="Arial"/>
        </w:rPr>
        <w:t>Querix</w:t>
      </w:r>
      <w:proofErr w:type="spellEnd"/>
      <w:r w:rsidRPr="00022AAE">
        <w:rPr>
          <w:rStyle w:val="normaltextrun"/>
          <w:rFonts w:ascii="Arial" w:hAnsi="Arial" w:cs="Arial"/>
        </w:rPr>
        <w:t xml:space="preserve">, </w:t>
      </w:r>
      <w:proofErr w:type="spellStart"/>
      <w:r w:rsidRPr="00022AAE">
        <w:rPr>
          <w:rStyle w:val="normaltextrun"/>
          <w:rFonts w:ascii="Arial" w:hAnsi="Arial" w:cs="Arial"/>
        </w:rPr>
        <w:t>FREyA</w:t>
      </w:r>
      <w:proofErr w:type="spellEnd"/>
      <w:r w:rsidRPr="00022AAE">
        <w:rPr>
          <w:rStyle w:val="normaltextrun"/>
          <w:rFonts w:ascii="Arial" w:hAnsi="Arial" w:cs="Arial"/>
        </w:rPr>
        <w:t xml:space="preserve">, BELA, USI Answers, NaLIR, </w:t>
      </w:r>
      <w:proofErr w:type="spellStart"/>
      <w:r w:rsidRPr="00022AAE">
        <w:rPr>
          <w:rStyle w:val="normaltextrun"/>
          <w:rFonts w:ascii="Arial" w:hAnsi="Arial" w:cs="Arial"/>
        </w:rPr>
        <w:t>BioSmart</w:t>
      </w:r>
      <w:proofErr w:type="spellEnd"/>
      <w:r w:rsidRPr="00022AAE">
        <w:rPr>
          <w:rStyle w:val="normaltextrun"/>
          <w:rFonts w:ascii="Arial" w:hAnsi="Arial" w:cs="Arial"/>
        </w:rPr>
        <w:t> </w:t>
      </w:r>
      <w:r w:rsidRPr="00022AAE">
        <w:rPr>
          <w:rStyle w:val="eop"/>
          <w:rFonts w:ascii="Arial" w:hAnsi="Arial" w:cs="Arial"/>
        </w:rPr>
        <w:t> </w:t>
      </w:r>
    </w:p>
    <w:p w14:paraId="4EA74E33" w14:textId="2CF4B0AF" w:rsidR="0036646C" w:rsidRPr="00022AAE" w:rsidRDefault="0036646C" w:rsidP="00C27056">
      <w:pPr>
        <w:pStyle w:val="paragraph"/>
        <w:numPr>
          <w:ilvl w:val="0"/>
          <w:numId w:val="19"/>
        </w:numPr>
        <w:spacing w:before="0" w:beforeAutospacing="0" w:after="0" w:afterAutospacing="0" w:line="480" w:lineRule="auto"/>
        <w:jc w:val="both"/>
        <w:textAlignment w:val="baseline"/>
        <w:rPr>
          <w:rFonts w:ascii="Arial" w:hAnsi="Arial" w:cs="Arial"/>
        </w:rPr>
      </w:pPr>
      <w:r w:rsidRPr="00022AAE">
        <w:rPr>
          <w:rStyle w:val="normaltextrun"/>
          <w:rFonts w:ascii="Arial" w:hAnsi="Arial" w:cs="Arial"/>
          <w:b/>
          <w:bCs/>
        </w:rPr>
        <w:t>Grammar based systems</w:t>
      </w:r>
      <w:r w:rsidRPr="00022AAE">
        <w:rPr>
          <w:rStyle w:val="normaltextrun"/>
          <w:rFonts w:ascii="Arial" w:hAnsi="Arial" w:cs="Arial"/>
        </w:rPr>
        <w:t xml:space="preserve"> have a defined set of rules that restrict the type and form of questions that can be asked in </w:t>
      </w:r>
      <w:r w:rsidR="00815F7B" w:rsidRPr="00022AAE">
        <w:rPr>
          <w:rStyle w:val="normaltextrun"/>
          <w:rFonts w:ascii="Arial" w:hAnsi="Arial" w:cs="Arial"/>
        </w:rPr>
        <w:t>NL;</w:t>
      </w:r>
      <w:r w:rsidRPr="00022AAE">
        <w:rPr>
          <w:rStyle w:val="normaltextrun"/>
          <w:rFonts w:ascii="Arial" w:hAnsi="Arial" w:cs="Arial"/>
        </w:rPr>
        <w:t xml:space="preserve"> however, only formalised questions can be answered by the system. Example implementations </w:t>
      </w:r>
      <w:r w:rsidR="00815F7B" w:rsidRPr="00022AAE">
        <w:rPr>
          <w:rStyle w:val="normaltextrun"/>
          <w:rFonts w:ascii="Arial" w:hAnsi="Arial" w:cs="Arial"/>
        </w:rPr>
        <w:t>include</w:t>
      </w:r>
      <w:r w:rsidRPr="00022AAE">
        <w:rPr>
          <w:rStyle w:val="normaltextrun"/>
          <w:rFonts w:ascii="Arial" w:hAnsi="Arial" w:cs="Arial"/>
        </w:rPr>
        <w:t xml:space="preserve"> TR Discover, Ginseng, SQUALL, MEANS, </w:t>
      </w:r>
      <w:proofErr w:type="spellStart"/>
      <w:r w:rsidRPr="00022AAE">
        <w:rPr>
          <w:rStyle w:val="normaltextrun"/>
          <w:rFonts w:ascii="Arial" w:hAnsi="Arial" w:cs="Arial"/>
        </w:rPr>
        <w:t>AskNow</w:t>
      </w:r>
      <w:proofErr w:type="spellEnd"/>
      <w:r w:rsidRPr="00022AAE">
        <w:rPr>
          <w:rStyle w:val="normaltextrun"/>
          <w:rFonts w:ascii="Arial" w:hAnsi="Arial" w:cs="Arial"/>
        </w:rPr>
        <w:t xml:space="preserve">, SPARKLIS, </w:t>
      </w:r>
      <w:proofErr w:type="spellStart"/>
      <w:r w:rsidRPr="00022AAE">
        <w:rPr>
          <w:rStyle w:val="normaltextrun"/>
          <w:rFonts w:ascii="Arial" w:hAnsi="Arial" w:cs="Arial"/>
        </w:rPr>
        <w:t>GFMed</w:t>
      </w:r>
      <w:proofErr w:type="spellEnd"/>
      <w:r w:rsidRPr="00022AAE">
        <w:rPr>
          <w:rStyle w:val="normaltextrun"/>
          <w:rFonts w:ascii="Arial" w:hAnsi="Arial" w:cs="Arial"/>
        </w:rPr>
        <w:t>. </w:t>
      </w:r>
      <w:r w:rsidRPr="00022AAE">
        <w:rPr>
          <w:rStyle w:val="eop"/>
          <w:rFonts w:ascii="Arial" w:hAnsi="Arial" w:cs="Arial"/>
        </w:rPr>
        <w:t> </w:t>
      </w:r>
    </w:p>
    <w:p w14:paraId="036FCADB" w14:textId="182B5631" w:rsidR="0036646C" w:rsidRPr="00022AAE" w:rsidRDefault="0036646C" w:rsidP="00C27056">
      <w:pPr>
        <w:pStyle w:val="paragraph"/>
        <w:spacing w:before="0" w:beforeAutospacing="0" w:after="0" w:afterAutospacing="0" w:line="480" w:lineRule="auto"/>
        <w:ind w:left="720"/>
        <w:jc w:val="both"/>
        <w:textAlignment w:val="baseline"/>
        <w:rPr>
          <w:rFonts w:ascii="Arial" w:hAnsi="Arial" w:cs="Arial"/>
        </w:rPr>
      </w:pPr>
    </w:p>
    <w:p w14:paraId="72C5DC3E" w14:textId="780687D7"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r w:rsidRPr="00022AAE">
        <w:rPr>
          <w:rStyle w:val="normaltextrun"/>
          <w:rFonts w:ascii="Arial" w:hAnsi="Arial" w:cs="Arial"/>
        </w:rPr>
        <w:t>These non-ML based systems can perform very accurately on some queries, however, even the most complex are limited in that they</w:t>
      </w:r>
      <w:r w:rsidR="44E6BBA4" w:rsidRPr="63CCD4D9">
        <w:rPr>
          <w:rStyle w:val="normaltextrun"/>
          <w:rFonts w:ascii="Arial" w:hAnsi="Arial" w:cs="Arial"/>
        </w:rPr>
        <w:t>:</w:t>
      </w:r>
      <w:r w:rsidRPr="00022AAE">
        <w:rPr>
          <w:rStyle w:val="normaltextrun"/>
          <w:rFonts w:ascii="Arial" w:hAnsi="Arial" w:cs="Arial"/>
        </w:rPr>
        <w:t xml:space="preserve"> don’t generalise well (i.e. they are domain or database specific</w:t>
      </w:r>
      <w:r w:rsidR="6FD99DBF" w:rsidRPr="63CCD4D9">
        <w:rPr>
          <w:rStyle w:val="normaltextrun"/>
          <w:rFonts w:ascii="Arial" w:hAnsi="Arial" w:cs="Arial"/>
        </w:rPr>
        <w:t>)</w:t>
      </w:r>
      <w:r w:rsidR="4F7AB954" w:rsidRPr="63CCD4D9">
        <w:rPr>
          <w:rStyle w:val="normaltextrun"/>
          <w:rFonts w:ascii="Arial" w:hAnsi="Arial" w:cs="Arial"/>
        </w:rPr>
        <w:t>;</w:t>
      </w:r>
      <w:r w:rsidRPr="00022AAE">
        <w:rPr>
          <w:rStyle w:val="normaltextrun"/>
          <w:rFonts w:ascii="Arial" w:hAnsi="Arial" w:cs="Arial"/>
        </w:rPr>
        <w:t xml:space="preserve"> they are limited in the complexity of the queries that they can handle</w:t>
      </w:r>
      <w:r w:rsidR="17F03397" w:rsidRPr="63CCD4D9">
        <w:rPr>
          <w:rStyle w:val="normaltextrun"/>
          <w:rFonts w:ascii="Arial" w:hAnsi="Arial" w:cs="Arial"/>
        </w:rPr>
        <w:t>;</w:t>
      </w:r>
      <w:r w:rsidRPr="00022AAE">
        <w:rPr>
          <w:rStyle w:val="normaltextrun"/>
          <w:rFonts w:ascii="Arial" w:hAnsi="Arial" w:cs="Arial"/>
        </w:rPr>
        <w:t xml:space="preserve"> and while they accept NL queries, the range of NL that they accept is limited, and depends on the specification of keywords </w:t>
      </w:r>
      <w:r w:rsidR="3C680295" w:rsidRPr="63CCD4D9">
        <w:rPr>
          <w:rStyle w:val="normaltextrun"/>
          <w:rFonts w:ascii="Arial" w:hAnsi="Arial" w:cs="Arial"/>
        </w:rPr>
        <w:t>that often</w:t>
      </w:r>
      <w:r w:rsidR="6FD99DBF" w:rsidRPr="63CCD4D9">
        <w:rPr>
          <w:rStyle w:val="normaltextrun"/>
          <w:rFonts w:ascii="Arial" w:hAnsi="Arial" w:cs="Arial"/>
        </w:rPr>
        <w:t xml:space="preserve"> </w:t>
      </w:r>
      <w:r w:rsidRPr="00022AAE">
        <w:rPr>
          <w:rStyle w:val="normaltextrun"/>
          <w:rFonts w:ascii="Arial" w:hAnsi="Arial" w:cs="Arial"/>
        </w:rPr>
        <w:t>must conform to particular grammatical structures. The point could be made that these systems are just more forgiving querying languages, rather than true NLIDBs.</w:t>
      </w:r>
      <w:r w:rsidR="6FD99DBF" w:rsidRPr="63CCD4D9">
        <w:rPr>
          <w:rStyle w:val="normaltextrun"/>
          <w:rFonts w:ascii="Arial" w:hAnsi="Arial" w:cs="Arial"/>
        </w:rPr>
        <w:t> </w:t>
      </w:r>
      <w:r w:rsidRPr="00022AAE">
        <w:rPr>
          <w:rStyle w:val="eop"/>
          <w:rFonts w:ascii="Arial" w:hAnsi="Arial" w:cs="Arial"/>
        </w:rPr>
        <w:t> </w:t>
      </w:r>
    </w:p>
    <w:p w14:paraId="2B9F2891" w14:textId="6439A95B"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p>
    <w:p w14:paraId="163607E6" w14:textId="4310FC5E" w:rsidR="0010216A" w:rsidRPr="00815F7B" w:rsidRDefault="0010216A" w:rsidP="00815F7B">
      <w:pPr>
        <w:pStyle w:val="Heading2"/>
        <w:spacing w:before="0" w:line="480" w:lineRule="auto"/>
        <w:rPr>
          <w:rFonts w:ascii="Arial" w:hAnsi="Arial" w:cs="Arial"/>
        </w:rPr>
      </w:pPr>
      <w:bookmarkStart w:id="12" w:name="_Toc149396109"/>
      <w:bookmarkStart w:id="13" w:name="_Toc149491888"/>
      <w:r>
        <w:t>Machine Learning</w:t>
      </w:r>
      <w:r w:rsidR="00560486">
        <w:t>/Neural Network</w:t>
      </w:r>
      <w:r>
        <w:t xml:space="preserve"> Approaches</w:t>
      </w:r>
      <w:bookmarkEnd w:id="12"/>
      <w:bookmarkEnd w:id="13"/>
    </w:p>
    <w:p w14:paraId="2E0D6952" w14:textId="702780AC" w:rsidR="0036646C" w:rsidRPr="00022AAE" w:rsidRDefault="0036646C" w:rsidP="00815F7B">
      <w:pPr>
        <w:pStyle w:val="paragraph"/>
        <w:spacing w:before="0" w:beforeAutospacing="0" w:after="0" w:afterAutospacing="0" w:line="480" w:lineRule="auto"/>
        <w:jc w:val="both"/>
        <w:textAlignment w:val="baseline"/>
        <w:rPr>
          <w:rFonts w:ascii="Arial" w:hAnsi="Arial" w:cs="Arial"/>
        </w:rPr>
      </w:pPr>
      <w:r w:rsidRPr="00022AAE">
        <w:rPr>
          <w:rStyle w:val="normaltextrun"/>
          <w:rFonts w:ascii="Arial" w:hAnsi="Arial" w:cs="Arial"/>
        </w:rPr>
        <w:t>ML based approaches require suitable training data to build a model that is capable of translating NL to formal QL. In their review paper,</w:t>
      </w:r>
      <w:r w:rsidR="001441C1">
        <w:rPr>
          <w:rStyle w:val="normaltextrun"/>
          <w:rFonts w:ascii="Arial" w:hAnsi="Arial" w:cs="Arial"/>
        </w:rPr>
        <w:t xml:space="preserve"> </w:t>
      </w:r>
      <w:r w:rsidR="001441C1">
        <w:rPr>
          <w:rStyle w:val="normaltextrun"/>
          <w:rFonts w:ascii="Arial" w:hAnsi="Arial" w:cs="Arial"/>
        </w:rPr>
        <w:fldChar w:fldCharType="begin"/>
      </w:r>
      <w:r w:rsidR="001441C1">
        <w:rPr>
          <w:rStyle w:val="normaltextrun"/>
          <w:rFonts w:ascii="Arial" w:hAnsi="Arial" w:cs="Arial"/>
        </w:rPr>
        <w:instrText xml:space="preserve"> ADDIN ZOTERO_ITEM CSL_CITATION {"citationID":"5vpRVLKX","properties":{"formattedCitation":"(Iacob et al., 2020)","plainCitation":"(Iacob et al., 2020)","noteIndex":0},"citationItems":[{"id":350,"uris":["http://zotero.org/users/local/AZGv1Ntq/items/7VSEJ494"],"itemData":{"id":350,"type":"paper-conference","abstract":"A natural language interface to databases (NLIDB) enables users without technical expertise to easily access information from relational databases. Interest in NLIDBs has resurged in the past years due to the availability of large datasets and improvements to neural sequence-to-sequence models. In this survey we focus on the key design decisions behind current state of the art neural approaches, which we group into encoder and decoder improvements. We highlight the three most important directions, namely linking question tokens to database schema elements (schema linking), better architectures for encoding the textual query taking into account the schema (schema encoding), and improved generation of structured queries using autoregressive neural models (grammar-based decoders). To foster future research, we also present an overview of the most important NLIDB datasets, together with a comparison of the top performing neural models and a short insight into recent non deep learning solutions.","container-title":"Proceedings of the 28th International Conference on Computational Linguistics","DOI":"10.18653/v1/2020.coling-main.34","event-place":"Barcelona, Spain (Online)","event-title":"Proceedings of the 28th International Conference on Computational Linguistics","language":"en","page":"381-395","publisher":"International Committee on Computational Linguistics","publisher-place":"Barcelona, Spain (Online)","source":"DOI.org (Crossref)","title":"Neural Approaches for Natural Language Interfaces to Databases: A Survey","title-short":"Neural Approaches for Natural Language Interfaces to Databases","URL":"https://www.aclweb.org/anthology/2020.coling-main.34","author":[{"family":"Iacob","given":"Radu Cristian Alexandru"},{"family":"Brad","given":"Florin"},{"family":"Apostol","given":"Elena-Simona"},{"family":"Truică","given":"Ciprian-Octavian"},{"family":"Hosu","given":"Ionel Alexandru"},{"family":"Rebedea","given":"Traian"}],"accessed":{"date-parts":[["2023",8,6]]},"issued":{"date-parts":[["2020"]]}}}],"schema":"https://github.com/citation-style-language/schema/raw/master/csl-citation.json"} </w:instrText>
      </w:r>
      <w:r w:rsidR="001441C1">
        <w:rPr>
          <w:rStyle w:val="normaltextrun"/>
          <w:rFonts w:ascii="Arial" w:hAnsi="Arial" w:cs="Arial"/>
        </w:rPr>
        <w:fldChar w:fldCharType="separate"/>
      </w:r>
      <w:r w:rsidR="001441C1" w:rsidRPr="001441C1">
        <w:rPr>
          <w:rFonts w:ascii="Arial" w:hAnsi="Arial" w:cs="Arial"/>
        </w:rPr>
        <w:t>(Iacob et al., 2020)</w:t>
      </w:r>
      <w:r w:rsidR="001441C1">
        <w:rPr>
          <w:rStyle w:val="normaltextrun"/>
          <w:rFonts w:ascii="Arial" w:hAnsi="Arial" w:cs="Arial"/>
        </w:rPr>
        <w:fldChar w:fldCharType="end"/>
      </w:r>
      <w:r w:rsidRPr="00022AAE">
        <w:rPr>
          <w:rStyle w:val="normaltextrun"/>
          <w:rFonts w:ascii="Arial" w:hAnsi="Arial" w:cs="Arial"/>
        </w:rPr>
        <w:t xml:space="preserve"> discuss various strategies for training databases, including: </w:t>
      </w:r>
      <w:r w:rsidRPr="00022AAE">
        <w:rPr>
          <w:rStyle w:val="eop"/>
          <w:rFonts w:ascii="Arial" w:hAnsi="Arial" w:cs="Arial"/>
        </w:rPr>
        <w:t> </w:t>
      </w:r>
    </w:p>
    <w:p w14:paraId="538E3AB1" w14:textId="77777777" w:rsidR="0036646C" w:rsidRPr="00022AAE" w:rsidRDefault="0036646C" w:rsidP="00C27056">
      <w:pPr>
        <w:pStyle w:val="paragraph"/>
        <w:numPr>
          <w:ilvl w:val="0"/>
          <w:numId w:val="20"/>
        </w:numPr>
        <w:spacing w:before="0" w:beforeAutospacing="0" w:after="0" w:afterAutospacing="0" w:line="480" w:lineRule="auto"/>
        <w:jc w:val="both"/>
        <w:textAlignment w:val="baseline"/>
        <w:rPr>
          <w:rFonts w:ascii="Arial" w:hAnsi="Arial" w:cs="Arial"/>
        </w:rPr>
      </w:pPr>
      <w:r w:rsidRPr="00022AAE">
        <w:rPr>
          <w:rStyle w:val="normaltextrun"/>
          <w:rFonts w:ascii="Arial" w:hAnsi="Arial" w:cs="Arial"/>
          <w:b/>
          <w:bCs/>
        </w:rPr>
        <w:t>Fully supervised</w:t>
      </w:r>
      <w:r w:rsidRPr="00022AAE">
        <w:rPr>
          <w:rStyle w:val="normaltextrun"/>
          <w:rFonts w:ascii="Arial" w:hAnsi="Arial" w:cs="Arial"/>
        </w:rPr>
        <w:t>, where the NLIDB model is training on a dataset of paired NL statements and associated SQL queries.  </w:t>
      </w:r>
      <w:r w:rsidRPr="00022AAE">
        <w:rPr>
          <w:rStyle w:val="eop"/>
          <w:rFonts w:ascii="Arial" w:hAnsi="Arial" w:cs="Arial"/>
        </w:rPr>
        <w:t> </w:t>
      </w:r>
    </w:p>
    <w:p w14:paraId="126E7238" w14:textId="77777777" w:rsidR="0036646C" w:rsidRPr="00022AAE" w:rsidRDefault="0036646C" w:rsidP="00C27056">
      <w:pPr>
        <w:pStyle w:val="paragraph"/>
        <w:numPr>
          <w:ilvl w:val="0"/>
          <w:numId w:val="20"/>
        </w:numPr>
        <w:spacing w:before="0" w:beforeAutospacing="0" w:after="0" w:afterAutospacing="0" w:line="480" w:lineRule="auto"/>
        <w:jc w:val="both"/>
        <w:textAlignment w:val="baseline"/>
        <w:rPr>
          <w:rFonts w:ascii="Arial" w:hAnsi="Arial" w:cs="Arial"/>
        </w:rPr>
      </w:pPr>
      <w:r w:rsidRPr="00022AAE">
        <w:rPr>
          <w:rStyle w:val="normaltextrun"/>
          <w:rFonts w:ascii="Arial" w:hAnsi="Arial" w:cs="Arial"/>
          <w:b/>
          <w:bCs/>
        </w:rPr>
        <w:lastRenderedPageBreak/>
        <w:t>Weakly supervised,</w:t>
      </w:r>
      <w:r w:rsidRPr="00022AAE">
        <w:rPr>
          <w:rStyle w:val="normaltextrun"/>
          <w:rFonts w:ascii="Arial" w:hAnsi="Arial" w:cs="Arial"/>
        </w:rPr>
        <w:t xml:space="preserve"> where the model is trained using only NL paired with correct answers (output of the query from the database). </w:t>
      </w:r>
      <w:r w:rsidRPr="00022AAE">
        <w:rPr>
          <w:rStyle w:val="eop"/>
          <w:rFonts w:ascii="Arial" w:hAnsi="Arial" w:cs="Arial"/>
        </w:rPr>
        <w:t> </w:t>
      </w:r>
    </w:p>
    <w:p w14:paraId="23F32908" w14:textId="33958BD1" w:rsidR="0036646C" w:rsidRDefault="0036646C" w:rsidP="00C27056">
      <w:pPr>
        <w:pStyle w:val="paragraph"/>
        <w:numPr>
          <w:ilvl w:val="0"/>
          <w:numId w:val="20"/>
        </w:numPr>
        <w:spacing w:before="0" w:beforeAutospacing="0" w:after="0" w:afterAutospacing="0" w:line="480" w:lineRule="auto"/>
        <w:jc w:val="both"/>
        <w:textAlignment w:val="baseline"/>
        <w:rPr>
          <w:rFonts w:ascii="Arial" w:hAnsi="Arial" w:cs="Arial"/>
        </w:rPr>
      </w:pPr>
      <w:r w:rsidRPr="00022AAE">
        <w:rPr>
          <w:rStyle w:val="normaltextrun"/>
          <w:rFonts w:ascii="Arial" w:hAnsi="Arial" w:cs="Arial"/>
          <w:b/>
          <w:bCs/>
        </w:rPr>
        <w:t xml:space="preserve">User feedback, </w:t>
      </w:r>
      <w:r w:rsidRPr="00022AAE">
        <w:rPr>
          <w:rStyle w:val="normaltextrun"/>
          <w:rFonts w:ascii="Arial" w:hAnsi="Arial" w:cs="Arial"/>
        </w:rPr>
        <w:t>where the user is used as a source of supervision to indicate the accuracy of the output or to help solve ambiguities. </w:t>
      </w:r>
      <w:r w:rsidRPr="00022AAE">
        <w:rPr>
          <w:rStyle w:val="eop"/>
          <w:rFonts w:ascii="Arial" w:hAnsi="Arial" w:cs="Arial"/>
        </w:rPr>
        <w:t> </w:t>
      </w:r>
    </w:p>
    <w:p w14:paraId="253C5767" w14:textId="77777777" w:rsidR="0010216A" w:rsidRPr="0010216A" w:rsidRDefault="0010216A" w:rsidP="00C27056">
      <w:pPr>
        <w:pStyle w:val="paragraph"/>
        <w:spacing w:before="0" w:beforeAutospacing="0" w:after="0" w:afterAutospacing="0" w:line="480" w:lineRule="auto"/>
        <w:jc w:val="both"/>
        <w:textAlignment w:val="baseline"/>
        <w:rPr>
          <w:rFonts w:ascii="Arial" w:hAnsi="Arial" w:cs="Arial"/>
        </w:rPr>
      </w:pPr>
    </w:p>
    <w:p w14:paraId="4279E682" w14:textId="181D67EE"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r w:rsidRPr="00022AAE">
        <w:rPr>
          <w:rStyle w:val="normaltextrun"/>
          <w:rFonts w:ascii="Arial" w:hAnsi="Arial" w:cs="Arial"/>
        </w:rPr>
        <w:t xml:space="preserve">For the case </w:t>
      </w:r>
      <w:r w:rsidR="7EEAE38C" w:rsidRPr="63CCD4D9">
        <w:rPr>
          <w:rStyle w:val="normaltextrun"/>
          <w:rFonts w:ascii="Arial" w:hAnsi="Arial" w:cs="Arial"/>
        </w:rPr>
        <w:t>of</w:t>
      </w:r>
      <w:r w:rsidRPr="00022AAE">
        <w:rPr>
          <w:rStyle w:val="normaltextrun"/>
          <w:rFonts w:ascii="Arial" w:hAnsi="Arial" w:cs="Arial"/>
        </w:rPr>
        <w:t xml:space="preserve"> fully supervised models, Iacob et. al.</w:t>
      </w:r>
      <w:r w:rsidR="006F757D">
        <w:rPr>
          <w:rStyle w:val="normaltextrun"/>
          <w:rFonts w:ascii="Arial" w:hAnsi="Arial" w:cs="Arial"/>
        </w:rPr>
        <w:t xml:space="preserve"> (2020)</w:t>
      </w:r>
      <w:r w:rsidRPr="00022AAE">
        <w:rPr>
          <w:rStyle w:val="normaltextrun"/>
          <w:rFonts w:ascii="Arial" w:hAnsi="Arial" w:cs="Arial"/>
        </w:rPr>
        <w:t xml:space="preserve"> </w:t>
      </w:r>
      <w:r w:rsidR="006F757D" w:rsidRPr="00022AAE">
        <w:rPr>
          <w:rStyle w:val="normaltextrun"/>
          <w:rFonts w:ascii="Arial" w:hAnsi="Arial" w:cs="Arial"/>
        </w:rPr>
        <w:t>identifies</w:t>
      </w:r>
      <w:r w:rsidRPr="00022AAE">
        <w:rPr>
          <w:rStyle w:val="normaltextrun"/>
          <w:rFonts w:ascii="Arial" w:hAnsi="Arial" w:cs="Arial"/>
        </w:rPr>
        <w:t xml:space="preserve"> and summarise twelve, </w:t>
      </w:r>
      <w:r w:rsidR="006F757D" w:rsidRPr="00022AAE">
        <w:rPr>
          <w:rStyle w:val="normaltextrun"/>
          <w:rFonts w:ascii="Arial" w:hAnsi="Arial" w:cs="Arial"/>
        </w:rPr>
        <w:t>open-source</w:t>
      </w:r>
      <w:r w:rsidRPr="00022AAE">
        <w:rPr>
          <w:rStyle w:val="normaltextrun"/>
          <w:rFonts w:ascii="Arial" w:hAnsi="Arial" w:cs="Arial"/>
        </w:rPr>
        <w:t xml:space="preserve"> text-to-SQL datasets for single turn interactions (</w:t>
      </w:r>
      <w:r w:rsidR="006F757D" w:rsidRPr="00022AAE">
        <w:rPr>
          <w:rStyle w:val="normaltextrun"/>
          <w:rFonts w:ascii="Arial" w:hAnsi="Arial" w:cs="Arial"/>
        </w:rPr>
        <w:t>i.e.,</w:t>
      </w:r>
      <w:r w:rsidRPr="00022AAE">
        <w:rPr>
          <w:rStyle w:val="normaltextrun"/>
          <w:rFonts w:ascii="Arial" w:hAnsi="Arial" w:cs="Arial"/>
        </w:rPr>
        <w:t xml:space="preserve"> no user feedback). Of these, nine are domain specific (</w:t>
      </w:r>
      <w:r w:rsidR="006F757D" w:rsidRPr="00022AAE">
        <w:rPr>
          <w:rStyle w:val="normaltextrun"/>
          <w:rFonts w:ascii="Arial" w:hAnsi="Arial" w:cs="Arial"/>
        </w:rPr>
        <w:t>i.e.,</w:t>
      </w:r>
      <w:r w:rsidRPr="00022AAE">
        <w:rPr>
          <w:rStyle w:val="normaltextrun"/>
          <w:rFonts w:ascii="Arial" w:hAnsi="Arial" w:cs="Arial"/>
        </w:rPr>
        <w:t xml:space="preserve"> cover only a single domain) and consist of only a single database. Of the three remaining multi-domain databases, </w:t>
      </w:r>
      <w:proofErr w:type="spellStart"/>
      <w:r w:rsidRPr="00022AAE">
        <w:rPr>
          <w:rStyle w:val="normaltextrun"/>
          <w:rFonts w:ascii="Arial" w:hAnsi="Arial" w:cs="Arial"/>
        </w:rPr>
        <w:t>WikiSQL</w:t>
      </w:r>
      <w:proofErr w:type="spellEnd"/>
      <w:r w:rsidR="000F6F09">
        <w:rPr>
          <w:rStyle w:val="normaltextrun"/>
          <w:rFonts w:ascii="Arial" w:hAnsi="Arial" w:cs="Arial"/>
        </w:rPr>
        <w:t xml:space="preserve"> </w:t>
      </w:r>
      <w:r w:rsidR="000F6F09">
        <w:rPr>
          <w:rStyle w:val="normaltextrun"/>
          <w:rFonts w:ascii="Arial" w:hAnsi="Arial" w:cs="Arial"/>
        </w:rPr>
        <w:fldChar w:fldCharType="begin"/>
      </w:r>
      <w:r w:rsidR="000F6F09">
        <w:rPr>
          <w:rStyle w:val="normaltextrun"/>
          <w:rFonts w:ascii="Arial" w:hAnsi="Arial" w:cs="Arial"/>
        </w:rPr>
        <w:instrText xml:space="preserve"> ADDIN ZOTERO_ITEM CSL_CITATION {"citationID":"s7uPnsuT","properties":{"formattedCitation":"(Zhong et al., 2017)","plainCitation":"(Zhong et al., 2017)","noteIndex":0},"citationItems":[{"id":546,"uris":["http://zotero.org/users/local/AZGv1Ntq/items/YLK64RQT"],"itemData":{"id":546,"type":"article","abstract":"Relational databases store a signiﬁcant amount of the worlds data. However, accessing this data currently requires users to understand a query language such as SQL. We propose Seq2SQL, a deep neural network for translating natural language questions to corresponding SQL queries. Our model uses rewards from inthe-loop query execution over the database to learn a policy to generate the query, which contains unordered parts that are less suitable for optimization via cross entropy loss. Moreover, Seq2SQL leverages the structure of SQL to prune the space of generated queries and signiﬁcantly simplify the generation problem. In addition to the model, we release WikiSQL, a dataset of 80654 hand-annotated examples of questions and SQL queries distributed across 24241 tables from Wikipedia that is an order of magnitude larger than comparable datasets. By applying policybased reinforcement learning with a query execution environment to WikiSQL, Seq2SQL outperforms a state-of-the-art semantic parser, improving execution accuracy from 35.9% to 59.4% and logical form accuracy from 23.4% to 48.3%.","language":"en","note":"arXiv:1709.00103 [cs]","number":"arXiv:1709.00103","publisher":"arXiv","source":"arXiv.org","title":"Seq2SQL: Generating Structured Queries from Natural Language using Reinforcement Learning","title-short":"Seq2SQL","URL":"http://arxiv.org/abs/1709.00103","author":[{"family":"Zhong","given":"Victor"},{"family":"Xiong","given":"Caiming"},{"family":"Socher","given":"Richard"}],"accessed":{"date-parts":[["2023",8,23]]},"issued":{"date-parts":[["2017",11,9]]}}}],"schema":"https://github.com/citation-style-language/schema/raw/master/csl-citation.json"} </w:instrText>
      </w:r>
      <w:r w:rsidR="000F6F09">
        <w:rPr>
          <w:rStyle w:val="normaltextrun"/>
          <w:rFonts w:ascii="Arial" w:hAnsi="Arial" w:cs="Arial"/>
        </w:rPr>
        <w:fldChar w:fldCharType="separate"/>
      </w:r>
      <w:r w:rsidR="000F6F09" w:rsidRPr="000F6F09">
        <w:rPr>
          <w:rFonts w:ascii="Arial" w:hAnsi="Arial" w:cs="Arial"/>
        </w:rPr>
        <w:t>(Zhong et al., 2017)</w:t>
      </w:r>
      <w:r w:rsidR="000F6F09">
        <w:rPr>
          <w:rStyle w:val="normaltextrun"/>
          <w:rFonts w:ascii="Arial" w:hAnsi="Arial" w:cs="Arial"/>
        </w:rPr>
        <w:fldChar w:fldCharType="end"/>
      </w:r>
      <w:r w:rsidRPr="00022AAE">
        <w:rPr>
          <w:rStyle w:val="normaltextrun"/>
          <w:rFonts w:ascii="Arial" w:hAnsi="Arial" w:cs="Arial"/>
        </w:rPr>
        <w:t xml:space="preserve"> is the largest, consisting of 80,654 queries of 26,251 databases, however is limited in that each database consists of a single table. The OTTA dataset consists of 3,792 queries of 5 databases</w:t>
      </w:r>
      <w:r w:rsidR="000F6F09">
        <w:rPr>
          <w:rStyle w:val="normaltextrun"/>
          <w:rFonts w:ascii="Arial" w:hAnsi="Arial" w:cs="Arial"/>
        </w:rPr>
        <w:t xml:space="preserve"> </w:t>
      </w:r>
      <w:r w:rsidR="000F6F09">
        <w:rPr>
          <w:rStyle w:val="normaltextrun"/>
          <w:rFonts w:ascii="Arial" w:hAnsi="Arial" w:cs="Arial"/>
        </w:rPr>
        <w:fldChar w:fldCharType="begin"/>
      </w:r>
      <w:r w:rsidR="000F6F09">
        <w:rPr>
          <w:rStyle w:val="normaltextrun"/>
          <w:rFonts w:ascii="Arial" w:hAnsi="Arial" w:cs="Arial"/>
        </w:rPr>
        <w:instrText xml:space="preserve"> ADDIN ZOTERO_ITEM CSL_CITATION {"citationID":"i2yzxrlc","properties":{"formattedCitation":"(Deriu et al., 2020)","plainCitation":"(Deriu et al., 2020)","noteIndex":0},"citationItems":[{"id":549,"uris":["http://zotero.org/users/local/AZGv1Ntq/items/FYHE8YLB"],"itemData":{"id":549,"type":"paper-conference","container-title":"Proceedings of the 58th Annual Meeting of the Association for Computational Linguistics","DOI":"10.18653/v1/2020.acl-main.84","event-place":"Online","event-title":"Proceedings of the 58th Annual Meeting of the Association for Computational Linguistics","language":"en","page":"897-911","publisher":"Association for Computational Linguistics","publisher-place":"Online","source":"DOI.org (Crossref)","title":"A Methodology for Creating Question Answering Corpora Using Inverse Data Annotation","URL":"https://www.aclweb.org/anthology/2020.acl-main.84","author":[{"family":"Deriu","given":"Jan"},{"family":"Mlynchyk","given":"Katsiaryna"},{"family":"Schläpfer","given":"Philippe"},{"family":"Rodrigo","given":"Alvaro"},{"family":"Von Grünigen","given":"Dirk"},{"family":"Kaiser","given":"Nicolas"},{"family":"Stockinger","given":"Kurt"},{"family":"Agirre","given":"Eneko"},{"family":"Cieliebak","given":"Mark"}],"accessed":{"date-parts":[["2023",8,23]]},"issued":{"date-parts":[["2020"]]}}}],"schema":"https://github.com/citation-style-language/schema/raw/master/csl-citation.json"} </w:instrText>
      </w:r>
      <w:r w:rsidR="000F6F09">
        <w:rPr>
          <w:rStyle w:val="normaltextrun"/>
          <w:rFonts w:ascii="Arial" w:hAnsi="Arial" w:cs="Arial"/>
        </w:rPr>
        <w:fldChar w:fldCharType="separate"/>
      </w:r>
      <w:r w:rsidR="000F6F09" w:rsidRPr="000F6F09">
        <w:rPr>
          <w:rFonts w:ascii="Arial" w:hAnsi="Arial" w:cs="Arial"/>
        </w:rPr>
        <w:t>(Deriu et al., 2020)</w:t>
      </w:r>
      <w:r w:rsidR="000F6F09">
        <w:rPr>
          <w:rStyle w:val="normaltextrun"/>
          <w:rFonts w:ascii="Arial" w:hAnsi="Arial" w:cs="Arial"/>
        </w:rPr>
        <w:fldChar w:fldCharType="end"/>
      </w:r>
      <w:r w:rsidRPr="00022AAE">
        <w:rPr>
          <w:rStyle w:val="normaltextrun"/>
          <w:rFonts w:ascii="Arial" w:hAnsi="Arial" w:cs="Arial"/>
        </w:rPr>
        <w:t>. Despite having many tables per database (12) of the multi-domain databases, it doesn’t contain any nested SQL queries. The final dataset, the Spider dataset, consists of 10,181 queries, over 200 databases spanning 138 domains, with an average of 5 tables per database and 844 nested SQL queries</w:t>
      </w:r>
      <w:r w:rsidR="006271FF">
        <w:rPr>
          <w:rStyle w:val="normaltextrun"/>
          <w:rFonts w:ascii="Arial" w:hAnsi="Arial" w:cs="Arial"/>
        </w:rPr>
        <w:t xml:space="preserve"> </w:t>
      </w:r>
      <w:r w:rsidR="006271FF">
        <w:rPr>
          <w:rStyle w:val="normaltextrun"/>
          <w:rFonts w:ascii="Arial" w:hAnsi="Arial" w:cs="Arial"/>
        </w:rPr>
        <w:fldChar w:fldCharType="begin"/>
      </w:r>
      <w:r w:rsidR="006271FF">
        <w:rPr>
          <w:rStyle w:val="normaltextrun"/>
          <w:rFonts w:ascii="Arial" w:hAnsi="Arial" w:cs="Arial"/>
        </w:rPr>
        <w:instrText xml:space="preserve"> ADDIN ZOTERO_ITEM CSL_CITATION {"citationID":"20sjvKP1","properties":{"formattedCitation":"(Yu et al., 2018)","plainCitation":"(Yu et al., 2018)","noteIndex":0},"citationItems":[{"id":362,"uris":["http://zotero.org/users/local/AZGv1Ntq/items/7FZQH3Y9"],"itemData":{"id":362,"type":"paper-conference","container-title":"Proceedings of the 2018 Conference on Empirical Methods in Natural Language Processing","DOI":"10.18653/v1/D18-1425","event-place":"Brussels, Belgium","event-title":"Proceedings of the 2018 Conference on Empirical Methods in Natural Language Processing","language":"en","page":"3911-3921","publisher":"Association for Computational Linguistics","publisher-place":"Brussels, Belgium","source":"DOI.org (Crossref)","title":"Spider: A Large-Scale Human-Labeled Dataset for Complex and Cross-Domain Semantic Parsing and Text-to-SQL Task","title-short":"Spider","URL":"http://aclweb.org/anthology/D18-1425","author":[{"family":"Yu","given":"Tao"},{"family":"Zhang","given":"Rui"},{"family":"Yang","given":"Kai"},{"family":"Yasunaga","given":"Michihiro"},{"family":"Wang","given":"Dongxu"},{"family":"Li","given":"Zifan"},{"family":"Ma","given":"James"},{"family":"Li","given":"Irene"},{"family":"Yao","given":"Qingning"},{"family":"Roman","given":"Shanelle"},{"family":"Zhang","given":"Zilin"},{"family":"Radev","given":"Dragomir"}],"accessed":{"date-parts":[["2023",8,13]]},"issued":{"date-parts":[["2018"]]}}}],"schema":"https://github.com/citation-style-language/schema/raw/master/csl-citation.json"} </w:instrText>
      </w:r>
      <w:r w:rsidR="006271FF">
        <w:rPr>
          <w:rStyle w:val="normaltextrun"/>
          <w:rFonts w:ascii="Arial" w:hAnsi="Arial" w:cs="Arial"/>
        </w:rPr>
        <w:fldChar w:fldCharType="separate"/>
      </w:r>
      <w:r w:rsidR="006271FF" w:rsidRPr="006271FF">
        <w:rPr>
          <w:rFonts w:ascii="Arial" w:hAnsi="Arial" w:cs="Arial"/>
        </w:rPr>
        <w:t>(Yu et al., 2018)</w:t>
      </w:r>
      <w:r w:rsidR="006271FF">
        <w:rPr>
          <w:rStyle w:val="normaltextrun"/>
          <w:rFonts w:ascii="Arial" w:hAnsi="Arial" w:cs="Arial"/>
        </w:rPr>
        <w:fldChar w:fldCharType="end"/>
      </w:r>
      <w:r w:rsidRPr="00022AAE">
        <w:rPr>
          <w:rStyle w:val="normaltextrun"/>
          <w:rFonts w:ascii="Arial" w:hAnsi="Arial" w:cs="Arial"/>
        </w:rPr>
        <w:t>. This dataset was designed to overcome limitations of other datasets when training semantic parsing (SP) models, in it covers multiple domains</w:t>
      </w:r>
      <w:r w:rsidR="08801BD0" w:rsidRPr="63CCD4D9">
        <w:rPr>
          <w:rStyle w:val="normaltextrun"/>
          <w:rFonts w:ascii="Arial" w:hAnsi="Arial" w:cs="Arial"/>
        </w:rPr>
        <w:t>,</w:t>
      </w:r>
      <w:r w:rsidRPr="00022AAE">
        <w:rPr>
          <w:rStyle w:val="normaltextrun"/>
          <w:rFonts w:ascii="Arial" w:hAnsi="Arial" w:cs="Arial"/>
        </w:rPr>
        <w:t xml:space="preserve"> </w:t>
      </w:r>
      <w:r w:rsidR="00A61CF1" w:rsidRPr="00022AAE">
        <w:rPr>
          <w:rStyle w:val="normaltextrun"/>
          <w:rFonts w:ascii="Arial" w:hAnsi="Arial" w:cs="Arial"/>
        </w:rPr>
        <w:t>and it</w:t>
      </w:r>
      <w:r w:rsidRPr="00022AAE">
        <w:rPr>
          <w:rStyle w:val="normaltextrun"/>
          <w:rFonts w:ascii="Arial" w:hAnsi="Arial" w:cs="Arial"/>
        </w:rPr>
        <w:t xml:space="preserve"> has a higher number of SQL logic forms.</w:t>
      </w:r>
      <w:r w:rsidR="6FD99DBF" w:rsidRPr="63CCD4D9">
        <w:rPr>
          <w:rStyle w:val="normaltextrun"/>
          <w:rFonts w:ascii="Arial" w:hAnsi="Arial" w:cs="Arial"/>
        </w:rPr>
        <w:t> </w:t>
      </w:r>
      <w:r w:rsidRPr="00022AAE">
        <w:rPr>
          <w:rStyle w:val="eop"/>
          <w:rFonts w:ascii="Arial" w:hAnsi="Arial" w:cs="Arial"/>
        </w:rPr>
        <w:t> </w:t>
      </w:r>
    </w:p>
    <w:p w14:paraId="598CD175" w14:textId="3B28CABC"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p>
    <w:p w14:paraId="546C283A" w14:textId="5F7061EF" w:rsidR="0089480F" w:rsidRDefault="0036646C" w:rsidP="002A5276">
      <w:pPr>
        <w:pStyle w:val="paragraph"/>
        <w:spacing w:before="0" w:beforeAutospacing="0" w:after="0" w:afterAutospacing="0" w:line="480" w:lineRule="auto"/>
        <w:jc w:val="both"/>
        <w:textAlignment w:val="baseline"/>
        <w:rPr>
          <w:rStyle w:val="normaltextrun"/>
          <w:rFonts w:ascii="Arial" w:hAnsi="Arial" w:cs="Arial"/>
        </w:rPr>
      </w:pPr>
      <w:r w:rsidRPr="00022AAE">
        <w:rPr>
          <w:rStyle w:val="normaltextrun"/>
          <w:rFonts w:ascii="Arial" w:hAnsi="Arial" w:cs="Arial"/>
        </w:rPr>
        <w:t xml:space="preserve">In addition to generating and publishing the Spider dataset, (Yu et al., 2018) introduce relevant evaluation metrics (component matching, exact matching and execution accuracy) and categorise </w:t>
      </w:r>
      <w:r w:rsidR="55B267B4" w:rsidRPr="63CCD4D9">
        <w:rPr>
          <w:rStyle w:val="normaltextrun"/>
          <w:rFonts w:ascii="Arial" w:hAnsi="Arial" w:cs="Arial"/>
        </w:rPr>
        <w:t>questions</w:t>
      </w:r>
      <w:r w:rsidR="6FD99DBF" w:rsidRPr="63CCD4D9">
        <w:rPr>
          <w:rStyle w:val="normaltextrun"/>
          <w:rFonts w:ascii="Arial" w:hAnsi="Arial" w:cs="Arial"/>
        </w:rPr>
        <w:t xml:space="preserve"> </w:t>
      </w:r>
      <w:r w:rsidRPr="00022AAE">
        <w:rPr>
          <w:rStyle w:val="normaltextrun"/>
          <w:rFonts w:ascii="Arial" w:hAnsi="Arial" w:cs="Arial"/>
        </w:rPr>
        <w:t>according to their difficulty (easy, medium, hard and extra hard) based upon their complexity. This formal structure has enabled Yale University to host challenges to develop NL</w:t>
      </w:r>
      <w:r w:rsidR="006A0A9D">
        <w:rPr>
          <w:rStyle w:val="normaltextrun"/>
          <w:rFonts w:ascii="Arial" w:hAnsi="Arial" w:cs="Arial"/>
        </w:rPr>
        <w:t>Q</w:t>
      </w:r>
      <w:r w:rsidR="0EE6B234" w:rsidRPr="63CCD4D9">
        <w:rPr>
          <w:rStyle w:val="normaltextrun"/>
          <w:rFonts w:ascii="Arial" w:hAnsi="Arial" w:cs="Arial"/>
        </w:rPr>
        <w:t>-</w:t>
      </w:r>
      <w:r w:rsidRPr="00022AAE">
        <w:rPr>
          <w:rStyle w:val="normaltextrun"/>
          <w:rFonts w:ascii="Arial" w:hAnsi="Arial" w:cs="Arial"/>
        </w:rPr>
        <w:t>to</w:t>
      </w:r>
      <w:r w:rsidR="00AE44AB" w:rsidRPr="63CCD4D9">
        <w:rPr>
          <w:rStyle w:val="normaltextrun"/>
          <w:rFonts w:ascii="Arial" w:hAnsi="Arial" w:cs="Arial"/>
        </w:rPr>
        <w:t>-</w:t>
      </w:r>
      <w:r w:rsidRPr="00022AAE">
        <w:rPr>
          <w:rStyle w:val="normaltextrun"/>
          <w:rFonts w:ascii="Arial" w:hAnsi="Arial" w:cs="Arial"/>
        </w:rPr>
        <w:t xml:space="preserve">SQL models, for which developers, </w:t>
      </w:r>
      <w:r w:rsidRPr="00022AAE">
        <w:rPr>
          <w:rStyle w:val="normaltextrun"/>
          <w:rFonts w:ascii="Arial" w:hAnsi="Arial" w:cs="Arial"/>
        </w:rPr>
        <w:lastRenderedPageBreak/>
        <w:t xml:space="preserve">academics and other interested parties can build models and benchmark their performance on this dataset. </w:t>
      </w:r>
      <w:r w:rsidR="6FD99DBF" w:rsidRPr="63CCD4D9">
        <w:rPr>
          <w:rStyle w:val="normaltextrun"/>
          <w:rFonts w:ascii="Arial" w:hAnsi="Arial" w:cs="Arial"/>
        </w:rPr>
        <w:t xml:space="preserve">The current leaderboard for this challenge can be found at </w:t>
      </w:r>
      <w:hyperlink r:id="rId11">
        <w:r w:rsidR="6FD99DBF" w:rsidRPr="63CCD4D9">
          <w:rPr>
            <w:rStyle w:val="normaltextrun"/>
            <w:rFonts w:ascii="Arial" w:hAnsi="Arial" w:cs="Arial"/>
            <w:color w:val="0563C1"/>
            <w:u w:val="single"/>
          </w:rPr>
          <w:t>https://yale-lily.github.io/spider</w:t>
        </w:r>
      </w:hyperlink>
      <w:r w:rsidR="6FD99DBF" w:rsidRPr="63CCD4D9">
        <w:rPr>
          <w:rStyle w:val="normaltextrun"/>
          <w:rFonts w:ascii="Arial" w:hAnsi="Arial" w:cs="Arial"/>
        </w:rPr>
        <w:t>.</w:t>
      </w:r>
    </w:p>
    <w:p w14:paraId="1EA1AB14" w14:textId="77777777" w:rsidR="002B3328" w:rsidRPr="00A610AA" w:rsidRDefault="002B3328" w:rsidP="002B3328">
      <w:pPr>
        <w:pStyle w:val="paragraph"/>
        <w:spacing w:before="0" w:beforeAutospacing="0" w:after="0" w:afterAutospacing="0" w:line="480" w:lineRule="auto"/>
        <w:jc w:val="both"/>
        <w:textAlignment w:val="baseline"/>
        <w:rPr>
          <w:rStyle w:val="normaltextrun"/>
          <w:rFonts w:ascii="Arial" w:hAnsi="Arial" w:cs="Arial"/>
          <w:i/>
          <w:iCs/>
          <w:color w:val="44546A" w:themeColor="text2"/>
        </w:rPr>
      </w:pPr>
    </w:p>
    <w:p w14:paraId="32D23E80" w14:textId="1BA4B4DA" w:rsidR="002A5276" w:rsidRPr="0004382B" w:rsidRDefault="002A5276" w:rsidP="002B3328">
      <w:pPr>
        <w:pStyle w:val="Heading2"/>
        <w:spacing w:before="0" w:line="480" w:lineRule="auto"/>
        <w:rPr>
          <w:rStyle w:val="eop"/>
        </w:rPr>
      </w:pPr>
      <w:bookmarkStart w:id="14" w:name="_Toc149491889"/>
      <w:r w:rsidRPr="0004382B">
        <w:rPr>
          <w:rStyle w:val="eop"/>
        </w:rPr>
        <w:t>Transformer Architecture</w:t>
      </w:r>
      <w:bookmarkEnd w:id="14"/>
    </w:p>
    <w:p w14:paraId="6C393CBA" w14:textId="7221931E" w:rsidR="0036646C" w:rsidRPr="00022AAE" w:rsidRDefault="0036646C" w:rsidP="002B3328">
      <w:pPr>
        <w:pStyle w:val="paragraph"/>
        <w:spacing w:before="0" w:beforeAutospacing="0" w:after="0" w:afterAutospacing="0" w:line="480" w:lineRule="auto"/>
        <w:jc w:val="both"/>
        <w:textAlignment w:val="baseline"/>
        <w:rPr>
          <w:rFonts w:ascii="Arial" w:hAnsi="Arial" w:cs="Arial"/>
        </w:rPr>
      </w:pPr>
      <w:r w:rsidRPr="00022AAE">
        <w:rPr>
          <w:rStyle w:val="normaltextrun"/>
          <w:rFonts w:ascii="Arial" w:hAnsi="Arial" w:cs="Arial"/>
          <w:lang w:val="en-US"/>
        </w:rPr>
        <w:t xml:space="preserve">At the most basic level, LLMs are artificial neural networks which have been conceptualized and built upon since the 1960s. These neural networks utilize machine learning to train themselves in processing information </w:t>
      </w:r>
      <w:r w:rsidR="39B269C4" w:rsidRPr="63CCD4D9">
        <w:rPr>
          <w:rStyle w:val="normaltextrun"/>
          <w:rFonts w:ascii="Arial" w:hAnsi="Arial" w:cs="Arial"/>
          <w:lang w:val="en-US"/>
        </w:rPr>
        <w:t>with</w:t>
      </w:r>
      <w:r w:rsidRPr="00022AAE">
        <w:rPr>
          <w:rStyle w:val="normaltextrun"/>
          <w:rFonts w:ascii="Arial" w:hAnsi="Arial" w:cs="Arial"/>
          <w:lang w:val="en-US"/>
        </w:rPr>
        <w:t xml:space="preserve"> the aim to generate an output based on the given input. This output is analyzed and then the </w:t>
      </w:r>
      <w:r w:rsidR="6E3924CC" w:rsidRPr="63CCD4D9">
        <w:rPr>
          <w:rStyle w:val="normaltextrun"/>
          <w:rFonts w:ascii="Arial" w:hAnsi="Arial" w:cs="Arial"/>
          <w:lang w:val="en-US"/>
        </w:rPr>
        <w:t>ML</w:t>
      </w:r>
      <w:r w:rsidRPr="00022AAE">
        <w:rPr>
          <w:rStyle w:val="normaltextrun"/>
          <w:rFonts w:ascii="Arial" w:hAnsi="Arial" w:cs="Arial"/>
          <w:lang w:val="en-US"/>
        </w:rPr>
        <w:t xml:space="preserve"> task is repeated with certain changes made to its algorithm. The new output is compared to the previous output and the procedure is looped successively until a satisfactory output is produced that matches the targeted output</w:t>
      </w:r>
      <w:r w:rsidR="001959EA">
        <w:rPr>
          <w:rStyle w:val="normaltextrun"/>
          <w:rFonts w:ascii="Arial" w:hAnsi="Arial" w:cs="Arial"/>
          <w:lang w:val="en-US"/>
        </w:rPr>
        <w:t xml:space="preserve"> (Zh</w:t>
      </w:r>
      <w:r w:rsidR="006D17E4">
        <w:rPr>
          <w:rStyle w:val="normaltextrun"/>
          <w:rFonts w:ascii="Arial" w:hAnsi="Arial" w:cs="Arial"/>
          <w:lang w:val="en-US"/>
        </w:rPr>
        <w:t>ao</w:t>
      </w:r>
      <w:r w:rsidR="001959EA">
        <w:rPr>
          <w:rStyle w:val="normaltextrun"/>
          <w:rFonts w:ascii="Arial" w:hAnsi="Arial" w:cs="Arial"/>
          <w:lang w:val="en-US"/>
        </w:rPr>
        <w:t>, 2023)</w:t>
      </w:r>
      <w:r w:rsidRPr="00022AAE">
        <w:rPr>
          <w:rStyle w:val="normaltextrun"/>
          <w:rFonts w:ascii="Arial" w:hAnsi="Arial" w:cs="Arial"/>
          <w:lang w:val="en-US"/>
        </w:rPr>
        <w:t>.</w:t>
      </w:r>
      <w:r w:rsidRPr="00022AAE">
        <w:rPr>
          <w:rStyle w:val="eop"/>
          <w:rFonts w:ascii="Arial" w:hAnsi="Arial" w:cs="Arial"/>
        </w:rPr>
        <w:t> </w:t>
      </w:r>
    </w:p>
    <w:p w14:paraId="41E3B771" w14:textId="6DADB3B4"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p>
    <w:p w14:paraId="58014BE8" w14:textId="4F19F367"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r w:rsidRPr="00022AAE">
        <w:rPr>
          <w:rStyle w:val="normaltextrun"/>
          <w:rFonts w:ascii="Arial" w:hAnsi="Arial" w:cs="Arial"/>
          <w:lang w:val="en-US"/>
        </w:rPr>
        <w:t>The key breakthrough that led LLMs to its current spotlight in society was the introduction of transformer architecture in 2017. As proposed by Google researchers</w:t>
      </w:r>
      <w:r w:rsidR="005637CE">
        <w:rPr>
          <w:rStyle w:val="normaltextrun"/>
          <w:rFonts w:ascii="Arial" w:hAnsi="Arial" w:cs="Arial"/>
          <w:lang w:val="en-US"/>
        </w:rPr>
        <w:t xml:space="preserve"> </w:t>
      </w:r>
      <w:r w:rsidRPr="00B05502">
        <w:rPr>
          <w:rStyle w:val="normaltextrun"/>
          <w:rFonts w:ascii="Arial" w:hAnsi="Arial" w:cs="Arial"/>
          <w:lang w:val="en-US"/>
        </w:rPr>
        <w:t>(V</w:t>
      </w:r>
      <w:r w:rsidRPr="006F757D">
        <w:rPr>
          <w:rStyle w:val="normaltextrun"/>
          <w:rFonts w:ascii="Arial" w:hAnsi="Arial" w:cs="Arial"/>
          <w:lang w:val="en-US"/>
        </w:rPr>
        <w:t>aswani, 2017</w:t>
      </w:r>
      <w:r w:rsidRPr="00022AAE">
        <w:rPr>
          <w:rStyle w:val="normaltextrun"/>
          <w:rFonts w:ascii="Arial" w:hAnsi="Arial" w:cs="Arial"/>
          <w:lang w:val="en-US"/>
        </w:rPr>
        <w:t xml:space="preserve">), transformers </w:t>
      </w:r>
      <w:r w:rsidR="00B05502" w:rsidRPr="00022AAE">
        <w:rPr>
          <w:rStyle w:val="normaltextrun"/>
          <w:rFonts w:ascii="Arial" w:hAnsi="Arial" w:cs="Arial"/>
          <w:lang w:val="en-US"/>
        </w:rPr>
        <w:t>allowed</w:t>
      </w:r>
      <w:r w:rsidRPr="00022AAE">
        <w:rPr>
          <w:rStyle w:val="normaltextrun"/>
          <w:rFonts w:ascii="Arial" w:hAnsi="Arial" w:cs="Arial"/>
          <w:lang w:val="en-US"/>
        </w:rPr>
        <w:t xml:space="preserve"> </w:t>
      </w:r>
      <w:r w:rsidR="5FBDEB92" w:rsidRPr="63CCD4D9">
        <w:rPr>
          <w:rStyle w:val="normaltextrun"/>
          <w:rFonts w:ascii="Arial" w:hAnsi="Arial" w:cs="Arial"/>
          <w:lang w:val="en-US"/>
        </w:rPr>
        <w:t>ML</w:t>
      </w:r>
      <w:r w:rsidRPr="00022AAE">
        <w:rPr>
          <w:rStyle w:val="normaltextrun"/>
          <w:rFonts w:ascii="Arial" w:hAnsi="Arial" w:cs="Arial"/>
          <w:lang w:val="en-US"/>
        </w:rPr>
        <w:t xml:space="preserve"> to both require less time and reach the target output more accurately due to </w:t>
      </w:r>
      <w:r w:rsidR="00B05502" w:rsidRPr="00022AAE">
        <w:rPr>
          <w:rStyle w:val="normaltextrun"/>
          <w:rFonts w:ascii="Arial" w:hAnsi="Arial" w:cs="Arial"/>
          <w:lang w:val="en-US"/>
        </w:rPr>
        <w:t>allowing</w:t>
      </w:r>
      <w:r w:rsidRPr="00022AAE">
        <w:rPr>
          <w:rStyle w:val="normaltextrun"/>
          <w:rFonts w:ascii="Arial" w:hAnsi="Arial" w:cs="Arial"/>
          <w:lang w:val="en-US"/>
        </w:rPr>
        <w:t xml:space="preserve"> memory to be stored virtually on the network itself</w:t>
      </w:r>
      <w:r w:rsidR="003C406F">
        <w:rPr>
          <w:rStyle w:val="normaltextrun"/>
          <w:rFonts w:ascii="Arial" w:hAnsi="Arial" w:cs="Arial"/>
          <w:lang w:val="en-US"/>
        </w:rPr>
        <w:t xml:space="preserve"> using attention mechanisms</w:t>
      </w:r>
      <w:r w:rsidRPr="00022AAE">
        <w:rPr>
          <w:rStyle w:val="normaltextrun"/>
          <w:rFonts w:ascii="Arial" w:hAnsi="Arial" w:cs="Arial"/>
          <w:lang w:val="en-US"/>
        </w:rPr>
        <w:t xml:space="preserve">. Hence, there is no longer a need to </w:t>
      </w:r>
      <w:r w:rsidR="003F5184">
        <w:rPr>
          <w:rStyle w:val="normaltextrun"/>
          <w:rFonts w:ascii="Arial" w:hAnsi="Arial" w:cs="Arial"/>
          <w:lang w:val="en-US"/>
        </w:rPr>
        <w:t>constantly</w:t>
      </w:r>
      <w:r w:rsidRPr="00022AAE">
        <w:rPr>
          <w:rStyle w:val="normaltextrun"/>
          <w:rFonts w:ascii="Arial" w:hAnsi="Arial" w:cs="Arial"/>
          <w:lang w:val="en-US"/>
        </w:rPr>
        <w:t xml:space="preserve"> adjust the </w:t>
      </w:r>
      <w:r w:rsidR="1879773D" w:rsidRPr="63CCD4D9">
        <w:rPr>
          <w:rStyle w:val="normaltextrun"/>
          <w:rFonts w:ascii="Arial" w:hAnsi="Arial" w:cs="Arial"/>
          <w:lang w:val="en-US"/>
        </w:rPr>
        <w:t>ML</w:t>
      </w:r>
      <w:r w:rsidRPr="00022AAE">
        <w:rPr>
          <w:rStyle w:val="normaltextrun"/>
          <w:rFonts w:ascii="Arial" w:hAnsi="Arial" w:cs="Arial"/>
          <w:lang w:val="en-US"/>
        </w:rPr>
        <w:t xml:space="preserve"> algorithm</w:t>
      </w:r>
      <w:r w:rsidR="003F5184">
        <w:rPr>
          <w:rStyle w:val="normaltextrun"/>
          <w:rFonts w:ascii="Arial" w:hAnsi="Arial" w:cs="Arial"/>
          <w:lang w:val="en-US"/>
        </w:rPr>
        <w:t xml:space="preserve"> manually</w:t>
      </w:r>
      <w:r w:rsidRPr="00022AAE">
        <w:rPr>
          <w:rStyle w:val="normaltextrun"/>
          <w:rFonts w:ascii="Arial" w:hAnsi="Arial" w:cs="Arial"/>
          <w:lang w:val="en-US"/>
        </w:rPr>
        <w:t xml:space="preserve"> as the stored memory was able to adjust it automatically based on the parameters set (number of loops to run, the changes to make if target does not match etc.).</w:t>
      </w:r>
      <w:r w:rsidRPr="00022AAE">
        <w:rPr>
          <w:rStyle w:val="eop"/>
          <w:rFonts w:ascii="Arial" w:hAnsi="Arial" w:cs="Arial"/>
        </w:rPr>
        <w:t> </w:t>
      </w:r>
    </w:p>
    <w:p w14:paraId="44C9E5AA" w14:textId="2E80AB77"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p>
    <w:p w14:paraId="107C7132" w14:textId="683A787D"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r w:rsidRPr="00022AAE">
        <w:rPr>
          <w:rStyle w:val="normaltextrun"/>
          <w:rFonts w:ascii="Arial" w:hAnsi="Arial" w:cs="Arial"/>
          <w:lang w:val="en-US"/>
        </w:rPr>
        <w:t xml:space="preserve">Transformers utilize an encoder-decoder framework to perform the training process. The encoder part of the transformer allows for data to be submitted to use for training. The dataset is converted into tokens (the stored memory) by a byte pair encoding </w:t>
      </w:r>
      <w:r w:rsidRPr="00022AAE">
        <w:rPr>
          <w:rStyle w:val="normaltextrun"/>
          <w:rFonts w:ascii="Arial" w:hAnsi="Arial" w:cs="Arial"/>
          <w:lang w:val="en-US"/>
        </w:rPr>
        <w:lastRenderedPageBreak/>
        <w:t>tokenizer. The tokens are then processed to become semantically meaningful representations, for example a poem translated into code that can be understood by the neural network and allow for it to generate an output</w:t>
      </w:r>
      <w:r w:rsidR="003C406F">
        <w:rPr>
          <w:rStyle w:val="normaltextrun"/>
          <w:rFonts w:ascii="Arial" w:hAnsi="Arial" w:cs="Arial"/>
          <w:lang w:val="en-US"/>
        </w:rPr>
        <w:t xml:space="preserve"> via inferencing</w:t>
      </w:r>
      <w:r w:rsidRPr="00022AAE">
        <w:rPr>
          <w:rStyle w:val="normaltextrun"/>
          <w:rFonts w:ascii="Arial" w:hAnsi="Arial" w:cs="Arial"/>
          <w:lang w:val="en-US"/>
        </w:rPr>
        <w:t>. The decoder part then converts the tokenized output back into a humanly understandable form of text while keeping part of the generated output in its self-attention module.</w:t>
      </w:r>
      <w:r w:rsidRPr="00022AAE">
        <w:rPr>
          <w:rStyle w:val="eop"/>
          <w:rFonts w:ascii="Arial" w:hAnsi="Arial" w:cs="Arial"/>
        </w:rPr>
        <w:t> </w:t>
      </w:r>
    </w:p>
    <w:p w14:paraId="110F34C1" w14:textId="70F10303"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p>
    <w:p w14:paraId="0F677C53" w14:textId="267CC835"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r w:rsidRPr="00022AAE">
        <w:rPr>
          <w:rStyle w:val="normaltextrun"/>
          <w:rFonts w:ascii="Arial" w:hAnsi="Arial" w:cs="Arial"/>
          <w:lang w:val="en-US"/>
        </w:rPr>
        <w:t>The self-attention module also allows for rule storage, given by the user input, so that the LLM can “remember” how to show its output even if different commands are given to it</w:t>
      </w:r>
      <w:r w:rsidR="00B04948">
        <w:rPr>
          <w:rStyle w:val="normaltextrun"/>
          <w:rFonts w:ascii="Arial" w:hAnsi="Arial" w:cs="Arial"/>
          <w:lang w:val="en-US"/>
        </w:rPr>
        <w:t xml:space="preserve"> (also known as prompt engineering)</w:t>
      </w:r>
      <w:r w:rsidRPr="00022AAE">
        <w:rPr>
          <w:rStyle w:val="normaltextrun"/>
          <w:rFonts w:ascii="Arial" w:hAnsi="Arial" w:cs="Arial"/>
          <w:lang w:val="en-US"/>
        </w:rPr>
        <w:t>.</w:t>
      </w:r>
      <w:r w:rsidR="00FB1D04">
        <w:rPr>
          <w:rStyle w:val="eop"/>
          <w:rFonts w:ascii="Arial" w:hAnsi="Arial" w:cs="Arial"/>
        </w:rPr>
        <w:t xml:space="preserve"> </w:t>
      </w:r>
      <w:r w:rsidR="00B04948">
        <w:rPr>
          <w:rStyle w:val="eop"/>
          <w:rFonts w:ascii="Arial" w:hAnsi="Arial" w:cs="Arial"/>
        </w:rPr>
        <w:t>Through this method, a user can fine-tune the model by increasing the number of encoder-decoder layers</w:t>
      </w:r>
      <w:r w:rsidR="00FF29AE">
        <w:rPr>
          <w:rStyle w:val="eop"/>
          <w:rFonts w:ascii="Arial" w:hAnsi="Arial" w:cs="Arial"/>
        </w:rPr>
        <w:t xml:space="preserve"> for inferencing</w:t>
      </w:r>
      <w:r w:rsidR="00B04948">
        <w:rPr>
          <w:rStyle w:val="eop"/>
          <w:rFonts w:ascii="Arial" w:hAnsi="Arial" w:cs="Arial"/>
        </w:rPr>
        <w:t xml:space="preserve"> and increasing the weight of desirable </w:t>
      </w:r>
      <w:r w:rsidR="009774E8">
        <w:rPr>
          <w:rStyle w:val="eop"/>
          <w:rFonts w:ascii="Arial" w:hAnsi="Arial" w:cs="Arial"/>
        </w:rPr>
        <w:t xml:space="preserve">tagged </w:t>
      </w:r>
      <w:r w:rsidR="00B04948">
        <w:rPr>
          <w:rStyle w:val="eop"/>
          <w:rFonts w:ascii="Arial" w:hAnsi="Arial" w:cs="Arial"/>
        </w:rPr>
        <w:t xml:space="preserve">tokens to </w:t>
      </w:r>
      <w:r w:rsidR="009774E8">
        <w:rPr>
          <w:rStyle w:val="eop"/>
          <w:rFonts w:ascii="Arial" w:hAnsi="Arial" w:cs="Arial"/>
        </w:rPr>
        <w:t xml:space="preserve">ensure that </w:t>
      </w:r>
      <w:r w:rsidR="001A6B35">
        <w:rPr>
          <w:rStyle w:val="eop"/>
          <w:rFonts w:ascii="Arial" w:hAnsi="Arial" w:cs="Arial"/>
        </w:rPr>
        <w:t>the wanted output is generated.</w:t>
      </w:r>
    </w:p>
    <w:p w14:paraId="10193613" w14:textId="4C4E3FC3" w:rsidR="0036646C" w:rsidRPr="00022AAE" w:rsidRDefault="0036646C" w:rsidP="00C27056">
      <w:pPr>
        <w:pStyle w:val="paragraph"/>
        <w:spacing w:before="0" w:beforeAutospacing="0" w:after="0" w:afterAutospacing="0" w:line="480" w:lineRule="auto"/>
        <w:jc w:val="both"/>
        <w:textAlignment w:val="baseline"/>
        <w:rPr>
          <w:rFonts w:ascii="Arial" w:hAnsi="Arial" w:cs="Arial"/>
        </w:rPr>
      </w:pPr>
    </w:p>
    <w:p w14:paraId="5DDE9A18" w14:textId="4BB1FFC0" w:rsidR="0034492C" w:rsidRDefault="0036646C" w:rsidP="00FB1D04">
      <w:pPr>
        <w:pStyle w:val="paragraph"/>
        <w:spacing w:before="0" w:beforeAutospacing="0" w:after="0" w:afterAutospacing="0" w:line="480" w:lineRule="auto"/>
        <w:jc w:val="both"/>
        <w:textAlignment w:val="baseline"/>
      </w:pPr>
      <w:r w:rsidRPr="00022AAE">
        <w:rPr>
          <w:rStyle w:val="normaltextrun"/>
          <w:rFonts w:ascii="Arial" w:hAnsi="Arial" w:cs="Arial"/>
          <w:lang w:val="en-US"/>
        </w:rPr>
        <w:t xml:space="preserve">On the global stage, the LLMs which have been making massive disruptions are known as generative pre-trained transformers (GPT, from which the most popular LLM gained its namesake). The three largest LLMs that are available for either commercial or research purposes are GPT-4 developed by OpenAI, </w:t>
      </w:r>
      <w:proofErr w:type="spellStart"/>
      <w:r w:rsidRPr="00022AAE">
        <w:rPr>
          <w:rStyle w:val="normaltextrun"/>
          <w:rFonts w:ascii="Arial" w:hAnsi="Arial" w:cs="Arial"/>
          <w:lang w:val="en-US"/>
        </w:rPr>
        <w:t>PaLM</w:t>
      </w:r>
      <w:proofErr w:type="spellEnd"/>
      <w:r w:rsidRPr="00022AAE">
        <w:rPr>
          <w:rStyle w:val="normaltextrun"/>
          <w:rFonts w:ascii="Arial" w:hAnsi="Arial" w:cs="Arial"/>
          <w:lang w:val="en-US"/>
        </w:rPr>
        <w:t xml:space="preserve"> 2 developed by Google and </w:t>
      </w:r>
      <w:proofErr w:type="spellStart"/>
      <w:r w:rsidRPr="00022AAE">
        <w:rPr>
          <w:rStyle w:val="normaltextrun"/>
          <w:rFonts w:ascii="Arial" w:hAnsi="Arial" w:cs="Arial"/>
          <w:lang w:val="en-US"/>
        </w:rPr>
        <w:t>L</w:t>
      </w:r>
      <w:r w:rsidR="002C370D" w:rsidRPr="00022AAE">
        <w:rPr>
          <w:rStyle w:val="normaltextrun"/>
          <w:rFonts w:ascii="Arial" w:hAnsi="Arial" w:cs="Arial"/>
          <w:lang w:val="en-US"/>
        </w:rPr>
        <w:t>l</w:t>
      </w:r>
      <w:r w:rsidRPr="00022AAE">
        <w:rPr>
          <w:rStyle w:val="normaltextrun"/>
          <w:rFonts w:ascii="Arial" w:hAnsi="Arial" w:cs="Arial"/>
          <w:lang w:val="en-US"/>
        </w:rPr>
        <w:t>aMA</w:t>
      </w:r>
      <w:proofErr w:type="spellEnd"/>
      <w:r w:rsidRPr="00022AAE">
        <w:rPr>
          <w:rStyle w:val="normaltextrun"/>
          <w:rFonts w:ascii="Arial" w:hAnsi="Arial" w:cs="Arial"/>
          <w:lang w:val="en-US"/>
        </w:rPr>
        <w:t xml:space="preserve"> 2 developed by Meta</w:t>
      </w:r>
      <w:r w:rsidR="008924E0">
        <w:rPr>
          <w:rStyle w:val="normaltextrun"/>
          <w:rFonts w:ascii="Arial" w:hAnsi="Arial" w:cs="Arial"/>
          <w:lang w:val="en-US"/>
        </w:rPr>
        <w:t xml:space="preserve"> (see Figure 1)</w:t>
      </w:r>
      <w:r w:rsidRPr="00022AAE">
        <w:rPr>
          <w:rStyle w:val="normaltextrun"/>
          <w:rFonts w:ascii="Arial" w:hAnsi="Arial" w:cs="Arial"/>
          <w:lang w:val="en-US"/>
        </w:rPr>
        <w:t>.</w:t>
      </w:r>
      <w:r w:rsidRPr="00022AAE">
        <w:rPr>
          <w:rStyle w:val="eop"/>
          <w:rFonts w:ascii="Arial" w:hAnsi="Arial" w:cs="Arial"/>
        </w:rPr>
        <w:t> </w:t>
      </w:r>
      <w:r w:rsidRPr="00022AAE">
        <w:rPr>
          <w:rStyle w:val="normaltextrun"/>
          <w:rFonts w:ascii="Arial" w:hAnsi="Arial" w:cs="Arial"/>
          <w:lang w:val="en-US"/>
        </w:rPr>
        <w:t xml:space="preserve">All current commercial LLMs are decoder only because it is generally agreed that it would be too complex for a general user with little programming knowledge to make use of both functions. Also, the developers of these LLMs do not want outside data to </w:t>
      </w:r>
      <w:r w:rsidR="00FE458E">
        <w:rPr>
          <w:rStyle w:val="normaltextrun"/>
          <w:rFonts w:ascii="Arial" w:hAnsi="Arial" w:cs="Arial"/>
          <w:lang w:val="en-US"/>
        </w:rPr>
        <w:t>contaminate</w:t>
      </w:r>
      <w:r w:rsidRPr="00022AAE">
        <w:rPr>
          <w:rStyle w:val="normaltextrun"/>
          <w:rFonts w:ascii="Arial" w:hAnsi="Arial" w:cs="Arial"/>
          <w:lang w:val="en-US"/>
        </w:rPr>
        <w:t xml:space="preserve"> the datasets which they use to train their product.</w:t>
      </w:r>
    </w:p>
    <w:p w14:paraId="4A86D32E" w14:textId="7CBEC8A5" w:rsidR="0038785D" w:rsidRDefault="003773D8" w:rsidP="00FB1D04">
      <w:pPr>
        <w:pStyle w:val="paragraph"/>
        <w:spacing w:before="0" w:beforeAutospacing="0" w:after="0" w:afterAutospacing="0" w:line="480" w:lineRule="auto"/>
        <w:jc w:val="both"/>
        <w:textAlignment w:val="baseline"/>
        <w:rPr>
          <w:rFonts w:ascii="Arial" w:hAnsi="Arial" w:cs="Arial"/>
        </w:rPr>
      </w:pPr>
      <w:r>
        <w:rPr>
          <w:rStyle w:val="wacimagecontainer"/>
          <w:rFonts w:ascii="Segoe UI" w:hAnsi="Segoe UI" w:cs="Segoe UI"/>
          <w:noProof/>
          <w:color w:val="000000"/>
          <w:sz w:val="18"/>
          <w:szCs w:val="18"/>
          <w:shd w:val="clear" w:color="auto" w:fill="FFFFFF"/>
        </w:rPr>
        <w:lastRenderedPageBreak/>
        <w:drawing>
          <wp:inline distT="0" distB="0" distL="0" distR="0" wp14:anchorId="3E245794" wp14:editId="0814BA4B">
            <wp:extent cx="5731510" cy="4565650"/>
            <wp:effectExtent l="0" t="0" r="2540" b="6350"/>
            <wp:docPr id="2113508675" name="Picture 4" descr="A tree with many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508675" name="Picture 4" descr="A tree with many different colored text&#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565650"/>
                    </a:xfrm>
                    <a:prstGeom prst="rect">
                      <a:avLst/>
                    </a:prstGeom>
                    <a:noFill/>
                    <a:ln>
                      <a:noFill/>
                    </a:ln>
                  </pic:spPr>
                </pic:pic>
              </a:graphicData>
            </a:graphic>
          </wp:inline>
        </w:drawing>
      </w:r>
    </w:p>
    <w:p w14:paraId="2129654F" w14:textId="236B625E" w:rsidR="003773D8" w:rsidRDefault="003773D8" w:rsidP="003773D8">
      <w:pPr>
        <w:pStyle w:val="paragraph"/>
        <w:spacing w:before="0" w:beforeAutospacing="0" w:after="0" w:afterAutospacing="0"/>
        <w:jc w:val="both"/>
        <w:textAlignment w:val="baseline"/>
        <w:rPr>
          <w:rStyle w:val="normaltextrun"/>
          <w:rFonts w:ascii="Arial" w:hAnsi="Arial" w:cs="Arial"/>
          <w:i/>
          <w:iCs/>
          <w:color w:val="44546A" w:themeColor="text2"/>
        </w:rPr>
      </w:pPr>
      <w:r>
        <w:rPr>
          <w:rStyle w:val="normaltextrun"/>
          <w:rFonts w:ascii="Arial" w:hAnsi="Arial" w:cs="Arial"/>
          <w:i/>
          <w:iCs/>
          <w:color w:val="44546A" w:themeColor="text2"/>
        </w:rPr>
        <w:t>Figure 1: A visual description of the progression from non-machine learning approach to machine learning approach to transformer architecture in the last 5 years</w:t>
      </w:r>
      <w:r w:rsidR="00520DA3">
        <w:rPr>
          <w:rStyle w:val="normaltextrun"/>
          <w:rFonts w:ascii="Arial" w:hAnsi="Arial" w:cs="Arial"/>
          <w:i/>
          <w:iCs/>
          <w:color w:val="44546A" w:themeColor="text2"/>
        </w:rPr>
        <w:t xml:space="preserve"> (Yann</w:t>
      </w:r>
      <w:r w:rsidR="00ED605A">
        <w:rPr>
          <w:rStyle w:val="normaltextrun"/>
          <w:rFonts w:ascii="Arial" w:hAnsi="Arial" w:cs="Arial"/>
          <w:i/>
          <w:iCs/>
          <w:color w:val="44546A" w:themeColor="text2"/>
        </w:rPr>
        <w:t>,</w:t>
      </w:r>
      <w:r w:rsidR="00520DA3">
        <w:rPr>
          <w:rStyle w:val="normaltextrun"/>
          <w:rFonts w:ascii="Arial" w:hAnsi="Arial" w:cs="Arial"/>
          <w:i/>
          <w:iCs/>
          <w:color w:val="44546A" w:themeColor="text2"/>
        </w:rPr>
        <w:t xml:space="preserve"> 2023)</w:t>
      </w:r>
    </w:p>
    <w:p w14:paraId="7A8D7E0B" w14:textId="77777777" w:rsidR="003773D8" w:rsidRPr="00FB1D04" w:rsidRDefault="003773D8" w:rsidP="003773D8">
      <w:pPr>
        <w:pStyle w:val="paragraph"/>
        <w:spacing w:before="0" w:beforeAutospacing="0" w:after="0" w:afterAutospacing="0" w:line="480" w:lineRule="auto"/>
        <w:jc w:val="both"/>
        <w:textAlignment w:val="baseline"/>
        <w:rPr>
          <w:rFonts w:ascii="Arial" w:hAnsi="Arial" w:cs="Arial"/>
        </w:rPr>
      </w:pPr>
    </w:p>
    <w:p w14:paraId="6E14F030" w14:textId="1D2A8EF5" w:rsidR="00F6064A" w:rsidRDefault="00785C9E" w:rsidP="00B52202">
      <w:pPr>
        <w:pStyle w:val="Heading1"/>
      </w:pPr>
      <w:bookmarkStart w:id="15" w:name="_Toc149396111"/>
      <w:bookmarkStart w:id="16" w:name="_Toc149491890"/>
      <w:r>
        <w:t>Solution Proposal</w:t>
      </w:r>
      <w:bookmarkEnd w:id="15"/>
      <w:bookmarkEnd w:id="16"/>
    </w:p>
    <w:p w14:paraId="0621A1D0" w14:textId="77777777" w:rsidR="00692ED8" w:rsidRPr="00073C90" w:rsidRDefault="00692ED8" w:rsidP="00986115">
      <w:pPr>
        <w:pStyle w:val="Heading2"/>
        <w:spacing w:before="0" w:line="480" w:lineRule="auto"/>
      </w:pPr>
      <w:bookmarkStart w:id="17" w:name="_Toc149396112"/>
      <w:bookmarkStart w:id="18" w:name="_Toc149491891"/>
      <w:r w:rsidRPr="00073C90">
        <w:t>Conceptual Design</w:t>
      </w:r>
      <w:bookmarkEnd w:id="17"/>
      <w:bookmarkEnd w:id="18"/>
    </w:p>
    <w:p w14:paraId="53494F99" w14:textId="210046E8" w:rsidR="00692ED8" w:rsidRPr="00073C90" w:rsidRDefault="00692ED8" w:rsidP="00986115">
      <w:pPr>
        <w:spacing w:line="480" w:lineRule="auto"/>
        <w:rPr>
          <w:rFonts w:cs="Arial"/>
        </w:rPr>
      </w:pPr>
      <w:r w:rsidRPr="00073C90">
        <w:rPr>
          <w:rFonts w:cs="Arial"/>
        </w:rPr>
        <w:t xml:space="preserve">Based upon what was found in the literature, a solution for RMIT was designed that would meet the needs of the problem statement. A tool was envisaged that would be capable of interfacing with RMIT’s corporate databases, would accept queries in </w:t>
      </w:r>
      <w:r w:rsidR="10FB0FB6" w:rsidRPr="00073C90">
        <w:rPr>
          <w:rFonts w:cs="Arial"/>
        </w:rPr>
        <w:t>NL</w:t>
      </w:r>
      <w:r w:rsidRPr="00073C90">
        <w:rPr>
          <w:rFonts w:cs="Arial"/>
        </w:rPr>
        <w:t xml:space="preserve">, translate that into SQL and </w:t>
      </w:r>
      <w:r w:rsidR="4EDFDB17" w:rsidRPr="00073C90">
        <w:rPr>
          <w:rFonts w:cs="Arial"/>
        </w:rPr>
        <w:t>seamlessly</w:t>
      </w:r>
      <w:r w:rsidRPr="00073C90">
        <w:rPr>
          <w:rFonts w:cs="Arial"/>
        </w:rPr>
        <w:t xml:space="preserve"> execute that query</w:t>
      </w:r>
      <w:r w:rsidR="69036B25" w:rsidRPr="00073C90">
        <w:rPr>
          <w:rFonts w:cs="Arial"/>
        </w:rPr>
        <w:t>.</w:t>
      </w:r>
      <w:r w:rsidRPr="00073C90">
        <w:rPr>
          <w:rFonts w:cs="Arial"/>
        </w:rPr>
        <w:t xml:space="preserve"> This tool is henceforth referred to as the NLIDB tool, and the conceptual design is summarised in </w:t>
      </w:r>
      <w:r w:rsidRPr="00073C90">
        <w:rPr>
          <w:rFonts w:cs="Arial"/>
        </w:rPr>
        <w:fldChar w:fldCharType="begin"/>
      </w:r>
      <w:r w:rsidRPr="00073C90">
        <w:rPr>
          <w:rFonts w:cs="Arial"/>
        </w:rPr>
        <w:instrText xml:space="preserve"> REF _Ref149154107 \h  \* MERGEFORMAT </w:instrText>
      </w:r>
      <w:r w:rsidRPr="00073C90">
        <w:rPr>
          <w:rFonts w:cs="Arial"/>
        </w:rPr>
      </w:r>
      <w:r w:rsidRPr="00073C90">
        <w:rPr>
          <w:rFonts w:cs="Arial"/>
        </w:rPr>
        <w:fldChar w:fldCharType="separate"/>
      </w:r>
      <w:r w:rsidR="00253909" w:rsidRPr="00253909">
        <w:rPr>
          <w:rFonts w:cs="Arial"/>
        </w:rPr>
        <w:t xml:space="preserve">Figure </w:t>
      </w:r>
      <w:r w:rsidRPr="00073C90">
        <w:rPr>
          <w:rFonts w:cs="Arial"/>
        </w:rPr>
        <w:fldChar w:fldCharType="end"/>
      </w:r>
      <w:r w:rsidRPr="00073C90">
        <w:rPr>
          <w:rFonts w:cs="Arial"/>
        </w:rPr>
        <w:t xml:space="preserve">. This diagram demonstrates how the user interacts with the database using a </w:t>
      </w:r>
      <w:r w:rsidR="3C0CE318" w:rsidRPr="00073C90">
        <w:rPr>
          <w:rFonts w:cs="Arial"/>
        </w:rPr>
        <w:t>NL</w:t>
      </w:r>
      <w:r w:rsidRPr="00073C90">
        <w:rPr>
          <w:rFonts w:cs="Arial"/>
        </w:rPr>
        <w:t xml:space="preserve"> </w:t>
      </w:r>
      <w:r w:rsidRPr="00073C90">
        <w:rPr>
          <w:rFonts w:cs="Arial"/>
        </w:rPr>
        <w:lastRenderedPageBreak/>
        <w:t>Interface (basically a text input) and demonstrates the components of the system that will need to be constructed. The tool will consist of:</w:t>
      </w:r>
    </w:p>
    <w:p w14:paraId="3E7F92C6" w14:textId="77777777" w:rsidR="00692ED8" w:rsidRPr="00073C90" w:rsidRDefault="00692ED8" w:rsidP="00986115">
      <w:pPr>
        <w:pStyle w:val="ListParagraph"/>
        <w:numPr>
          <w:ilvl w:val="0"/>
          <w:numId w:val="22"/>
        </w:numPr>
        <w:spacing w:line="480" w:lineRule="auto"/>
        <w:rPr>
          <w:rFonts w:cs="Arial"/>
        </w:rPr>
      </w:pPr>
      <w:r w:rsidRPr="00073C90">
        <w:rPr>
          <w:rFonts w:cs="Arial"/>
        </w:rPr>
        <w:t>A front end, the user interface, consisting of:</w:t>
      </w:r>
    </w:p>
    <w:p w14:paraId="3F2E88E0" w14:textId="509D369E" w:rsidR="00692ED8" w:rsidRPr="00073C90" w:rsidRDefault="00692ED8" w:rsidP="00986115">
      <w:pPr>
        <w:pStyle w:val="ListParagraph"/>
        <w:numPr>
          <w:ilvl w:val="1"/>
          <w:numId w:val="22"/>
        </w:numPr>
        <w:spacing w:line="480" w:lineRule="auto"/>
        <w:rPr>
          <w:rFonts w:cs="Arial"/>
        </w:rPr>
      </w:pPr>
      <w:r w:rsidRPr="00073C90">
        <w:rPr>
          <w:rFonts w:cs="Arial"/>
        </w:rPr>
        <w:t xml:space="preserve">An Input Interface that will accept </w:t>
      </w:r>
      <w:r w:rsidR="52F614C1" w:rsidRPr="63CCD4D9">
        <w:rPr>
          <w:rFonts w:cs="Arial"/>
        </w:rPr>
        <w:t>N</w:t>
      </w:r>
      <w:r w:rsidR="69036B25" w:rsidRPr="63CCD4D9">
        <w:rPr>
          <w:rFonts w:cs="Arial"/>
        </w:rPr>
        <w:t xml:space="preserve">atural </w:t>
      </w:r>
      <w:r w:rsidR="1D34637C" w:rsidRPr="63CCD4D9">
        <w:rPr>
          <w:rFonts w:cs="Arial"/>
        </w:rPr>
        <w:t>L</w:t>
      </w:r>
      <w:r w:rsidR="69036B25" w:rsidRPr="63CCD4D9">
        <w:rPr>
          <w:rFonts w:cs="Arial"/>
        </w:rPr>
        <w:t xml:space="preserve">anguage </w:t>
      </w:r>
      <w:r w:rsidR="27ED5B80" w:rsidRPr="63CCD4D9">
        <w:rPr>
          <w:rFonts w:cs="Arial"/>
        </w:rPr>
        <w:t>Q</w:t>
      </w:r>
      <w:r w:rsidR="69036B25" w:rsidRPr="63CCD4D9">
        <w:rPr>
          <w:rFonts w:cs="Arial"/>
        </w:rPr>
        <w:t>ueries</w:t>
      </w:r>
      <w:r w:rsidRPr="00073C90">
        <w:rPr>
          <w:rFonts w:cs="Arial"/>
        </w:rPr>
        <w:t xml:space="preserve"> (NLQ)</w:t>
      </w:r>
    </w:p>
    <w:p w14:paraId="7745D622" w14:textId="2937A406" w:rsidR="00692ED8" w:rsidRPr="00073C90" w:rsidRDefault="00692ED8" w:rsidP="00986115">
      <w:pPr>
        <w:pStyle w:val="ListParagraph"/>
        <w:numPr>
          <w:ilvl w:val="1"/>
          <w:numId w:val="22"/>
        </w:numPr>
        <w:spacing w:line="480" w:lineRule="auto"/>
        <w:rPr>
          <w:rFonts w:cs="Arial"/>
        </w:rPr>
      </w:pPr>
      <w:r w:rsidRPr="00073C90">
        <w:rPr>
          <w:rFonts w:cs="Arial"/>
        </w:rPr>
        <w:t xml:space="preserve">A query pre-processor, that will combine the NLQ with the database schema, and transform it into a suitable </w:t>
      </w:r>
      <w:r w:rsidR="41281400" w:rsidRPr="63CCD4D9">
        <w:rPr>
          <w:rFonts w:cs="Arial"/>
        </w:rPr>
        <w:t>sequence</w:t>
      </w:r>
      <w:r w:rsidRPr="00073C90">
        <w:rPr>
          <w:rFonts w:cs="Arial"/>
        </w:rPr>
        <w:t xml:space="preserve"> for the transformer layer (the back end).</w:t>
      </w:r>
    </w:p>
    <w:p w14:paraId="4D34D19C" w14:textId="77777777" w:rsidR="00692ED8" w:rsidRPr="00073C90" w:rsidRDefault="00692ED8" w:rsidP="00986115">
      <w:pPr>
        <w:pStyle w:val="ListParagraph"/>
        <w:numPr>
          <w:ilvl w:val="1"/>
          <w:numId w:val="22"/>
        </w:numPr>
        <w:spacing w:line="480" w:lineRule="auto"/>
        <w:rPr>
          <w:rFonts w:cs="Arial"/>
        </w:rPr>
      </w:pPr>
      <w:r w:rsidRPr="00073C90">
        <w:rPr>
          <w:rFonts w:cs="Arial"/>
        </w:rPr>
        <w:t>A Display Interface, that will present results to the user (and make them available for export)</w:t>
      </w:r>
    </w:p>
    <w:p w14:paraId="7E5A1FDD" w14:textId="77777777" w:rsidR="00692ED8" w:rsidRPr="00073C90" w:rsidRDefault="00692ED8" w:rsidP="00986115">
      <w:pPr>
        <w:pStyle w:val="ListParagraph"/>
        <w:numPr>
          <w:ilvl w:val="0"/>
          <w:numId w:val="22"/>
        </w:numPr>
        <w:spacing w:line="480" w:lineRule="auto"/>
        <w:rPr>
          <w:rFonts w:cs="Arial"/>
        </w:rPr>
      </w:pPr>
      <w:r w:rsidRPr="00073C90">
        <w:rPr>
          <w:rFonts w:cs="Arial"/>
        </w:rPr>
        <w:t>A data source, consisting of</w:t>
      </w:r>
    </w:p>
    <w:p w14:paraId="62856B73" w14:textId="77777777" w:rsidR="00692ED8" w:rsidRPr="00073C90" w:rsidRDefault="00692ED8" w:rsidP="00986115">
      <w:pPr>
        <w:pStyle w:val="ListParagraph"/>
        <w:numPr>
          <w:ilvl w:val="1"/>
          <w:numId w:val="22"/>
        </w:numPr>
        <w:spacing w:line="480" w:lineRule="auto"/>
        <w:rPr>
          <w:rFonts w:cs="Arial"/>
        </w:rPr>
      </w:pPr>
      <w:r w:rsidRPr="00073C90">
        <w:rPr>
          <w:rFonts w:cs="Arial"/>
        </w:rPr>
        <w:t>The relational database that is being queried.</w:t>
      </w:r>
    </w:p>
    <w:p w14:paraId="337818E2" w14:textId="77777777" w:rsidR="00692ED8" w:rsidRPr="00073C90" w:rsidRDefault="00692ED8" w:rsidP="00986115">
      <w:pPr>
        <w:pStyle w:val="ListParagraph"/>
        <w:numPr>
          <w:ilvl w:val="1"/>
          <w:numId w:val="22"/>
        </w:numPr>
        <w:spacing w:line="480" w:lineRule="auto"/>
        <w:rPr>
          <w:rFonts w:cs="Arial"/>
        </w:rPr>
      </w:pPr>
      <w:r w:rsidRPr="00073C90">
        <w:rPr>
          <w:rFonts w:cs="Arial"/>
        </w:rPr>
        <w:t>An interface to query the database using SQL (for the database managers).</w:t>
      </w:r>
    </w:p>
    <w:p w14:paraId="215F647B" w14:textId="2E0781A5" w:rsidR="00692ED8" w:rsidRPr="00073C90" w:rsidRDefault="00692ED8" w:rsidP="00986115">
      <w:pPr>
        <w:pStyle w:val="ListParagraph"/>
        <w:numPr>
          <w:ilvl w:val="0"/>
          <w:numId w:val="22"/>
        </w:numPr>
        <w:spacing w:line="480" w:lineRule="auto"/>
        <w:rPr>
          <w:rFonts w:cs="Arial"/>
        </w:rPr>
      </w:pPr>
      <w:r w:rsidRPr="00073C90">
        <w:rPr>
          <w:rFonts w:cs="Arial"/>
        </w:rPr>
        <w:t xml:space="preserve">A back end, consisting of the </w:t>
      </w:r>
      <w:r w:rsidR="69036B25" w:rsidRPr="63CCD4D9">
        <w:rPr>
          <w:rFonts w:cs="Arial"/>
        </w:rPr>
        <w:t>transformer</w:t>
      </w:r>
      <w:r w:rsidRPr="00073C90">
        <w:rPr>
          <w:rFonts w:cs="Arial"/>
        </w:rPr>
        <w:t xml:space="preserve"> module that will translate the NLQ to SQL. This back end may be hosted locally, or be cloud based and accessible via an application programming interface</w:t>
      </w:r>
      <w:r w:rsidR="69036B25" w:rsidRPr="63CCD4D9">
        <w:rPr>
          <w:rFonts w:cs="Arial"/>
        </w:rPr>
        <w:t>.</w:t>
      </w:r>
    </w:p>
    <w:p w14:paraId="639E7602" w14:textId="77777777" w:rsidR="00692ED8" w:rsidRPr="00073C90" w:rsidRDefault="00692ED8" w:rsidP="00986115">
      <w:pPr>
        <w:spacing w:line="480" w:lineRule="auto"/>
        <w:rPr>
          <w:rFonts w:cs="Arial"/>
        </w:rPr>
      </w:pPr>
    </w:p>
    <w:p w14:paraId="512214D3" w14:textId="1529122C" w:rsidR="00692ED8" w:rsidRPr="00073C90" w:rsidRDefault="00692ED8" w:rsidP="00986115">
      <w:pPr>
        <w:spacing w:line="480" w:lineRule="auto"/>
        <w:rPr>
          <w:rFonts w:cs="Arial"/>
        </w:rPr>
      </w:pPr>
      <w:r w:rsidRPr="00073C90">
        <w:rPr>
          <w:rFonts w:cs="Arial"/>
        </w:rPr>
        <w:t xml:space="preserve">The development of the NLIDB tool will follow a software development process. The individual modules will be developed independently of each other, taking care of how the modules will connect with each other. The core capability of the tool is the transformer module, and a solution will be sourced from the open literature. The NLIDB development </w:t>
      </w:r>
      <w:r w:rsidR="0D84C049" w:rsidRPr="63CCD4D9">
        <w:rPr>
          <w:rFonts w:cs="Arial"/>
        </w:rPr>
        <w:t>is summarised</w:t>
      </w:r>
      <w:r w:rsidRPr="00073C90">
        <w:rPr>
          <w:rFonts w:cs="Arial"/>
        </w:rPr>
        <w:t xml:space="preserve"> in the </w:t>
      </w:r>
      <w:r w:rsidR="0D84C049" w:rsidRPr="63CCD4D9">
        <w:rPr>
          <w:rFonts w:cs="Arial"/>
        </w:rPr>
        <w:t>subsequent</w:t>
      </w:r>
      <w:r w:rsidRPr="00073C90">
        <w:rPr>
          <w:rFonts w:cs="Arial"/>
        </w:rPr>
        <w:t xml:space="preserve"> sections.</w:t>
      </w:r>
    </w:p>
    <w:p w14:paraId="2385C449" w14:textId="77777777" w:rsidR="00692ED8" w:rsidRPr="00073C90" w:rsidRDefault="00692ED8" w:rsidP="00692ED8">
      <w:pPr>
        <w:keepNext/>
        <w:spacing w:line="360" w:lineRule="auto"/>
        <w:rPr>
          <w:rFonts w:cs="Arial"/>
        </w:rPr>
      </w:pPr>
      <w:r w:rsidRPr="00073C90">
        <w:rPr>
          <w:rFonts w:cs="Arial"/>
          <w:noProof/>
        </w:rPr>
        <w:lastRenderedPageBreak/>
        <w:drawing>
          <wp:inline distT="0" distB="0" distL="0" distR="0" wp14:anchorId="6EAEA916" wp14:editId="3D9992C6">
            <wp:extent cx="6105256" cy="3495675"/>
            <wp:effectExtent l="0" t="0" r="0" b="0"/>
            <wp:docPr id="1454157963" name="Picture 1454157963"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57963" name="Picture 1" descr="A diagram of a computer syste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110209" cy="3498511"/>
                    </a:xfrm>
                    <a:prstGeom prst="rect">
                      <a:avLst/>
                    </a:prstGeom>
                  </pic:spPr>
                </pic:pic>
              </a:graphicData>
            </a:graphic>
          </wp:inline>
        </w:drawing>
      </w:r>
    </w:p>
    <w:p w14:paraId="45215C61" w14:textId="06AE7DDC" w:rsidR="63CCD4D9" w:rsidRDefault="00692ED8" w:rsidP="00995708">
      <w:pPr>
        <w:spacing w:line="360" w:lineRule="auto"/>
        <w:rPr>
          <w:rFonts w:cs="Arial"/>
          <w:i/>
          <w:iCs/>
          <w:color w:val="44546A" w:themeColor="text2"/>
        </w:rPr>
      </w:pPr>
      <w:bookmarkStart w:id="19" w:name="_Ref149154107"/>
      <w:r w:rsidRPr="00A610AA">
        <w:rPr>
          <w:rFonts w:cs="Arial"/>
          <w:i/>
          <w:iCs/>
          <w:color w:val="44546A" w:themeColor="text2"/>
        </w:rPr>
        <w:t xml:space="preserve">Figure </w:t>
      </w:r>
      <w:bookmarkEnd w:id="19"/>
      <w:r w:rsidR="00A610AA">
        <w:rPr>
          <w:rFonts w:cs="Arial"/>
          <w:i/>
          <w:iCs/>
          <w:color w:val="44546A" w:themeColor="text2"/>
        </w:rPr>
        <w:t>2</w:t>
      </w:r>
      <w:r w:rsidRPr="00A610AA">
        <w:rPr>
          <w:rFonts w:cs="Arial"/>
          <w:i/>
          <w:iCs/>
          <w:color w:val="44546A" w:themeColor="text2"/>
        </w:rPr>
        <w:t xml:space="preserve">: </w:t>
      </w:r>
      <w:proofErr w:type="spellStart"/>
      <w:r w:rsidRPr="00A610AA">
        <w:rPr>
          <w:rFonts w:cs="Arial"/>
          <w:i/>
          <w:iCs/>
          <w:color w:val="44546A" w:themeColor="text2"/>
        </w:rPr>
        <w:t>CogniQuery</w:t>
      </w:r>
      <w:proofErr w:type="spellEnd"/>
      <w:r w:rsidR="00A610AA">
        <w:rPr>
          <w:rFonts w:cs="Arial"/>
          <w:i/>
          <w:iCs/>
          <w:color w:val="44546A" w:themeColor="text2"/>
        </w:rPr>
        <w:t xml:space="preserve"> (our project team name)</w:t>
      </w:r>
      <w:r w:rsidRPr="00A610AA">
        <w:rPr>
          <w:rFonts w:cs="Arial"/>
          <w:i/>
          <w:iCs/>
          <w:color w:val="44546A" w:themeColor="text2"/>
        </w:rPr>
        <w:t xml:space="preserve"> NLIDB program/system general outline</w:t>
      </w:r>
    </w:p>
    <w:p w14:paraId="14E2EFCD" w14:textId="77777777" w:rsidR="00995708" w:rsidRPr="00995708" w:rsidRDefault="00995708" w:rsidP="00995708">
      <w:pPr>
        <w:spacing w:line="360" w:lineRule="auto"/>
        <w:rPr>
          <w:rFonts w:cs="Arial"/>
          <w:i/>
          <w:iCs/>
          <w:color w:val="44546A" w:themeColor="text2"/>
        </w:rPr>
      </w:pPr>
    </w:p>
    <w:p w14:paraId="1A891C31" w14:textId="0A63BA2F" w:rsidR="00785C9E" w:rsidRPr="00785C9E" w:rsidRDefault="00785C9E" w:rsidP="00995708">
      <w:pPr>
        <w:pStyle w:val="Heading2"/>
        <w:spacing w:before="0" w:line="480" w:lineRule="auto"/>
      </w:pPr>
      <w:bookmarkStart w:id="20" w:name="_Toc149396113"/>
      <w:bookmarkStart w:id="21" w:name="_Toc149491892"/>
      <w:r>
        <w:t xml:space="preserve">Model </w:t>
      </w:r>
      <w:bookmarkEnd w:id="20"/>
      <w:r w:rsidR="000B3C3A">
        <w:t>Discovery</w:t>
      </w:r>
      <w:bookmarkEnd w:id="21"/>
    </w:p>
    <w:p w14:paraId="27EB1E75" w14:textId="0FAD7BE1" w:rsidR="63CCD4D9" w:rsidRDefault="00692ED8" w:rsidP="00995708">
      <w:pPr>
        <w:spacing w:line="480" w:lineRule="auto"/>
        <w:rPr>
          <w:rFonts w:cs="Arial"/>
        </w:rPr>
      </w:pPr>
      <w:r w:rsidRPr="00073C90">
        <w:rPr>
          <w:rFonts w:cs="Arial"/>
        </w:rPr>
        <w:t>The top solutions</w:t>
      </w:r>
      <w:r w:rsidRPr="00073C90">
        <w:rPr>
          <w:rStyle w:val="FootnoteReference"/>
          <w:rFonts w:cs="Arial"/>
        </w:rPr>
        <w:footnoteReference w:id="2"/>
      </w:r>
      <w:r w:rsidRPr="00073C90">
        <w:rPr>
          <w:rFonts w:cs="Arial"/>
        </w:rPr>
        <w:t xml:space="preserve"> on the Spider dataset were examined, and two solutions were </w:t>
      </w:r>
      <w:r w:rsidR="003A6ABC" w:rsidRPr="00073C90">
        <w:rPr>
          <w:rFonts w:cs="Arial"/>
        </w:rPr>
        <w:t>down selected</w:t>
      </w:r>
      <w:r w:rsidR="69036B25" w:rsidRPr="00073C90">
        <w:rPr>
          <w:rFonts w:cs="Arial"/>
        </w:rPr>
        <w:t>.</w:t>
      </w:r>
      <w:r w:rsidRPr="00073C90">
        <w:rPr>
          <w:rFonts w:cs="Arial"/>
        </w:rPr>
        <w:t xml:space="preserve"> A quick examination of approaches shows several different strategies and approaches for solving the machine learning tasks of semantic parsing and text-2-SQL conversion. </w:t>
      </w:r>
    </w:p>
    <w:p w14:paraId="3F7161F1" w14:textId="77777777" w:rsidR="00692ED8" w:rsidRPr="00073C90" w:rsidRDefault="00692ED8" w:rsidP="00914EED">
      <w:pPr>
        <w:spacing w:line="480" w:lineRule="auto"/>
        <w:rPr>
          <w:rFonts w:cs="Arial"/>
          <w:b/>
        </w:rPr>
      </w:pPr>
      <w:r w:rsidRPr="63CCD4D9">
        <w:rPr>
          <w:rFonts w:cs="Arial"/>
          <w:b/>
        </w:rPr>
        <w:t>Problem decoupling</w:t>
      </w:r>
    </w:p>
    <w:p w14:paraId="5E31913E" w14:textId="3C5BD271" w:rsidR="63CCD4D9" w:rsidRDefault="00692ED8" w:rsidP="00914EED">
      <w:pPr>
        <w:spacing w:line="480" w:lineRule="auto"/>
        <w:rPr>
          <w:rFonts w:cs="Arial"/>
        </w:rPr>
      </w:pPr>
      <w:r w:rsidRPr="00073C90">
        <w:rPr>
          <w:rFonts w:cs="Arial"/>
        </w:rPr>
        <w:t xml:space="preserve">The task of text-to-SQL is divided into multiple, </w:t>
      </w:r>
      <w:r w:rsidR="0A4A588A" w:rsidRPr="63CCD4D9">
        <w:rPr>
          <w:rFonts w:cs="Arial"/>
        </w:rPr>
        <w:t>simpler</w:t>
      </w:r>
      <w:r w:rsidR="69036B25" w:rsidRPr="63CCD4D9">
        <w:rPr>
          <w:rFonts w:cs="Arial"/>
        </w:rPr>
        <w:t xml:space="preserve"> task</w:t>
      </w:r>
      <w:r w:rsidR="61A5384C" w:rsidRPr="63CCD4D9">
        <w:rPr>
          <w:rFonts w:cs="Arial"/>
        </w:rPr>
        <w:t>s</w:t>
      </w:r>
      <w:r w:rsidR="69036B25" w:rsidRPr="63CCD4D9">
        <w:rPr>
          <w:rFonts w:cs="Arial"/>
        </w:rPr>
        <w:t>.</w:t>
      </w:r>
      <w:r w:rsidRPr="00073C90">
        <w:rPr>
          <w:rFonts w:cs="Arial"/>
        </w:rPr>
        <w:t xml:space="preserve"> Commonly, this involved </w:t>
      </w:r>
      <w:r w:rsidR="45A0779D" w:rsidRPr="63CCD4D9">
        <w:rPr>
          <w:rFonts w:cs="Arial"/>
        </w:rPr>
        <w:t>separating</w:t>
      </w:r>
      <w:r w:rsidRPr="00073C90">
        <w:rPr>
          <w:rFonts w:cs="Arial"/>
        </w:rPr>
        <w:t xml:space="preserve"> the </w:t>
      </w:r>
      <w:r w:rsidRPr="63CCD4D9">
        <w:rPr>
          <w:rFonts w:cs="Arial"/>
          <w:i/>
        </w:rPr>
        <w:t>schema linking</w:t>
      </w:r>
      <w:r w:rsidRPr="00073C90">
        <w:rPr>
          <w:rFonts w:cs="Arial"/>
        </w:rPr>
        <w:t xml:space="preserve"> task, where required fields from the database are identified, from the </w:t>
      </w:r>
      <w:r w:rsidRPr="63CCD4D9">
        <w:rPr>
          <w:rFonts w:cs="Arial"/>
          <w:i/>
        </w:rPr>
        <w:t>semantic-parsing</w:t>
      </w:r>
      <w:r w:rsidRPr="00073C90">
        <w:rPr>
          <w:rFonts w:cs="Arial"/>
        </w:rPr>
        <w:t xml:space="preserve"> task, which seeks to understand how the various </w:t>
      </w:r>
      <w:r w:rsidR="69036B25" w:rsidRPr="63CCD4D9">
        <w:rPr>
          <w:rFonts w:cs="Arial"/>
        </w:rPr>
        <w:t>field</w:t>
      </w:r>
      <w:r w:rsidR="37C512B9" w:rsidRPr="63CCD4D9">
        <w:rPr>
          <w:rFonts w:cs="Arial"/>
        </w:rPr>
        <w:t>s</w:t>
      </w:r>
      <w:r w:rsidRPr="00073C90">
        <w:rPr>
          <w:rFonts w:cs="Arial"/>
        </w:rPr>
        <w:t xml:space="preserve"> are meaningfully related to the NLQ. </w:t>
      </w:r>
    </w:p>
    <w:p w14:paraId="1B51531A" w14:textId="77777777" w:rsidR="00AF4A71" w:rsidRDefault="00AF4A71">
      <w:pPr>
        <w:rPr>
          <w:rFonts w:cs="Arial"/>
          <w:b/>
          <w:bCs/>
        </w:rPr>
      </w:pPr>
      <w:r>
        <w:rPr>
          <w:rFonts w:cs="Arial"/>
          <w:b/>
          <w:bCs/>
        </w:rPr>
        <w:br w:type="page"/>
      </w:r>
    </w:p>
    <w:p w14:paraId="22ECE09E" w14:textId="04250584" w:rsidR="00692ED8" w:rsidRPr="00073C90" w:rsidRDefault="69036B25" w:rsidP="00914EED">
      <w:pPr>
        <w:spacing w:line="480" w:lineRule="auto"/>
        <w:rPr>
          <w:rFonts w:cs="Arial"/>
          <w:b/>
        </w:rPr>
      </w:pPr>
      <w:r w:rsidRPr="63CCD4D9">
        <w:rPr>
          <w:rFonts w:cs="Arial"/>
          <w:b/>
          <w:bCs/>
        </w:rPr>
        <w:lastRenderedPageBreak/>
        <w:t>Chain-of-thought</w:t>
      </w:r>
    </w:p>
    <w:p w14:paraId="26F21E15" w14:textId="09D1454A" w:rsidR="63CCD4D9" w:rsidRDefault="69036B25" w:rsidP="00914EED">
      <w:pPr>
        <w:spacing w:line="480" w:lineRule="auto"/>
        <w:rPr>
          <w:rFonts w:cs="Arial"/>
        </w:rPr>
      </w:pPr>
      <w:r w:rsidRPr="63CCD4D9">
        <w:rPr>
          <w:rFonts w:cs="Arial"/>
        </w:rPr>
        <w:t xml:space="preserve">Similar to problem decoupling, the chain-of-thought approach considers the structure of the problem that is posed to the large language model. For example, the DIN-SQL model prompts a LLM to first classify </w:t>
      </w:r>
      <w:r w:rsidR="751A1147" w:rsidRPr="63CCD4D9">
        <w:rPr>
          <w:rFonts w:cs="Arial"/>
        </w:rPr>
        <w:t>the</w:t>
      </w:r>
      <w:r w:rsidRPr="63CCD4D9">
        <w:rPr>
          <w:rFonts w:cs="Arial"/>
        </w:rPr>
        <w:t xml:space="preserve"> </w:t>
      </w:r>
      <w:r w:rsidR="372B4F50" w:rsidRPr="63CCD4D9">
        <w:rPr>
          <w:rFonts w:cs="Arial"/>
        </w:rPr>
        <w:t>NLQ-to</w:t>
      </w:r>
      <w:r w:rsidRPr="63CCD4D9">
        <w:rPr>
          <w:rFonts w:cs="Arial"/>
        </w:rPr>
        <w:t xml:space="preserve">-SQL conversion task according to </w:t>
      </w:r>
      <w:r w:rsidR="3CA898A7" w:rsidRPr="63CCD4D9">
        <w:rPr>
          <w:rFonts w:cs="Arial"/>
        </w:rPr>
        <w:t>its</w:t>
      </w:r>
      <w:r w:rsidRPr="63CCD4D9">
        <w:rPr>
          <w:rFonts w:cs="Arial"/>
        </w:rPr>
        <w:t xml:space="preserve"> complexity, and then use solve the problem using different strategies based on that complexity</w:t>
      </w:r>
      <w:r w:rsidR="0ACE8AAC" w:rsidRPr="63CCD4D9">
        <w:rPr>
          <w:rFonts w:cs="Arial"/>
        </w:rPr>
        <w:t xml:space="preserve"> (chain-of-thought approach)</w:t>
      </w:r>
      <w:r w:rsidRPr="63CCD4D9">
        <w:rPr>
          <w:rFonts w:cs="Arial"/>
        </w:rPr>
        <w:t>.</w:t>
      </w:r>
    </w:p>
    <w:p w14:paraId="4BBEDA83" w14:textId="77777777" w:rsidR="00692ED8" w:rsidRPr="00073C90" w:rsidRDefault="00692ED8" w:rsidP="00914EED">
      <w:pPr>
        <w:spacing w:line="480" w:lineRule="auto"/>
        <w:rPr>
          <w:rFonts w:cs="Arial"/>
          <w:b/>
        </w:rPr>
      </w:pPr>
      <w:r w:rsidRPr="63CCD4D9">
        <w:rPr>
          <w:rFonts w:cs="Arial"/>
          <w:b/>
        </w:rPr>
        <w:t>Preprocessing</w:t>
      </w:r>
    </w:p>
    <w:p w14:paraId="1B960028" w14:textId="007C7F50" w:rsidR="63CCD4D9" w:rsidRDefault="00692ED8" w:rsidP="00914EED">
      <w:pPr>
        <w:spacing w:line="480" w:lineRule="auto"/>
        <w:rPr>
          <w:rFonts w:cs="Arial"/>
        </w:rPr>
      </w:pPr>
      <w:r w:rsidRPr="00073C90">
        <w:rPr>
          <w:rFonts w:cs="Arial"/>
        </w:rPr>
        <w:t xml:space="preserve">The database schemas were frequently pre-processed, as to as much as possible standardise the inputs to better fine-tune LLM and aid in the generalisation between </w:t>
      </w:r>
      <w:r w:rsidR="69036B25" w:rsidRPr="63CCD4D9">
        <w:rPr>
          <w:rFonts w:cs="Arial"/>
        </w:rPr>
        <w:t>database</w:t>
      </w:r>
      <w:r w:rsidR="49736FDD" w:rsidRPr="63CCD4D9">
        <w:rPr>
          <w:rFonts w:cs="Arial"/>
        </w:rPr>
        <w:t>s</w:t>
      </w:r>
      <w:r w:rsidR="69036B25" w:rsidRPr="63CCD4D9">
        <w:rPr>
          <w:rFonts w:cs="Arial"/>
        </w:rPr>
        <w:t>.</w:t>
      </w:r>
      <w:r w:rsidR="62075A8E" w:rsidRPr="63CCD4D9">
        <w:rPr>
          <w:rFonts w:cs="Arial"/>
        </w:rPr>
        <w:t xml:space="preserve"> Preprocessing may also have been used to standardise feature </w:t>
      </w:r>
      <w:r w:rsidR="00914EED" w:rsidRPr="63CCD4D9">
        <w:rPr>
          <w:rFonts w:cs="Arial"/>
        </w:rPr>
        <w:t>names or</w:t>
      </w:r>
      <w:r w:rsidR="62075A8E" w:rsidRPr="63CCD4D9">
        <w:rPr>
          <w:rFonts w:cs="Arial"/>
        </w:rPr>
        <w:t xml:space="preserve"> replace feature names with more semantically meaningful names (</w:t>
      </w:r>
      <w:r w:rsidR="00914EED" w:rsidRPr="63CCD4D9">
        <w:rPr>
          <w:rFonts w:cs="Arial"/>
        </w:rPr>
        <w:t>e.g.,</w:t>
      </w:r>
      <w:r w:rsidR="62075A8E" w:rsidRPr="63CCD4D9">
        <w:rPr>
          <w:rFonts w:cs="Arial"/>
        </w:rPr>
        <w:t xml:space="preserve"> </w:t>
      </w:r>
      <w:proofErr w:type="spellStart"/>
      <w:r w:rsidR="62075A8E" w:rsidRPr="63CCD4D9">
        <w:rPr>
          <w:rFonts w:cs="Arial"/>
          <w:i/>
          <w:iCs/>
        </w:rPr>
        <w:t>mvtitle</w:t>
      </w:r>
      <w:proofErr w:type="spellEnd"/>
      <w:r w:rsidR="62075A8E" w:rsidRPr="63CCD4D9">
        <w:rPr>
          <w:rFonts w:cs="Arial"/>
          <w:i/>
          <w:iCs/>
        </w:rPr>
        <w:t xml:space="preserve"> </w:t>
      </w:r>
      <w:r w:rsidR="670D1C7D" w:rsidRPr="63CCD4D9">
        <w:rPr>
          <w:rFonts w:cs="Arial"/>
        </w:rPr>
        <w:t xml:space="preserve">becomes </w:t>
      </w:r>
      <w:proofErr w:type="spellStart"/>
      <w:r w:rsidR="670D1C7D" w:rsidRPr="63CCD4D9">
        <w:rPr>
          <w:rFonts w:cs="Arial"/>
          <w:i/>
          <w:iCs/>
        </w:rPr>
        <w:t>movie_title</w:t>
      </w:r>
      <w:proofErr w:type="spellEnd"/>
      <w:r w:rsidR="670D1C7D" w:rsidRPr="63CCD4D9">
        <w:rPr>
          <w:rFonts w:cs="Arial"/>
          <w:i/>
          <w:iCs/>
        </w:rPr>
        <w:t>)</w:t>
      </w:r>
      <w:r w:rsidR="670D1C7D" w:rsidRPr="63CCD4D9">
        <w:rPr>
          <w:rFonts w:cs="Arial"/>
        </w:rPr>
        <w:t>.</w:t>
      </w:r>
    </w:p>
    <w:p w14:paraId="4D61AD5B" w14:textId="77777777" w:rsidR="00692ED8" w:rsidRPr="00073C90" w:rsidRDefault="00692ED8" w:rsidP="00914EED">
      <w:pPr>
        <w:spacing w:line="480" w:lineRule="auto"/>
        <w:rPr>
          <w:rFonts w:cs="Arial"/>
          <w:b/>
        </w:rPr>
      </w:pPr>
      <w:r w:rsidRPr="63CCD4D9">
        <w:rPr>
          <w:rFonts w:cs="Arial"/>
          <w:b/>
        </w:rPr>
        <w:t>Prompt engineering</w:t>
      </w:r>
    </w:p>
    <w:p w14:paraId="2795CEF6" w14:textId="3249F92B" w:rsidR="63CCD4D9" w:rsidRDefault="00692ED8" w:rsidP="00914EED">
      <w:pPr>
        <w:spacing w:line="480" w:lineRule="auto"/>
        <w:rPr>
          <w:rFonts w:cs="Arial"/>
        </w:rPr>
      </w:pPr>
      <w:r w:rsidRPr="00073C90">
        <w:rPr>
          <w:rFonts w:cs="Arial"/>
        </w:rPr>
        <w:t>Several approaches focused on developing broadly effective prompting templates that posed the NQL and solution strategy to the LLMs as to maximise the probability to providing a correct response</w:t>
      </w:r>
      <w:r w:rsidR="00663F33">
        <w:rPr>
          <w:rFonts w:cs="Arial"/>
        </w:rPr>
        <w:t xml:space="preserve"> (Zhao, 2023)</w:t>
      </w:r>
      <w:r w:rsidRPr="00073C90">
        <w:rPr>
          <w:rFonts w:cs="Arial"/>
        </w:rPr>
        <w:t>.</w:t>
      </w:r>
      <w:r w:rsidR="350EDD1C" w:rsidRPr="63CCD4D9">
        <w:rPr>
          <w:rFonts w:cs="Arial"/>
        </w:rPr>
        <w:t xml:space="preserve"> This was typical of models that used the GPT style models.</w:t>
      </w:r>
    </w:p>
    <w:p w14:paraId="56F303F2" w14:textId="15E02BE3" w:rsidR="00692ED8" w:rsidRPr="00073C90" w:rsidRDefault="00692ED8" w:rsidP="00914EED">
      <w:pPr>
        <w:spacing w:line="480" w:lineRule="auto"/>
        <w:rPr>
          <w:rFonts w:cs="Arial"/>
          <w:b/>
        </w:rPr>
      </w:pPr>
      <w:r w:rsidRPr="63CCD4D9">
        <w:rPr>
          <w:rFonts w:cs="Arial"/>
          <w:b/>
        </w:rPr>
        <w:t xml:space="preserve">Model </w:t>
      </w:r>
      <w:r w:rsidR="00914EED">
        <w:rPr>
          <w:rFonts w:cs="Arial"/>
          <w:b/>
        </w:rPr>
        <w:t>fine-</w:t>
      </w:r>
      <w:r w:rsidRPr="63CCD4D9">
        <w:rPr>
          <w:rFonts w:cs="Arial"/>
          <w:b/>
        </w:rPr>
        <w:t>tuning</w:t>
      </w:r>
    </w:p>
    <w:p w14:paraId="20C7E713" w14:textId="541DDA41" w:rsidR="63CCD4D9" w:rsidRDefault="69036B25" w:rsidP="00914EED">
      <w:pPr>
        <w:spacing w:line="480" w:lineRule="auto"/>
        <w:rPr>
          <w:rFonts w:cs="Arial"/>
        </w:rPr>
      </w:pPr>
      <w:r w:rsidRPr="63CCD4D9">
        <w:rPr>
          <w:rFonts w:cs="Arial"/>
        </w:rPr>
        <w:t>Approaches such as the RESDSQL approach</w:t>
      </w:r>
      <w:r w:rsidR="0818550F" w:rsidRPr="63CCD4D9">
        <w:rPr>
          <w:rFonts w:cs="Arial"/>
        </w:rPr>
        <w:t xml:space="preserve"> </w:t>
      </w:r>
      <w:r w:rsidR="00692ED8" w:rsidRPr="63CCD4D9">
        <w:rPr>
          <w:rFonts w:cs="Arial"/>
        </w:rPr>
        <w:fldChar w:fldCharType="begin"/>
      </w:r>
      <w:r w:rsidR="00692ED8" w:rsidRPr="63CCD4D9">
        <w:rPr>
          <w:rFonts w:cs="Arial"/>
        </w:rPr>
        <w:instrText xml:space="preserve"> ADDIN ZOTERO_ITEM CSL_CITATION {"citationID":"vVYgHxVy","properties":{"formattedCitation":"(Li et al., 2023)","plainCitation":"(Li et al., 2023)","noteIndex":0},"citationItems":[{"id":556,"uris":["http://zotero.org/users/local/AZGv1Ntq/items/FS33CH2W"],"itemData":{"id":556,"type":"article","abstract":"One of the recent best attempts at Text-to-SQL is the pretrained language model. Due to the structural property of the SQL queries, the seq2seq model takes the responsibility of parsing both the schema items (i.e., tables and columns) and the skeleton (i.e., SQL keywords). Such coupled targets increase the difﬁculty of parsing the correct SQL queries especially when they involve many schema items and logic operators. This paper proposes a ranking-enhanced encoding and skeleton-aware decoding framework to decouple the schema linking and the skeleton parsing. Speciﬁcally, for a seq2seq encoder-decode model, its encoder is injected by the most relevant schema items instead of the whole unordered ones, which could alleviate the schema linking effort during SQL parsing, and its decoder ﬁrst generates the skeleton and then the actual SQL query, which could implicitly constrain the SQL parsing. We evaluate our proposed framework on Spider and its three robustness variants: Spider-DK, Spider-Syn, and Spider-Realistic. The experimental results show that our framework delivers promising performance and robustness. Our code is available at https://github.com/RUCKBReasoning/RESDSQL.","language":"en","note":"arXiv:2302.05965 [cs]","number":"arXiv:2302.05965","publisher":"arXiv","source":"arXiv.org","title":"RESDSQL: Decoupling Schema Linking and Skeleton Parsing for Text-to-SQL","title-short":"RESDSQL","URL":"http://arxiv.org/abs/2302.05965","author":[{"family":"Li","given":"Haoyang"},{"family":"Zhang","given":"Jing"},{"family":"Li","given":"Cuiping"},{"family":"Chen","given":"Hong"}],"accessed":{"date-parts":[["2023",9,6]]},"issued":{"date-parts":[["2023",4,10]]}}}],"schema":"https://github.com/citation-style-language/schema/raw/master/csl-citation.json"} </w:instrText>
      </w:r>
      <w:r w:rsidR="00692ED8" w:rsidRPr="63CCD4D9">
        <w:rPr>
          <w:rFonts w:cs="Arial"/>
        </w:rPr>
        <w:fldChar w:fldCharType="separate"/>
      </w:r>
      <w:r w:rsidR="0818550F" w:rsidRPr="63CCD4D9">
        <w:rPr>
          <w:rFonts w:cs="Arial"/>
        </w:rPr>
        <w:t>(Li et al., 2023)</w:t>
      </w:r>
      <w:r w:rsidR="00692ED8" w:rsidRPr="63CCD4D9">
        <w:rPr>
          <w:rFonts w:cs="Arial"/>
        </w:rPr>
        <w:fldChar w:fldCharType="end"/>
      </w:r>
      <w:r w:rsidRPr="63CCD4D9">
        <w:rPr>
          <w:rFonts w:cs="Arial"/>
        </w:rPr>
        <w:t xml:space="preserve">, sought to fine-tune </w:t>
      </w:r>
      <w:r w:rsidR="4056A3DC" w:rsidRPr="63CCD4D9">
        <w:rPr>
          <w:rFonts w:cs="Arial"/>
        </w:rPr>
        <w:t>transformer models</w:t>
      </w:r>
      <w:r w:rsidRPr="63CCD4D9">
        <w:rPr>
          <w:rFonts w:cs="Arial"/>
        </w:rPr>
        <w:t xml:space="preserve"> as to maximise their accuracy at particular task</w:t>
      </w:r>
      <w:r w:rsidR="461CC359" w:rsidRPr="63CCD4D9">
        <w:rPr>
          <w:rFonts w:cs="Arial"/>
        </w:rPr>
        <w:t>s</w:t>
      </w:r>
      <w:r w:rsidRPr="63CCD4D9">
        <w:rPr>
          <w:rFonts w:cs="Arial"/>
        </w:rPr>
        <w:t xml:space="preserve">. The RESDSQL authors trained two different models, one to undertake </w:t>
      </w:r>
      <w:r w:rsidRPr="63CCD4D9">
        <w:rPr>
          <w:rFonts w:cs="Arial"/>
          <w:i/>
          <w:iCs/>
        </w:rPr>
        <w:t>schema</w:t>
      </w:r>
      <w:r w:rsidR="530634E6" w:rsidRPr="63CCD4D9">
        <w:rPr>
          <w:rFonts w:cs="Arial"/>
          <w:i/>
          <w:iCs/>
        </w:rPr>
        <w:t xml:space="preserve"> </w:t>
      </w:r>
      <w:r w:rsidRPr="63CCD4D9">
        <w:rPr>
          <w:rFonts w:cs="Arial"/>
          <w:i/>
          <w:iCs/>
        </w:rPr>
        <w:t>linking</w:t>
      </w:r>
      <w:r w:rsidRPr="63CCD4D9">
        <w:rPr>
          <w:rFonts w:cs="Arial"/>
        </w:rPr>
        <w:t>, and another to identify and populate the correct SQL patterns of keywor</w:t>
      </w:r>
      <w:r w:rsidR="46AE380C" w:rsidRPr="63CCD4D9">
        <w:rPr>
          <w:rFonts w:cs="Arial"/>
        </w:rPr>
        <w:t>d</w:t>
      </w:r>
      <w:r w:rsidRPr="63CCD4D9">
        <w:rPr>
          <w:rFonts w:cs="Arial"/>
        </w:rPr>
        <w:t>s and database fields.</w:t>
      </w:r>
    </w:p>
    <w:p w14:paraId="326D551D" w14:textId="77777777" w:rsidR="00692ED8" w:rsidRPr="00073C90" w:rsidRDefault="00692ED8" w:rsidP="00914EED">
      <w:pPr>
        <w:spacing w:line="480" w:lineRule="auto"/>
        <w:rPr>
          <w:rFonts w:cs="Arial"/>
          <w:b/>
        </w:rPr>
      </w:pPr>
      <w:r w:rsidRPr="63CCD4D9">
        <w:rPr>
          <w:rFonts w:cs="Arial"/>
          <w:b/>
        </w:rPr>
        <w:t>Self-Correction</w:t>
      </w:r>
    </w:p>
    <w:p w14:paraId="2766FEB2" w14:textId="28A60AEA" w:rsidR="00692ED8" w:rsidRDefault="00692ED8" w:rsidP="00913AA8">
      <w:pPr>
        <w:spacing w:line="480" w:lineRule="auto"/>
        <w:rPr>
          <w:rFonts w:cs="Arial"/>
        </w:rPr>
      </w:pPr>
      <w:r w:rsidRPr="00073C90">
        <w:rPr>
          <w:rFonts w:cs="Arial"/>
        </w:rPr>
        <w:t xml:space="preserve">The </w:t>
      </w:r>
      <w:r w:rsidR="39CD2604" w:rsidRPr="63CCD4D9">
        <w:rPr>
          <w:rFonts w:cs="Arial"/>
        </w:rPr>
        <w:t>ML</w:t>
      </w:r>
      <w:r w:rsidR="69036B25" w:rsidRPr="63CCD4D9">
        <w:rPr>
          <w:rFonts w:cs="Arial"/>
        </w:rPr>
        <w:t xml:space="preserve"> approach</w:t>
      </w:r>
      <w:r w:rsidR="3B461694" w:rsidRPr="63CCD4D9">
        <w:rPr>
          <w:rFonts w:cs="Arial"/>
        </w:rPr>
        <w:t>es</w:t>
      </w:r>
      <w:r w:rsidR="69036B25" w:rsidRPr="63CCD4D9">
        <w:rPr>
          <w:rFonts w:cs="Arial"/>
        </w:rPr>
        <w:t xml:space="preserve"> </w:t>
      </w:r>
      <w:r w:rsidRPr="00073C90">
        <w:rPr>
          <w:rFonts w:cs="Arial"/>
        </w:rPr>
        <w:t xml:space="preserve">to NLQ to SQL, while broadly effective, can be quite buggy. </w:t>
      </w:r>
      <w:r w:rsidR="69036B25" w:rsidRPr="63CCD4D9">
        <w:rPr>
          <w:rFonts w:cs="Arial"/>
        </w:rPr>
        <w:t>N</w:t>
      </w:r>
      <w:r w:rsidR="46068FA9" w:rsidRPr="63CCD4D9">
        <w:rPr>
          <w:rFonts w:cs="Arial"/>
        </w:rPr>
        <w:t>L</w:t>
      </w:r>
      <w:r w:rsidRPr="00073C90">
        <w:rPr>
          <w:rFonts w:cs="Arial"/>
        </w:rPr>
        <w:t xml:space="preserve"> has more flexibility that a formal coding language, and so syntax mistakes </w:t>
      </w:r>
      <w:r w:rsidR="42FF7073" w:rsidRPr="63CCD4D9">
        <w:rPr>
          <w:rFonts w:cs="Arial"/>
        </w:rPr>
        <w:t>are</w:t>
      </w:r>
      <w:r w:rsidRPr="00073C90">
        <w:rPr>
          <w:rFonts w:cs="Arial"/>
        </w:rPr>
        <w:t xml:space="preserve"> </w:t>
      </w:r>
      <w:r w:rsidRPr="00073C90">
        <w:rPr>
          <w:rFonts w:cs="Arial"/>
        </w:rPr>
        <w:lastRenderedPageBreak/>
        <w:t xml:space="preserve">common. Self-correction approaches seek to clean the output, either my calling the </w:t>
      </w:r>
      <w:r w:rsidR="3258A77F" w:rsidRPr="63CCD4D9">
        <w:rPr>
          <w:rFonts w:cs="Arial"/>
        </w:rPr>
        <w:t>transformer models</w:t>
      </w:r>
      <w:r w:rsidRPr="00073C90">
        <w:rPr>
          <w:rFonts w:cs="Arial"/>
        </w:rPr>
        <w:t xml:space="preserve"> again to correct its own mistakes, or by post-processing the results to correct common errors.</w:t>
      </w:r>
    </w:p>
    <w:p w14:paraId="37FFCE7A" w14:textId="77777777" w:rsidR="00DB2BF3" w:rsidRPr="00073C90" w:rsidRDefault="00DB2BF3" w:rsidP="00914EED">
      <w:pPr>
        <w:spacing w:line="480" w:lineRule="auto"/>
        <w:rPr>
          <w:rFonts w:cs="Arial"/>
        </w:rPr>
      </w:pPr>
    </w:p>
    <w:p w14:paraId="3176D815" w14:textId="43AF4D83" w:rsidR="004F5D96" w:rsidRPr="00073C90" w:rsidRDefault="69036B25" w:rsidP="00600C48">
      <w:pPr>
        <w:spacing w:line="480" w:lineRule="auto"/>
        <w:rPr>
          <w:rFonts w:cs="Arial"/>
        </w:rPr>
      </w:pPr>
      <w:r w:rsidRPr="63CCD4D9">
        <w:rPr>
          <w:rFonts w:cs="Arial"/>
        </w:rPr>
        <w:t xml:space="preserve">At the time of writing this report, the top performing approaches could be largely separated by the primary approach they take to improving </w:t>
      </w:r>
      <w:r w:rsidR="003A6ABC" w:rsidRPr="63CCD4D9">
        <w:rPr>
          <w:rFonts w:cs="Arial"/>
        </w:rPr>
        <w:t xml:space="preserve">performance, </w:t>
      </w:r>
      <w:r w:rsidR="00913AA8" w:rsidRPr="63CCD4D9">
        <w:rPr>
          <w:rFonts w:cs="Arial"/>
        </w:rPr>
        <w:t>i.e.,</w:t>
      </w:r>
      <w:r w:rsidRPr="63CCD4D9">
        <w:rPr>
          <w:rFonts w:cs="Arial"/>
        </w:rPr>
        <w:t xml:space="preserve"> the fine-tuning </w:t>
      </w:r>
      <w:r w:rsidR="09311904" w:rsidRPr="63CCD4D9">
        <w:rPr>
          <w:rFonts w:cs="Arial"/>
        </w:rPr>
        <w:t xml:space="preserve">transformer models </w:t>
      </w:r>
      <w:r w:rsidRPr="63CCD4D9">
        <w:rPr>
          <w:rFonts w:cs="Arial"/>
        </w:rPr>
        <w:t>v</w:t>
      </w:r>
      <w:r w:rsidR="159B201E" w:rsidRPr="63CCD4D9">
        <w:rPr>
          <w:rFonts w:cs="Arial"/>
        </w:rPr>
        <w:t>er</w:t>
      </w:r>
      <w:r w:rsidRPr="63CCD4D9">
        <w:rPr>
          <w:rFonts w:cs="Arial"/>
        </w:rPr>
        <w:t>s</w:t>
      </w:r>
      <w:r w:rsidR="7242E9DF" w:rsidRPr="63CCD4D9">
        <w:rPr>
          <w:rFonts w:cs="Arial"/>
        </w:rPr>
        <w:t>us using</w:t>
      </w:r>
      <w:r w:rsidRPr="63CCD4D9">
        <w:rPr>
          <w:rFonts w:cs="Arial"/>
        </w:rPr>
        <w:t xml:space="preserve"> prompt engineering approaches</w:t>
      </w:r>
      <w:r w:rsidR="11AB1A18" w:rsidRPr="63CCD4D9">
        <w:rPr>
          <w:rFonts w:cs="Arial"/>
        </w:rPr>
        <w:t xml:space="preserve"> with GPT style models</w:t>
      </w:r>
      <w:r w:rsidRPr="63CCD4D9">
        <w:rPr>
          <w:rFonts w:cs="Arial"/>
        </w:rPr>
        <w:t>. The two</w:t>
      </w:r>
      <w:r w:rsidR="4BB3F9FB" w:rsidRPr="63CCD4D9">
        <w:rPr>
          <w:rFonts w:cs="Arial"/>
        </w:rPr>
        <w:t xml:space="preserve"> </w:t>
      </w:r>
      <w:r w:rsidRPr="63CCD4D9">
        <w:rPr>
          <w:rFonts w:cs="Arial"/>
        </w:rPr>
        <w:t>best</w:t>
      </w:r>
      <w:r w:rsidR="71691A37" w:rsidRPr="63CCD4D9">
        <w:rPr>
          <w:rFonts w:cs="Arial"/>
        </w:rPr>
        <w:t xml:space="preserve"> </w:t>
      </w:r>
      <w:r w:rsidRPr="63CCD4D9">
        <w:rPr>
          <w:rFonts w:cs="Arial"/>
        </w:rPr>
        <w:t xml:space="preserve">approaches </w:t>
      </w:r>
      <w:r w:rsidR="293FBD2B" w:rsidRPr="63CCD4D9">
        <w:rPr>
          <w:rFonts w:cs="Arial"/>
        </w:rPr>
        <w:t xml:space="preserve">for each class </w:t>
      </w:r>
      <w:r w:rsidRPr="63CCD4D9">
        <w:rPr>
          <w:rFonts w:cs="Arial"/>
        </w:rPr>
        <w:t>for these were the RESDSQL+</w:t>
      </w:r>
      <w:r w:rsidR="6C12DE6C" w:rsidRPr="63CCD4D9">
        <w:rPr>
          <w:rFonts w:cs="Arial"/>
        </w:rPr>
        <w:t xml:space="preserve"> </w:t>
      </w:r>
      <w:r w:rsidRPr="63CCD4D9">
        <w:rPr>
          <w:rFonts w:cs="Arial"/>
        </w:rPr>
        <w:t>NATSQL</w:t>
      </w:r>
      <w:r w:rsidR="3340287D" w:rsidRPr="63CCD4D9">
        <w:rPr>
          <w:rFonts w:cs="Arial"/>
        </w:rPr>
        <w:t xml:space="preserve"> </w:t>
      </w:r>
      <w:r w:rsidRPr="63CCD4D9">
        <w:rPr>
          <w:rFonts w:cs="Arial"/>
        </w:rPr>
        <w:t>and DIN-SQL</w:t>
      </w:r>
      <w:r w:rsidR="4DCD9C72" w:rsidRPr="63CCD4D9">
        <w:rPr>
          <w:rFonts w:cs="Arial"/>
        </w:rPr>
        <w:t xml:space="preserve"> </w:t>
      </w:r>
      <w:r w:rsidR="00692ED8" w:rsidRPr="63CCD4D9">
        <w:rPr>
          <w:rFonts w:cs="Arial"/>
        </w:rPr>
        <w:fldChar w:fldCharType="begin"/>
      </w:r>
      <w:r w:rsidR="00692ED8" w:rsidRPr="63CCD4D9">
        <w:rPr>
          <w:rFonts w:cs="Arial"/>
        </w:rPr>
        <w:instrText xml:space="preserve"> ADDIN ZOTERO_ITEM CSL_CITATION {"citationID":"1SgJQ8Ns","properties":{"formattedCitation":"(Pourreza &amp; Rafiei, 2023)","plainCitation":"(Pourreza &amp; Rafiei, 2023)","noteIndex":0},"citationItems":[{"id":356,"uris":["http://zotero.org/users/local/AZGv1Ntq/items/2JRYF6HF"],"itemData":{"id":356,"type":"article","abstract":"We study the problem of decomposing a complex text-to-SQL task into smaller sub-tasks and how such a decomposition can signiﬁcantly improve the performance of Large Language Models (LLMs) in the reasoning process. There is currently a signiﬁcant gap between the performance of ﬁne-tuned models and prompting approaches using LLMs on challenging text-to-SQL datasets such as Spider. We show that the generation of SQL queries can be broken down into sub-problems and the solutions of those sub-problems can be fed into LLMs to signiﬁcantly improve their performance. Our experiments with three LLMs show that this approach consistently improves their simple few-shot performance by roughly 10%, pushing the accuracy of LLMs towards SOTA or surpassing it. On the holdout test set of Spider, the SOTA, in terms of execution accuracy, was 79.9 and the new SOTA using our approach is 85.3. Our approach with in-context learning beats many heavily ﬁnetuned models by at least %5.","language":"en","note":"arXiv:2304.11015 [cs]","number":"arXiv:2304.11015","publisher":"arXiv","source":"arXiv.org","title":"DIN-SQL: Decomposed In-Context Learning of Text-to-SQL with Self-Correction","title-short":"DIN-SQL","URL":"http://arxiv.org/abs/2304.11015","author":[{"family":"Pourreza","given":"Mohammadreza"},{"family":"Rafiei","given":"Davood"}],"accessed":{"date-parts":[["2023",8,6]]},"issued":{"date-parts":[["2023",4,27]]}}}],"schema":"https://github.com/citation-style-language/schema/raw/master/csl-citation.json"} </w:instrText>
      </w:r>
      <w:r w:rsidR="00692ED8" w:rsidRPr="63CCD4D9">
        <w:rPr>
          <w:rFonts w:cs="Arial"/>
        </w:rPr>
        <w:fldChar w:fldCharType="separate"/>
      </w:r>
      <w:r w:rsidR="4DCD9C72" w:rsidRPr="63CCD4D9">
        <w:rPr>
          <w:rFonts w:cs="Arial"/>
        </w:rPr>
        <w:t>(Pourreza &amp; Rafiei, 2023)</w:t>
      </w:r>
      <w:r w:rsidR="00692ED8" w:rsidRPr="63CCD4D9">
        <w:rPr>
          <w:rFonts w:cs="Arial"/>
        </w:rPr>
        <w:fldChar w:fldCharType="end"/>
      </w:r>
      <w:r w:rsidRPr="63CCD4D9">
        <w:rPr>
          <w:rFonts w:cs="Arial"/>
        </w:rPr>
        <w:t xml:space="preserve"> respectively. Both were considered for inclusion in the NLIDB tool</w:t>
      </w:r>
      <w:r w:rsidR="2A3606A8" w:rsidRPr="63CCD4D9">
        <w:rPr>
          <w:rFonts w:cs="Arial"/>
        </w:rPr>
        <w:t xml:space="preserve">, and </w:t>
      </w:r>
      <w:r w:rsidR="003A6ABC" w:rsidRPr="63CCD4D9">
        <w:rPr>
          <w:rFonts w:cs="Arial"/>
        </w:rPr>
        <w:t>their</w:t>
      </w:r>
      <w:r w:rsidR="2A3606A8" w:rsidRPr="63CCD4D9">
        <w:rPr>
          <w:rFonts w:cs="Arial"/>
        </w:rPr>
        <w:t xml:space="preserve"> performance on the Spider dataset is summarised in </w:t>
      </w:r>
      <w:r w:rsidR="00FA66E7">
        <w:rPr>
          <w:rFonts w:cs="Arial"/>
        </w:rPr>
        <w:t xml:space="preserve">the </w:t>
      </w:r>
      <w:r w:rsidR="00204250">
        <w:rPr>
          <w:rFonts w:cs="Arial"/>
        </w:rPr>
        <w:t>t</w:t>
      </w:r>
      <w:r w:rsidR="00FA66E7">
        <w:rPr>
          <w:rFonts w:cs="Arial"/>
        </w:rPr>
        <w:t>able</w:t>
      </w:r>
      <w:r w:rsidR="00913AA8">
        <w:rPr>
          <w:rFonts w:cs="Arial"/>
        </w:rPr>
        <w:t xml:space="preserve"> </w:t>
      </w:r>
      <w:r w:rsidR="00CC40BF">
        <w:rPr>
          <w:rFonts w:cs="Arial"/>
        </w:rPr>
        <w:t>below</w:t>
      </w:r>
      <w:r w:rsidR="0011733D">
        <w:rPr>
          <w:rFonts w:cs="Arial"/>
        </w:rPr>
        <w:t>.</w:t>
      </w:r>
    </w:p>
    <w:p w14:paraId="623CC375" w14:textId="373D60E0" w:rsidR="00785C9E" w:rsidRPr="00204250" w:rsidRDefault="0011733D" w:rsidP="00204250">
      <w:pPr>
        <w:pStyle w:val="Caption"/>
        <w:keepNext/>
        <w:rPr>
          <w:rFonts w:cs="Arial"/>
          <w:sz w:val="24"/>
          <w:szCs w:val="24"/>
        </w:rPr>
      </w:pPr>
      <w:bookmarkStart w:id="22" w:name="_Ref149321184"/>
      <w:r w:rsidRPr="00073C90">
        <w:rPr>
          <w:rFonts w:cs="Arial"/>
          <w:sz w:val="24"/>
          <w:szCs w:val="24"/>
        </w:rPr>
        <w:t xml:space="preserve">Table </w:t>
      </w:r>
      <w:bookmarkEnd w:id="22"/>
      <w:r w:rsidR="00B40C76">
        <w:rPr>
          <w:rFonts w:cs="Arial"/>
          <w:sz w:val="24"/>
          <w:szCs w:val="24"/>
        </w:rPr>
        <w:t>1</w:t>
      </w:r>
      <w:r w:rsidRPr="00073C90">
        <w:rPr>
          <w:rFonts w:cs="Arial"/>
          <w:sz w:val="24"/>
          <w:szCs w:val="24"/>
        </w:rPr>
        <w:t xml:space="preserve">: Execution Accuracy on the Spider Development and Test sets, as reported in </w:t>
      </w:r>
      <w:r>
        <w:rPr>
          <w:rFonts w:cs="Arial"/>
          <w:sz w:val="24"/>
          <w:szCs w:val="24"/>
        </w:rPr>
        <w:fldChar w:fldCharType="begin"/>
      </w:r>
      <w:r>
        <w:rPr>
          <w:rFonts w:cs="Arial"/>
          <w:sz w:val="24"/>
          <w:szCs w:val="24"/>
        </w:rPr>
        <w:instrText xml:space="preserve"> ADDIN ZOTERO_ITEM CSL_CITATION {"citationID":"bluRcVU0","properties":{"formattedCitation":"(Li et al., 2023)","plainCitation":"(Li et al., 2023)","noteIndex":0},"citationItems":[{"id":556,"uris":["http://zotero.org/users/local/AZGv1Ntq/items/FS33CH2W"],"itemData":{"id":556,"type":"article","abstract":"One of the recent best attempts at Text-to-SQL is the pretrained language model. Due to the structural property of the SQL queries, the seq2seq model takes the responsibility of parsing both the schema items (i.e., tables and columns) and the skeleton (i.e., SQL keywords). Such coupled targets increase the difﬁculty of parsing the correct SQL queries especially when they involve many schema items and logic operators. This paper proposes a ranking-enhanced encoding and skeleton-aware decoding framework to decouple the schema linking and the skeleton parsing. Speciﬁcally, for a seq2seq encoder-decode model, its encoder is injected by the most relevant schema items instead of the whole unordered ones, which could alleviate the schema linking effort during SQL parsing, and its decoder ﬁrst generates the skeleton and then the actual SQL query, which could implicitly constrain the SQL parsing. We evaluate our proposed framework on Spider and its three robustness variants: Spider-DK, Spider-Syn, and Spider-Realistic. The experimental results show that our framework delivers promising performance and robustness. Our code is available at https://github.com/RUCKBReasoning/RESDSQL.","language":"en","note":"arXiv:2302.05965 [cs]","number":"arXiv:2302.05965","publisher":"arXiv","source":"arXiv.org","title":"RESDSQL: Decoupling Schema Linking and Skeleton Parsing for Text-to-SQL","title-short":"RESDSQL","URL":"http://arxiv.org/abs/2302.05965","author":[{"family":"Li","given":"Haoyang"},{"family":"Zhang","given":"Jing"},{"family":"Li","given":"Cuiping"},{"family":"Chen","given":"Hong"}],"accessed":{"date-parts":[["2023",9,6]]},"issued":{"date-parts":[["2023",4,10]]}}}],"schema":"https://github.com/citation-style-language/schema/raw/master/csl-citation.json"} </w:instrText>
      </w:r>
      <w:r>
        <w:rPr>
          <w:rFonts w:cs="Arial"/>
          <w:sz w:val="24"/>
          <w:szCs w:val="24"/>
        </w:rPr>
        <w:fldChar w:fldCharType="separate"/>
      </w:r>
      <w:r w:rsidRPr="63CCD4D9">
        <w:rPr>
          <w:rFonts w:cs="Arial"/>
          <w:sz w:val="24"/>
          <w:szCs w:val="24"/>
        </w:rPr>
        <w:t>(Li et al., 2023)</w:t>
      </w:r>
      <w:r>
        <w:rPr>
          <w:rFonts w:cs="Arial"/>
          <w:sz w:val="24"/>
          <w:szCs w:val="24"/>
        </w:rPr>
        <w:fldChar w:fldCharType="end"/>
      </w:r>
      <w:r w:rsidRPr="00073C90">
        <w:rPr>
          <w:rFonts w:cs="Arial"/>
          <w:sz w:val="24"/>
          <w:szCs w:val="24"/>
        </w:rPr>
        <w:t xml:space="preserve"> and </w:t>
      </w:r>
      <w:r>
        <w:rPr>
          <w:rFonts w:cs="Arial"/>
          <w:sz w:val="24"/>
          <w:szCs w:val="24"/>
        </w:rPr>
        <w:fldChar w:fldCharType="begin"/>
      </w:r>
      <w:r>
        <w:rPr>
          <w:rFonts w:cs="Arial"/>
          <w:sz w:val="24"/>
          <w:szCs w:val="24"/>
        </w:rPr>
        <w:instrText xml:space="preserve"> ADDIN ZOTERO_ITEM CSL_CITATION {"citationID":"GrerAeqt","properties":{"formattedCitation":"(Pourreza &amp; Rafiei, 2023)","plainCitation":"(Pourreza &amp; Rafiei, 2023)","noteIndex":0},"citationItems":[{"id":356,"uris":["http://zotero.org/users/local/AZGv1Ntq/items/2JRYF6HF"],"itemData":{"id":356,"type":"article","abstract":"We study the problem of decomposing a complex text-to-SQL task into smaller sub-tasks and how such a decomposition can signiﬁcantly improve the performance of Large Language Models (LLMs) in the reasoning process. There is currently a signiﬁcant gap between the performance of ﬁne-tuned models and prompting approaches using LLMs on challenging text-to-SQL datasets such as Spider. We show that the generation of SQL queries can be broken down into sub-problems and the solutions of those sub-problems can be fed into LLMs to signiﬁcantly improve their performance. Our experiments with three LLMs show that this approach consistently improves their simple few-shot performance by roughly 10%, pushing the accuracy of LLMs towards SOTA or surpassing it. On the holdout test set of Spider, the SOTA, in terms of execution accuracy, was 79.9 and the new SOTA using our approach is 85.3. Our approach with in-context learning beats many heavily ﬁnetuned models by at least %5.","language":"en","note":"arXiv:2304.11015 [cs]","number":"arXiv:2304.11015","publisher":"arXiv","source":"arXiv.org","title":"DIN-SQL: Decomposed In-Context Learning of Text-to-SQL with Self-Correction","title-short":"DIN-SQL","URL":"http://arxiv.org/abs/2304.11015","author":[{"family":"Pourreza","given":"Mohammadreza"},{"family":"Rafiei","given":"Davood"}],"accessed":{"date-parts":[["2023",8,6]]},"issued":{"date-parts":[["2023",4,27]]}}}],"schema":"https://github.com/citation-style-language/schema/raw/master/csl-citation.json"} </w:instrText>
      </w:r>
      <w:r>
        <w:rPr>
          <w:rFonts w:cs="Arial"/>
          <w:sz w:val="24"/>
          <w:szCs w:val="24"/>
        </w:rPr>
        <w:fldChar w:fldCharType="separate"/>
      </w:r>
      <w:r w:rsidRPr="63CCD4D9">
        <w:rPr>
          <w:rFonts w:cs="Arial"/>
          <w:sz w:val="24"/>
          <w:szCs w:val="24"/>
        </w:rPr>
        <w:t>(Pourreza &amp; Rafiei, 2023)</w:t>
      </w:r>
      <w:r>
        <w:rPr>
          <w:rFonts w:cs="Arial"/>
          <w:sz w:val="24"/>
          <w:szCs w:val="24"/>
        </w:rPr>
        <w:fldChar w:fldCharType="end"/>
      </w:r>
      <w:r w:rsidRPr="00073C90">
        <w:rPr>
          <w:rFonts w:cs="Arial"/>
          <w:sz w:val="24"/>
          <w:szCs w:val="24"/>
        </w:rPr>
        <w:t xml:space="preserve"> for the RESDSQL and DIN-SQL approaches. </w:t>
      </w:r>
      <w:r w:rsidR="000804FA" w:rsidRPr="00073C90">
        <w:rPr>
          <w:rFonts w:cs="Arial"/>
          <w:sz w:val="24"/>
          <w:szCs w:val="24"/>
        </w:rPr>
        <w:t>Exact</w:t>
      </w:r>
      <w:r w:rsidRPr="00073C90">
        <w:rPr>
          <w:rFonts w:cs="Arial"/>
          <w:sz w:val="24"/>
          <w:szCs w:val="24"/>
        </w:rPr>
        <w:t xml:space="preserve"> Match (EM) refers to the predicted SQL query </w:t>
      </w:r>
      <w:r w:rsidR="000804FA" w:rsidRPr="00073C90">
        <w:rPr>
          <w:rFonts w:cs="Arial"/>
          <w:sz w:val="24"/>
          <w:szCs w:val="24"/>
        </w:rPr>
        <w:t>exactly</w:t>
      </w:r>
      <w:r w:rsidRPr="00073C90">
        <w:rPr>
          <w:rFonts w:cs="Arial"/>
          <w:sz w:val="24"/>
          <w:szCs w:val="24"/>
        </w:rPr>
        <w:t xml:space="preserve"> matching the ‘gold’ SQL query described by the Spider dataset, whereas Exact set match (EX) accuracy refers to a </w:t>
      </w:r>
      <w:r w:rsidR="000804FA" w:rsidRPr="00073C90">
        <w:rPr>
          <w:rFonts w:cs="Arial"/>
          <w:sz w:val="24"/>
          <w:szCs w:val="24"/>
        </w:rPr>
        <w:t>matching result</w:t>
      </w:r>
      <w:r w:rsidRPr="00073C90">
        <w:rPr>
          <w:rFonts w:cs="Arial"/>
          <w:sz w:val="24"/>
          <w:szCs w:val="24"/>
        </w:rPr>
        <w:t xml:space="preserve"> from the executed SQL queries.</w:t>
      </w:r>
    </w:p>
    <w:tbl>
      <w:tblPr>
        <w:tblStyle w:val="TableGrid"/>
        <w:tblpPr w:leftFromText="180" w:rightFromText="180" w:vertAnchor="text" w:horzAnchor="margin" w:tblpY="-60"/>
        <w:tblW w:w="9067" w:type="dxa"/>
        <w:tblLook w:val="04A0" w:firstRow="1" w:lastRow="0" w:firstColumn="1" w:lastColumn="0" w:noHBand="0" w:noVBand="1"/>
      </w:tblPr>
      <w:tblGrid>
        <w:gridCol w:w="4378"/>
        <w:gridCol w:w="1133"/>
        <w:gridCol w:w="1275"/>
        <w:gridCol w:w="1055"/>
        <w:gridCol w:w="1226"/>
      </w:tblGrid>
      <w:tr w:rsidR="00204250" w:rsidRPr="00073C90" w14:paraId="5CA07E6B" w14:textId="77777777" w:rsidTr="00204250">
        <w:tc>
          <w:tcPr>
            <w:tcW w:w="4378" w:type="dxa"/>
            <w:vMerge w:val="restart"/>
          </w:tcPr>
          <w:p w14:paraId="6C1FE370" w14:textId="77777777" w:rsidR="00204250" w:rsidRPr="00073C90" w:rsidRDefault="00204250" w:rsidP="00204250">
            <w:pPr>
              <w:pStyle w:val="ListParagraph"/>
              <w:spacing w:line="360" w:lineRule="auto"/>
              <w:ind w:left="0"/>
              <w:rPr>
                <w:rFonts w:cs="Arial"/>
                <w:b/>
                <w:bCs/>
              </w:rPr>
            </w:pPr>
            <w:bookmarkStart w:id="23" w:name="_Toc149396114"/>
          </w:p>
          <w:p w14:paraId="1E6531A8" w14:textId="77777777" w:rsidR="00204250" w:rsidRPr="00073C90" w:rsidRDefault="00204250" w:rsidP="00204250">
            <w:pPr>
              <w:pStyle w:val="ListParagraph"/>
              <w:spacing w:line="360" w:lineRule="auto"/>
              <w:ind w:left="0"/>
              <w:rPr>
                <w:rFonts w:cs="Arial"/>
                <w:b/>
                <w:bCs/>
              </w:rPr>
            </w:pPr>
            <w:r w:rsidRPr="00073C90">
              <w:rPr>
                <w:rFonts w:cs="Arial"/>
                <w:b/>
                <w:bCs/>
              </w:rPr>
              <w:t>Model</w:t>
            </w:r>
          </w:p>
        </w:tc>
        <w:tc>
          <w:tcPr>
            <w:tcW w:w="2408" w:type="dxa"/>
            <w:gridSpan w:val="2"/>
          </w:tcPr>
          <w:p w14:paraId="2B2EB826" w14:textId="77777777" w:rsidR="00204250" w:rsidRPr="00073C90" w:rsidRDefault="00204250" w:rsidP="00204250">
            <w:pPr>
              <w:pStyle w:val="ListParagraph"/>
              <w:spacing w:line="360" w:lineRule="auto"/>
              <w:ind w:left="0"/>
              <w:jc w:val="center"/>
              <w:rPr>
                <w:rFonts w:cs="Arial"/>
                <w:b/>
                <w:bCs/>
              </w:rPr>
            </w:pPr>
            <w:r w:rsidRPr="00073C90">
              <w:rPr>
                <w:rFonts w:cs="Arial"/>
                <w:b/>
                <w:bCs/>
              </w:rPr>
              <w:t>Dev Set (%)</w:t>
            </w:r>
          </w:p>
        </w:tc>
        <w:tc>
          <w:tcPr>
            <w:tcW w:w="2281" w:type="dxa"/>
            <w:gridSpan w:val="2"/>
          </w:tcPr>
          <w:p w14:paraId="3A5B5389" w14:textId="77777777" w:rsidR="00204250" w:rsidRPr="00073C90" w:rsidRDefault="00204250" w:rsidP="00204250">
            <w:pPr>
              <w:pStyle w:val="ListParagraph"/>
              <w:spacing w:line="360" w:lineRule="auto"/>
              <w:ind w:left="0"/>
              <w:jc w:val="center"/>
              <w:rPr>
                <w:rFonts w:cs="Arial"/>
                <w:b/>
                <w:bCs/>
              </w:rPr>
            </w:pPr>
            <w:r w:rsidRPr="00073C90">
              <w:rPr>
                <w:rFonts w:cs="Arial"/>
                <w:b/>
                <w:bCs/>
              </w:rPr>
              <w:t>Test Set (%)</w:t>
            </w:r>
          </w:p>
        </w:tc>
      </w:tr>
      <w:tr w:rsidR="00204250" w:rsidRPr="00073C90" w14:paraId="0C850A7A" w14:textId="77777777" w:rsidTr="00204250">
        <w:tc>
          <w:tcPr>
            <w:tcW w:w="4378" w:type="dxa"/>
            <w:vMerge/>
          </w:tcPr>
          <w:p w14:paraId="141EABEF" w14:textId="77777777" w:rsidR="00204250" w:rsidRPr="00073C90" w:rsidRDefault="00204250" w:rsidP="00204250">
            <w:pPr>
              <w:pStyle w:val="ListParagraph"/>
              <w:spacing w:line="360" w:lineRule="auto"/>
              <w:ind w:left="0"/>
              <w:rPr>
                <w:rFonts w:cs="Arial"/>
                <w:b/>
                <w:bCs/>
              </w:rPr>
            </w:pPr>
          </w:p>
        </w:tc>
        <w:tc>
          <w:tcPr>
            <w:tcW w:w="1133" w:type="dxa"/>
          </w:tcPr>
          <w:p w14:paraId="77B6BA3A" w14:textId="77777777" w:rsidR="00204250" w:rsidRPr="00073C90" w:rsidRDefault="00204250" w:rsidP="00204250">
            <w:pPr>
              <w:pStyle w:val="ListParagraph"/>
              <w:spacing w:line="360" w:lineRule="auto"/>
              <w:ind w:left="0"/>
              <w:jc w:val="center"/>
              <w:rPr>
                <w:rFonts w:cs="Arial"/>
                <w:b/>
                <w:bCs/>
              </w:rPr>
            </w:pPr>
            <w:r w:rsidRPr="00073C90">
              <w:rPr>
                <w:rFonts w:cs="Arial"/>
                <w:b/>
                <w:bCs/>
              </w:rPr>
              <w:t>EM</w:t>
            </w:r>
          </w:p>
        </w:tc>
        <w:tc>
          <w:tcPr>
            <w:tcW w:w="1275" w:type="dxa"/>
          </w:tcPr>
          <w:p w14:paraId="38132B12" w14:textId="77777777" w:rsidR="00204250" w:rsidRPr="00073C90" w:rsidRDefault="00204250" w:rsidP="00204250">
            <w:pPr>
              <w:pStyle w:val="ListParagraph"/>
              <w:spacing w:line="360" w:lineRule="auto"/>
              <w:ind w:left="0"/>
              <w:jc w:val="center"/>
              <w:rPr>
                <w:rFonts w:cs="Arial"/>
                <w:b/>
                <w:bCs/>
              </w:rPr>
            </w:pPr>
            <w:r w:rsidRPr="00073C90">
              <w:rPr>
                <w:rFonts w:cs="Arial"/>
                <w:b/>
                <w:bCs/>
              </w:rPr>
              <w:t>EX</w:t>
            </w:r>
          </w:p>
        </w:tc>
        <w:tc>
          <w:tcPr>
            <w:tcW w:w="1055" w:type="dxa"/>
          </w:tcPr>
          <w:p w14:paraId="52682FDF" w14:textId="77777777" w:rsidR="00204250" w:rsidRPr="00073C90" w:rsidRDefault="00204250" w:rsidP="00204250">
            <w:pPr>
              <w:pStyle w:val="ListParagraph"/>
              <w:spacing w:line="360" w:lineRule="auto"/>
              <w:ind w:left="0"/>
              <w:jc w:val="center"/>
              <w:rPr>
                <w:rFonts w:cs="Arial"/>
                <w:b/>
                <w:bCs/>
              </w:rPr>
            </w:pPr>
            <w:r w:rsidRPr="00073C90">
              <w:rPr>
                <w:rFonts w:cs="Arial"/>
                <w:b/>
                <w:bCs/>
              </w:rPr>
              <w:t>EM</w:t>
            </w:r>
          </w:p>
        </w:tc>
        <w:tc>
          <w:tcPr>
            <w:tcW w:w="1226" w:type="dxa"/>
          </w:tcPr>
          <w:p w14:paraId="02017228" w14:textId="77777777" w:rsidR="00204250" w:rsidRPr="00073C90" w:rsidRDefault="00204250" w:rsidP="00204250">
            <w:pPr>
              <w:pStyle w:val="ListParagraph"/>
              <w:spacing w:line="360" w:lineRule="auto"/>
              <w:ind w:left="0"/>
              <w:jc w:val="center"/>
              <w:rPr>
                <w:rFonts w:cs="Arial"/>
                <w:b/>
                <w:bCs/>
              </w:rPr>
            </w:pPr>
            <w:r w:rsidRPr="00073C90">
              <w:rPr>
                <w:rFonts w:cs="Arial"/>
                <w:b/>
                <w:bCs/>
              </w:rPr>
              <w:t>EX</w:t>
            </w:r>
          </w:p>
        </w:tc>
      </w:tr>
      <w:tr w:rsidR="00204250" w:rsidRPr="00073C90" w14:paraId="50784D95" w14:textId="77777777" w:rsidTr="00204250">
        <w:tc>
          <w:tcPr>
            <w:tcW w:w="4378" w:type="dxa"/>
          </w:tcPr>
          <w:p w14:paraId="66EFA8A9" w14:textId="77777777" w:rsidR="00204250" w:rsidRPr="00073C90" w:rsidRDefault="00204250" w:rsidP="00204250">
            <w:pPr>
              <w:pStyle w:val="ListParagraph"/>
              <w:spacing w:line="360" w:lineRule="auto"/>
              <w:ind w:left="0"/>
              <w:rPr>
                <w:rFonts w:cs="Arial"/>
              </w:rPr>
            </w:pPr>
            <w:r w:rsidRPr="00073C90">
              <w:rPr>
                <w:rFonts w:cs="Arial"/>
              </w:rPr>
              <w:t>RESDSQL-Base</w:t>
            </w:r>
          </w:p>
        </w:tc>
        <w:tc>
          <w:tcPr>
            <w:tcW w:w="1133" w:type="dxa"/>
          </w:tcPr>
          <w:p w14:paraId="13265107" w14:textId="77777777" w:rsidR="00204250" w:rsidRPr="00073C90" w:rsidRDefault="00204250" w:rsidP="00204250">
            <w:pPr>
              <w:pStyle w:val="ListParagraph"/>
              <w:spacing w:line="360" w:lineRule="auto"/>
              <w:ind w:left="0"/>
              <w:jc w:val="center"/>
              <w:rPr>
                <w:rFonts w:cs="Arial"/>
              </w:rPr>
            </w:pPr>
            <w:r w:rsidRPr="00073C90">
              <w:rPr>
                <w:rFonts w:cs="Arial"/>
              </w:rPr>
              <w:t>71.7</w:t>
            </w:r>
          </w:p>
        </w:tc>
        <w:tc>
          <w:tcPr>
            <w:tcW w:w="1275" w:type="dxa"/>
          </w:tcPr>
          <w:p w14:paraId="3FFF247A" w14:textId="77777777" w:rsidR="00204250" w:rsidRPr="00073C90" w:rsidRDefault="00204250" w:rsidP="00204250">
            <w:pPr>
              <w:pStyle w:val="ListParagraph"/>
              <w:spacing w:line="360" w:lineRule="auto"/>
              <w:ind w:left="0"/>
              <w:jc w:val="center"/>
              <w:rPr>
                <w:rFonts w:cs="Arial"/>
              </w:rPr>
            </w:pPr>
            <w:r w:rsidRPr="00073C90">
              <w:rPr>
                <w:rFonts w:cs="Arial"/>
              </w:rPr>
              <w:t>77.9</w:t>
            </w:r>
          </w:p>
        </w:tc>
        <w:tc>
          <w:tcPr>
            <w:tcW w:w="1055" w:type="dxa"/>
          </w:tcPr>
          <w:p w14:paraId="3A27393B" w14:textId="77777777" w:rsidR="00204250" w:rsidRPr="00073C90" w:rsidRDefault="00204250" w:rsidP="00204250">
            <w:pPr>
              <w:pStyle w:val="ListParagraph"/>
              <w:spacing w:line="360" w:lineRule="auto"/>
              <w:ind w:left="0"/>
              <w:jc w:val="center"/>
              <w:rPr>
                <w:rFonts w:cs="Arial"/>
              </w:rPr>
            </w:pPr>
            <w:r w:rsidRPr="00073C90">
              <w:rPr>
                <w:rFonts w:cs="Arial"/>
              </w:rPr>
              <w:t>-</w:t>
            </w:r>
          </w:p>
        </w:tc>
        <w:tc>
          <w:tcPr>
            <w:tcW w:w="1226" w:type="dxa"/>
          </w:tcPr>
          <w:p w14:paraId="0DCB6F44" w14:textId="77777777" w:rsidR="00204250" w:rsidRPr="00073C90" w:rsidRDefault="00204250" w:rsidP="00204250">
            <w:pPr>
              <w:pStyle w:val="ListParagraph"/>
              <w:spacing w:line="360" w:lineRule="auto"/>
              <w:ind w:left="0"/>
              <w:jc w:val="center"/>
              <w:rPr>
                <w:rFonts w:cs="Arial"/>
              </w:rPr>
            </w:pPr>
            <w:r w:rsidRPr="00073C90">
              <w:rPr>
                <w:rFonts w:cs="Arial"/>
              </w:rPr>
              <w:t>-</w:t>
            </w:r>
          </w:p>
        </w:tc>
      </w:tr>
      <w:tr w:rsidR="00204250" w:rsidRPr="00073C90" w14:paraId="488839EC" w14:textId="77777777" w:rsidTr="00204250">
        <w:tc>
          <w:tcPr>
            <w:tcW w:w="4378" w:type="dxa"/>
          </w:tcPr>
          <w:p w14:paraId="32452AB7" w14:textId="77777777" w:rsidR="00204250" w:rsidRPr="00073C90" w:rsidRDefault="00204250" w:rsidP="00204250">
            <w:pPr>
              <w:pStyle w:val="ListParagraph"/>
              <w:spacing w:line="360" w:lineRule="auto"/>
              <w:ind w:left="0"/>
              <w:rPr>
                <w:rFonts w:cs="Arial"/>
              </w:rPr>
            </w:pPr>
            <w:r w:rsidRPr="00073C90">
              <w:rPr>
                <w:rFonts w:cs="Arial"/>
              </w:rPr>
              <w:t xml:space="preserve">RESDSQL-Base + </w:t>
            </w:r>
            <w:proofErr w:type="spellStart"/>
            <w:r w:rsidRPr="00073C90">
              <w:rPr>
                <w:rFonts w:cs="Arial"/>
              </w:rPr>
              <w:t>NatSQL</w:t>
            </w:r>
            <w:proofErr w:type="spellEnd"/>
          </w:p>
        </w:tc>
        <w:tc>
          <w:tcPr>
            <w:tcW w:w="1133" w:type="dxa"/>
          </w:tcPr>
          <w:p w14:paraId="2284834D" w14:textId="77777777" w:rsidR="00204250" w:rsidRPr="00073C90" w:rsidRDefault="00204250" w:rsidP="00204250">
            <w:pPr>
              <w:pStyle w:val="ListParagraph"/>
              <w:spacing w:line="360" w:lineRule="auto"/>
              <w:ind w:left="0"/>
              <w:jc w:val="center"/>
              <w:rPr>
                <w:rFonts w:cs="Arial"/>
              </w:rPr>
            </w:pPr>
            <w:r w:rsidRPr="00073C90">
              <w:rPr>
                <w:rFonts w:cs="Arial"/>
              </w:rPr>
              <w:t>74.1</w:t>
            </w:r>
          </w:p>
        </w:tc>
        <w:tc>
          <w:tcPr>
            <w:tcW w:w="1275" w:type="dxa"/>
          </w:tcPr>
          <w:p w14:paraId="50ADEC20" w14:textId="77777777" w:rsidR="00204250" w:rsidRPr="00073C90" w:rsidRDefault="00204250" w:rsidP="00204250">
            <w:pPr>
              <w:pStyle w:val="ListParagraph"/>
              <w:spacing w:line="360" w:lineRule="auto"/>
              <w:ind w:left="0"/>
              <w:jc w:val="center"/>
              <w:rPr>
                <w:rFonts w:cs="Arial"/>
              </w:rPr>
            </w:pPr>
            <w:r w:rsidRPr="00073C90">
              <w:rPr>
                <w:rFonts w:cs="Arial"/>
              </w:rPr>
              <w:t>80.2</w:t>
            </w:r>
          </w:p>
        </w:tc>
        <w:tc>
          <w:tcPr>
            <w:tcW w:w="1055" w:type="dxa"/>
          </w:tcPr>
          <w:p w14:paraId="3B486895" w14:textId="77777777" w:rsidR="00204250" w:rsidRPr="00073C90" w:rsidRDefault="00204250" w:rsidP="00204250">
            <w:pPr>
              <w:pStyle w:val="ListParagraph"/>
              <w:spacing w:line="360" w:lineRule="auto"/>
              <w:ind w:left="0"/>
              <w:jc w:val="center"/>
              <w:rPr>
                <w:rFonts w:cs="Arial"/>
              </w:rPr>
            </w:pPr>
            <w:r w:rsidRPr="00073C90">
              <w:rPr>
                <w:rFonts w:cs="Arial"/>
              </w:rPr>
              <w:t>-</w:t>
            </w:r>
          </w:p>
        </w:tc>
        <w:tc>
          <w:tcPr>
            <w:tcW w:w="1226" w:type="dxa"/>
          </w:tcPr>
          <w:p w14:paraId="63E0F79D" w14:textId="77777777" w:rsidR="00204250" w:rsidRPr="00073C90" w:rsidRDefault="00204250" w:rsidP="00204250">
            <w:pPr>
              <w:pStyle w:val="ListParagraph"/>
              <w:spacing w:line="360" w:lineRule="auto"/>
              <w:ind w:left="0"/>
              <w:jc w:val="center"/>
              <w:rPr>
                <w:rFonts w:cs="Arial"/>
              </w:rPr>
            </w:pPr>
            <w:r w:rsidRPr="00073C90">
              <w:rPr>
                <w:rFonts w:cs="Arial"/>
              </w:rPr>
              <w:t>-</w:t>
            </w:r>
          </w:p>
        </w:tc>
      </w:tr>
      <w:tr w:rsidR="00204250" w:rsidRPr="00073C90" w14:paraId="1EA4BF0F" w14:textId="77777777" w:rsidTr="00204250">
        <w:tc>
          <w:tcPr>
            <w:tcW w:w="4378" w:type="dxa"/>
          </w:tcPr>
          <w:p w14:paraId="2D22DE30" w14:textId="77777777" w:rsidR="00204250" w:rsidRPr="00073C90" w:rsidRDefault="00204250" w:rsidP="00204250">
            <w:pPr>
              <w:pStyle w:val="ListParagraph"/>
              <w:spacing w:line="360" w:lineRule="auto"/>
              <w:ind w:left="0"/>
              <w:rPr>
                <w:rFonts w:cs="Arial"/>
              </w:rPr>
            </w:pPr>
            <w:r w:rsidRPr="00073C90">
              <w:rPr>
                <w:rFonts w:cs="Arial"/>
              </w:rPr>
              <w:t>RESDSQL-Large</w:t>
            </w:r>
          </w:p>
        </w:tc>
        <w:tc>
          <w:tcPr>
            <w:tcW w:w="1133" w:type="dxa"/>
          </w:tcPr>
          <w:p w14:paraId="2DB2ADE8" w14:textId="77777777" w:rsidR="00204250" w:rsidRPr="00073C90" w:rsidRDefault="00204250" w:rsidP="00204250">
            <w:pPr>
              <w:pStyle w:val="ListParagraph"/>
              <w:spacing w:line="360" w:lineRule="auto"/>
              <w:ind w:left="0"/>
              <w:jc w:val="center"/>
              <w:rPr>
                <w:rFonts w:cs="Arial"/>
              </w:rPr>
            </w:pPr>
            <w:r w:rsidRPr="00073C90">
              <w:rPr>
                <w:rFonts w:cs="Arial"/>
              </w:rPr>
              <w:t>75.8</w:t>
            </w:r>
          </w:p>
        </w:tc>
        <w:tc>
          <w:tcPr>
            <w:tcW w:w="1275" w:type="dxa"/>
          </w:tcPr>
          <w:p w14:paraId="3AC66849" w14:textId="77777777" w:rsidR="00204250" w:rsidRPr="00073C90" w:rsidRDefault="00204250" w:rsidP="00204250">
            <w:pPr>
              <w:pStyle w:val="ListParagraph"/>
              <w:spacing w:line="360" w:lineRule="auto"/>
              <w:ind w:left="0"/>
              <w:jc w:val="center"/>
              <w:rPr>
                <w:rFonts w:cs="Arial"/>
              </w:rPr>
            </w:pPr>
            <w:r w:rsidRPr="00073C90">
              <w:rPr>
                <w:rFonts w:cs="Arial"/>
              </w:rPr>
              <w:t>80.1</w:t>
            </w:r>
          </w:p>
        </w:tc>
        <w:tc>
          <w:tcPr>
            <w:tcW w:w="1055" w:type="dxa"/>
          </w:tcPr>
          <w:p w14:paraId="689B8B8A" w14:textId="77777777" w:rsidR="00204250" w:rsidRPr="00073C90" w:rsidRDefault="00204250" w:rsidP="00204250">
            <w:pPr>
              <w:pStyle w:val="ListParagraph"/>
              <w:spacing w:line="360" w:lineRule="auto"/>
              <w:ind w:left="0"/>
              <w:jc w:val="center"/>
              <w:rPr>
                <w:rFonts w:cs="Arial"/>
              </w:rPr>
            </w:pPr>
            <w:r w:rsidRPr="00073C90">
              <w:rPr>
                <w:rFonts w:cs="Arial"/>
              </w:rPr>
              <w:t>-</w:t>
            </w:r>
          </w:p>
        </w:tc>
        <w:tc>
          <w:tcPr>
            <w:tcW w:w="1226" w:type="dxa"/>
          </w:tcPr>
          <w:p w14:paraId="324510DD" w14:textId="77777777" w:rsidR="00204250" w:rsidRPr="00073C90" w:rsidRDefault="00204250" w:rsidP="00204250">
            <w:pPr>
              <w:pStyle w:val="ListParagraph"/>
              <w:spacing w:line="360" w:lineRule="auto"/>
              <w:ind w:left="0"/>
              <w:jc w:val="center"/>
              <w:rPr>
                <w:rFonts w:cs="Arial"/>
              </w:rPr>
            </w:pPr>
            <w:r w:rsidRPr="00073C90">
              <w:rPr>
                <w:rFonts w:cs="Arial"/>
              </w:rPr>
              <w:t>-</w:t>
            </w:r>
          </w:p>
        </w:tc>
      </w:tr>
      <w:tr w:rsidR="00204250" w:rsidRPr="00073C90" w14:paraId="5855C0AE" w14:textId="77777777" w:rsidTr="00204250">
        <w:tc>
          <w:tcPr>
            <w:tcW w:w="4378" w:type="dxa"/>
          </w:tcPr>
          <w:p w14:paraId="314274F2" w14:textId="77777777" w:rsidR="00204250" w:rsidRPr="00073C90" w:rsidRDefault="00204250" w:rsidP="00204250">
            <w:pPr>
              <w:pStyle w:val="ListParagraph"/>
              <w:spacing w:line="360" w:lineRule="auto"/>
              <w:ind w:left="0"/>
              <w:rPr>
                <w:rFonts w:cs="Arial"/>
              </w:rPr>
            </w:pPr>
            <w:r w:rsidRPr="00073C90">
              <w:rPr>
                <w:rFonts w:cs="Arial"/>
              </w:rPr>
              <w:t xml:space="preserve">RESDSQL-Large + </w:t>
            </w:r>
            <w:proofErr w:type="spellStart"/>
            <w:r w:rsidRPr="00073C90">
              <w:rPr>
                <w:rFonts w:cs="Arial"/>
              </w:rPr>
              <w:t>NatSQL</w:t>
            </w:r>
            <w:proofErr w:type="spellEnd"/>
          </w:p>
        </w:tc>
        <w:tc>
          <w:tcPr>
            <w:tcW w:w="1133" w:type="dxa"/>
          </w:tcPr>
          <w:p w14:paraId="5D8D413A" w14:textId="77777777" w:rsidR="00204250" w:rsidRPr="00073C90" w:rsidRDefault="00204250" w:rsidP="00204250">
            <w:pPr>
              <w:pStyle w:val="ListParagraph"/>
              <w:spacing w:line="360" w:lineRule="auto"/>
              <w:ind w:left="0"/>
              <w:jc w:val="center"/>
              <w:rPr>
                <w:rFonts w:cs="Arial"/>
              </w:rPr>
            </w:pPr>
            <w:r w:rsidRPr="00073C90">
              <w:rPr>
                <w:rFonts w:cs="Arial"/>
              </w:rPr>
              <w:t>76.7</w:t>
            </w:r>
          </w:p>
        </w:tc>
        <w:tc>
          <w:tcPr>
            <w:tcW w:w="1275" w:type="dxa"/>
          </w:tcPr>
          <w:p w14:paraId="0F0C3BB2" w14:textId="77777777" w:rsidR="00204250" w:rsidRPr="00073C90" w:rsidRDefault="00204250" w:rsidP="00204250">
            <w:pPr>
              <w:pStyle w:val="ListParagraph"/>
              <w:spacing w:line="360" w:lineRule="auto"/>
              <w:ind w:left="0"/>
              <w:jc w:val="center"/>
              <w:rPr>
                <w:rFonts w:cs="Arial"/>
              </w:rPr>
            </w:pPr>
            <w:r w:rsidRPr="00073C90">
              <w:rPr>
                <w:rFonts w:cs="Arial"/>
              </w:rPr>
              <w:t>81.9</w:t>
            </w:r>
          </w:p>
        </w:tc>
        <w:tc>
          <w:tcPr>
            <w:tcW w:w="1055" w:type="dxa"/>
          </w:tcPr>
          <w:p w14:paraId="635AC52C" w14:textId="77777777" w:rsidR="00204250" w:rsidRPr="00073C90" w:rsidRDefault="00204250" w:rsidP="00204250">
            <w:pPr>
              <w:pStyle w:val="ListParagraph"/>
              <w:spacing w:line="360" w:lineRule="auto"/>
              <w:ind w:left="0"/>
              <w:jc w:val="center"/>
              <w:rPr>
                <w:rFonts w:cs="Arial"/>
              </w:rPr>
            </w:pPr>
            <w:r w:rsidRPr="00073C90">
              <w:rPr>
                <w:rFonts w:cs="Arial"/>
              </w:rPr>
              <w:t>-</w:t>
            </w:r>
          </w:p>
        </w:tc>
        <w:tc>
          <w:tcPr>
            <w:tcW w:w="1226" w:type="dxa"/>
          </w:tcPr>
          <w:p w14:paraId="2C4B1AF4" w14:textId="77777777" w:rsidR="00204250" w:rsidRPr="00073C90" w:rsidRDefault="00204250" w:rsidP="00204250">
            <w:pPr>
              <w:pStyle w:val="ListParagraph"/>
              <w:spacing w:line="360" w:lineRule="auto"/>
              <w:ind w:left="0"/>
              <w:jc w:val="center"/>
              <w:rPr>
                <w:rFonts w:cs="Arial"/>
              </w:rPr>
            </w:pPr>
            <w:r w:rsidRPr="00073C90">
              <w:rPr>
                <w:rFonts w:cs="Arial"/>
              </w:rPr>
              <w:t>-</w:t>
            </w:r>
          </w:p>
        </w:tc>
      </w:tr>
      <w:tr w:rsidR="00204250" w:rsidRPr="00073C90" w14:paraId="46C6A75C" w14:textId="77777777" w:rsidTr="00204250">
        <w:tc>
          <w:tcPr>
            <w:tcW w:w="4378" w:type="dxa"/>
          </w:tcPr>
          <w:p w14:paraId="6CCDBC55" w14:textId="77777777" w:rsidR="00204250" w:rsidRPr="00073C90" w:rsidRDefault="00204250" w:rsidP="00204250">
            <w:pPr>
              <w:pStyle w:val="ListParagraph"/>
              <w:spacing w:line="360" w:lineRule="auto"/>
              <w:ind w:left="0"/>
              <w:rPr>
                <w:rFonts w:cs="Arial"/>
              </w:rPr>
            </w:pPr>
            <w:r w:rsidRPr="00073C90">
              <w:rPr>
                <w:rFonts w:cs="Arial"/>
              </w:rPr>
              <w:t>RESDSQL-3B</w:t>
            </w:r>
          </w:p>
        </w:tc>
        <w:tc>
          <w:tcPr>
            <w:tcW w:w="1133" w:type="dxa"/>
          </w:tcPr>
          <w:p w14:paraId="2BBF0303" w14:textId="77777777" w:rsidR="00204250" w:rsidRPr="00073C90" w:rsidRDefault="00204250" w:rsidP="00204250">
            <w:pPr>
              <w:pStyle w:val="ListParagraph"/>
              <w:spacing w:line="360" w:lineRule="auto"/>
              <w:ind w:left="0"/>
              <w:jc w:val="center"/>
              <w:rPr>
                <w:rFonts w:cs="Arial"/>
              </w:rPr>
            </w:pPr>
            <w:r w:rsidRPr="00073C90">
              <w:rPr>
                <w:rFonts w:cs="Arial"/>
              </w:rPr>
              <w:t>78.0</w:t>
            </w:r>
          </w:p>
        </w:tc>
        <w:tc>
          <w:tcPr>
            <w:tcW w:w="1275" w:type="dxa"/>
          </w:tcPr>
          <w:p w14:paraId="59E366ED" w14:textId="77777777" w:rsidR="00204250" w:rsidRPr="00073C90" w:rsidRDefault="00204250" w:rsidP="00204250">
            <w:pPr>
              <w:pStyle w:val="ListParagraph"/>
              <w:spacing w:line="360" w:lineRule="auto"/>
              <w:ind w:left="0"/>
              <w:jc w:val="center"/>
              <w:rPr>
                <w:rFonts w:cs="Arial"/>
              </w:rPr>
            </w:pPr>
            <w:r w:rsidRPr="00073C90">
              <w:rPr>
                <w:rFonts w:cs="Arial"/>
              </w:rPr>
              <w:t>81.8</w:t>
            </w:r>
          </w:p>
        </w:tc>
        <w:tc>
          <w:tcPr>
            <w:tcW w:w="1055" w:type="dxa"/>
          </w:tcPr>
          <w:p w14:paraId="03F06DF7" w14:textId="77777777" w:rsidR="00204250" w:rsidRPr="00073C90" w:rsidRDefault="00204250" w:rsidP="00204250">
            <w:pPr>
              <w:pStyle w:val="ListParagraph"/>
              <w:spacing w:line="360" w:lineRule="auto"/>
              <w:ind w:left="0"/>
              <w:jc w:val="center"/>
              <w:rPr>
                <w:rFonts w:cs="Arial"/>
              </w:rPr>
            </w:pPr>
            <w:r w:rsidRPr="00073C90">
              <w:rPr>
                <w:rFonts w:cs="Arial"/>
              </w:rPr>
              <w:t>-</w:t>
            </w:r>
          </w:p>
        </w:tc>
        <w:tc>
          <w:tcPr>
            <w:tcW w:w="1226" w:type="dxa"/>
          </w:tcPr>
          <w:p w14:paraId="39B7445E" w14:textId="77777777" w:rsidR="00204250" w:rsidRPr="00073C90" w:rsidRDefault="00204250" w:rsidP="00204250">
            <w:pPr>
              <w:pStyle w:val="ListParagraph"/>
              <w:spacing w:line="360" w:lineRule="auto"/>
              <w:ind w:left="0"/>
              <w:jc w:val="center"/>
              <w:rPr>
                <w:rFonts w:cs="Arial"/>
              </w:rPr>
            </w:pPr>
            <w:r w:rsidRPr="00073C90">
              <w:rPr>
                <w:rFonts w:cs="Arial"/>
              </w:rPr>
              <w:t>-</w:t>
            </w:r>
          </w:p>
        </w:tc>
      </w:tr>
      <w:tr w:rsidR="00204250" w:rsidRPr="00073C90" w14:paraId="6B8D79E7" w14:textId="77777777" w:rsidTr="00204250">
        <w:tc>
          <w:tcPr>
            <w:tcW w:w="4378" w:type="dxa"/>
          </w:tcPr>
          <w:p w14:paraId="4E0F4CC3" w14:textId="77777777" w:rsidR="00204250" w:rsidRPr="00073C90" w:rsidRDefault="00204250" w:rsidP="00204250">
            <w:pPr>
              <w:pStyle w:val="ListParagraph"/>
              <w:spacing w:line="360" w:lineRule="auto"/>
              <w:ind w:left="0"/>
              <w:rPr>
                <w:rFonts w:cs="Arial"/>
              </w:rPr>
            </w:pPr>
            <w:r w:rsidRPr="00073C90">
              <w:rPr>
                <w:rFonts w:cs="Arial"/>
              </w:rPr>
              <w:t xml:space="preserve">RESDSQL-3B + </w:t>
            </w:r>
            <w:proofErr w:type="spellStart"/>
            <w:r w:rsidRPr="00073C90">
              <w:rPr>
                <w:rFonts w:cs="Arial"/>
              </w:rPr>
              <w:t>NatSQL</w:t>
            </w:r>
            <w:proofErr w:type="spellEnd"/>
          </w:p>
        </w:tc>
        <w:tc>
          <w:tcPr>
            <w:tcW w:w="1133" w:type="dxa"/>
          </w:tcPr>
          <w:p w14:paraId="3C00B499" w14:textId="77777777" w:rsidR="00204250" w:rsidRPr="00073C90" w:rsidRDefault="00204250" w:rsidP="00204250">
            <w:pPr>
              <w:pStyle w:val="ListParagraph"/>
              <w:spacing w:line="360" w:lineRule="auto"/>
              <w:ind w:left="0"/>
              <w:jc w:val="center"/>
              <w:rPr>
                <w:rFonts w:cs="Arial"/>
              </w:rPr>
            </w:pPr>
            <w:r w:rsidRPr="00073C90">
              <w:rPr>
                <w:rFonts w:cs="Arial"/>
              </w:rPr>
              <w:t>80.5</w:t>
            </w:r>
          </w:p>
        </w:tc>
        <w:tc>
          <w:tcPr>
            <w:tcW w:w="1275" w:type="dxa"/>
          </w:tcPr>
          <w:p w14:paraId="021D30AC" w14:textId="77777777" w:rsidR="00204250" w:rsidRPr="00073C90" w:rsidRDefault="00204250" w:rsidP="00204250">
            <w:pPr>
              <w:pStyle w:val="ListParagraph"/>
              <w:spacing w:line="360" w:lineRule="auto"/>
              <w:ind w:left="0"/>
              <w:jc w:val="center"/>
              <w:rPr>
                <w:rFonts w:cs="Arial"/>
              </w:rPr>
            </w:pPr>
            <w:r w:rsidRPr="00073C90">
              <w:rPr>
                <w:rFonts w:cs="Arial"/>
              </w:rPr>
              <w:t>84.1</w:t>
            </w:r>
          </w:p>
        </w:tc>
        <w:tc>
          <w:tcPr>
            <w:tcW w:w="1055" w:type="dxa"/>
          </w:tcPr>
          <w:p w14:paraId="34E0D6DB" w14:textId="77777777" w:rsidR="00204250" w:rsidRPr="00073C90" w:rsidRDefault="00204250" w:rsidP="00204250">
            <w:pPr>
              <w:pStyle w:val="ListParagraph"/>
              <w:spacing w:line="360" w:lineRule="auto"/>
              <w:ind w:left="0"/>
              <w:jc w:val="center"/>
              <w:rPr>
                <w:rFonts w:cs="Arial"/>
              </w:rPr>
            </w:pPr>
            <w:r w:rsidRPr="00073C90">
              <w:rPr>
                <w:rFonts w:cs="Arial"/>
              </w:rPr>
              <w:t>72.0</w:t>
            </w:r>
          </w:p>
        </w:tc>
        <w:tc>
          <w:tcPr>
            <w:tcW w:w="1226" w:type="dxa"/>
          </w:tcPr>
          <w:p w14:paraId="309F5505" w14:textId="77777777" w:rsidR="00204250" w:rsidRPr="00073C90" w:rsidRDefault="00204250" w:rsidP="00204250">
            <w:pPr>
              <w:pStyle w:val="ListParagraph"/>
              <w:spacing w:line="360" w:lineRule="auto"/>
              <w:ind w:left="0"/>
              <w:jc w:val="center"/>
              <w:rPr>
                <w:rFonts w:cs="Arial"/>
              </w:rPr>
            </w:pPr>
            <w:r w:rsidRPr="00073C90">
              <w:rPr>
                <w:rFonts w:cs="Arial"/>
              </w:rPr>
              <w:t>79.9</w:t>
            </w:r>
          </w:p>
        </w:tc>
      </w:tr>
      <w:tr w:rsidR="00204250" w:rsidRPr="00073C90" w14:paraId="6AC5011B" w14:textId="77777777" w:rsidTr="00204250">
        <w:tc>
          <w:tcPr>
            <w:tcW w:w="4378" w:type="dxa"/>
          </w:tcPr>
          <w:p w14:paraId="2D8A91FF" w14:textId="77777777" w:rsidR="00204250" w:rsidRPr="00073C90" w:rsidRDefault="00204250" w:rsidP="00204250">
            <w:pPr>
              <w:pStyle w:val="ListParagraph"/>
              <w:spacing w:line="360" w:lineRule="auto"/>
              <w:ind w:left="0"/>
              <w:rPr>
                <w:rFonts w:cs="Arial"/>
              </w:rPr>
            </w:pPr>
            <w:r w:rsidRPr="00073C90">
              <w:rPr>
                <w:rFonts w:cs="Arial"/>
              </w:rPr>
              <w:t>DIN-SQL + GPT-4</w:t>
            </w:r>
          </w:p>
        </w:tc>
        <w:tc>
          <w:tcPr>
            <w:tcW w:w="1133" w:type="dxa"/>
          </w:tcPr>
          <w:p w14:paraId="380FBFE0" w14:textId="77777777" w:rsidR="00204250" w:rsidRPr="00073C90" w:rsidRDefault="00204250" w:rsidP="00204250">
            <w:pPr>
              <w:pStyle w:val="ListParagraph"/>
              <w:spacing w:line="360" w:lineRule="auto"/>
              <w:ind w:left="0"/>
              <w:jc w:val="center"/>
              <w:rPr>
                <w:rFonts w:cs="Arial"/>
              </w:rPr>
            </w:pPr>
            <w:r w:rsidRPr="00073C90">
              <w:rPr>
                <w:rFonts w:cs="Arial"/>
              </w:rPr>
              <w:t>-</w:t>
            </w:r>
          </w:p>
        </w:tc>
        <w:tc>
          <w:tcPr>
            <w:tcW w:w="1275" w:type="dxa"/>
          </w:tcPr>
          <w:p w14:paraId="4F40BEDA" w14:textId="77777777" w:rsidR="00204250" w:rsidRPr="00073C90" w:rsidRDefault="00204250" w:rsidP="00204250">
            <w:pPr>
              <w:pStyle w:val="ListParagraph"/>
              <w:spacing w:line="360" w:lineRule="auto"/>
              <w:ind w:left="0"/>
              <w:jc w:val="center"/>
              <w:rPr>
                <w:rFonts w:cs="Arial"/>
              </w:rPr>
            </w:pPr>
            <w:r w:rsidRPr="00073C90">
              <w:rPr>
                <w:rFonts w:cs="Arial"/>
              </w:rPr>
              <w:t>-</w:t>
            </w:r>
          </w:p>
        </w:tc>
        <w:tc>
          <w:tcPr>
            <w:tcW w:w="1055" w:type="dxa"/>
          </w:tcPr>
          <w:p w14:paraId="01E6A02B" w14:textId="77777777" w:rsidR="00204250" w:rsidRPr="00073C90" w:rsidRDefault="00204250" w:rsidP="00204250">
            <w:pPr>
              <w:pStyle w:val="ListParagraph"/>
              <w:spacing w:line="360" w:lineRule="auto"/>
              <w:ind w:left="0"/>
              <w:jc w:val="center"/>
              <w:rPr>
                <w:rFonts w:cs="Arial"/>
              </w:rPr>
            </w:pPr>
            <w:r w:rsidRPr="00073C90">
              <w:rPr>
                <w:rFonts w:cs="Arial"/>
              </w:rPr>
              <w:t>60</w:t>
            </w:r>
          </w:p>
        </w:tc>
        <w:tc>
          <w:tcPr>
            <w:tcW w:w="1226" w:type="dxa"/>
          </w:tcPr>
          <w:p w14:paraId="079B457A" w14:textId="77777777" w:rsidR="00204250" w:rsidRPr="00073C90" w:rsidRDefault="00204250" w:rsidP="00204250">
            <w:pPr>
              <w:pStyle w:val="ListParagraph"/>
              <w:spacing w:line="360" w:lineRule="auto"/>
              <w:ind w:left="0"/>
              <w:jc w:val="center"/>
              <w:rPr>
                <w:rFonts w:cs="Arial"/>
              </w:rPr>
            </w:pPr>
            <w:r w:rsidRPr="00073C90">
              <w:rPr>
                <w:rFonts w:cs="Arial"/>
              </w:rPr>
              <w:t>85.3</w:t>
            </w:r>
          </w:p>
        </w:tc>
      </w:tr>
    </w:tbl>
    <w:p w14:paraId="08EF6688" w14:textId="48BA3363" w:rsidR="004F5D96" w:rsidRDefault="004F5D96">
      <w:pPr>
        <w:rPr>
          <w:rFonts w:asciiTheme="majorHAnsi" w:eastAsiaTheme="majorEastAsia" w:hAnsiTheme="majorHAnsi" w:cstheme="majorBidi"/>
          <w:color w:val="2F5496" w:themeColor="accent1" w:themeShade="BF"/>
          <w:sz w:val="26"/>
          <w:szCs w:val="26"/>
        </w:rPr>
      </w:pPr>
    </w:p>
    <w:p w14:paraId="7DBBCA75" w14:textId="77777777" w:rsidR="00204250" w:rsidRDefault="00204250">
      <w:pPr>
        <w:rPr>
          <w:rFonts w:asciiTheme="majorHAnsi" w:eastAsiaTheme="majorEastAsia" w:hAnsiTheme="majorHAnsi" w:cstheme="majorBidi"/>
          <w:color w:val="2F5496" w:themeColor="accent1" w:themeShade="BF"/>
          <w:sz w:val="26"/>
          <w:szCs w:val="26"/>
        </w:rPr>
      </w:pPr>
      <w:r>
        <w:br w:type="page"/>
      </w:r>
    </w:p>
    <w:p w14:paraId="22699474" w14:textId="22C86AF4" w:rsidR="00785C9E" w:rsidRPr="000804FA" w:rsidRDefault="00785C9E" w:rsidP="000B3C3A">
      <w:pPr>
        <w:pStyle w:val="Heading2"/>
        <w:spacing w:before="0" w:line="480" w:lineRule="auto"/>
        <w:rPr>
          <w:rFonts w:ascii="Arial" w:hAnsi="Arial"/>
          <w:sz w:val="24"/>
          <w:szCs w:val="24"/>
        </w:rPr>
      </w:pPr>
      <w:bookmarkStart w:id="24" w:name="_Toc149491893"/>
      <w:r>
        <w:lastRenderedPageBreak/>
        <w:t xml:space="preserve">Model </w:t>
      </w:r>
      <w:r w:rsidR="00692ED8" w:rsidRPr="00073C90">
        <w:rPr>
          <w:rFonts w:ascii="Arial" w:hAnsi="Arial"/>
          <w:sz w:val="24"/>
          <w:szCs w:val="24"/>
        </w:rPr>
        <w:t>Deploy</w:t>
      </w:r>
      <w:r>
        <w:t>ment</w:t>
      </w:r>
      <w:bookmarkEnd w:id="23"/>
      <w:r w:rsidR="00692ED8" w:rsidRPr="00073C90">
        <w:rPr>
          <w:rFonts w:ascii="Arial" w:hAnsi="Arial"/>
          <w:sz w:val="24"/>
          <w:szCs w:val="24"/>
        </w:rPr>
        <w:t xml:space="preserve"> </w:t>
      </w:r>
      <w:r w:rsidR="0067036E">
        <w:rPr>
          <w:rFonts w:ascii="Arial" w:hAnsi="Arial"/>
          <w:sz w:val="24"/>
          <w:szCs w:val="24"/>
        </w:rPr>
        <w:t>and Features</w:t>
      </w:r>
      <w:bookmarkEnd w:id="24"/>
    </w:p>
    <w:p w14:paraId="3ADE8E3B" w14:textId="2EE4F861" w:rsidR="00692ED8" w:rsidRDefault="00692ED8" w:rsidP="000B3C3A">
      <w:pPr>
        <w:spacing w:line="480" w:lineRule="auto"/>
        <w:rPr>
          <w:rFonts w:cs="Arial"/>
        </w:rPr>
      </w:pPr>
      <w:r w:rsidRPr="00073C90">
        <w:rPr>
          <w:rFonts w:cs="Arial"/>
        </w:rPr>
        <w:t>The original published code for both the RESDSQL and DIN-SQL approaches</w:t>
      </w:r>
      <w:r w:rsidR="00B77D0B">
        <w:rPr>
          <w:rFonts w:cs="Arial"/>
        </w:rPr>
        <w:t xml:space="preserve"> utilised</w:t>
      </w:r>
      <w:r w:rsidRPr="00073C90">
        <w:rPr>
          <w:rFonts w:cs="Arial"/>
        </w:rPr>
        <w:t xml:space="preserve"> Python scripts to batch process the Spider dataset and evaluate the model effectiveness. To deploy </w:t>
      </w:r>
      <w:r w:rsidR="69036B25" w:rsidRPr="63CCD4D9">
        <w:rPr>
          <w:rFonts w:cs="Arial"/>
        </w:rPr>
        <w:t>the</w:t>
      </w:r>
      <w:r w:rsidR="2FA271E2" w:rsidRPr="63CCD4D9">
        <w:rPr>
          <w:rFonts w:cs="Arial"/>
        </w:rPr>
        <w:t>se</w:t>
      </w:r>
      <w:r w:rsidRPr="00073C90">
        <w:rPr>
          <w:rFonts w:cs="Arial"/>
        </w:rPr>
        <w:t xml:space="preserve"> models, the original, published code was modified and incorporated into a custom Python class, the </w:t>
      </w:r>
      <w:r w:rsidR="000B3C3A" w:rsidRPr="00073C90">
        <w:rPr>
          <w:rFonts w:cs="Arial"/>
        </w:rPr>
        <w:t>SQL database</w:t>
      </w:r>
      <w:r w:rsidRPr="00073C90">
        <w:rPr>
          <w:rFonts w:cs="Arial"/>
        </w:rPr>
        <w:t xml:space="preserve"> class which implement</w:t>
      </w:r>
      <w:r w:rsidR="00B21B0E">
        <w:rPr>
          <w:rFonts w:cs="Arial"/>
        </w:rPr>
        <w:t>ed</w:t>
      </w:r>
      <w:r w:rsidRPr="00073C90">
        <w:rPr>
          <w:rFonts w:cs="Arial"/>
        </w:rPr>
        <w:t xml:space="preserve"> the following </w:t>
      </w:r>
      <w:r w:rsidR="00B21B0E">
        <w:rPr>
          <w:rFonts w:cs="Arial"/>
        </w:rPr>
        <w:t>methods:</w:t>
      </w:r>
    </w:p>
    <w:p w14:paraId="109CEB89" w14:textId="73C89817" w:rsidR="00B21B0E" w:rsidRDefault="000B3C3A" w:rsidP="000B3C3A">
      <w:pPr>
        <w:spacing w:line="480" w:lineRule="auto"/>
        <w:rPr>
          <w:rFonts w:cs="Arial"/>
        </w:rPr>
      </w:pPr>
      <w:proofErr w:type="spellStart"/>
      <w:r>
        <w:rPr>
          <w:rFonts w:cs="Arial"/>
        </w:rPr>
        <w:t>N</w:t>
      </w:r>
      <w:r w:rsidR="00E841F4">
        <w:rPr>
          <w:rFonts w:cs="Arial"/>
        </w:rPr>
        <w:t>lq</w:t>
      </w:r>
      <w:proofErr w:type="spellEnd"/>
      <w:r w:rsidR="00E841F4">
        <w:rPr>
          <w:rFonts w:cs="Arial"/>
        </w:rPr>
        <w:t xml:space="preserve"> – Natural Language Query function. Takes a NLQ as a string and returns the predicted SQL statement</w:t>
      </w:r>
      <w:r w:rsidR="00D63CD6">
        <w:rPr>
          <w:rFonts w:cs="Arial"/>
        </w:rPr>
        <w:t>.</w:t>
      </w:r>
    </w:p>
    <w:p w14:paraId="7AF16FB9" w14:textId="551994F4" w:rsidR="00D63CD6" w:rsidRDefault="002C370D" w:rsidP="006E3070">
      <w:pPr>
        <w:spacing w:line="480" w:lineRule="auto"/>
        <w:rPr>
          <w:rFonts w:cs="Arial"/>
        </w:rPr>
      </w:pPr>
      <w:proofErr w:type="spellStart"/>
      <w:r>
        <w:rPr>
          <w:rFonts w:cs="Arial"/>
        </w:rPr>
        <w:t>S</w:t>
      </w:r>
      <w:r w:rsidR="00D63CD6">
        <w:rPr>
          <w:rFonts w:cs="Arial"/>
        </w:rPr>
        <w:t>ql</w:t>
      </w:r>
      <w:proofErr w:type="spellEnd"/>
      <w:r w:rsidR="00D63CD6">
        <w:rPr>
          <w:rFonts w:cs="Arial"/>
        </w:rPr>
        <w:t xml:space="preserve"> – Structured query language function. Takes a SQL statement as a </w:t>
      </w:r>
      <w:r w:rsidR="00317CEA">
        <w:rPr>
          <w:rFonts w:cs="Arial"/>
        </w:rPr>
        <w:t>string, queries the connected database and returns the results.</w:t>
      </w:r>
    </w:p>
    <w:p w14:paraId="48E48B86" w14:textId="6FCC6196" w:rsidR="00785C9E" w:rsidRDefault="00785C9E" w:rsidP="006E3070">
      <w:pPr>
        <w:spacing w:line="480" w:lineRule="auto"/>
        <w:rPr>
          <w:rFonts w:cs="Arial"/>
          <w:b/>
          <w:bCs/>
        </w:rPr>
      </w:pPr>
    </w:p>
    <w:p w14:paraId="2F237EDF" w14:textId="0F404239" w:rsidR="002F1E2A" w:rsidRPr="002F1E2A" w:rsidRDefault="00692ED8" w:rsidP="006E3070">
      <w:pPr>
        <w:pStyle w:val="Heading2"/>
        <w:spacing w:before="0" w:line="480" w:lineRule="auto"/>
      </w:pPr>
      <w:bookmarkStart w:id="25" w:name="_Toc149396115"/>
      <w:bookmarkStart w:id="26" w:name="_Toc149491894"/>
      <w:r w:rsidRPr="00073C90">
        <w:t>RESDSQL</w:t>
      </w:r>
      <w:bookmarkEnd w:id="25"/>
      <w:bookmarkEnd w:id="26"/>
    </w:p>
    <w:p w14:paraId="466F3399" w14:textId="7B6112C7" w:rsidR="00692ED8" w:rsidRPr="00073C90" w:rsidRDefault="00692ED8" w:rsidP="000B3C3A">
      <w:pPr>
        <w:spacing w:line="480" w:lineRule="auto"/>
        <w:rPr>
          <w:rFonts w:cs="Arial"/>
        </w:rPr>
      </w:pPr>
      <w:r w:rsidRPr="00073C90">
        <w:rPr>
          <w:rFonts w:cs="Arial"/>
        </w:rPr>
        <w:t>The Ranking Enhanced Schema Decomposition (</w:t>
      </w:r>
      <w:r w:rsidR="5B97C609" w:rsidRPr="63CCD4D9">
        <w:rPr>
          <w:rFonts w:cs="Arial"/>
        </w:rPr>
        <w:t>RESD</w:t>
      </w:r>
      <w:r w:rsidR="69036B25" w:rsidRPr="63CCD4D9">
        <w:rPr>
          <w:rFonts w:cs="Arial"/>
        </w:rPr>
        <w:t>SQL</w:t>
      </w:r>
      <w:r w:rsidRPr="00073C90">
        <w:rPr>
          <w:rFonts w:cs="Arial"/>
        </w:rPr>
        <w:t>) approach has the following features:</w:t>
      </w:r>
    </w:p>
    <w:p w14:paraId="331B5757" w14:textId="1BB1A208" w:rsidR="00692ED8" w:rsidRPr="00073C90" w:rsidRDefault="00692ED8" w:rsidP="000B3C3A">
      <w:pPr>
        <w:pStyle w:val="ListParagraph"/>
        <w:numPr>
          <w:ilvl w:val="0"/>
          <w:numId w:val="26"/>
        </w:numPr>
        <w:spacing w:line="480" w:lineRule="auto"/>
        <w:rPr>
          <w:rFonts w:cs="Arial"/>
        </w:rPr>
      </w:pPr>
      <w:r w:rsidRPr="00073C90">
        <w:rPr>
          <w:rFonts w:cs="Arial"/>
        </w:rPr>
        <w:t xml:space="preserve">Implemented in </w:t>
      </w:r>
      <w:r w:rsidR="0039242B">
        <w:rPr>
          <w:rFonts w:cs="Arial"/>
        </w:rPr>
        <w:t>P</w:t>
      </w:r>
      <w:r w:rsidRPr="00073C90">
        <w:rPr>
          <w:rFonts w:cs="Arial"/>
        </w:rPr>
        <w:t xml:space="preserve">ython </w:t>
      </w:r>
      <w:r w:rsidR="0039242B">
        <w:rPr>
          <w:rFonts w:cs="Arial"/>
        </w:rPr>
        <w:t>3.8.5</w:t>
      </w:r>
    </w:p>
    <w:p w14:paraId="3AF26784" w14:textId="0CA39DFB" w:rsidR="00692ED8" w:rsidRPr="00073C90" w:rsidRDefault="00692ED8" w:rsidP="000B3C3A">
      <w:pPr>
        <w:pStyle w:val="ListParagraph"/>
        <w:numPr>
          <w:ilvl w:val="0"/>
          <w:numId w:val="26"/>
        </w:numPr>
        <w:spacing w:line="480" w:lineRule="auto"/>
        <w:rPr>
          <w:rFonts w:cs="Arial"/>
        </w:rPr>
      </w:pPr>
      <w:r w:rsidRPr="00073C90">
        <w:rPr>
          <w:rFonts w:cs="Arial"/>
        </w:rPr>
        <w:t xml:space="preserve">The schema-linking task is decoupled from the SQL </w:t>
      </w:r>
      <w:r w:rsidR="17B0EA24" w:rsidRPr="63CCD4D9">
        <w:rPr>
          <w:rFonts w:cs="Arial"/>
        </w:rPr>
        <w:t>generation</w:t>
      </w:r>
      <w:r w:rsidR="69036B25" w:rsidRPr="63CCD4D9">
        <w:rPr>
          <w:rFonts w:cs="Arial"/>
        </w:rPr>
        <w:t xml:space="preserve"> </w:t>
      </w:r>
      <w:r w:rsidR="002A69C4" w:rsidRPr="00073C90">
        <w:rPr>
          <w:rFonts w:cs="Arial"/>
        </w:rPr>
        <w:t>task.</w:t>
      </w:r>
    </w:p>
    <w:p w14:paraId="007A14AA" w14:textId="77777777" w:rsidR="00692ED8" w:rsidRPr="00073C90" w:rsidRDefault="00692ED8" w:rsidP="000B3C3A">
      <w:pPr>
        <w:pStyle w:val="ListParagraph"/>
        <w:numPr>
          <w:ilvl w:val="0"/>
          <w:numId w:val="26"/>
        </w:numPr>
        <w:spacing w:line="480" w:lineRule="auto"/>
        <w:rPr>
          <w:rFonts w:cs="Arial"/>
        </w:rPr>
      </w:pPr>
      <w:r w:rsidRPr="00073C90">
        <w:rPr>
          <w:rFonts w:cs="Arial"/>
        </w:rPr>
        <w:t xml:space="preserve">Schema-linking is undertaken by a fine-tuned, </w:t>
      </w:r>
      <w:proofErr w:type="spellStart"/>
      <w:r w:rsidRPr="00073C90">
        <w:rPr>
          <w:rFonts w:cs="Arial"/>
        </w:rPr>
        <w:t>RoBERTa</w:t>
      </w:r>
      <w:proofErr w:type="spellEnd"/>
      <w:r w:rsidRPr="00073C90">
        <w:rPr>
          <w:rFonts w:cs="Arial"/>
        </w:rPr>
        <w:t xml:space="preserve"> transformer model, trained on the Spider dataset. This model ranks all database features (tables and columns) according to their perceived importance in answering the question.</w:t>
      </w:r>
    </w:p>
    <w:p w14:paraId="66776BD6" w14:textId="1C0728D0" w:rsidR="00692ED8" w:rsidRPr="00073C90" w:rsidRDefault="00692ED8" w:rsidP="000B3C3A">
      <w:pPr>
        <w:pStyle w:val="ListParagraph"/>
        <w:numPr>
          <w:ilvl w:val="0"/>
          <w:numId w:val="26"/>
        </w:numPr>
        <w:spacing w:line="480" w:lineRule="auto"/>
        <w:rPr>
          <w:rFonts w:cs="Arial"/>
        </w:rPr>
      </w:pPr>
      <w:r w:rsidRPr="00073C90">
        <w:rPr>
          <w:rFonts w:cs="Arial"/>
        </w:rPr>
        <w:t xml:space="preserve">The sematic-parsing task and undertaken by </w:t>
      </w:r>
      <w:r w:rsidR="46D18A7E" w:rsidRPr="63CCD4D9">
        <w:rPr>
          <w:rFonts w:cs="Arial"/>
        </w:rPr>
        <w:t>constructing</w:t>
      </w:r>
      <w:r w:rsidRPr="00073C90">
        <w:rPr>
          <w:rFonts w:cs="Arial"/>
        </w:rPr>
        <w:t xml:space="preserve"> an empty SQL skeleton, consisting of the required keywords for the query, with empty slots of the database schema items. For example: </w:t>
      </w:r>
      <w:r w:rsidR="00183CEA">
        <w:rPr>
          <w:rFonts w:cs="Arial"/>
        </w:rPr>
        <w:t>‘</w:t>
      </w:r>
      <w:r w:rsidRPr="00073C90">
        <w:rPr>
          <w:rFonts w:cs="Arial"/>
        </w:rPr>
        <w:t>SELECT _____ FROM ____ JOIN ____ ON ____</w:t>
      </w:r>
      <w:r w:rsidR="00183CEA">
        <w:rPr>
          <w:rFonts w:cs="Arial"/>
        </w:rPr>
        <w:t>’</w:t>
      </w:r>
      <w:r w:rsidRPr="00073C90">
        <w:rPr>
          <w:rFonts w:cs="Arial"/>
        </w:rPr>
        <w:t>. A T5 transformer model (trained on the Spider dataset) was fine-tuned using the Spider dataset for this task.</w:t>
      </w:r>
    </w:p>
    <w:p w14:paraId="0E70E5C9" w14:textId="77777777" w:rsidR="00692ED8" w:rsidRPr="00073C90" w:rsidRDefault="00692ED8" w:rsidP="000B3C3A">
      <w:pPr>
        <w:pStyle w:val="ListParagraph"/>
        <w:numPr>
          <w:ilvl w:val="0"/>
          <w:numId w:val="26"/>
        </w:numPr>
        <w:spacing w:line="480" w:lineRule="auto"/>
        <w:rPr>
          <w:rFonts w:cs="Arial"/>
        </w:rPr>
      </w:pPr>
      <w:r w:rsidRPr="00073C90">
        <w:rPr>
          <w:rFonts w:cs="Arial"/>
        </w:rPr>
        <w:lastRenderedPageBreak/>
        <w:t>The SQL skeleton is populated with the schema links.</w:t>
      </w:r>
    </w:p>
    <w:p w14:paraId="1C2C0452" w14:textId="77777777" w:rsidR="00692ED8" w:rsidRPr="00073C90" w:rsidRDefault="00692ED8" w:rsidP="000B3C3A">
      <w:pPr>
        <w:pStyle w:val="ListParagraph"/>
        <w:numPr>
          <w:ilvl w:val="0"/>
          <w:numId w:val="26"/>
        </w:numPr>
        <w:spacing w:line="480" w:lineRule="auto"/>
        <w:rPr>
          <w:rFonts w:cs="Arial"/>
        </w:rPr>
      </w:pPr>
      <w:r w:rsidRPr="00073C90">
        <w:rPr>
          <w:rFonts w:cs="Arial"/>
        </w:rPr>
        <w:t>Self-correction is undertaken in two passes:</w:t>
      </w:r>
    </w:p>
    <w:p w14:paraId="49EDDD21" w14:textId="40ABA45F" w:rsidR="0011733D" w:rsidRDefault="00692ED8" w:rsidP="000B3C3A">
      <w:pPr>
        <w:pStyle w:val="ListParagraph"/>
        <w:numPr>
          <w:ilvl w:val="1"/>
          <w:numId w:val="26"/>
        </w:numPr>
        <w:spacing w:line="480" w:lineRule="auto"/>
        <w:rPr>
          <w:rFonts w:cs="Arial"/>
        </w:rPr>
      </w:pPr>
      <w:r w:rsidRPr="0011733D">
        <w:rPr>
          <w:rFonts w:cs="Arial"/>
        </w:rPr>
        <w:t>Extensive post-processing of common mistakes is undertaken.</w:t>
      </w:r>
    </w:p>
    <w:p w14:paraId="46BF9B63" w14:textId="59A76A9A" w:rsidR="00692ED8" w:rsidRDefault="6E475713" w:rsidP="000B3C3A">
      <w:pPr>
        <w:pStyle w:val="ListParagraph"/>
        <w:numPr>
          <w:ilvl w:val="1"/>
          <w:numId w:val="26"/>
        </w:numPr>
        <w:spacing w:line="480" w:lineRule="auto"/>
        <w:rPr>
          <w:rFonts w:cs="Arial"/>
        </w:rPr>
      </w:pPr>
      <w:r w:rsidRPr="63CCD4D9">
        <w:rPr>
          <w:rFonts w:cs="Arial"/>
        </w:rPr>
        <w:t>Since m</w:t>
      </w:r>
      <w:r w:rsidR="69036B25" w:rsidRPr="63CCD4D9">
        <w:rPr>
          <w:rFonts w:cs="Arial"/>
        </w:rPr>
        <w:t>ultiple</w:t>
      </w:r>
      <w:r w:rsidR="00692ED8" w:rsidRPr="0011733D">
        <w:rPr>
          <w:rFonts w:cs="Arial"/>
        </w:rPr>
        <w:t xml:space="preserve"> potential (ranked) SQL statements are produced by the T5 transformer</w:t>
      </w:r>
      <w:r w:rsidR="4D99C9AC" w:rsidRPr="63CCD4D9">
        <w:rPr>
          <w:rFonts w:cs="Arial"/>
        </w:rPr>
        <w:t>,</w:t>
      </w:r>
      <w:r w:rsidR="69036B25" w:rsidRPr="63CCD4D9">
        <w:rPr>
          <w:rFonts w:cs="Arial"/>
        </w:rPr>
        <w:t xml:space="preserve"> </w:t>
      </w:r>
      <w:r w:rsidR="5AC53FCE" w:rsidRPr="63CCD4D9">
        <w:rPr>
          <w:rFonts w:cs="Arial"/>
        </w:rPr>
        <w:t>t</w:t>
      </w:r>
      <w:r w:rsidR="69036B25" w:rsidRPr="63CCD4D9">
        <w:rPr>
          <w:rFonts w:cs="Arial"/>
        </w:rPr>
        <w:t>hese</w:t>
      </w:r>
      <w:r w:rsidR="00692ED8" w:rsidRPr="0011733D">
        <w:rPr>
          <w:rFonts w:cs="Arial"/>
        </w:rPr>
        <w:t xml:space="preserve"> are tested by querying the actual database</w:t>
      </w:r>
      <w:r w:rsidR="183CF6D2" w:rsidRPr="63CCD4D9">
        <w:rPr>
          <w:rFonts w:cs="Arial"/>
        </w:rPr>
        <w:t>.</w:t>
      </w:r>
      <w:r w:rsidR="69036B25" w:rsidRPr="63CCD4D9">
        <w:rPr>
          <w:rFonts w:cs="Arial"/>
        </w:rPr>
        <w:t xml:space="preserve"> </w:t>
      </w:r>
      <w:r w:rsidR="732CB0EF" w:rsidRPr="63CCD4D9">
        <w:rPr>
          <w:rFonts w:cs="Arial"/>
        </w:rPr>
        <w:t>Th</w:t>
      </w:r>
      <w:r w:rsidR="69036B25" w:rsidRPr="63CCD4D9">
        <w:rPr>
          <w:rFonts w:cs="Arial"/>
        </w:rPr>
        <w:t>e</w:t>
      </w:r>
      <w:r w:rsidR="00692ED8" w:rsidRPr="0011733D">
        <w:rPr>
          <w:rFonts w:cs="Arial"/>
        </w:rPr>
        <w:t xml:space="preserve"> highest ranked executable SQL statement is returned.</w:t>
      </w:r>
    </w:p>
    <w:p w14:paraId="77CEF11D" w14:textId="3EADE515" w:rsidR="0011733D" w:rsidRDefault="0011733D" w:rsidP="000B3C3A">
      <w:pPr>
        <w:spacing w:line="480" w:lineRule="auto"/>
        <w:rPr>
          <w:rFonts w:cs="Arial"/>
        </w:rPr>
      </w:pPr>
    </w:p>
    <w:p w14:paraId="17D9BB87" w14:textId="46A0541B" w:rsidR="002875E8" w:rsidRPr="00073C90" w:rsidRDefault="5F4826D0" w:rsidP="000B3C3A">
      <w:pPr>
        <w:spacing w:line="480" w:lineRule="auto"/>
        <w:rPr>
          <w:rFonts w:cs="Arial"/>
        </w:rPr>
      </w:pPr>
      <w:r w:rsidRPr="63CCD4D9">
        <w:rPr>
          <w:rFonts w:cs="Arial"/>
        </w:rPr>
        <w:t>When testing the RESDSQL model, Li et al.</w:t>
      </w:r>
      <w:r w:rsidR="00FB4BAF">
        <w:rPr>
          <w:rFonts w:cs="Arial"/>
        </w:rPr>
        <w:t xml:space="preserve"> (2023)</w:t>
      </w:r>
      <w:r w:rsidRPr="63CCD4D9">
        <w:rPr>
          <w:rFonts w:cs="Arial"/>
        </w:rPr>
        <w:t xml:space="preserve"> trained several T5 models.</w:t>
      </w:r>
      <w:r w:rsidR="00262A18">
        <w:rPr>
          <w:rFonts w:cs="Arial"/>
        </w:rPr>
        <w:t xml:space="preserve"> </w:t>
      </w:r>
      <w:r w:rsidR="002875E8">
        <w:rPr>
          <w:rFonts w:cs="Arial"/>
        </w:rPr>
        <w:t>These</w:t>
      </w:r>
      <w:r w:rsidR="002875E8" w:rsidRPr="00073C90">
        <w:rPr>
          <w:rFonts w:cs="Arial"/>
        </w:rPr>
        <w:t xml:space="preserve"> transformer models are very large</w:t>
      </w:r>
      <w:r w:rsidR="002875E8">
        <w:rPr>
          <w:rFonts w:cs="Arial"/>
        </w:rPr>
        <w:t xml:space="preserve">, with even the smallest (the T5-Base model) sized at approximately </w:t>
      </w:r>
      <w:r w:rsidR="002875E8" w:rsidRPr="00073C90">
        <w:rPr>
          <w:rFonts w:cs="Arial"/>
        </w:rPr>
        <w:t>870 MB.</w:t>
      </w:r>
      <w:r w:rsidR="002875E8">
        <w:rPr>
          <w:rFonts w:cs="Arial"/>
        </w:rPr>
        <w:t xml:space="preserve"> As such, </w:t>
      </w:r>
      <w:r w:rsidR="002875E8" w:rsidRPr="00073C90">
        <w:rPr>
          <w:rFonts w:cs="Arial"/>
        </w:rPr>
        <w:t>only the Base version could be run on the test computer</w:t>
      </w:r>
      <w:r w:rsidR="002C370D">
        <w:rPr>
          <w:rFonts w:cs="Arial"/>
        </w:rPr>
        <w:t xml:space="preserve"> without running out of RAM (test computer had 8GB RAM)</w:t>
      </w:r>
      <w:r w:rsidR="002875E8" w:rsidRPr="00073C90">
        <w:rPr>
          <w:rFonts w:cs="Arial"/>
        </w:rPr>
        <w:t>.</w:t>
      </w:r>
      <w:r w:rsidR="002875E8">
        <w:rPr>
          <w:rFonts w:cs="Arial"/>
        </w:rPr>
        <w:t xml:space="preserve"> The </w:t>
      </w:r>
      <w:r w:rsidR="00224135">
        <w:rPr>
          <w:rFonts w:cs="Arial"/>
        </w:rPr>
        <w:t xml:space="preserve">implemented version from </w:t>
      </w:r>
      <w:r w:rsidR="007C4A29">
        <w:rPr>
          <w:rFonts w:cs="Arial"/>
        </w:rPr>
        <w:t xml:space="preserve">Table 1 </w:t>
      </w:r>
      <w:r w:rsidR="00224135">
        <w:rPr>
          <w:rFonts w:cs="Arial"/>
        </w:rPr>
        <w:t xml:space="preserve">is the RESDSQL-Base + </w:t>
      </w:r>
      <w:proofErr w:type="spellStart"/>
      <w:r w:rsidR="00224135">
        <w:rPr>
          <w:rFonts w:cs="Arial"/>
        </w:rPr>
        <w:t>NatSQL</w:t>
      </w:r>
      <w:proofErr w:type="spellEnd"/>
      <w:r w:rsidR="00224135">
        <w:rPr>
          <w:rFonts w:cs="Arial"/>
        </w:rPr>
        <w:t xml:space="preserve"> model.</w:t>
      </w:r>
    </w:p>
    <w:p w14:paraId="12BE75F2" w14:textId="77777777" w:rsidR="002F1E2A" w:rsidRPr="00073C90" w:rsidRDefault="002F1E2A" w:rsidP="000B3C3A">
      <w:pPr>
        <w:spacing w:line="480" w:lineRule="auto"/>
        <w:rPr>
          <w:rFonts w:cs="Arial"/>
        </w:rPr>
      </w:pPr>
    </w:p>
    <w:p w14:paraId="0063558E" w14:textId="2F81922F" w:rsidR="00692ED8" w:rsidRPr="002362BD" w:rsidRDefault="00692ED8" w:rsidP="002362BD">
      <w:pPr>
        <w:pStyle w:val="Heading2"/>
        <w:spacing w:before="0" w:line="480" w:lineRule="auto"/>
      </w:pPr>
      <w:bookmarkStart w:id="27" w:name="_Toc149396116"/>
      <w:bookmarkStart w:id="28" w:name="_Toc149491895"/>
      <w:r w:rsidRPr="00073C90">
        <w:t>DIN</w:t>
      </w:r>
      <w:r w:rsidR="002F1E2A">
        <w:t>-</w:t>
      </w:r>
      <w:r w:rsidRPr="00073C90">
        <w:t>SQL</w:t>
      </w:r>
      <w:bookmarkEnd w:id="27"/>
      <w:bookmarkEnd w:id="28"/>
    </w:p>
    <w:p w14:paraId="7DD5D158" w14:textId="594841C5" w:rsidR="00692ED8" w:rsidRPr="00073C90" w:rsidRDefault="00692ED8" w:rsidP="000B3C3A">
      <w:pPr>
        <w:spacing w:line="480" w:lineRule="auto"/>
        <w:rPr>
          <w:rFonts w:cs="Arial"/>
        </w:rPr>
      </w:pPr>
      <w:r w:rsidRPr="00073C90">
        <w:rPr>
          <w:rFonts w:cs="Arial"/>
        </w:rPr>
        <w:t xml:space="preserve">DIN-SQL stands for Decomposed In-Context Learning of Text-to-SQL. This model/code consists of a series of prompt templates that are chained together to decompose </w:t>
      </w:r>
      <w:r w:rsidR="69036B25" w:rsidRPr="63CCD4D9">
        <w:rPr>
          <w:rFonts w:cs="Arial"/>
        </w:rPr>
        <w:t>the NLQ</w:t>
      </w:r>
      <w:r w:rsidR="5EC3F4AE" w:rsidRPr="63CCD4D9">
        <w:rPr>
          <w:rFonts w:cs="Arial"/>
        </w:rPr>
        <w:t>-</w:t>
      </w:r>
      <w:r w:rsidRPr="00073C90">
        <w:rPr>
          <w:rFonts w:cs="Arial"/>
        </w:rPr>
        <w:t>to</w:t>
      </w:r>
      <w:r w:rsidR="4C5628B6" w:rsidRPr="63CCD4D9">
        <w:rPr>
          <w:rFonts w:cs="Arial"/>
        </w:rPr>
        <w:t>-</w:t>
      </w:r>
      <w:r w:rsidRPr="00073C90">
        <w:rPr>
          <w:rFonts w:cs="Arial"/>
        </w:rPr>
        <w:t xml:space="preserve">SQL problem </w:t>
      </w:r>
      <w:r w:rsidR="69036B25" w:rsidRPr="63CCD4D9">
        <w:rPr>
          <w:rFonts w:cs="Arial"/>
        </w:rPr>
        <w:t>in</w:t>
      </w:r>
      <w:r w:rsidR="5E4E1352" w:rsidRPr="63CCD4D9">
        <w:rPr>
          <w:rFonts w:cs="Arial"/>
        </w:rPr>
        <w:t>to</w:t>
      </w:r>
      <w:r w:rsidRPr="00073C90">
        <w:rPr>
          <w:rFonts w:cs="Arial"/>
        </w:rPr>
        <w:t xml:space="preserve"> a set of intermediate steps that follow a particular reasoning strategy. These flow as follows:</w:t>
      </w:r>
    </w:p>
    <w:p w14:paraId="0ECD15FC" w14:textId="619859F9" w:rsidR="00692ED8" w:rsidRPr="00073C90" w:rsidRDefault="00692ED8" w:rsidP="000B3C3A">
      <w:pPr>
        <w:pStyle w:val="ListParagraph"/>
        <w:numPr>
          <w:ilvl w:val="0"/>
          <w:numId w:val="30"/>
        </w:numPr>
        <w:spacing w:line="480" w:lineRule="auto"/>
        <w:rPr>
          <w:rFonts w:cs="Arial"/>
        </w:rPr>
      </w:pPr>
      <w:r w:rsidRPr="00073C90">
        <w:rPr>
          <w:rFonts w:cs="Arial"/>
        </w:rPr>
        <w:t xml:space="preserve">The GPT-4 model is requested to undertake schema linking, to identify the key database features </w:t>
      </w:r>
      <w:r w:rsidR="6372A0A9" w:rsidRPr="63CCD4D9">
        <w:rPr>
          <w:rFonts w:cs="Arial"/>
        </w:rPr>
        <w:t>required to answer</w:t>
      </w:r>
      <w:r w:rsidRPr="00073C90">
        <w:rPr>
          <w:rFonts w:cs="Arial"/>
        </w:rPr>
        <w:t xml:space="preserve"> the </w:t>
      </w:r>
      <w:r w:rsidR="6372A0A9" w:rsidRPr="63CCD4D9">
        <w:rPr>
          <w:rFonts w:cs="Arial"/>
        </w:rPr>
        <w:t>question</w:t>
      </w:r>
      <w:r w:rsidRPr="00073C90">
        <w:rPr>
          <w:rFonts w:cs="Arial"/>
        </w:rPr>
        <w:t>.</w:t>
      </w:r>
    </w:p>
    <w:p w14:paraId="6CD10D88" w14:textId="77777777" w:rsidR="00692ED8" w:rsidRPr="00073C90" w:rsidRDefault="00692ED8" w:rsidP="000B3C3A">
      <w:pPr>
        <w:pStyle w:val="ListParagraph"/>
        <w:numPr>
          <w:ilvl w:val="0"/>
          <w:numId w:val="30"/>
        </w:numPr>
        <w:spacing w:line="480" w:lineRule="auto"/>
        <w:rPr>
          <w:rFonts w:cs="Arial"/>
        </w:rPr>
      </w:pPr>
      <w:r w:rsidRPr="00073C90">
        <w:rPr>
          <w:rFonts w:cs="Arial"/>
        </w:rPr>
        <w:t>Based on the schema links and the NLQ, the GPT-4 model is asked to classify the complexity of the query as:</w:t>
      </w:r>
    </w:p>
    <w:p w14:paraId="2B0101F5" w14:textId="69A75A24" w:rsidR="00692ED8" w:rsidRPr="00073C90" w:rsidRDefault="00692ED8" w:rsidP="000B3C3A">
      <w:pPr>
        <w:pStyle w:val="ListParagraph"/>
        <w:numPr>
          <w:ilvl w:val="1"/>
          <w:numId w:val="30"/>
        </w:numPr>
        <w:spacing w:line="480" w:lineRule="auto"/>
        <w:rPr>
          <w:rFonts w:cs="Arial"/>
        </w:rPr>
      </w:pPr>
      <w:r w:rsidRPr="63CCD4D9">
        <w:rPr>
          <w:rFonts w:cs="Arial"/>
          <w:i/>
        </w:rPr>
        <w:t xml:space="preserve">Easy </w:t>
      </w:r>
      <w:r w:rsidRPr="00073C90">
        <w:rPr>
          <w:rFonts w:cs="Arial"/>
        </w:rPr>
        <w:t xml:space="preserve">– single table queries, no joins or nesting </w:t>
      </w:r>
      <w:r w:rsidR="002362BD" w:rsidRPr="00073C90">
        <w:rPr>
          <w:rFonts w:cs="Arial"/>
        </w:rPr>
        <w:t>required.</w:t>
      </w:r>
    </w:p>
    <w:p w14:paraId="60B4EF0A" w14:textId="4CA5F318" w:rsidR="00692ED8" w:rsidRPr="00073C90" w:rsidRDefault="00692ED8" w:rsidP="000B3C3A">
      <w:pPr>
        <w:pStyle w:val="ListParagraph"/>
        <w:numPr>
          <w:ilvl w:val="1"/>
          <w:numId w:val="30"/>
        </w:numPr>
        <w:spacing w:line="480" w:lineRule="auto"/>
        <w:rPr>
          <w:rFonts w:cs="Arial"/>
        </w:rPr>
      </w:pPr>
      <w:r w:rsidRPr="63CCD4D9">
        <w:rPr>
          <w:rFonts w:cs="Arial"/>
          <w:i/>
        </w:rPr>
        <w:t>Non-nested complex</w:t>
      </w:r>
      <w:r w:rsidRPr="00073C90">
        <w:rPr>
          <w:rFonts w:cs="Arial"/>
        </w:rPr>
        <w:t xml:space="preserve"> – queries that require joins, but not sub-</w:t>
      </w:r>
      <w:r w:rsidR="002362BD" w:rsidRPr="00073C90">
        <w:rPr>
          <w:rFonts w:cs="Arial"/>
        </w:rPr>
        <w:t>queries.</w:t>
      </w:r>
    </w:p>
    <w:p w14:paraId="18434713" w14:textId="7FF78589" w:rsidR="00692ED8" w:rsidRPr="00073C90" w:rsidRDefault="00692ED8" w:rsidP="000B3C3A">
      <w:pPr>
        <w:pStyle w:val="ListParagraph"/>
        <w:numPr>
          <w:ilvl w:val="1"/>
          <w:numId w:val="30"/>
        </w:numPr>
        <w:spacing w:line="480" w:lineRule="auto"/>
        <w:rPr>
          <w:rFonts w:cs="Arial"/>
        </w:rPr>
      </w:pPr>
      <w:r w:rsidRPr="63CCD4D9">
        <w:rPr>
          <w:rFonts w:cs="Arial"/>
          <w:i/>
        </w:rPr>
        <w:t xml:space="preserve">Nested </w:t>
      </w:r>
      <w:r w:rsidR="234B3E22" w:rsidRPr="63CCD4D9">
        <w:rPr>
          <w:rFonts w:cs="Arial"/>
          <w:i/>
          <w:iCs/>
        </w:rPr>
        <w:t>c</w:t>
      </w:r>
      <w:r w:rsidR="69036B25" w:rsidRPr="63CCD4D9">
        <w:rPr>
          <w:rFonts w:cs="Arial"/>
          <w:i/>
          <w:iCs/>
        </w:rPr>
        <w:t>omplex</w:t>
      </w:r>
      <w:r w:rsidRPr="63CCD4D9">
        <w:rPr>
          <w:rFonts w:cs="Arial"/>
          <w:i/>
        </w:rPr>
        <w:t xml:space="preserve"> </w:t>
      </w:r>
      <w:r w:rsidRPr="00073C90">
        <w:rPr>
          <w:rFonts w:cs="Arial"/>
        </w:rPr>
        <w:t xml:space="preserve">– queries require joins, sub-queries and set </w:t>
      </w:r>
      <w:r w:rsidR="002362BD" w:rsidRPr="00073C90">
        <w:rPr>
          <w:rFonts w:cs="Arial"/>
        </w:rPr>
        <w:t>operations.</w:t>
      </w:r>
    </w:p>
    <w:p w14:paraId="680A61B7" w14:textId="77777777" w:rsidR="00692ED8" w:rsidRPr="00073C90" w:rsidRDefault="00692ED8" w:rsidP="000B3C3A">
      <w:pPr>
        <w:pStyle w:val="ListParagraph"/>
        <w:numPr>
          <w:ilvl w:val="0"/>
          <w:numId w:val="30"/>
        </w:numPr>
        <w:spacing w:line="480" w:lineRule="auto"/>
        <w:rPr>
          <w:rFonts w:cs="Arial"/>
        </w:rPr>
      </w:pPr>
      <w:r w:rsidRPr="00073C90">
        <w:rPr>
          <w:rFonts w:cs="Arial"/>
        </w:rPr>
        <w:lastRenderedPageBreak/>
        <w:t>Different prompt templates are provided for each level of complexity. The schema links and NLQ are passed to the corresponding template, and the GPT-4 model called.</w:t>
      </w:r>
    </w:p>
    <w:p w14:paraId="7153A40F" w14:textId="77777777" w:rsidR="00692ED8" w:rsidRPr="00073C90" w:rsidRDefault="00692ED8" w:rsidP="000B3C3A">
      <w:pPr>
        <w:pStyle w:val="ListParagraph"/>
        <w:numPr>
          <w:ilvl w:val="0"/>
          <w:numId w:val="30"/>
        </w:numPr>
        <w:spacing w:line="480" w:lineRule="auto"/>
        <w:rPr>
          <w:rFonts w:cs="Arial"/>
        </w:rPr>
      </w:pPr>
      <w:r w:rsidRPr="00073C90">
        <w:rPr>
          <w:rFonts w:cs="Arial"/>
        </w:rPr>
        <w:t>A final prompt template requests the GPT-4 model to check and correct the SQL query generated in the previous step (self-correction).</w:t>
      </w:r>
    </w:p>
    <w:p w14:paraId="488EC76D" w14:textId="77777777" w:rsidR="002F1E2A" w:rsidRPr="002F1E2A" w:rsidRDefault="002F1E2A" w:rsidP="000B3C3A">
      <w:pPr>
        <w:spacing w:line="480" w:lineRule="auto"/>
      </w:pPr>
    </w:p>
    <w:p w14:paraId="4A546195" w14:textId="7CB470A3" w:rsidR="00692ED8" w:rsidRPr="00073C90" w:rsidRDefault="00835D50" w:rsidP="000B3C3A">
      <w:pPr>
        <w:spacing w:line="480" w:lineRule="auto"/>
        <w:rPr>
          <w:rFonts w:cs="Arial"/>
          <w:lang w:val="en-US"/>
        </w:rPr>
      </w:pPr>
      <w:r>
        <w:rPr>
          <w:rFonts w:cs="Arial"/>
          <w:lang w:val="en-US"/>
        </w:rPr>
        <w:t xml:space="preserve">Several modifications to the code needed to be made </w:t>
      </w:r>
      <w:r w:rsidR="003A6ABC">
        <w:rPr>
          <w:rFonts w:cs="Arial"/>
          <w:lang w:val="en-US"/>
        </w:rPr>
        <w:t>to</w:t>
      </w:r>
      <w:r>
        <w:rPr>
          <w:rFonts w:cs="Arial"/>
          <w:lang w:val="en-US"/>
        </w:rPr>
        <w:t xml:space="preserve"> get it operation</w:t>
      </w:r>
      <w:r w:rsidR="00B96095">
        <w:rPr>
          <w:rFonts w:cs="Arial"/>
          <w:lang w:val="en-US"/>
        </w:rPr>
        <w:t>al</w:t>
      </w:r>
      <w:r>
        <w:rPr>
          <w:rFonts w:cs="Arial"/>
          <w:lang w:val="en-US"/>
        </w:rPr>
        <w:t xml:space="preserve">. </w:t>
      </w:r>
      <w:r w:rsidR="00692ED8" w:rsidRPr="00073C90">
        <w:rPr>
          <w:rFonts w:cs="Arial"/>
          <w:lang w:val="en-US"/>
        </w:rPr>
        <w:t xml:space="preserve">It is suspected that updates to the GPT-4 model, post publication of the original code, provided slightly different outputs. This made the functions that specifically extracted pertinent information from the outputs </w:t>
      </w:r>
      <w:r w:rsidR="000143CC">
        <w:rPr>
          <w:rFonts w:cs="Arial"/>
          <w:lang w:val="en-US"/>
        </w:rPr>
        <w:t>error prone</w:t>
      </w:r>
      <w:r w:rsidR="00692ED8" w:rsidRPr="00073C90">
        <w:rPr>
          <w:rFonts w:cs="Arial"/>
          <w:lang w:val="en-US"/>
        </w:rPr>
        <w:t>. In addition, several other modifications were made to the prompt templates to encourage cleaner output for parsing, or to improve the efficiency of the SQL conversion when trying to match a string in the database by encouraging case insensitive matching.</w:t>
      </w:r>
    </w:p>
    <w:p w14:paraId="1C96C4F9" w14:textId="77777777" w:rsidR="00B9418D" w:rsidRDefault="00B9418D" w:rsidP="000B3C3A">
      <w:pPr>
        <w:spacing w:line="480" w:lineRule="auto"/>
        <w:rPr>
          <w:rFonts w:cs="Arial"/>
          <w:b/>
          <w:bCs/>
        </w:rPr>
      </w:pPr>
    </w:p>
    <w:p w14:paraId="7C50FD8D" w14:textId="3104ABA5" w:rsidR="00231EF1" w:rsidRPr="00231EF1" w:rsidRDefault="002F1E2A" w:rsidP="00B52202">
      <w:pPr>
        <w:pStyle w:val="Heading1"/>
      </w:pPr>
      <w:bookmarkStart w:id="29" w:name="_Toc149396117"/>
      <w:bookmarkStart w:id="30" w:name="_Toc149491896"/>
      <w:r>
        <w:t xml:space="preserve">Model </w:t>
      </w:r>
      <w:r w:rsidR="00692ED8" w:rsidRPr="00073C90">
        <w:t>Evaluation</w:t>
      </w:r>
      <w:r>
        <w:t xml:space="preserve"> </w:t>
      </w:r>
      <w:r w:rsidR="00231EF1">
        <w:t>Methodology</w:t>
      </w:r>
      <w:bookmarkEnd w:id="29"/>
      <w:bookmarkEnd w:id="30"/>
    </w:p>
    <w:p w14:paraId="48799153" w14:textId="58AAAF3B" w:rsidR="008C567E" w:rsidRPr="00073C90" w:rsidRDefault="00692ED8" w:rsidP="000B3C3A">
      <w:pPr>
        <w:spacing w:line="480" w:lineRule="auto"/>
        <w:rPr>
          <w:rFonts w:cs="Arial"/>
        </w:rPr>
      </w:pPr>
      <w:r w:rsidRPr="00073C90">
        <w:rPr>
          <w:rFonts w:cs="Arial"/>
        </w:rPr>
        <w:t>Two testing scripts were developed to assess the effectiveness of each tool at completing two SQL tutorials from a postgraduate university database course. These tutorials</w:t>
      </w:r>
      <w:r w:rsidR="00401998">
        <w:rPr>
          <w:rFonts w:cs="Arial"/>
        </w:rPr>
        <w:t xml:space="preserve"> </w:t>
      </w:r>
      <w:r w:rsidR="00401998">
        <w:rPr>
          <w:rFonts w:cs="Arial"/>
        </w:rPr>
        <w:fldChar w:fldCharType="begin"/>
      </w:r>
      <w:r w:rsidR="00401998">
        <w:rPr>
          <w:rFonts w:cs="Arial"/>
        </w:rPr>
        <w:instrText xml:space="preserve"> ADDIN ZOTERO_ITEM CSL_CITATION {"citationID":"7g5Gg5wF","properties":{"formattedCitation":"(Sumanasekera, 2017)","plainCitation":"(Sumanasekera, 2017)","noteIndex":0},"citationItems":[{"id":569,"uris":["http://zotero.org/users/local/AZGv1Ntq/items/BRC3S62M"],"itemData":{"id":569,"type":"document","publisher":"RMIT","title":"ISYS1055/1057 Database Concepts, Week 7: Tute/Lab - SQL Programming","author":[{"family":"Sumanasekera","given":"Santha"}],"issued":{"date-parts":[["2017",9,4]]}}}],"schema":"https://github.com/citation-style-language/schema/raw/master/csl-citation.json"} </w:instrText>
      </w:r>
      <w:r w:rsidR="00401998">
        <w:rPr>
          <w:rFonts w:cs="Arial"/>
        </w:rPr>
        <w:fldChar w:fldCharType="separate"/>
      </w:r>
      <w:r w:rsidR="00401998" w:rsidRPr="00401998">
        <w:rPr>
          <w:rFonts w:cs="Arial"/>
        </w:rPr>
        <w:t>(Sumanasekera, 2017)</w:t>
      </w:r>
      <w:r w:rsidR="00401998">
        <w:rPr>
          <w:rFonts w:cs="Arial"/>
        </w:rPr>
        <w:fldChar w:fldCharType="end"/>
      </w:r>
      <w:r w:rsidRPr="00073C90">
        <w:rPr>
          <w:rFonts w:cs="Arial"/>
        </w:rPr>
        <w:t xml:space="preserve"> asked students to construct SQL queries to answer a series of NLQ about the Movies database. Unfortunately, this Movies database </w:t>
      </w:r>
      <w:r w:rsidR="000143CC">
        <w:rPr>
          <w:rFonts w:cs="Arial"/>
        </w:rPr>
        <w:t>lacked</w:t>
      </w:r>
      <w:r w:rsidRPr="00073C90">
        <w:rPr>
          <w:rFonts w:cs="Arial"/>
        </w:rPr>
        <w:t xml:space="preserve"> logical field name</w:t>
      </w:r>
      <w:r w:rsidR="000143CC">
        <w:rPr>
          <w:rFonts w:cs="Arial"/>
        </w:rPr>
        <w:t>s</w:t>
      </w:r>
      <w:r w:rsidRPr="00073C90">
        <w:rPr>
          <w:rFonts w:cs="Arial"/>
        </w:rPr>
        <w:t xml:space="preserve">. The authors modified this database to also create the </w:t>
      </w:r>
      <w:proofErr w:type="spellStart"/>
      <w:r w:rsidRPr="00073C90">
        <w:rPr>
          <w:rFonts w:cs="Arial"/>
        </w:rPr>
        <w:t>CleanMovies</w:t>
      </w:r>
      <w:proofErr w:type="spellEnd"/>
      <w:r w:rsidRPr="00073C90">
        <w:rPr>
          <w:rFonts w:cs="Arial"/>
        </w:rPr>
        <w:t xml:space="preserve"> database, where field names were replaced with more semantically meaningful names. </w:t>
      </w:r>
      <w:r w:rsidR="002362BD" w:rsidRPr="00073C90">
        <w:rPr>
          <w:rFonts w:cs="Arial"/>
        </w:rPr>
        <w:t>E.g.,</w:t>
      </w:r>
      <w:r w:rsidRPr="00073C90">
        <w:rPr>
          <w:rFonts w:cs="Arial"/>
        </w:rPr>
        <w:t xml:space="preserve"> MVTITLE → </w:t>
      </w:r>
      <w:proofErr w:type="spellStart"/>
      <w:r w:rsidRPr="00073C90">
        <w:rPr>
          <w:rFonts w:cs="Arial"/>
        </w:rPr>
        <w:t>movie_title</w:t>
      </w:r>
      <w:proofErr w:type="spellEnd"/>
      <w:r w:rsidRPr="00073C90">
        <w:rPr>
          <w:rFonts w:cs="Arial"/>
        </w:rPr>
        <w:t xml:space="preserve">, NOMS → </w:t>
      </w:r>
      <w:proofErr w:type="spellStart"/>
      <w:r w:rsidRPr="00073C90">
        <w:rPr>
          <w:rFonts w:cs="Arial"/>
        </w:rPr>
        <w:t>award_nominations</w:t>
      </w:r>
      <w:proofErr w:type="spellEnd"/>
      <w:r w:rsidRPr="00073C90">
        <w:rPr>
          <w:rFonts w:cs="Arial"/>
        </w:rPr>
        <w:t xml:space="preserve"> etc. The </w:t>
      </w:r>
      <w:proofErr w:type="spellStart"/>
      <w:r w:rsidRPr="00073C90">
        <w:rPr>
          <w:rFonts w:cs="Arial"/>
        </w:rPr>
        <w:t>CleanMovies</w:t>
      </w:r>
      <w:proofErr w:type="spellEnd"/>
      <w:r w:rsidRPr="00073C90">
        <w:rPr>
          <w:rFonts w:cs="Arial"/>
        </w:rPr>
        <w:t xml:space="preserve"> database was used to </w:t>
      </w:r>
      <w:r w:rsidR="00E127BA" w:rsidRPr="00073C90">
        <w:rPr>
          <w:rFonts w:cs="Arial"/>
        </w:rPr>
        <w:t>assess</w:t>
      </w:r>
      <w:r w:rsidRPr="00073C90">
        <w:rPr>
          <w:rFonts w:cs="Arial"/>
        </w:rPr>
        <w:t xml:space="preserve"> the RESDSQL approach, while the original Movies database was used to assess the DINSQL (it was found to be </w:t>
      </w:r>
      <w:r w:rsidR="506DB831" w:rsidRPr="7C85584D">
        <w:rPr>
          <w:rFonts w:cs="Arial"/>
        </w:rPr>
        <w:t>just as</w:t>
      </w:r>
      <w:r w:rsidRPr="7C85584D">
        <w:rPr>
          <w:rFonts w:cs="Arial"/>
        </w:rPr>
        <w:t xml:space="preserve"> </w:t>
      </w:r>
      <w:r w:rsidRPr="00073C90">
        <w:rPr>
          <w:rFonts w:cs="Arial"/>
        </w:rPr>
        <w:t xml:space="preserve">effective on the </w:t>
      </w:r>
      <w:r w:rsidR="00B82D3E">
        <w:rPr>
          <w:rFonts w:cs="Arial"/>
        </w:rPr>
        <w:t>original</w:t>
      </w:r>
      <w:r w:rsidRPr="00073C90">
        <w:rPr>
          <w:rFonts w:cs="Arial"/>
        </w:rPr>
        <w:t xml:space="preserve"> database).</w:t>
      </w:r>
    </w:p>
    <w:p w14:paraId="77C3CB6A" w14:textId="590376B2" w:rsidR="00692ED8" w:rsidRPr="00073C90" w:rsidRDefault="00692ED8" w:rsidP="000B3C3A">
      <w:pPr>
        <w:spacing w:line="480" w:lineRule="auto"/>
        <w:rPr>
          <w:rFonts w:cs="Arial"/>
        </w:rPr>
      </w:pPr>
      <w:r w:rsidRPr="00073C90">
        <w:rPr>
          <w:rFonts w:cs="Arial"/>
        </w:rPr>
        <w:lastRenderedPageBreak/>
        <w:t xml:space="preserve">Appendix </w:t>
      </w:r>
      <w:r w:rsidR="00AE2A19">
        <w:rPr>
          <w:rFonts w:cs="Arial"/>
        </w:rPr>
        <w:t>A</w:t>
      </w:r>
      <w:r w:rsidRPr="00073C90">
        <w:rPr>
          <w:rFonts w:cs="Arial"/>
        </w:rPr>
        <w:t xml:space="preserve"> contains all the questions taken from the two </w:t>
      </w:r>
      <w:r w:rsidR="00DB588D" w:rsidRPr="00073C90">
        <w:rPr>
          <w:rFonts w:cs="Arial"/>
        </w:rPr>
        <w:t>tutorials</w:t>
      </w:r>
      <w:r w:rsidRPr="00073C90">
        <w:rPr>
          <w:rFonts w:cs="Arial"/>
        </w:rPr>
        <w:t>. These were divided into three broad categories:</w:t>
      </w:r>
    </w:p>
    <w:p w14:paraId="2D5F8A69" w14:textId="127DC3F6" w:rsidR="00692ED8" w:rsidRPr="00073C90" w:rsidRDefault="00692ED8" w:rsidP="00FD58D4">
      <w:pPr>
        <w:pStyle w:val="ListParagraph"/>
        <w:numPr>
          <w:ilvl w:val="0"/>
          <w:numId w:val="44"/>
        </w:numPr>
        <w:spacing w:line="480" w:lineRule="auto"/>
        <w:rPr>
          <w:rFonts w:cs="Arial"/>
        </w:rPr>
      </w:pPr>
      <w:r w:rsidRPr="000420DF">
        <w:rPr>
          <w:rFonts w:cs="Arial"/>
          <w:b/>
          <w:bCs/>
        </w:rPr>
        <w:t>9 Basic queries</w:t>
      </w:r>
      <w:r w:rsidRPr="00073C90">
        <w:rPr>
          <w:rFonts w:cs="Arial"/>
        </w:rPr>
        <w:t xml:space="preserve"> </w:t>
      </w:r>
      <w:r w:rsidR="001034C9">
        <w:rPr>
          <w:rFonts w:cs="Arial"/>
        </w:rPr>
        <w:t xml:space="preserve">which </w:t>
      </w:r>
      <w:r w:rsidRPr="00073C90">
        <w:rPr>
          <w:rFonts w:cs="Arial"/>
        </w:rPr>
        <w:t xml:space="preserve">referenced a single </w:t>
      </w:r>
      <w:r w:rsidR="002362BD" w:rsidRPr="00073C90">
        <w:rPr>
          <w:rFonts w:cs="Arial"/>
        </w:rPr>
        <w:t>table and</w:t>
      </w:r>
      <w:r w:rsidRPr="00073C90">
        <w:rPr>
          <w:rFonts w:cs="Arial"/>
        </w:rPr>
        <w:t xml:space="preserve"> performed simple tasks such as filtering or </w:t>
      </w:r>
      <w:r w:rsidR="00AE2A19" w:rsidRPr="00073C90">
        <w:rPr>
          <w:rFonts w:cs="Arial"/>
        </w:rPr>
        <w:t>sub</w:t>
      </w:r>
      <w:r w:rsidR="00AE2A19">
        <w:rPr>
          <w:rFonts w:cs="Arial"/>
        </w:rPr>
        <w:t>-</w:t>
      </w:r>
      <w:r w:rsidR="00AE2A19" w:rsidRPr="00073C90">
        <w:rPr>
          <w:rFonts w:cs="Arial"/>
        </w:rPr>
        <w:t>setting</w:t>
      </w:r>
      <w:r w:rsidRPr="00073C90">
        <w:rPr>
          <w:rFonts w:cs="Arial"/>
        </w:rPr>
        <w:t xml:space="preserve"> the data.</w:t>
      </w:r>
    </w:p>
    <w:p w14:paraId="454D9D02" w14:textId="23AF7029" w:rsidR="00692ED8" w:rsidRPr="00073C90" w:rsidRDefault="00692ED8" w:rsidP="00FD58D4">
      <w:pPr>
        <w:pStyle w:val="ListParagraph"/>
        <w:numPr>
          <w:ilvl w:val="0"/>
          <w:numId w:val="44"/>
        </w:numPr>
        <w:spacing w:line="480" w:lineRule="auto"/>
        <w:rPr>
          <w:rFonts w:cs="Arial"/>
        </w:rPr>
      </w:pPr>
      <w:r w:rsidRPr="000420DF">
        <w:rPr>
          <w:rFonts w:cs="Arial"/>
          <w:b/>
          <w:bCs/>
        </w:rPr>
        <w:t>6 Advanced queries</w:t>
      </w:r>
      <w:r w:rsidRPr="00073C90">
        <w:rPr>
          <w:rFonts w:cs="Arial"/>
        </w:rPr>
        <w:t xml:space="preserve"> </w:t>
      </w:r>
      <w:r w:rsidR="001034C9">
        <w:rPr>
          <w:rFonts w:cs="Arial"/>
        </w:rPr>
        <w:t>which</w:t>
      </w:r>
      <w:r w:rsidRPr="00073C90">
        <w:rPr>
          <w:rFonts w:cs="Arial"/>
        </w:rPr>
        <w:t xml:space="preserve"> required advanced operations on a single table, including ordering, </w:t>
      </w:r>
      <w:r w:rsidR="00AE2A19" w:rsidRPr="00073C90">
        <w:rPr>
          <w:rFonts w:cs="Arial"/>
        </w:rPr>
        <w:t>arithmetic</w:t>
      </w:r>
      <w:r w:rsidRPr="00073C90">
        <w:rPr>
          <w:rFonts w:cs="Arial"/>
        </w:rPr>
        <w:t xml:space="preserve"> operations (</w:t>
      </w:r>
      <w:r w:rsidR="002362BD" w:rsidRPr="00073C90">
        <w:rPr>
          <w:rFonts w:cs="Arial"/>
        </w:rPr>
        <w:t>e.g.,</w:t>
      </w:r>
      <w:r w:rsidRPr="00073C90">
        <w:rPr>
          <w:rFonts w:cs="Arial"/>
        </w:rPr>
        <w:t xml:space="preserve"> </w:t>
      </w:r>
      <w:r w:rsidR="00AE2A19" w:rsidRPr="00073C90">
        <w:rPr>
          <w:rFonts w:cs="Arial"/>
        </w:rPr>
        <w:t>averaging</w:t>
      </w:r>
      <w:r w:rsidRPr="00073C90">
        <w:rPr>
          <w:rFonts w:cs="Arial"/>
        </w:rPr>
        <w:t xml:space="preserve">, difference), </w:t>
      </w:r>
      <w:r w:rsidR="002362BD" w:rsidRPr="00073C90">
        <w:rPr>
          <w:rFonts w:cs="Arial"/>
        </w:rPr>
        <w:t>time-based</w:t>
      </w:r>
      <w:r w:rsidRPr="00073C90">
        <w:rPr>
          <w:rFonts w:cs="Arial"/>
        </w:rPr>
        <w:t xml:space="preserve"> arithmetic operations and creating new fields. One </w:t>
      </w:r>
      <w:r w:rsidR="00B96095" w:rsidRPr="00073C90">
        <w:rPr>
          <w:rFonts w:cs="Arial"/>
        </w:rPr>
        <w:t>query</w:t>
      </w:r>
      <w:r w:rsidRPr="00073C90">
        <w:rPr>
          <w:rFonts w:cs="Arial"/>
        </w:rPr>
        <w:t xml:space="preserve"> require</w:t>
      </w:r>
      <w:r w:rsidR="00B96095">
        <w:rPr>
          <w:rFonts w:cs="Arial"/>
        </w:rPr>
        <w:t>d</w:t>
      </w:r>
      <w:r w:rsidRPr="00073C90">
        <w:rPr>
          <w:rFonts w:cs="Arial"/>
        </w:rPr>
        <w:t xml:space="preserve"> broader inferencing when is requests dates be displayed in ‘Australian standard format’.</w:t>
      </w:r>
    </w:p>
    <w:p w14:paraId="4D8D3EC7" w14:textId="7DE1FE88" w:rsidR="00692ED8" w:rsidRPr="00073C90" w:rsidRDefault="00692ED8" w:rsidP="00FD58D4">
      <w:pPr>
        <w:pStyle w:val="ListParagraph"/>
        <w:numPr>
          <w:ilvl w:val="0"/>
          <w:numId w:val="44"/>
        </w:numPr>
        <w:spacing w:line="480" w:lineRule="auto"/>
        <w:rPr>
          <w:rFonts w:cs="Arial"/>
        </w:rPr>
      </w:pPr>
      <w:r w:rsidRPr="000E62E2">
        <w:rPr>
          <w:rFonts w:cs="Arial"/>
          <w:b/>
          <w:bCs/>
        </w:rPr>
        <w:t xml:space="preserve">12 Complex </w:t>
      </w:r>
      <w:r w:rsidR="002C370D" w:rsidRPr="000E62E2">
        <w:rPr>
          <w:rFonts w:cs="Arial"/>
          <w:b/>
          <w:bCs/>
        </w:rPr>
        <w:t>queries</w:t>
      </w:r>
      <w:r w:rsidR="002C370D">
        <w:rPr>
          <w:rFonts w:cs="Arial"/>
        </w:rPr>
        <w:t xml:space="preserve"> which</w:t>
      </w:r>
      <w:r w:rsidR="001034C9">
        <w:rPr>
          <w:rFonts w:cs="Arial"/>
        </w:rPr>
        <w:t xml:space="preserve"> </w:t>
      </w:r>
      <w:r w:rsidRPr="00073C90">
        <w:rPr>
          <w:rFonts w:cs="Arial"/>
        </w:rPr>
        <w:t>require</w:t>
      </w:r>
      <w:r w:rsidR="000E62E2">
        <w:rPr>
          <w:rFonts w:cs="Arial"/>
        </w:rPr>
        <w:t>d</w:t>
      </w:r>
      <w:r w:rsidRPr="00073C90">
        <w:rPr>
          <w:rFonts w:cs="Arial"/>
        </w:rPr>
        <w:t xml:space="preserve"> multiple joins, operations and nested queries to solve. Broader inferencing is often required, such as understanding that ‘directors who are still alive’ are those that don’t have the date of their death listed.</w:t>
      </w:r>
    </w:p>
    <w:p w14:paraId="3EAE2518" w14:textId="7887E9FF" w:rsidR="00692ED8" w:rsidRDefault="00692ED8" w:rsidP="000B3C3A">
      <w:pPr>
        <w:spacing w:line="480" w:lineRule="auto"/>
        <w:rPr>
          <w:rFonts w:cs="Arial"/>
        </w:rPr>
      </w:pPr>
      <w:r w:rsidRPr="00073C90">
        <w:rPr>
          <w:rFonts w:cs="Arial"/>
        </w:rPr>
        <w:t xml:space="preserve">Success </w:t>
      </w:r>
      <w:r w:rsidR="00AE2A19" w:rsidRPr="00073C90">
        <w:rPr>
          <w:rFonts w:cs="Arial"/>
        </w:rPr>
        <w:t>was</w:t>
      </w:r>
      <w:r w:rsidRPr="00073C90">
        <w:rPr>
          <w:rFonts w:cs="Arial"/>
        </w:rPr>
        <w:t xml:space="preserve"> considered if the output could be reasonably considered to accurately meet the intent of the </w:t>
      </w:r>
      <w:r w:rsidR="002362BD">
        <w:rPr>
          <w:rFonts w:cs="Arial"/>
        </w:rPr>
        <w:t>NLQ</w:t>
      </w:r>
      <w:r w:rsidR="002362BD" w:rsidRPr="00073C90">
        <w:rPr>
          <w:rFonts w:cs="Arial"/>
        </w:rPr>
        <w:t xml:space="preserve"> and</w:t>
      </w:r>
      <w:r w:rsidRPr="00073C90">
        <w:rPr>
          <w:rFonts w:cs="Arial"/>
        </w:rPr>
        <w:t xml:space="preserve"> selected the correct data entries and minimally required columns, even if it didn’t fully meet the exact </w:t>
      </w:r>
      <w:r w:rsidR="00A02526">
        <w:rPr>
          <w:rFonts w:cs="Arial"/>
        </w:rPr>
        <w:t>tutorial solutions</w:t>
      </w:r>
      <w:r w:rsidRPr="00073C90">
        <w:rPr>
          <w:rFonts w:cs="Arial"/>
        </w:rPr>
        <w:t>. For example, for the first question, ‘</w:t>
      </w:r>
      <w:r w:rsidRPr="000573EF">
        <w:rPr>
          <w:rFonts w:cs="Arial"/>
          <w:i/>
          <w:iCs/>
        </w:rPr>
        <w:t>What are the movies available in your collection?</w:t>
      </w:r>
      <w:r w:rsidRPr="00073C90">
        <w:rPr>
          <w:rFonts w:cs="Arial"/>
        </w:rPr>
        <w:t>’, the target output selected all columns from the Movie table, however DIN-SQL selected only the movie titles. This response met a reasonable interpretation of the question.</w:t>
      </w:r>
    </w:p>
    <w:p w14:paraId="7B51DA2A" w14:textId="77777777" w:rsidR="00401998" w:rsidRPr="00073C90" w:rsidRDefault="00401998" w:rsidP="000B3C3A">
      <w:pPr>
        <w:spacing w:line="480" w:lineRule="auto"/>
        <w:rPr>
          <w:rFonts w:cs="Arial"/>
        </w:rPr>
      </w:pPr>
    </w:p>
    <w:p w14:paraId="666FC578" w14:textId="676F1EED" w:rsidR="002362BD" w:rsidRDefault="00692ED8" w:rsidP="00FB4BAF">
      <w:pPr>
        <w:spacing w:line="480" w:lineRule="auto"/>
        <w:rPr>
          <w:rFonts w:cs="Arial"/>
        </w:rPr>
      </w:pPr>
      <w:r w:rsidRPr="00073C90">
        <w:rPr>
          <w:rFonts w:cs="Arial"/>
        </w:rPr>
        <w:t>Once classified as either Correct or Incorrect queries, the Incorrect queries were assessed qualitatively to classify the type of error based on commonalities in the errors.</w:t>
      </w:r>
      <w:bookmarkStart w:id="31" w:name="_Toc149396118"/>
    </w:p>
    <w:p w14:paraId="753C3D3F" w14:textId="632CF117" w:rsidR="00FB4BAF" w:rsidRPr="00FB4BAF" w:rsidRDefault="006E3070" w:rsidP="006E3070">
      <w:pPr>
        <w:rPr>
          <w:rFonts w:cs="Arial"/>
        </w:rPr>
      </w:pPr>
      <w:r>
        <w:rPr>
          <w:rFonts w:cs="Arial"/>
        </w:rPr>
        <w:br w:type="page"/>
      </w:r>
    </w:p>
    <w:p w14:paraId="79CA386C" w14:textId="03E5B61A" w:rsidR="00F6309F" w:rsidRPr="002362BD" w:rsidRDefault="00692ED8" w:rsidP="00B52202">
      <w:pPr>
        <w:pStyle w:val="Heading1"/>
      </w:pPr>
      <w:bookmarkStart w:id="32" w:name="_Toc149491897"/>
      <w:r w:rsidRPr="00073C90">
        <w:lastRenderedPageBreak/>
        <w:t>Results</w:t>
      </w:r>
      <w:bookmarkEnd w:id="31"/>
      <w:bookmarkEnd w:id="32"/>
    </w:p>
    <w:p w14:paraId="66A48840" w14:textId="6345B3DC" w:rsidR="00692ED8" w:rsidRDefault="00692ED8" w:rsidP="000B3C3A">
      <w:pPr>
        <w:spacing w:line="480" w:lineRule="auto"/>
        <w:rPr>
          <w:rFonts w:cs="Arial"/>
        </w:rPr>
      </w:pPr>
      <w:r w:rsidRPr="00073C90">
        <w:rPr>
          <w:rFonts w:cs="Arial"/>
        </w:rPr>
        <w:t xml:space="preserve">The DINSQL approaches successfully answered all Basic, Advanced and all but </w:t>
      </w:r>
      <w:r w:rsidR="00E127BA">
        <w:rPr>
          <w:rFonts w:cs="Arial"/>
        </w:rPr>
        <w:t>4</w:t>
      </w:r>
      <w:r w:rsidRPr="00073C90">
        <w:rPr>
          <w:rFonts w:cs="Arial"/>
        </w:rPr>
        <w:t xml:space="preserve"> of the Complex queries. One failure related to failing to exactly match a database entry when using the ‘=’ operator; while the last was a minor failure where </w:t>
      </w:r>
      <w:r w:rsidR="00E41EC5">
        <w:rPr>
          <w:rFonts w:cs="Arial"/>
        </w:rPr>
        <w:t xml:space="preserve">the results were </w:t>
      </w:r>
      <w:r w:rsidRPr="00073C90">
        <w:rPr>
          <w:rFonts w:cs="Arial"/>
        </w:rPr>
        <w:t xml:space="preserve">wrongly limited to a </w:t>
      </w:r>
      <w:r w:rsidR="00D7797E" w:rsidRPr="00073C90">
        <w:rPr>
          <w:rFonts w:cs="Arial"/>
        </w:rPr>
        <w:t>single result</w:t>
      </w:r>
      <w:r w:rsidRPr="00073C90">
        <w:rPr>
          <w:rFonts w:cs="Arial"/>
        </w:rPr>
        <w:t xml:space="preserve"> when </w:t>
      </w:r>
      <w:r w:rsidR="002362BD" w:rsidRPr="00073C90">
        <w:rPr>
          <w:rFonts w:cs="Arial"/>
        </w:rPr>
        <w:t>their</w:t>
      </w:r>
      <w:r w:rsidRPr="00073C90">
        <w:rPr>
          <w:rFonts w:cs="Arial"/>
        </w:rPr>
        <w:t xml:space="preserve"> multiple results in the set.</w:t>
      </w:r>
      <w:r w:rsidR="00E127BA">
        <w:rPr>
          <w:rFonts w:cs="Arial"/>
        </w:rPr>
        <w:t xml:space="preserve"> The remaining failures were attributed to semantic errors. </w:t>
      </w:r>
      <w:r w:rsidR="00311D08">
        <w:rPr>
          <w:rFonts w:cs="Arial"/>
        </w:rPr>
        <w:t>These arise when t</w:t>
      </w:r>
      <w:r w:rsidR="00E127BA">
        <w:rPr>
          <w:rFonts w:cs="Arial"/>
        </w:rPr>
        <w:t xml:space="preserve">he precise wording of the questions </w:t>
      </w:r>
      <w:r w:rsidR="005A3CD1">
        <w:rPr>
          <w:rFonts w:cs="Arial"/>
        </w:rPr>
        <w:t>was</w:t>
      </w:r>
      <w:r w:rsidR="00E127BA">
        <w:rPr>
          <w:rFonts w:cs="Arial"/>
        </w:rPr>
        <w:t xml:space="preserve"> somewhat difficult to </w:t>
      </w:r>
      <w:r w:rsidR="00BE66C8">
        <w:rPr>
          <w:rFonts w:cs="Arial"/>
        </w:rPr>
        <w:t>decode, and the model failed to predict joining nuances such as self-joins and outer joins verses regular joins.</w:t>
      </w:r>
    </w:p>
    <w:p w14:paraId="7DA17BEA" w14:textId="77777777" w:rsidR="00F6309F" w:rsidRPr="00073C90" w:rsidRDefault="00F6309F" w:rsidP="000B3C3A">
      <w:pPr>
        <w:spacing w:line="480" w:lineRule="auto"/>
        <w:rPr>
          <w:rFonts w:cs="Arial"/>
        </w:rPr>
      </w:pPr>
    </w:p>
    <w:p w14:paraId="510BDCC3" w14:textId="77777777" w:rsidR="00692ED8" w:rsidRDefault="00692ED8" w:rsidP="000B3C3A">
      <w:pPr>
        <w:spacing w:line="480" w:lineRule="auto"/>
        <w:rPr>
          <w:rFonts w:cs="Arial"/>
        </w:rPr>
      </w:pPr>
      <w:r w:rsidRPr="00073C90">
        <w:rPr>
          <w:rFonts w:cs="Arial"/>
        </w:rPr>
        <w:t>The RESDSQL approach displayed much poorer performance, successfully matching target query results for 5 of the 9 basic questions, and 2 each of the 6 advanced, and 12 complex queries.</w:t>
      </w:r>
    </w:p>
    <w:p w14:paraId="3F813FBD" w14:textId="77777777" w:rsidR="00F6309F" w:rsidRPr="00073C90" w:rsidRDefault="00F6309F" w:rsidP="000B3C3A">
      <w:pPr>
        <w:spacing w:line="480" w:lineRule="auto"/>
        <w:rPr>
          <w:rFonts w:cs="Arial"/>
        </w:rPr>
      </w:pPr>
    </w:p>
    <w:p w14:paraId="4F20F2B1" w14:textId="77777777" w:rsidR="00692ED8" w:rsidRPr="00073C90" w:rsidRDefault="00692ED8" w:rsidP="000B3C3A">
      <w:pPr>
        <w:spacing w:line="480" w:lineRule="auto"/>
        <w:rPr>
          <w:rFonts w:cs="Arial"/>
        </w:rPr>
      </w:pPr>
      <w:r w:rsidRPr="00073C90">
        <w:rPr>
          <w:rFonts w:cs="Arial"/>
        </w:rPr>
        <w:t>Amongst the Incorrect queries, the following error types were identified:</w:t>
      </w:r>
    </w:p>
    <w:p w14:paraId="3E0B3F93" w14:textId="57367A2F" w:rsidR="00692ED8" w:rsidRPr="00073C90" w:rsidRDefault="00692ED8" w:rsidP="00FD58D4">
      <w:pPr>
        <w:pStyle w:val="ListParagraph"/>
        <w:numPr>
          <w:ilvl w:val="0"/>
          <w:numId w:val="45"/>
        </w:numPr>
        <w:spacing w:line="480" w:lineRule="auto"/>
        <w:rPr>
          <w:rFonts w:cs="Arial"/>
        </w:rPr>
      </w:pPr>
      <w:r w:rsidRPr="00073C90">
        <w:rPr>
          <w:rFonts w:cs="Arial"/>
          <w:b/>
          <w:bCs/>
        </w:rPr>
        <w:t>Equality</w:t>
      </w:r>
      <w:r w:rsidRPr="00073C90">
        <w:rPr>
          <w:rFonts w:cs="Arial"/>
        </w:rPr>
        <w:t xml:space="preserve"> – These occurred when the query required exact matching, however the model could not correctly interpret the format of the match. For example, both models failed the NLQ: ‘</w:t>
      </w:r>
      <w:r w:rsidRPr="00640CD9">
        <w:rPr>
          <w:rFonts w:cs="Arial"/>
          <w:i/>
          <w:iCs/>
        </w:rPr>
        <w:t>Display movies that are directed by Woody Allen</w:t>
      </w:r>
      <w:r w:rsidRPr="00073C90">
        <w:rPr>
          <w:rFonts w:cs="Arial"/>
        </w:rPr>
        <w:t xml:space="preserve">’ as this name is encodes as ‘Allen, Woody’ in the database. The RESD-SQL model also failed matching as it commonly employed case sensitive matching, </w:t>
      </w:r>
      <w:r w:rsidR="005A3CD1" w:rsidRPr="00073C90">
        <w:rPr>
          <w:rFonts w:cs="Arial"/>
        </w:rPr>
        <w:t>i.e.,</w:t>
      </w:r>
      <w:r w:rsidRPr="00073C90">
        <w:rPr>
          <w:rFonts w:cs="Arial"/>
        </w:rPr>
        <w:t xml:space="preserve"> it failed the NQL: ‘</w:t>
      </w:r>
      <w:r w:rsidRPr="00640CD9">
        <w:rPr>
          <w:rFonts w:cs="Arial"/>
          <w:i/>
          <w:iCs/>
        </w:rPr>
        <w:t>Show me all your horror movies</w:t>
      </w:r>
      <w:r w:rsidRPr="00073C90">
        <w:rPr>
          <w:rFonts w:cs="Arial"/>
        </w:rPr>
        <w:t xml:space="preserve">’ </w:t>
      </w:r>
      <w:r w:rsidR="00640CD9">
        <w:rPr>
          <w:rFonts w:cs="Arial"/>
        </w:rPr>
        <w:t xml:space="preserve">purely because it </w:t>
      </w:r>
      <w:r w:rsidR="004C0F56">
        <w:rPr>
          <w:rFonts w:cs="Arial"/>
        </w:rPr>
        <w:t xml:space="preserve">tried to match </w:t>
      </w:r>
      <w:r w:rsidR="00573D73">
        <w:rPr>
          <w:rFonts w:cs="Arial"/>
        </w:rPr>
        <w:t xml:space="preserve">the lower case </w:t>
      </w:r>
      <w:r w:rsidRPr="00073C90">
        <w:rPr>
          <w:rFonts w:cs="Arial"/>
        </w:rPr>
        <w:t>‘horror</w:t>
      </w:r>
      <w:r w:rsidR="004C0F56">
        <w:rPr>
          <w:rFonts w:cs="Arial"/>
        </w:rPr>
        <w:t>’</w:t>
      </w:r>
      <w:r w:rsidRPr="00073C90">
        <w:rPr>
          <w:rFonts w:cs="Arial"/>
        </w:rPr>
        <w:t xml:space="preserve"> </w:t>
      </w:r>
      <w:r w:rsidR="00573D73">
        <w:rPr>
          <w:rFonts w:cs="Arial"/>
        </w:rPr>
        <w:t>when, in the database, it is uppercase (‘</w:t>
      </w:r>
      <w:r w:rsidRPr="00073C90">
        <w:rPr>
          <w:rFonts w:cs="Arial"/>
        </w:rPr>
        <w:t>HORROR’</w:t>
      </w:r>
      <w:r w:rsidR="00573D73">
        <w:rPr>
          <w:rFonts w:cs="Arial"/>
        </w:rPr>
        <w:t>)</w:t>
      </w:r>
      <w:r w:rsidRPr="00073C90">
        <w:rPr>
          <w:rFonts w:cs="Arial"/>
        </w:rPr>
        <w:t xml:space="preserve">. DIN-SQL did not fail these matches as in the </w:t>
      </w:r>
      <w:r w:rsidR="00F715F5" w:rsidRPr="00073C90">
        <w:rPr>
          <w:rFonts w:cs="Arial"/>
        </w:rPr>
        <w:t>self-correction</w:t>
      </w:r>
      <w:r w:rsidRPr="00073C90">
        <w:rPr>
          <w:rFonts w:cs="Arial"/>
        </w:rPr>
        <w:t xml:space="preserve"> stage it is explicitly requested to match using the </w:t>
      </w:r>
      <w:r w:rsidR="005A3CD1" w:rsidRPr="00073C90">
        <w:rPr>
          <w:rFonts w:cs="Arial"/>
        </w:rPr>
        <w:t>lower-case</w:t>
      </w:r>
      <w:r w:rsidRPr="00073C90">
        <w:rPr>
          <w:rFonts w:cs="Arial"/>
        </w:rPr>
        <w:t xml:space="preserve"> forms (using the LOWER operator when required.)</w:t>
      </w:r>
    </w:p>
    <w:p w14:paraId="5092CAFC" w14:textId="2952F38C" w:rsidR="00692ED8" w:rsidRPr="00073C90" w:rsidRDefault="00692ED8" w:rsidP="00FD58D4">
      <w:pPr>
        <w:pStyle w:val="ListParagraph"/>
        <w:numPr>
          <w:ilvl w:val="0"/>
          <w:numId w:val="45"/>
        </w:numPr>
        <w:spacing w:line="480" w:lineRule="auto"/>
        <w:rPr>
          <w:rFonts w:cs="Arial"/>
        </w:rPr>
      </w:pPr>
      <w:r w:rsidRPr="00073C90">
        <w:rPr>
          <w:rFonts w:cs="Arial"/>
          <w:b/>
          <w:bCs/>
        </w:rPr>
        <w:lastRenderedPageBreak/>
        <w:t xml:space="preserve">Schema </w:t>
      </w:r>
      <w:r w:rsidR="005A3CD1" w:rsidRPr="00073C90">
        <w:rPr>
          <w:rFonts w:cs="Arial"/>
          <w:b/>
          <w:bCs/>
        </w:rPr>
        <w:t xml:space="preserve">Matching </w:t>
      </w:r>
      <w:r w:rsidR="005A3CD1" w:rsidRPr="00073C90">
        <w:rPr>
          <w:rFonts w:cs="Arial"/>
        </w:rPr>
        <w:t>–</w:t>
      </w:r>
      <w:r w:rsidRPr="00073C90">
        <w:rPr>
          <w:rFonts w:cs="Arial"/>
        </w:rPr>
        <w:t xml:space="preserve"> These occur when the model identifies the wrong database schema items. For example, the RESD-SQL model mismatched the movie type and award fields, or when foreign keys where mismatched.</w:t>
      </w:r>
    </w:p>
    <w:p w14:paraId="2A82048F" w14:textId="597B333A" w:rsidR="00692ED8" w:rsidRPr="00073C90" w:rsidRDefault="00692ED8" w:rsidP="00FD58D4">
      <w:pPr>
        <w:pStyle w:val="ListParagraph"/>
        <w:numPr>
          <w:ilvl w:val="0"/>
          <w:numId w:val="45"/>
        </w:numPr>
        <w:spacing w:line="480" w:lineRule="auto"/>
        <w:rPr>
          <w:rFonts w:cs="Arial"/>
        </w:rPr>
      </w:pPr>
      <w:r w:rsidRPr="00073C90">
        <w:rPr>
          <w:rFonts w:cs="Arial"/>
          <w:b/>
          <w:bCs/>
        </w:rPr>
        <w:t xml:space="preserve">Construction – </w:t>
      </w:r>
      <w:r w:rsidRPr="00073C90">
        <w:rPr>
          <w:rFonts w:cs="Arial"/>
        </w:rPr>
        <w:t xml:space="preserve">These errors occurred when the NLQ required the construction of intermediate values based on calculations, such as when calculating the length of membership for a customer. </w:t>
      </w:r>
    </w:p>
    <w:p w14:paraId="58F5A1B6" w14:textId="53B1691E" w:rsidR="00692ED8" w:rsidRPr="00073C90" w:rsidRDefault="00692ED8" w:rsidP="00FD58D4">
      <w:pPr>
        <w:pStyle w:val="ListParagraph"/>
        <w:numPr>
          <w:ilvl w:val="0"/>
          <w:numId w:val="45"/>
        </w:numPr>
        <w:spacing w:line="480" w:lineRule="auto"/>
        <w:rPr>
          <w:rFonts w:cs="Arial"/>
        </w:rPr>
      </w:pPr>
      <w:r w:rsidRPr="00073C90">
        <w:rPr>
          <w:rFonts w:cs="Arial"/>
          <w:b/>
          <w:bCs/>
        </w:rPr>
        <w:t>Incomplete</w:t>
      </w:r>
      <w:r w:rsidRPr="00073C90">
        <w:rPr>
          <w:rFonts w:cs="Arial"/>
        </w:rPr>
        <w:t xml:space="preserve"> – This error occurred once in response to the NLQ: </w:t>
      </w:r>
      <w:r w:rsidR="00F715F5">
        <w:rPr>
          <w:rFonts w:cs="Arial"/>
        </w:rPr>
        <w:t>‘</w:t>
      </w:r>
      <w:r w:rsidRPr="00F715F5">
        <w:rPr>
          <w:rFonts w:cs="Arial"/>
          <w:i/>
          <w:iCs/>
        </w:rPr>
        <w:t>Which movie, by 'Hitchcock, Alfred' won the most awards?</w:t>
      </w:r>
      <w:r w:rsidR="00F715F5">
        <w:rPr>
          <w:rFonts w:cs="Arial"/>
          <w:i/>
          <w:iCs/>
        </w:rPr>
        <w:t>’</w:t>
      </w:r>
      <w:r w:rsidRPr="00073C90">
        <w:rPr>
          <w:rFonts w:cs="Arial"/>
        </w:rPr>
        <w:t xml:space="preserve"> Four movies met </w:t>
      </w:r>
      <w:r w:rsidR="005A3CD1" w:rsidRPr="00073C90">
        <w:rPr>
          <w:rFonts w:cs="Arial"/>
        </w:rPr>
        <w:t>this criterion</w:t>
      </w:r>
      <w:r w:rsidRPr="00073C90">
        <w:rPr>
          <w:rFonts w:cs="Arial"/>
        </w:rPr>
        <w:t xml:space="preserve"> however the DIN-SQL model incorrectly limited the results to a single datapoint.</w:t>
      </w:r>
    </w:p>
    <w:p w14:paraId="6249B30F" w14:textId="77777777" w:rsidR="00692ED8" w:rsidRPr="00073C90" w:rsidRDefault="00692ED8" w:rsidP="00FD58D4">
      <w:pPr>
        <w:pStyle w:val="ListParagraph"/>
        <w:numPr>
          <w:ilvl w:val="0"/>
          <w:numId w:val="45"/>
        </w:numPr>
        <w:spacing w:line="480" w:lineRule="auto"/>
        <w:rPr>
          <w:rFonts w:cs="Arial"/>
        </w:rPr>
      </w:pPr>
      <w:r w:rsidRPr="00073C90">
        <w:rPr>
          <w:rFonts w:cs="Arial"/>
          <w:b/>
          <w:bCs/>
        </w:rPr>
        <w:t xml:space="preserve">Semantic errors </w:t>
      </w:r>
      <w:r w:rsidRPr="00073C90">
        <w:rPr>
          <w:rFonts w:cs="Arial"/>
        </w:rPr>
        <w:t>– Semantic errors occurred when the meaning of the query has been lost, usually when an important sub-query is missed.</w:t>
      </w:r>
    </w:p>
    <w:p w14:paraId="40672E86" w14:textId="77777777" w:rsidR="00692ED8" w:rsidRDefault="00692ED8" w:rsidP="00FD58D4">
      <w:pPr>
        <w:pStyle w:val="ListParagraph"/>
        <w:numPr>
          <w:ilvl w:val="0"/>
          <w:numId w:val="45"/>
        </w:numPr>
        <w:spacing w:line="480" w:lineRule="auto"/>
        <w:rPr>
          <w:rFonts w:cs="Arial"/>
        </w:rPr>
      </w:pPr>
      <w:r w:rsidRPr="00073C90">
        <w:rPr>
          <w:rFonts w:cs="Arial"/>
          <w:b/>
          <w:bCs/>
        </w:rPr>
        <w:t xml:space="preserve">Compound </w:t>
      </w:r>
      <w:r w:rsidRPr="00073C90">
        <w:rPr>
          <w:rFonts w:cs="Arial"/>
        </w:rPr>
        <w:t>– Arise from numerous errors in the generated SQL code.</w:t>
      </w:r>
    </w:p>
    <w:p w14:paraId="6093F3A3" w14:textId="26F6A3B6" w:rsidR="001E1424" w:rsidRPr="00D40263" w:rsidRDefault="002362BD" w:rsidP="002362BD">
      <w:pPr>
        <w:spacing w:line="480" w:lineRule="auto"/>
        <w:jc w:val="left"/>
        <w:rPr>
          <w:rFonts w:cs="Arial"/>
        </w:rPr>
      </w:pPr>
      <w:r w:rsidRPr="002362BD">
        <w:rPr>
          <w:rFonts w:cs="Arial"/>
        </w:rPr>
        <w:t>Table 2</w:t>
      </w:r>
      <w:r>
        <w:rPr>
          <w:rFonts w:cs="Arial"/>
        </w:rPr>
        <w:t xml:space="preserve"> below</w:t>
      </w:r>
      <w:r w:rsidRPr="002362BD">
        <w:rPr>
          <w:rFonts w:cs="Arial"/>
        </w:rPr>
        <w:t xml:space="preserve"> displays summarises the results of the RESDSQL and DIN-SQL approaches to answering the 27 NLQ for the Movies database.</w:t>
      </w:r>
    </w:p>
    <w:p w14:paraId="08755742" w14:textId="40EC25D1" w:rsidR="009F77D6" w:rsidRPr="005F7709" w:rsidRDefault="00EF5C9E" w:rsidP="009F77D6">
      <w:pPr>
        <w:pStyle w:val="Caption"/>
        <w:keepNext/>
        <w:rPr>
          <w:sz w:val="24"/>
          <w:szCs w:val="24"/>
        </w:rPr>
      </w:pPr>
      <w:r>
        <w:rPr>
          <w:sz w:val="24"/>
          <w:szCs w:val="24"/>
        </w:rPr>
        <w:t xml:space="preserve">Table </w:t>
      </w:r>
      <w:r w:rsidR="008C567E">
        <w:rPr>
          <w:sz w:val="24"/>
          <w:szCs w:val="24"/>
        </w:rPr>
        <w:t>2:</w:t>
      </w:r>
      <w:r w:rsidR="008C567E" w:rsidRPr="005F7709">
        <w:rPr>
          <w:sz w:val="24"/>
          <w:szCs w:val="24"/>
        </w:rPr>
        <w:t xml:space="preserve"> Summary</w:t>
      </w:r>
      <w:r w:rsidR="009F77D6" w:rsidRPr="005F7709">
        <w:rPr>
          <w:sz w:val="24"/>
          <w:szCs w:val="24"/>
        </w:rPr>
        <w:t xml:space="preserve"> of functional testing of the DIN-SQL and RESD-SQL approaches on the Movie database</w:t>
      </w:r>
      <w:r w:rsidR="005F7709">
        <w:rPr>
          <w:sz w:val="24"/>
          <w:szCs w:val="24"/>
        </w:rPr>
        <w:t>.</w:t>
      </w:r>
    </w:p>
    <w:tbl>
      <w:tblPr>
        <w:tblStyle w:val="TableGrid"/>
        <w:tblpPr w:leftFromText="180" w:rightFromText="180" w:vertAnchor="text" w:horzAnchor="margin" w:tblpY="-39"/>
        <w:tblW w:w="9083" w:type="dxa"/>
        <w:tblLook w:val="04A0" w:firstRow="1" w:lastRow="0" w:firstColumn="1" w:lastColumn="0" w:noHBand="0" w:noVBand="1"/>
      </w:tblPr>
      <w:tblGrid>
        <w:gridCol w:w="5823"/>
        <w:gridCol w:w="1559"/>
        <w:gridCol w:w="1701"/>
      </w:tblGrid>
      <w:tr w:rsidR="008C567E" w:rsidRPr="00073C90" w14:paraId="366F5A79" w14:textId="77777777" w:rsidTr="008C567E">
        <w:tc>
          <w:tcPr>
            <w:tcW w:w="5823" w:type="dxa"/>
            <w:tcBorders>
              <w:bottom w:val="single" w:sz="4" w:space="0" w:color="auto"/>
              <w:right w:val="single" w:sz="4" w:space="0" w:color="auto"/>
            </w:tcBorders>
          </w:tcPr>
          <w:p w14:paraId="65C6D805" w14:textId="77777777" w:rsidR="008C567E" w:rsidRPr="00073C90" w:rsidRDefault="008C567E" w:rsidP="008C567E">
            <w:pPr>
              <w:spacing w:line="360" w:lineRule="auto"/>
              <w:rPr>
                <w:rFonts w:cs="Arial"/>
              </w:rPr>
            </w:pPr>
            <w:bookmarkStart w:id="33" w:name="_Toc149396119"/>
          </w:p>
        </w:tc>
        <w:tc>
          <w:tcPr>
            <w:tcW w:w="1559" w:type="dxa"/>
            <w:tcBorders>
              <w:left w:val="single" w:sz="4" w:space="0" w:color="auto"/>
              <w:bottom w:val="single" w:sz="4" w:space="0" w:color="auto"/>
              <w:right w:val="single" w:sz="4" w:space="0" w:color="auto"/>
            </w:tcBorders>
          </w:tcPr>
          <w:p w14:paraId="185A1C26" w14:textId="77777777" w:rsidR="008C567E" w:rsidRPr="00073C90" w:rsidRDefault="008C567E" w:rsidP="008C567E">
            <w:pPr>
              <w:spacing w:line="360" w:lineRule="auto"/>
              <w:jc w:val="center"/>
              <w:rPr>
                <w:rFonts w:cs="Arial"/>
                <w:b/>
                <w:bCs/>
              </w:rPr>
            </w:pPr>
            <w:r w:rsidRPr="00073C90">
              <w:rPr>
                <w:rFonts w:cs="Arial"/>
                <w:b/>
                <w:bCs/>
              </w:rPr>
              <w:t>DIN-SQL</w:t>
            </w:r>
          </w:p>
        </w:tc>
        <w:tc>
          <w:tcPr>
            <w:tcW w:w="1701" w:type="dxa"/>
            <w:tcBorders>
              <w:left w:val="single" w:sz="4" w:space="0" w:color="auto"/>
              <w:bottom w:val="single" w:sz="4" w:space="0" w:color="auto"/>
            </w:tcBorders>
          </w:tcPr>
          <w:p w14:paraId="53F69999" w14:textId="77777777" w:rsidR="008C567E" w:rsidRPr="00073C90" w:rsidRDefault="008C567E" w:rsidP="008C567E">
            <w:pPr>
              <w:spacing w:line="360" w:lineRule="auto"/>
              <w:jc w:val="center"/>
              <w:rPr>
                <w:rFonts w:cs="Arial"/>
                <w:b/>
                <w:bCs/>
              </w:rPr>
            </w:pPr>
            <w:r w:rsidRPr="00073C90">
              <w:rPr>
                <w:rFonts w:cs="Arial"/>
                <w:b/>
                <w:bCs/>
              </w:rPr>
              <w:t>RESD-SQL</w:t>
            </w:r>
          </w:p>
        </w:tc>
      </w:tr>
      <w:tr w:rsidR="008C567E" w:rsidRPr="00073C90" w14:paraId="16985747" w14:textId="77777777" w:rsidTr="008C567E">
        <w:tc>
          <w:tcPr>
            <w:tcW w:w="5823" w:type="dxa"/>
            <w:tcBorders>
              <w:top w:val="single" w:sz="4" w:space="0" w:color="auto"/>
              <w:bottom w:val="nil"/>
              <w:right w:val="single" w:sz="4" w:space="0" w:color="auto"/>
            </w:tcBorders>
          </w:tcPr>
          <w:p w14:paraId="68EEB044" w14:textId="77777777" w:rsidR="008C567E" w:rsidRPr="00073C90" w:rsidRDefault="008C567E" w:rsidP="008C567E">
            <w:pPr>
              <w:spacing w:line="360" w:lineRule="auto"/>
              <w:jc w:val="center"/>
              <w:rPr>
                <w:rFonts w:cs="Arial"/>
                <w:b/>
                <w:bCs/>
                <w:u w:val="single"/>
              </w:rPr>
            </w:pPr>
            <w:r w:rsidRPr="00073C90">
              <w:rPr>
                <w:rFonts w:cs="Arial"/>
                <w:b/>
                <w:bCs/>
                <w:u w:val="single"/>
              </w:rPr>
              <w:t>Matches</w:t>
            </w:r>
          </w:p>
        </w:tc>
        <w:tc>
          <w:tcPr>
            <w:tcW w:w="1559" w:type="dxa"/>
            <w:tcBorders>
              <w:top w:val="single" w:sz="4" w:space="0" w:color="auto"/>
              <w:left w:val="single" w:sz="4" w:space="0" w:color="auto"/>
              <w:bottom w:val="nil"/>
              <w:right w:val="single" w:sz="4" w:space="0" w:color="auto"/>
            </w:tcBorders>
          </w:tcPr>
          <w:p w14:paraId="27ED1884" w14:textId="77777777" w:rsidR="008C567E" w:rsidRPr="00073C90" w:rsidRDefault="008C567E" w:rsidP="008C567E">
            <w:pPr>
              <w:spacing w:line="360" w:lineRule="auto"/>
              <w:rPr>
                <w:rFonts w:cs="Arial"/>
              </w:rPr>
            </w:pPr>
          </w:p>
        </w:tc>
        <w:tc>
          <w:tcPr>
            <w:tcW w:w="1701" w:type="dxa"/>
            <w:tcBorders>
              <w:top w:val="single" w:sz="4" w:space="0" w:color="auto"/>
              <w:left w:val="single" w:sz="4" w:space="0" w:color="auto"/>
              <w:bottom w:val="nil"/>
            </w:tcBorders>
          </w:tcPr>
          <w:p w14:paraId="4DD24470" w14:textId="77777777" w:rsidR="008C567E" w:rsidRPr="00073C90" w:rsidRDefault="008C567E" w:rsidP="008C567E">
            <w:pPr>
              <w:spacing w:line="360" w:lineRule="auto"/>
              <w:rPr>
                <w:rFonts w:cs="Arial"/>
              </w:rPr>
            </w:pPr>
          </w:p>
        </w:tc>
      </w:tr>
      <w:tr w:rsidR="008C567E" w:rsidRPr="00073C90" w14:paraId="5C2E8D79"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823" w:type="dxa"/>
            <w:tcBorders>
              <w:left w:val="single" w:sz="4" w:space="0" w:color="auto"/>
              <w:right w:val="single" w:sz="4" w:space="0" w:color="auto"/>
            </w:tcBorders>
          </w:tcPr>
          <w:p w14:paraId="6D59096B" w14:textId="77777777" w:rsidR="008C567E" w:rsidRPr="00073C90" w:rsidRDefault="008C567E" w:rsidP="008C567E">
            <w:pPr>
              <w:spacing w:line="360" w:lineRule="auto"/>
              <w:rPr>
                <w:rFonts w:cs="Arial"/>
              </w:rPr>
            </w:pPr>
            <w:r w:rsidRPr="00073C90">
              <w:rPr>
                <w:rFonts w:cs="Arial"/>
              </w:rPr>
              <w:t>Basic Queries (9 total)</w:t>
            </w:r>
          </w:p>
        </w:tc>
        <w:tc>
          <w:tcPr>
            <w:tcW w:w="1559" w:type="dxa"/>
            <w:tcBorders>
              <w:left w:val="single" w:sz="4" w:space="0" w:color="auto"/>
              <w:right w:val="single" w:sz="4" w:space="0" w:color="auto"/>
            </w:tcBorders>
          </w:tcPr>
          <w:p w14:paraId="0BCB4AC8" w14:textId="77777777" w:rsidR="008C567E" w:rsidRPr="00073C90" w:rsidRDefault="008C567E" w:rsidP="008C567E">
            <w:pPr>
              <w:spacing w:line="360" w:lineRule="auto"/>
              <w:jc w:val="center"/>
              <w:rPr>
                <w:rFonts w:cs="Arial"/>
              </w:rPr>
            </w:pPr>
            <w:r w:rsidRPr="00073C90">
              <w:rPr>
                <w:rFonts w:cs="Arial"/>
              </w:rPr>
              <w:t>9</w:t>
            </w:r>
          </w:p>
        </w:tc>
        <w:tc>
          <w:tcPr>
            <w:tcW w:w="1701" w:type="dxa"/>
            <w:tcBorders>
              <w:left w:val="single" w:sz="4" w:space="0" w:color="auto"/>
              <w:right w:val="single" w:sz="4" w:space="0" w:color="auto"/>
            </w:tcBorders>
          </w:tcPr>
          <w:p w14:paraId="11008658" w14:textId="77777777" w:rsidR="008C567E" w:rsidRPr="00073C90" w:rsidRDefault="008C567E" w:rsidP="008C567E">
            <w:pPr>
              <w:spacing w:line="360" w:lineRule="auto"/>
              <w:jc w:val="center"/>
              <w:rPr>
                <w:rFonts w:cs="Arial"/>
              </w:rPr>
            </w:pPr>
            <w:r w:rsidRPr="00073C90">
              <w:rPr>
                <w:rFonts w:cs="Arial"/>
              </w:rPr>
              <w:t>5</w:t>
            </w:r>
          </w:p>
        </w:tc>
      </w:tr>
      <w:tr w:rsidR="008C567E" w:rsidRPr="00073C90" w14:paraId="56D15FB6"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823" w:type="dxa"/>
            <w:tcBorders>
              <w:left w:val="single" w:sz="4" w:space="0" w:color="auto"/>
              <w:right w:val="single" w:sz="4" w:space="0" w:color="auto"/>
            </w:tcBorders>
          </w:tcPr>
          <w:p w14:paraId="00F63AF2" w14:textId="77777777" w:rsidR="008C567E" w:rsidRPr="00073C90" w:rsidRDefault="008C567E" w:rsidP="008C567E">
            <w:pPr>
              <w:spacing w:line="360" w:lineRule="auto"/>
              <w:rPr>
                <w:rFonts w:cs="Arial"/>
              </w:rPr>
            </w:pPr>
            <w:r w:rsidRPr="00073C90">
              <w:rPr>
                <w:rFonts w:cs="Arial"/>
              </w:rPr>
              <w:t>Advanced Queries (6 total)</w:t>
            </w:r>
          </w:p>
        </w:tc>
        <w:tc>
          <w:tcPr>
            <w:tcW w:w="1559" w:type="dxa"/>
            <w:tcBorders>
              <w:left w:val="single" w:sz="4" w:space="0" w:color="auto"/>
              <w:right w:val="single" w:sz="4" w:space="0" w:color="auto"/>
            </w:tcBorders>
          </w:tcPr>
          <w:p w14:paraId="013FFD2E" w14:textId="77777777" w:rsidR="008C567E" w:rsidRPr="00073C90" w:rsidRDefault="008C567E" w:rsidP="008C567E">
            <w:pPr>
              <w:spacing w:line="360" w:lineRule="auto"/>
              <w:jc w:val="center"/>
              <w:rPr>
                <w:rFonts w:cs="Arial"/>
              </w:rPr>
            </w:pPr>
            <w:r w:rsidRPr="00073C90">
              <w:rPr>
                <w:rFonts w:cs="Arial"/>
              </w:rPr>
              <w:t>6</w:t>
            </w:r>
          </w:p>
        </w:tc>
        <w:tc>
          <w:tcPr>
            <w:tcW w:w="1701" w:type="dxa"/>
            <w:tcBorders>
              <w:left w:val="single" w:sz="4" w:space="0" w:color="auto"/>
              <w:right w:val="single" w:sz="4" w:space="0" w:color="auto"/>
            </w:tcBorders>
          </w:tcPr>
          <w:p w14:paraId="0EE08816" w14:textId="77777777" w:rsidR="008C567E" w:rsidRPr="00073C90" w:rsidRDefault="008C567E" w:rsidP="008C567E">
            <w:pPr>
              <w:spacing w:line="360" w:lineRule="auto"/>
              <w:jc w:val="center"/>
              <w:rPr>
                <w:rFonts w:cs="Arial"/>
              </w:rPr>
            </w:pPr>
            <w:r w:rsidRPr="00073C90">
              <w:rPr>
                <w:rFonts w:cs="Arial"/>
              </w:rPr>
              <w:t>2</w:t>
            </w:r>
          </w:p>
        </w:tc>
      </w:tr>
      <w:tr w:rsidR="008C567E" w:rsidRPr="00073C90" w14:paraId="533C99C8"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823" w:type="dxa"/>
            <w:tcBorders>
              <w:left w:val="single" w:sz="4" w:space="0" w:color="auto"/>
              <w:bottom w:val="single" w:sz="4" w:space="0" w:color="auto"/>
              <w:right w:val="single" w:sz="4" w:space="0" w:color="auto"/>
            </w:tcBorders>
          </w:tcPr>
          <w:p w14:paraId="39519EA6" w14:textId="77777777" w:rsidR="008C567E" w:rsidRPr="00073C90" w:rsidRDefault="008C567E" w:rsidP="008C567E">
            <w:pPr>
              <w:spacing w:line="360" w:lineRule="auto"/>
              <w:rPr>
                <w:rFonts w:cs="Arial"/>
              </w:rPr>
            </w:pPr>
            <w:r w:rsidRPr="00073C90">
              <w:rPr>
                <w:rFonts w:cs="Arial"/>
              </w:rPr>
              <w:t>Complex Queries (12 total)</w:t>
            </w:r>
          </w:p>
        </w:tc>
        <w:tc>
          <w:tcPr>
            <w:tcW w:w="1559" w:type="dxa"/>
            <w:tcBorders>
              <w:left w:val="single" w:sz="4" w:space="0" w:color="auto"/>
              <w:bottom w:val="single" w:sz="4" w:space="0" w:color="auto"/>
              <w:right w:val="single" w:sz="4" w:space="0" w:color="auto"/>
            </w:tcBorders>
          </w:tcPr>
          <w:p w14:paraId="0B401A14" w14:textId="77777777" w:rsidR="008C567E" w:rsidRPr="00073C90" w:rsidRDefault="008C567E" w:rsidP="008C567E">
            <w:pPr>
              <w:spacing w:line="360" w:lineRule="auto"/>
              <w:jc w:val="center"/>
              <w:rPr>
                <w:rFonts w:cs="Arial"/>
              </w:rPr>
            </w:pPr>
            <w:r>
              <w:rPr>
                <w:rFonts w:cs="Arial"/>
              </w:rPr>
              <w:t>8</w:t>
            </w:r>
          </w:p>
        </w:tc>
        <w:tc>
          <w:tcPr>
            <w:tcW w:w="1701" w:type="dxa"/>
            <w:tcBorders>
              <w:left w:val="single" w:sz="4" w:space="0" w:color="auto"/>
              <w:bottom w:val="single" w:sz="4" w:space="0" w:color="auto"/>
              <w:right w:val="single" w:sz="4" w:space="0" w:color="auto"/>
            </w:tcBorders>
          </w:tcPr>
          <w:p w14:paraId="35352797" w14:textId="77777777" w:rsidR="008C567E" w:rsidRPr="00073C90" w:rsidRDefault="008C567E" w:rsidP="008C567E">
            <w:pPr>
              <w:spacing w:line="360" w:lineRule="auto"/>
              <w:jc w:val="center"/>
              <w:rPr>
                <w:rFonts w:cs="Arial"/>
              </w:rPr>
            </w:pPr>
            <w:r w:rsidRPr="00073C90">
              <w:rPr>
                <w:rFonts w:cs="Arial"/>
              </w:rPr>
              <w:t>3</w:t>
            </w:r>
          </w:p>
        </w:tc>
      </w:tr>
      <w:tr w:rsidR="008C567E" w:rsidRPr="00073C90" w14:paraId="1CDC6F5A"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823" w:type="dxa"/>
            <w:tcBorders>
              <w:top w:val="single" w:sz="4" w:space="0" w:color="auto"/>
              <w:left w:val="single" w:sz="4" w:space="0" w:color="auto"/>
              <w:right w:val="single" w:sz="4" w:space="0" w:color="auto"/>
            </w:tcBorders>
          </w:tcPr>
          <w:p w14:paraId="56E463E6" w14:textId="77777777" w:rsidR="008C567E" w:rsidRPr="00073C90" w:rsidRDefault="008C567E" w:rsidP="008C567E">
            <w:pPr>
              <w:spacing w:line="360" w:lineRule="auto"/>
              <w:jc w:val="center"/>
              <w:rPr>
                <w:rFonts w:cs="Arial"/>
                <w:b/>
                <w:bCs/>
                <w:u w:val="single"/>
              </w:rPr>
            </w:pPr>
            <w:r w:rsidRPr="00073C90">
              <w:rPr>
                <w:rFonts w:cs="Arial"/>
                <w:b/>
                <w:bCs/>
                <w:u w:val="single"/>
              </w:rPr>
              <w:t>Errors</w:t>
            </w:r>
          </w:p>
        </w:tc>
        <w:tc>
          <w:tcPr>
            <w:tcW w:w="1559" w:type="dxa"/>
            <w:tcBorders>
              <w:top w:val="single" w:sz="4" w:space="0" w:color="auto"/>
              <w:left w:val="single" w:sz="4" w:space="0" w:color="auto"/>
              <w:right w:val="single" w:sz="4" w:space="0" w:color="auto"/>
            </w:tcBorders>
          </w:tcPr>
          <w:p w14:paraId="12D94B05" w14:textId="77777777" w:rsidR="008C567E" w:rsidRPr="00073C90" w:rsidRDefault="008C567E" w:rsidP="008C567E">
            <w:pPr>
              <w:spacing w:line="360" w:lineRule="auto"/>
              <w:jc w:val="center"/>
              <w:rPr>
                <w:rFonts w:cs="Arial"/>
              </w:rPr>
            </w:pPr>
          </w:p>
        </w:tc>
        <w:tc>
          <w:tcPr>
            <w:tcW w:w="1701" w:type="dxa"/>
            <w:tcBorders>
              <w:top w:val="single" w:sz="4" w:space="0" w:color="auto"/>
              <w:left w:val="single" w:sz="4" w:space="0" w:color="auto"/>
              <w:right w:val="single" w:sz="4" w:space="0" w:color="auto"/>
            </w:tcBorders>
          </w:tcPr>
          <w:p w14:paraId="351FB7D6" w14:textId="77777777" w:rsidR="008C567E" w:rsidRPr="00073C90" w:rsidRDefault="008C567E" w:rsidP="008C567E">
            <w:pPr>
              <w:spacing w:line="360" w:lineRule="auto"/>
              <w:jc w:val="center"/>
              <w:rPr>
                <w:rFonts w:cs="Arial"/>
              </w:rPr>
            </w:pPr>
          </w:p>
        </w:tc>
      </w:tr>
      <w:tr w:rsidR="008C567E" w:rsidRPr="00073C90" w14:paraId="7A2C6F83"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823" w:type="dxa"/>
            <w:tcBorders>
              <w:left w:val="single" w:sz="4" w:space="0" w:color="auto"/>
              <w:right w:val="single" w:sz="4" w:space="0" w:color="auto"/>
            </w:tcBorders>
          </w:tcPr>
          <w:p w14:paraId="4FA884AB" w14:textId="77777777" w:rsidR="008C567E" w:rsidRPr="00073C90" w:rsidRDefault="008C567E" w:rsidP="008C567E">
            <w:pPr>
              <w:spacing w:line="360" w:lineRule="auto"/>
              <w:rPr>
                <w:rFonts w:cs="Arial"/>
              </w:rPr>
            </w:pPr>
            <w:r w:rsidRPr="00073C90">
              <w:rPr>
                <w:rFonts w:cs="Arial"/>
              </w:rPr>
              <w:t>Equality Errors</w:t>
            </w:r>
          </w:p>
        </w:tc>
        <w:tc>
          <w:tcPr>
            <w:tcW w:w="1559" w:type="dxa"/>
            <w:tcBorders>
              <w:left w:val="single" w:sz="4" w:space="0" w:color="auto"/>
              <w:right w:val="single" w:sz="4" w:space="0" w:color="auto"/>
            </w:tcBorders>
          </w:tcPr>
          <w:p w14:paraId="0EF67E13" w14:textId="77777777" w:rsidR="008C567E" w:rsidRPr="00073C90" w:rsidRDefault="008C567E" w:rsidP="008C567E">
            <w:pPr>
              <w:spacing w:line="360" w:lineRule="auto"/>
              <w:jc w:val="center"/>
              <w:rPr>
                <w:rFonts w:cs="Arial"/>
              </w:rPr>
            </w:pPr>
            <w:r w:rsidRPr="00073C90">
              <w:rPr>
                <w:rFonts w:cs="Arial"/>
              </w:rPr>
              <w:t>1</w:t>
            </w:r>
          </w:p>
        </w:tc>
        <w:tc>
          <w:tcPr>
            <w:tcW w:w="1701" w:type="dxa"/>
            <w:tcBorders>
              <w:left w:val="single" w:sz="4" w:space="0" w:color="auto"/>
              <w:right w:val="single" w:sz="4" w:space="0" w:color="auto"/>
            </w:tcBorders>
          </w:tcPr>
          <w:p w14:paraId="214F4C3C" w14:textId="77777777" w:rsidR="008C567E" w:rsidRPr="00073C90" w:rsidRDefault="008C567E" w:rsidP="008C567E">
            <w:pPr>
              <w:spacing w:line="360" w:lineRule="auto"/>
              <w:jc w:val="center"/>
              <w:rPr>
                <w:rFonts w:cs="Arial"/>
              </w:rPr>
            </w:pPr>
            <w:r w:rsidRPr="00073C90">
              <w:rPr>
                <w:rFonts w:cs="Arial"/>
              </w:rPr>
              <w:t>2</w:t>
            </w:r>
          </w:p>
        </w:tc>
      </w:tr>
      <w:tr w:rsidR="008C567E" w:rsidRPr="00073C90" w14:paraId="50BD705E"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823" w:type="dxa"/>
            <w:tcBorders>
              <w:left w:val="single" w:sz="4" w:space="0" w:color="auto"/>
              <w:right w:val="single" w:sz="4" w:space="0" w:color="auto"/>
            </w:tcBorders>
          </w:tcPr>
          <w:p w14:paraId="15BEED01" w14:textId="77777777" w:rsidR="008C567E" w:rsidRPr="00073C90" w:rsidRDefault="008C567E" w:rsidP="008C567E">
            <w:pPr>
              <w:spacing w:line="360" w:lineRule="auto"/>
              <w:rPr>
                <w:rFonts w:cs="Arial"/>
              </w:rPr>
            </w:pPr>
            <w:r w:rsidRPr="00073C90">
              <w:rPr>
                <w:rFonts w:cs="Arial"/>
              </w:rPr>
              <w:t>Incomplete</w:t>
            </w:r>
          </w:p>
        </w:tc>
        <w:tc>
          <w:tcPr>
            <w:tcW w:w="1559" w:type="dxa"/>
            <w:tcBorders>
              <w:left w:val="single" w:sz="4" w:space="0" w:color="auto"/>
              <w:right w:val="single" w:sz="4" w:space="0" w:color="auto"/>
            </w:tcBorders>
          </w:tcPr>
          <w:p w14:paraId="5896EEF1" w14:textId="77777777" w:rsidR="008C567E" w:rsidRPr="00073C90" w:rsidRDefault="008C567E" w:rsidP="008C567E">
            <w:pPr>
              <w:spacing w:line="360" w:lineRule="auto"/>
              <w:jc w:val="center"/>
              <w:rPr>
                <w:rFonts w:cs="Arial"/>
              </w:rPr>
            </w:pPr>
            <w:r w:rsidRPr="00073C90">
              <w:rPr>
                <w:rFonts w:cs="Arial"/>
              </w:rPr>
              <w:t>1</w:t>
            </w:r>
          </w:p>
        </w:tc>
        <w:tc>
          <w:tcPr>
            <w:tcW w:w="1701" w:type="dxa"/>
            <w:tcBorders>
              <w:left w:val="single" w:sz="4" w:space="0" w:color="auto"/>
              <w:right w:val="single" w:sz="4" w:space="0" w:color="auto"/>
            </w:tcBorders>
          </w:tcPr>
          <w:p w14:paraId="31597A81" w14:textId="77777777" w:rsidR="008C567E" w:rsidRPr="00073C90" w:rsidRDefault="008C567E" w:rsidP="008C567E">
            <w:pPr>
              <w:spacing w:line="360" w:lineRule="auto"/>
              <w:jc w:val="center"/>
              <w:rPr>
                <w:rFonts w:cs="Arial"/>
              </w:rPr>
            </w:pPr>
          </w:p>
        </w:tc>
      </w:tr>
      <w:tr w:rsidR="008C567E" w:rsidRPr="00073C90" w14:paraId="755B6735"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823" w:type="dxa"/>
            <w:tcBorders>
              <w:left w:val="single" w:sz="4" w:space="0" w:color="auto"/>
              <w:right w:val="single" w:sz="4" w:space="0" w:color="auto"/>
            </w:tcBorders>
          </w:tcPr>
          <w:p w14:paraId="0E8CA742" w14:textId="77777777" w:rsidR="008C567E" w:rsidRPr="00073C90" w:rsidRDefault="008C567E" w:rsidP="008C567E">
            <w:pPr>
              <w:spacing w:line="360" w:lineRule="auto"/>
              <w:rPr>
                <w:rFonts w:cs="Arial"/>
              </w:rPr>
            </w:pPr>
            <w:r w:rsidRPr="00073C90">
              <w:rPr>
                <w:rFonts w:cs="Arial"/>
              </w:rPr>
              <w:t>Schema Matching</w:t>
            </w:r>
          </w:p>
        </w:tc>
        <w:tc>
          <w:tcPr>
            <w:tcW w:w="1559" w:type="dxa"/>
            <w:tcBorders>
              <w:left w:val="single" w:sz="4" w:space="0" w:color="auto"/>
              <w:right w:val="single" w:sz="4" w:space="0" w:color="auto"/>
            </w:tcBorders>
          </w:tcPr>
          <w:p w14:paraId="44F9520A" w14:textId="77777777" w:rsidR="008C567E" w:rsidRPr="00073C90" w:rsidRDefault="008C567E" w:rsidP="008C567E">
            <w:pPr>
              <w:spacing w:line="360" w:lineRule="auto"/>
              <w:jc w:val="center"/>
              <w:rPr>
                <w:rFonts w:cs="Arial"/>
              </w:rPr>
            </w:pPr>
          </w:p>
        </w:tc>
        <w:tc>
          <w:tcPr>
            <w:tcW w:w="1701" w:type="dxa"/>
            <w:tcBorders>
              <w:left w:val="single" w:sz="4" w:space="0" w:color="auto"/>
              <w:right w:val="single" w:sz="4" w:space="0" w:color="auto"/>
            </w:tcBorders>
          </w:tcPr>
          <w:p w14:paraId="2BCD12EA" w14:textId="77777777" w:rsidR="008C567E" w:rsidRPr="00073C90" w:rsidRDefault="008C567E" w:rsidP="008C567E">
            <w:pPr>
              <w:spacing w:line="360" w:lineRule="auto"/>
              <w:jc w:val="center"/>
              <w:rPr>
                <w:rFonts w:cs="Arial"/>
              </w:rPr>
            </w:pPr>
            <w:r w:rsidRPr="00073C90">
              <w:rPr>
                <w:rFonts w:cs="Arial"/>
              </w:rPr>
              <w:t>7</w:t>
            </w:r>
          </w:p>
        </w:tc>
      </w:tr>
      <w:tr w:rsidR="008C567E" w:rsidRPr="00073C90" w14:paraId="6548E5B3"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823" w:type="dxa"/>
            <w:tcBorders>
              <w:left w:val="single" w:sz="4" w:space="0" w:color="auto"/>
              <w:right w:val="single" w:sz="4" w:space="0" w:color="auto"/>
            </w:tcBorders>
          </w:tcPr>
          <w:p w14:paraId="4E93520A" w14:textId="77777777" w:rsidR="008C567E" w:rsidRPr="00073C90" w:rsidRDefault="008C567E" w:rsidP="008C567E">
            <w:pPr>
              <w:spacing w:line="360" w:lineRule="auto"/>
              <w:rPr>
                <w:rFonts w:cs="Arial"/>
              </w:rPr>
            </w:pPr>
            <w:r w:rsidRPr="00073C90">
              <w:rPr>
                <w:rFonts w:cs="Arial"/>
              </w:rPr>
              <w:t>Filter Error</w:t>
            </w:r>
          </w:p>
        </w:tc>
        <w:tc>
          <w:tcPr>
            <w:tcW w:w="1559" w:type="dxa"/>
            <w:tcBorders>
              <w:left w:val="single" w:sz="4" w:space="0" w:color="auto"/>
              <w:right w:val="single" w:sz="4" w:space="0" w:color="auto"/>
            </w:tcBorders>
          </w:tcPr>
          <w:p w14:paraId="04BF3828" w14:textId="77777777" w:rsidR="008C567E" w:rsidRPr="00073C90" w:rsidRDefault="008C567E" w:rsidP="008C567E">
            <w:pPr>
              <w:spacing w:line="360" w:lineRule="auto"/>
              <w:jc w:val="center"/>
              <w:rPr>
                <w:rFonts w:cs="Arial"/>
              </w:rPr>
            </w:pPr>
          </w:p>
        </w:tc>
        <w:tc>
          <w:tcPr>
            <w:tcW w:w="1701" w:type="dxa"/>
            <w:tcBorders>
              <w:left w:val="single" w:sz="4" w:space="0" w:color="auto"/>
              <w:right w:val="single" w:sz="4" w:space="0" w:color="auto"/>
            </w:tcBorders>
          </w:tcPr>
          <w:p w14:paraId="36DA06F0" w14:textId="77777777" w:rsidR="008C567E" w:rsidRPr="00073C90" w:rsidRDefault="008C567E" w:rsidP="008C567E">
            <w:pPr>
              <w:spacing w:line="360" w:lineRule="auto"/>
              <w:jc w:val="center"/>
              <w:rPr>
                <w:rFonts w:cs="Arial"/>
              </w:rPr>
            </w:pPr>
            <w:r w:rsidRPr="00073C90">
              <w:rPr>
                <w:rFonts w:cs="Arial"/>
              </w:rPr>
              <w:t>2</w:t>
            </w:r>
          </w:p>
        </w:tc>
      </w:tr>
      <w:tr w:rsidR="008C567E" w:rsidRPr="00073C90" w14:paraId="7B8BF9B0"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823" w:type="dxa"/>
            <w:tcBorders>
              <w:left w:val="single" w:sz="4" w:space="0" w:color="auto"/>
              <w:right w:val="single" w:sz="4" w:space="0" w:color="auto"/>
            </w:tcBorders>
          </w:tcPr>
          <w:p w14:paraId="38A0ECED" w14:textId="77777777" w:rsidR="008C567E" w:rsidRPr="00073C90" w:rsidRDefault="008C567E" w:rsidP="008C567E">
            <w:pPr>
              <w:spacing w:line="360" w:lineRule="auto"/>
              <w:rPr>
                <w:rFonts w:cs="Arial"/>
              </w:rPr>
            </w:pPr>
            <w:r>
              <w:rPr>
                <w:rFonts w:cs="Arial"/>
              </w:rPr>
              <w:t>Semantic Error</w:t>
            </w:r>
          </w:p>
        </w:tc>
        <w:tc>
          <w:tcPr>
            <w:tcW w:w="1559" w:type="dxa"/>
            <w:tcBorders>
              <w:left w:val="single" w:sz="4" w:space="0" w:color="auto"/>
              <w:right w:val="single" w:sz="4" w:space="0" w:color="auto"/>
            </w:tcBorders>
          </w:tcPr>
          <w:p w14:paraId="10AE2554" w14:textId="77777777" w:rsidR="008C567E" w:rsidRPr="00073C90" w:rsidRDefault="008C567E" w:rsidP="008C567E">
            <w:pPr>
              <w:spacing w:line="360" w:lineRule="auto"/>
              <w:jc w:val="center"/>
              <w:rPr>
                <w:rFonts w:cs="Arial"/>
              </w:rPr>
            </w:pPr>
            <w:r>
              <w:rPr>
                <w:rFonts w:cs="Arial"/>
              </w:rPr>
              <w:t>2</w:t>
            </w:r>
          </w:p>
        </w:tc>
        <w:tc>
          <w:tcPr>
            <w:tcW w:w="1701" w:type="dxa"/>
            <w:tcBorders>
              <w:left w:val="single" w:sz="4" w:space="0" w:color="auto"/>
              <w:right w:val="single" w:sz="4" w:space="0" w:color="auto"/>
            </w:tcBorders>
          </w:tcPr>
          <w:p w14:paraId="03DACA35" w14:textId="77777777" w:rsidR="008C567E" w:rsidRPr="00073C90" w:rsidRDefault="008C567E" w:rsidP="008C567E">
            <w:pPr>
              <w:spacing w:line="360" w:lineRule="auto"/>
              <w:jc w:val="center"/>
              <w:rPr>
                <w:rFonts w:cs="Arial"/>
              </w:rPr>
            </w:pPr>
            <w:r w:rsidRPr="00073C90">
              <w:rPr>
                <w:rFonts w:cs="Arial"/>
              </w:rPr>
              <w:t>3</w:t>
            </w:r>
          </w:p>
        </w:tc>
      </w:tr>
      <w:tr w:rsidR="008C567E" w:rsidRPr="00073C90" w14:paraId="0FE8A850" w14:textId="77777777" w:rsidTr="008C567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3"/>
        </w:trPr>
        <w:tc>
          <w:tcPr>
            <w:tcW w:w="5823" w:type="dxa"/>
            <w:tcBorders>
              <w:left w:val="single" w:sz="4" w:space="0" w:color="auto"/>
              <w:bottom w:val="single" w:sz="4" w:space="0" w:color="auto"/>
              <w:right w:val="single" w:sz="4" w:space="0" w:color="auto"/>
            </w:tcBorders>
          </w:tcPr>
          <w:p w14:paraId="43F6DC1C" w14:textId="77777777" w:rsidR="008C567E" w:rsidRPr="00073C90" w:rsidRDefault="008C567E" w:rsidP="008C567E">
            <w:pPr>
              <w:spacing w:line="360" w:lineRule="auto"/>
              <w:rPr>
                <w:rFonts w:cs="Arial"/>
              </w:rPr>
            </w:pPr>
            <w:r w:rsidRPr="00073C90">
              <w:rPr>
                <w:rFonts w:cs="Arial"/>
              </w:rPr>
              <w:t>Construction</w:t>
            </w:r>
          </w:p>
        </w:tc>
        <w:tc>
          <w:tcPr>
            <w:tcW w:w="1559" w:type="dxa"/>
            <w:tcBorders>
              <w:left w:val="single" w:sz="4" w:space="0" w:color="auto"/>
              <w:bottom w:val="single" w:sz="4" w:space="0" w:color="auto"/>
              <w:right w:val="single" w:sz="4" w:space="0" w:color="auto"/>
            </w:tcBorders>
          </w:tcPr>
          <w:p w14:paraId="7066EBB8" w14:textId="77777777" w:rsidR="008C567E" w:rsidRPr="00073C90" w:rsidRDefault="008C567E" w:rsidP="008C567E">
            <w:pPr>
              <w:spacing w:line="360" w:lineRule="auto"/>
              <w:jc w:val="center"/>
              <w:rPr>
                <w:rFonts w:cs="Arial"/>
              </w:rPr>
            </w:pPr>
          </w:p>
        </w:tc>
        <w:tc>
          <w:tcPr>
            <w:tcW w:w="1701" w:type="dxa"/>
            <w:tcBorders>
              <w:left w:val="single" w:sz="4" w:space="0" w:color="auto"/>
              <w:bottom w:val="single" w:sz="4" w:space="0" w:color="auto"/>
              <w:right w:val="single" w:sz="4" w:space="0" w:color="auto"/>
            </w:tcBorders>
          </w:tcPr>
          <w:p w14:paraId="376DF1F9" w14:textId="77777777" w:rsidR="008C567E" w:rsidRPr="00073C90" w:rsidRDefault="008C567E" w:rsidP="008C567E">
            <w:pPr>
              <w:spacing w:line="360" w:lineRule="auto"/>
              <w:jc w:val="center"/>
              <w:rPr>
                <w:rFonts w:cs="Arial"/>
              </w:rPr>
            </w:pPr>
            <w:r w:rsidRPr="00073C90">
              <w:rPr>
                <w:rFonts w:cs="Arial"/>
              </w:rPr>
              <w:t>3</w:t>
            </w:r>
          </w:p>
        </w:tc>
      </w:tr>
    </w:tbl>
    <w:p w14:paraId="2002D6FE" w14:textId="77777777" w:rsidR="00CE1E49" w:rsidRDefault="00CE1E49" w:rsidP="00CE1E49"/>
    <w:p w14:paraId="5DB0F3C8" w14:textId="16784BDB" w:rsidR="00692ED8" w:rsidRPr="00073C90" w:rsidRDefault="00692ED8" w:rsidP="00B52202">
      <w:pPr>
        <w:pStyle w:val="Heading1"/>
      </w:pPr>
      <w:bookmarkStart w:id="34" w:name="_Toc149491898"/>
      <w:r w:rsidRPr="00073C90">
        <w:lastRenderedPageBreak/>
        <w:t>Discussion</w:t>
      </w:r>
      <w:bookmarkEnd w:id="33"/>
      <w:bookmarkEnd w:id="34"/>
    </w:p>
    <w:p w14:paraId="6093F0BE" w14:textId="26879B11" w:rsidR="009F7EA0" w:rsidRDefault="009F77D6" w:rsidP="00FD58D4">
      <w:pPr>
        <w:spacing w:line="480" w:lineRule="auto"/>
        <w:rPr>
          <w:rFonts w:cs="Arial"/>
        </w:rPr>
      </w:pPr>
      <w:r>
        <w:rPr>
          <w:rFonts w:cs="Arial"/>
        </w:rPr>
        <w:t xml:space="preserve">This section discusses the results, strength and weaknesses of the two </w:t>
      </w:r>
      <w:r w:rsidR="00F335C7">
        <w:rPr>
          <w:rFonts w:cs="Arial"/>
        </w:rPr>
        <w:t>NLIDB approaches.</w:t>
      </w:r>
    </w:p>
    <w:p w14:paraId="31A26692" w14:textId="0B69AE97" w:rsidR="00F335C7" w:rsidRPr="00F335C7" w:rsidRDefault="00F335C7" w:rsidP="00FD58D4">
      <w:pPr>
        <w:pStyle w:val="Heading2"/>
        <w:spacing w:before="0" w:line="480" w:lineRule="auto"/>
      </w:pPr>
      <w:bookmarkStart w:id="35" w:name="_Toc149396120"/>
      <w:bookmarkStart w:id="36" w:name="_Toc149491899"/>
      <w:r>
        <w:t>DIN-SQL Approach</w:t>
      </w:r>
      <w:bookmarkEnd w:id="35"/>
      <w:bookmarkEnd w:id="36"/>
    </w:p>
    <w:p w14:paraId="55B148FD" w14:textId="01C70CE1" w:rsidR="00692ED8" w:rsidRPr="00073C90" w:rsidRDefault="00692ED8" w:rsidP="00FD58D4">
      <w:pPr>
        <w:spacing w:line="480" w:lineRule="auto"/>
        <w:rPr>
          <w:rFonts w:cs="Arial"/>
        </w:rPr>
      </w:pPr>
      <w:r w:rsidRPr="00073C90">
        <w:rPr>
          <w:rFonts w:cs="Arial"/>
        </w:rPr>
        <w:t>The DIN-SQL inference approach has the following advantages:</w:t>
      </w:r>
    </w:p>
    <w:p w14:paraId="0D49F1AC" w14:textId="77777777" w:rsidR="00692ED8" w:rsidRPr="00073C90" w:rsidRDefault="00692ED8" w:rsidP="00FD58D4">
      <w:pPr>
        <w:pStyle w:val="ListParagraph"/>
        <w:numPr>
          <w:ilvl w:val="0"/>
          <w:numId w:val="31"/>
        </w:numPr>
        <w:spacing w:line="480" w:lineRule="auto"/>
        <w:rPr>
          <w:rFonts w:cs="Arial"/>
        </w:rPr>
      </w:pPr>
      <w:r w:rsidRPr="00073C90">
        <w:rPr>
          <w:rFonts w:cs="Arial"/>
        </w:rPr>
        <w:t>It is lightweight. The total code can be captured in a single script with a few, simple functions.</w:t>
      </w:r>
    </w:p>
    <w:p w14:paraId="68C90C34" w14:textId="77777777" w:rsidR="00692ED8" w:rsidRPr="00073C90" w:rsidRDefault="00692ED8" w:rsidP="00FD58D4">
      <w:pPr>
        <w:pStyle w:val="ListParagraph"/>
        <w:numPr>
          <w:ilvl w:val="0"/>
          <w:numId w:val="31"/>
        </w:numPr>
        <w:spacing w:line="480" w:lineRule="auto"/>
        <w:rPr>
          <w:rFonts w:cs="Arial"/>
        </w:rPr>
      </w:pPr>
      <w:r w:rsidRPr="00073C90">
        <w:rPr>
          <w:rFonts w:cs="Arial"/>
        </w:rPr>
        <w:t>It demonstrates high performance.</w:t>
      </w:r>
    </w:p>
    <w:p w14:paraId="03E613FD" w14:textId="29145AAA" w:rsidR="00692ED8" w:rsidRPr="00073C90" w:rsidRDefault="00692ED8" w:rsidP="00FD58D4">
      <w:pPr>
        <w:pStyle w:val="ListParagraph"/>
        <w:numPr>
          <w:ilvl w:val="0"/>
          <w:numId w:val="31"/>
        </w:numPr>
        <w:spacing w:line="480" w:lineRule="auto"/>
        <w:rPr>
          <w:rFonts w:cs="Arial"/>
        </w:rPr>
      </w:pPr>
      <w:r w:rsidRPr="00073C90">
        <w:rPr>
          <w:rFonts w:cs="Arial"/>
        </w:rPr>
        <w:t xml:space="preserve">It is easy to maintain. </w:t>
      </w:r>
      <w:r w:rsidR="00AA24A5">
        <w:rPr>
          <w:rFonts w:cs="Arial"/>
        </w:rPr>
        <w:t xml:space="preserve">The code required to generate the prompts is simple and </w:t>
      </w:r>
      <w:r w:rsidR="00FD58D4">
        <w:rPr>
          <w:rFonts w:cs="Arial"/>
        </w:rPr>
        <w:t>minimal and</w:t>
      </w:r>
      <w:r w:rsidR="00AA24A5">
        <w:rPr>
          <w:rFonts w:cs="Arial"/>
        </w:rPr>
        <w:t xml:space="preserve"> is therefore </w:t>
      </w:r>
      <w:r w:rsidRPr="00073C90">
        <w:rPr>
          <w:rFonts w:cs="Arial"/>
        </w:rPr>
        <w:t xml:space="preserve">easily modified. The authors </w:t>
      </w:r>
      <w:r w:rsidR="00AA24A5">
        <w:rPr>
          <w:rFonts w:cs="Arial"/>
        </w:rPr>
        <w:t>easily implemented a few simple changes as documented earlier.</w:t>
      </w:r>
    </w:p>
    <w:p w14:paraId="2C99965F" w14:textId="643C4D83" w:rsidR="00692ED8" w:rsidRPr="00073C90" w:rsidRDefault="00692ED8" w:rsidP="00FD58D4">
      <w:pPr>
        <w:pStyle w:val="ListParagraph"/>
        <w:numPr>
          <w:ilvl w:val="0"/>
          <w:numId w:val="31"/>
        </w:numPr>
        <w:spacing w:line="480" w:lineRule="auto"/>
        <w:rPr>
          <w:rFonts w:cs="Arial"/>
        </w:rPr>
      </w:pPr>
      <w:r w:rsidRPr="00073C90">
        <w:rPr>
          <w:rFonts w:cs="Arial"/>
        </w:rPr>
        <w:t>It doesn’t require any significant comput</w:t>
      </w:r>
      <w:r w:rsidR="0004109C">
        <w:rPr>
          <w:rFonts w:cs="Arial"/>
        </w:rPr>
        <w:t>ing</w:t>
      </w:r>
      <w:r w:rsidRPr="00073C90">
        <w:rPr>
          <w:rFonts w:cs="Arial"/>
        </w:rPr>
        <w:t xml:space="preserve"> resources.</w:t>
      </w:r>
    </w:p>
    <w:p w14:paraId="1B2A7C9A" w14:textId="77777777" w:rsidR="00692ED8" w:rsidRPr="00073C90" w:rsidRDefault="00692ED8" w:rsidP="00FD58D4">
      <w:pPr>
        <w:pStyle w:val="ListParagraph"/>
        <w:numPr>
          <w:ilvl w:val="0"/>
          <w:numId w:val="31"/>
        </w:numPr>
        <w:spacing w:line="480" w:lineRule="auto"/>
        <w:rPr>
          <w:rFonts w:cs="Arial"/>
        </w:rPr>
      </w:pPr>
      <w:r w:rsidRPr="00073C90">
        <w:rPr>
          <w:rFonts w:cs="Arial"/>
        </w:rPr>
        <w:t>Model is fast, completing queries in a few seconds.</w:t>
      </w:r>
    </w:p>
    <w:p w14:paraId="7DBE5A32" w14:textId="4E9E3A3E" w:rsidR="00692ED8" w:rsidRDefault="00692ED8" w:rsidP="00FD58D4">
      <w:pPr>
        <w:pStyle w:val="ListParagraph"/>
        <w:numPr>
          <w:ilvl w:val="0"/>
          <w:numId w:val="31"/>
        </w:numPr>
        <w:spacing w:line="480" w:lineRule="auto"/>
        <w:rPr>
          <w:rFonts w:cs="Arial"/>
        </w:rPr>
      </w:pPr>
      <w:r w:rsidRPr="00073C90">
        <w:rPr>
          <w:rFonts w:cs="Arial"/>
        </w:rPr>
        <w:t>It doesn’t require significant pre-processing of the database schema. It performed well using database field names that were only rough abbreviations of their semantic names.</w:t>
      </w:r>
    </w:p>
    <w:p w14:paraId="12EBD17E" w14:textId="77777777" w:rsidR="00FD58D4" w:rsidRPr="00FD58D4" w:rsidRDefault="00FD58D4" w:rsidP="00FD58D4">
      <w:pPr>
        <w:spacing w:line="480" w:lineRule="auto"/>
        <w:rPr>
          <w:rFonts w:cs="Arial"/>
        </w:rPr>
      </w:pPr>
    </w:p>
    <w:p w14:paraId="0A972116" w14:textId="77777777" w:rsidR="00692ED8" w:rsidRPr="00073C90" w:rsidRDefault="00692ED8" w:rsidP="00FD58D4">
      <w:pPr>
        <w:spacing w:line="480" w:lineRule="auto"/>
        <w:rPr>
          <w:rFonts w:cs="Arial"/>
        </w:rPr>
      </w:pPr>
      <w:r w:rsidRPr="00073C90">
        <w:rPr>
          <w:rFonts w:cs="Arial"/>
        </w:rPr>
        <w:t>The DIN-SQL inference approach has the following disadvantages:</w:t>
      </w:r>
    </w:p>
    <w:p w14:paraId="62DCF247" w14:textId="77777777" w:rsidR="00692ED8" w:rsidRPr="00073C90" w:rsidRDefault="00692ED8" w:rsidP="00FD58D4">
      <w:pPr>
        <w:pStyle w:val="ListParagraph"/>
        <w:numPr>
          <w:ilvl w:val="0"/>
          <w:numId w:val="32"/>
        </w:numPr>
        <w:spacing w:line="480" w:lineRule="auto"/>
        <w:rPr>
          <w:rFonts w:cs="Arial"/>
        </w:rPr>
      </w:pPr>
      <w:r w:rsidRPr="00073C90">
        <w:rPr>
          <w:rFonts w:cs="Arial"/>
        </w:rPr>
        <w:t>It depends on an external service provider (OpenAI). Data regarding the structure of the database (although, not the underlying data) is sent externally, which may be a security concern.</w:t>
      </w:r>
    </w:p>
    <w:p w14:paraId="51476ADA" w14:textId="0B5C5FDF" w:rsidR="00692ED8" w:rsidRDefault="00692ED8" w:rsidP="00FD58D4">
      <w:pPr>
        <w:pStyle w:val="ListParagraph"/>
        <w:numPr>
          <w:ilvl w:val="0"/>
          <w:numId w:val="32"/>
        </w:numPr>
        <w:spacing w:line="480" w:lineRule="auto"/>
        <w:rPr>
          <w:rFonts w:cs="Arial"/>
        </w:rPr>
      </w:pPr>
      <w:r w:rsidRPr="00073C90">
        <w:rPr>
          <w:rFonts w:cs="Arial"/>
        </w:rPr>
        <w:t xml:space="preserve">It </w:t>
      </w:r>
      <w:r w:rsidR="00171367">
        <w:rPr>
          <w:rFonts w:cs="Arial"/>
        </w:rPr>
        <w:t xml:space="preserve">may prove </w:t>
      </w:r>
      <w:r w:rsidRPr="00073C90">
        <w:rPr>
          <w:rFonts w:cs="Arial"/>
        </w:rPr>
        <w:t>expensive</w:t>
      </w:r>
      <w:r w:rsidR="00171367">
        <w:rPr>
          <w:rFonts w:cs="Arial"/>
        </w:rPr>
        <w:t xml:space="preserve"> at scale</w:t>
      </w:r>
      <w:r w:rsidR="0004109C">
        <w:rPr>
          <w:rFonts w:cs="Arial"/>
        </w:rPr>
        <w:t xml:space="preserve"> (Kaddour, 2023)</w:t>
      </w:r>
      <w:r w:rsidRPr="00073C90">
        <w:rPr>
          <w:rFonts w:cs="Arial"/>
        </w:rPr>
        <w:t>. Being dependent on an external service provider. It requires an API key, with changes per input and output tokens. Cost is usage based, although, the cost may be modest depending on the organisational needs</w:t>
      </w:r>
      <w:r w:rsidR="00171367">
        <w:rPr>
          <w:rFonts w:cs="Arial"/>
        </w:rPr>
        <w:t xml:space="preserve">. For example, the functional testing </w:t>
      </w:r>
      <w:r w:rsidR="00171367">
        <w:rPr>
          <w:rFonts w:cs="Arial"/>
        </w:rPr>
        <w:lastRenderedPageBreak/>
        <w:t xml:space="preserve">outlined in the results section </w:t>
      </w:r>
      <w:r w:rsidR="00D91B77">
        <w:rPr>
          <w:rFonts w:cs="Arial"/>
        </w:rPr>
        <w:t>required</w:t>
      </w:r>
      <w:r w:rsidR="00171367">
        <w:rPr>
          <w:rFonts w:cs="Arial"/>
        </w:rPr>
        <w:t xml:space="preserve"> </w:t>
      </w:r>
      <w:r w:rsidR="00D91B77">
        <w:rPr>
          <w:rFonts w:cs="Arial"/>
        </w:rPr>
        <w:t xml:space="preserve">approximately </w:t>
      </w:r>
      <w:r w:rsidR="00171367">
        <w:rPr>
          <w:rFonts w:cs="Arial"/>
        </w:rPr>
        <w:t>20</w:t>
      </w:r>
      <w:r w:rsidR="006A04C7">
        <w:rPr>
          <w:rFonts w:cs="Arial"/>
        </w:rPr>
        <w:t xml:space="preserve">,000 tokens in prompts and 1,000 tokens in outputs for a total cost of approximately $1.30 (United States Dollars). </w:t>
      </w:r>
    </w:p>
    <w:p w14:paraId="799D118E" w14:textId="77777777" w:rsidR="00171367" w:rsidRPr="00073C90" w:rsidRDefault="00171367" w:rsidP="00FD58D4">
      <w:pPr>
        <w:spacing w:line="480" w:lineRule="auto"/>
        <w:rPr>
          <w:rFonts w:cs="Arial"/>
        </w:rPr>
      </w:pPr>
    </w:p>
    <w:p w14:paraId="5172FFBF" w14:textId="5FB81F5D" w:rsidR="00F335C7" w:rsidRPr="00F335C7" w:rsidRDefault="00692ED8" w:rsidP="00FD58D4">
      <w:pPr>
        <w:pStyle w:val="Heading2"/>
        <w:spacing w:before="0" w:line="480" w:lineRule="auto"/>
      </w:pPr>
      <w:bookmarkStart w:id="37" w:name="_Toc149396121"/>
      <w:bookmarkStart w:id="38" w:name="_Toc149491900"/>
      <w:r w:rsidRPr="00073C90">
        <w:t>RESDSQL approach</w:t>
      </w:r>
      <w:bookmarkEnd w:id="37"/>
      <w:bookmarkEnd w:id="38"/>
    </w:p>
    <w:p w14:paraId="45E04A7C" w14:textId="77777777" w:rsidR="00692ED8" w:rsidRPr="00073C90" w:rsidRDefault="00692ED8" w:rsidP="00FD58D4">
      <w:pPr>
        <w:spacing w:line="480" w:lineRule="auto"/>
        <w:rPr>
          <w:rFonts w:cs="Arial"/>
        </w:rPr>
      </w:pPr>
      <w:r w:rsidRPr="00073C90">
        <w:rPr>
          <w:rFonts w:cs="Arial"/>
        </w:rPr>
        <w:t>The RESDSQL approach has the following advantages:</w:t>
      </w:r>
    </w:p>
    <w:p w14:paraId="489644D2" w14:textId="54C62349" w:rsidR="00692ED8" w:rsidRPr="00073C90" w:rsidRDefault="00692ED8" w:rsidP="00FD58D4">
      <w:pPr>
        <w:pStyle w:val="ListParagraph"/>
        <w:numPr>
          <w:ilvl w:val="0"/>
          <w:numId w:val="28"/>
        </w:numPr>
        <w:spacing w:line="480" w:lineRule="auto"/>
        <w:rPr>
          <w:rFonts w:cs="Arial"/>
        </w:rPr>
      </w:pPr>
      <w:r w:rsidRPr="00073C90">
        <w:rPr>
          <w:rFonts w:cs="Arial"/>
        </w:rPr>
        <w:t xml:space="preserve">It can be entirely locally deployed. No database information leaves the </w:t>
      </w:r>
      <w:r w:rsidR="00D91B77">
        <w:rPr>
          <w:rFonts w:cs="Arial"/>
        </w:rPr>
        <w:t xml:space="preserve">host </w:t>
      </w:r>
      <w:r w:rsidRPr="00073C90">
        <w:rPr>
          <w:rFonts w:cs="Arial"/>
        </w:rPr>
        <w:t>organisation</w:t>
      </w:r>
      <w:r w:rsidR="00D91B77">
        <w:rPr>
          <w:rFonts w:cs="Arial"/>
        </w:rPr>
        <w:t>’s</w:t>
      </w:r>
      <w:r w:rsidRPr="00073C90">
        <w:rPr>
          <w:rFonts w:cs="Arial"/>
        </w:rPr>
        <w:t xml:space="preserve"> network.</w:t>
      </w:r>
    </w:p>
    <w:p w14:paraId="47DB1AF5" w14:textId="77777777" w:rsidR="00692ED8" w:rsidRPr="00073C90" w:rsidRDefault="00692ED8" w:rsidP="00FD58D4">
      <w:pPr>
        <w:pStyle w:val="ListParagraph"/>
        <w:numPr>
          <w:ilvl w:val="0"/>
          <w:numId w:val="28"/>
        </w:numPr>
        <w:spacing w:line="480" w:lineRule="auto"/>
        <w:rPr>
          <w:rFonts w:cs="Arial"/>
        </w:rPr>
      </w:pPr>
      <w:r w:rsidRPr="00073C90">
        <w:rPr>
          <w:rFonts w:cs="Arial"/>
        </w:rPr>
        <w:t>It’s cost effective, in that it doesn’t depend on external services, and the cost shouldn’t scale with the number or complexity of queries (cost is capacity based, rather than usage).</w:t>
      </w:r>
    </w:p>
    <w:p w14:paraId="3BA60DB5" w14:textId="77777777" w:rsidR="00692ED8" w:rsidRPr="00073C90" w:rsidRDefault="00692ED8" w:rsidP="00FD58D4">
      <w:pPr>
        <w:pStyle w:val="ListParagraph"/>
        <w:numPr>
          <w:ilvl w:val="0"/>
          <w:numId w:val="28"/>
        </w:numPr>
        <w:spacing w:line="480" w:lineRule="auto"/>
        <w:rPr>
          <w:rFonts w:cs="Arial"/>
        </w:rPr>
      </w:pPr>
      <w:r w:rsidRPr="00073C90">
        <w:rPr>
          <w:rFonts w:cs="Arial"/>
        </w:rPr>
        <w:t>It can be further fine-tuned, against internally derived data.</w:t>
      </w:r>
    </w:p>
    <w:p w14:paraId="6C68B763" w14:textId="56AB6BD6" w:rsidR="00692ED8" w:rsidRPr="001F5DDF" w:rsidRDefault="00692ED8" w:rsidP="001F5DDF">
      <w:pPr>
        <w:pStyle w:val="ListParagraph"/>
        <w:numPr>
          <w:ilvl w:val="0"/>
          <w:numId w:val="28"/>
        </w:numPr>
        <w:spacing w:line="480" w:lineRule="auto"/>
        <w:rPr>
          <w:rFonts w:cs="Arial"/>
        </w:rPr>
      </w:pPr>
      <w:r w:rsidRPr="00073C90">
        <w:rPr>
          <w:rFonts w:cs="Arial"/>
        </w:rPr>
        <w:t>It has high accuracy and generalisability (published performance accuracy in</w:t>
      </w:r>
      <w:r w:rsidR="00540753">
        <w:rPr>
          <w:rFonts w:cs="Arial"/>
        </w:rPr>
        <w:t xml:space="preserve"> Table 1 </w:t>
      </w:r>
      <w:r w:rsidR="00404E70">
        <w:rPr>
          <w:rFonts w:cs="Arial"/>
        </w:rPr>
        <w:t>previously</w:t>
      </w:r>
      <w:r w:rsidR="00540753">
        <w:rPr>
          <w:rFonts w:cs="Arial"/>
        </w:rPr>
        <w:t>).</w:t>
      </w:r>
    </w:p>
    <w:p w14:paraId="548BA1E3" w14:textId="77777777" w:rsidR="00692ED8" w:rsidRPr="00073C90" w:rsidRDefault="00692ED8" w:rsidP="00FD58D4">
      <w:pPr>
        <w:spacing w:line="480" w:lineRule="auto"/>
        <w:rPr>
          <w:rFonts w:cs="Arial"/>
          <w:b/>
          <w:bCs/>
        </w:rPr>
      </w:pPr>
    </w:p>
    <w:p w14:paraId="0BCE5E3B" w14:textId="77777777" w:rsidR="00692ED8" w:rsidRPr="00073C90" w:rsidRDefault="00692ED8" w:rsidP="00FD58D4">
      <w:pPr>
        <w:spacing w:line="480" w:lineRule="auto"/>
        <w:rPr>
          <w:rFonts w:cs="Arial"/>
        </w:rPr>
      </w:pPr>
      <w:r w:rsidRPr="00073C90">
        <w:rPr>
          <w:rFonts w:cs="Arial"/>
        </w:rPr>
        <w:t>The RESDSQL approach has the following disadvantages:</w:t>
      </w:r>
    </w:p>
    <w:p w14:paraId="0701ABF8" w14:textId="75D30C6C" w:rsidR="00692ED8" w:rsidRPr="00073C90" w:rsidRDefault="00692ED8" w:rsidP="00FD58D4">
      <w:pPr>
        <w:pStyle w:val="ListParagraph"/>
        <w:numPr>
          <w:ilvl w:val="0"/>
          <w:numId w:val="29"/>
        </w:numPr>
        <w:spacing w:line="480" w:lineRule="auto"/>
        <w:rPr>
          <w:rFonts w:cs="Arial"/>
        </w:rPr>
      </w:pPr>
      <w:r w:rsidRPr="00073C90">
        <w:rPr>
          <w:rFonts w:cs="Arial"/>
        </w:rPr>
        <w:t xml:space="preserve">It is a large, complex program. Significant pre-processing and post-processing </w:t>
      </w:r>
      <w:r w:rsidR="00FD58D4" w:rsidRPr="00073C90">
        <w:rPr>
          <w:rFonts w:cs="Arial"/>
        </w:rPr>
        <w:t>are</w:t>
      </w:r>
      <w:r w:rsidRPr="00073C90">
        <w:rPr>
          <w:rFonts w:cs="Arial"/>
        </w:rPr>
        <w:t xml:space="preserve"> required to get the system to work, with multiple classes and scripts required to get working</w:t>
      </w:r>
      <w:r w:rsidR="008F19F1">
        <w:rPr>
          <w:rFonts w:cs="Arial"/>
        </w:rPr>
        <w:t xml:space="preserve"> (Kaddour, 2023)</w:t>
      </w:r>
      <w:r w:rsidRPr="00073C90">
        <w:rPr>
          <w:rFonts w:cs="Arial"/>
        </w:rPr>
        <w:t>.</w:t>
      </w:r>
    </w:p>
    <w:p w14:paraId="662EF4DA" w14:textId="6EBC6A26" w:rsidR="00692ED8" w:rsidRPr="00073C90" w:rsidRDefault="00692ED8" w:rsidP="00FD58D4">
      <w:pPr>
        <w:pStyle w:val="ListParagraph"/>
        <w:numPr>
          <w:ilvl w:val="0"/>
          <w:numId w:val="29"/>
        </w:numPr>
        <w:spacing w:line="480" w:lineRule="auto"/>
        <w:rPr>
          <w:rFonts w:cs="Arial"/>
        </w:rPr>
      </w:pPr>
      <w:r w:rsidRPr="00073C90">
        <w:rPr>
          <w:rFonts w:cs="Arial"/>
        </w:rPr>
        <w:t>It is computationally expensive. It took more than 30</w:t>
      </w:r>
      <w:r w:rsidR="00135AFE">
        <w:rPr>
          <w:rFonts w:cs="Arial"/>
        </w:rPr>
        <w:t xml:space="preserve"> </w:t>
      </w:r>
      <w:r w:rsidRPr="00073C90">
        <w:rPr>
          <w:rFonts w:cs="Arial"/>
        </w:rPr>
        <w:t>s</w:t>
      </w:r>
      <w:r w:rsidR="00135AFE">
        <w:rPr>
          <w:rFonts w:cs="Arial"/>
        </w:rPr>
        <w:t>econds</w:t>
      </w:r>
      <w:r w:rsidRPr="00073C90">
        <w:rPr>
          <w:rFonts w:cs="Arial"/>
        </w:rPr>
        <w:t xml:space="preserve"> to run a simple query. The authors attempted to undertake </w:t>
      </w:r>
      <w:r w:rsidR="006D662D" w:rsidRPr="00073C90">
        <w:rPr>
          <w:rFonts w:cs="Arial"/>
        </w:rPr>
        <w:t>fine-tuning;</w:t>
      </w:r>
      <w:r w:rsidRPr="00073C90">
        <w:rPr>
          <w:rFonts w:cs="Arial"/>
        </w:rPr>
        <w:t xml:space="preserve"> </w:t>
      </w:r>
      <w:r w:rsidR="00CA274F" w:rsidRPr="00073C90">
        <w:rPr>
          <w:rFonts w:cs="Arial"/>
        </w:rPr>
        <w:t>however,</w:t>
      </w:r>
      <w:r w:rsidRPr="00073C90">
        <w:rPr>
          <w:rFonts w:cs="Arial"/>
        </w:rPr>
        <w:t xml:space="preserve"> the test computer lacked the compute power (Li et. al. used a </w:t>
      </w:r>
      <w:r w:rsidR="00135AFE" w:rsidRPr="00073C90">
        <w:rPr>
          <w:rFonts w:cs="Arial"/>
        </w:rPr>
        <w:t>serve</w:t>
      </w:r>
      <w:r w:rsidR="00135AFE">
        <w:rPr>
          <w:rFonts w:cs="Arial"/>
        </w:rPr>
        <w:t>r</w:t>
      </w:r>
      <w:r w:rsidRPr="00073C90">
        <w:rPr>
          <w:rFonts w:cs="Arial"/>
        </w:rPr>
        <w:t xml:space="preserve"> with a NVIDIA A100 80G GPU and Intel® Xeon® Silver 4316 CPU, 256 GB).</w:t>
      </w:r>
    </w:p>
    <w:p w14:paraId="2DCA0AC5" w14:textId="3F2E22F6" w:rsidR="00692ED8" w:rsidRPr="00073C90" w:rsidRDefault="00692ED8" w:rsidP="00FD58D4">
      <w:pPr>
        <w:pStyle w:val="ListParagraph"/>
        <w:numPr>
          <w:ilvl w:val="0"/>
          <w:numId w:val="29"/>
        </w:numPr>
        <w:spacing w:line="480" w:lineRule="auto"/>
        <w:rPr>
          <w:rFonts w:cs="Arial"/>
        </w:rPr>
      </w:pPr>
      <w:r w:rsidRPr="00073C90">
        <w:rPr>
          <w:rFonts w:cs="Arial"/>
        </w:rPr>
        <w:lastRenderedPageBreak/>
        <w:t xml:space="preserve">The system is difficult to maintain. The code has numerous dependencies, and whenever key libraries (such as </w:t>
      </w:r>
      <w:proofErr w:type="spellStart"/>
      <w:r w:rsidRPr="00073C90">
        <w:rPr>
          <w:rFonts w:cs="Arial"/>
        </w:rPr>
        <w:t>pytorch</w:t>
      </w:r>
      <w:proofErr w:type="spellEnd"/>
      <w:r w:rsidRPr="00073C90">
        <w:rPr>
          <w:rFonts w:cs="Arial"/>
        </w:rPr>
        <w:t>) are updat</w:t>
      </w:r>
      <w:r w:rsidR="007B7916">
        <w:rPr>
          <w:rFonts w:cs="Arial"/>
        </w:rPr>
        <w:t>ed</w:t>
      </w:r>
      <w:r w:rsidRPr="00073C90">
        <w:rPr>
          <w:rFonts w:cs="Arial"/>
        </w:rPr>
        <w:t>, the models may need to be re-</w:t>
      </w:r>
      <w:r w:rsidR="00FD58D4" w:rsidRPr="00073C90">
        <w:rPr>
          <w:rFonts w:cs="Arial"/>
        </w:rPr>
        <w:t>trained.</w:t>
      </w:r>
    </w:p>
    <w:p w14:paraId="3B0BF591" w14:textId="6800116E" w:rsidR="00692ED8" w:rsidRPr="00073C90" w:rsidRDefault="00692ED8" w:rsidP="00FD58D4">
      <w:pPr>
        <w:pStyle w:val="ListParagraph"/>
        <w:numPr>
          <w:ilvl w:val="0"/>
          <w:numId w:val="29"/>
        </w:numPr>
        <w:spacing w:line="480" w:lineRule="auto"/>
        <w:rPr>
          <w:rFonts w:cs="Arial"/>
        </w:rPr>
      </w:pPr>
      <w:r w:rsidRPr="00073C90">
        <w:rPr>
          <w:rFonts w:cs="Arial"/>
        </w:rPr>
        <w:t>Database schema require</w:t>
      </w:r>
      <w:r w:rsidR="00005559">
        <w:rPr>
          <w:rFonts w:cs="Arial"/>
        </w:rPr>
        <w:t>d</w:t>
      </w:r>
      <w:r w:rsidRPr="00073C90">
        <w:rPr>
          <w:rFonts w:cs="Arial"/>
        </w:rPr>
        <w:t xml:space="preserve"> meaningful names</w:t>
      </w:r>
      <w:r w:rsidR="00005559">
        <w:rPr>
          <w:rFonts w:cs="Arial"/>
        </w:rPr>
        <w:t xml:space="preserve">, prompting the authors to </w:t>
      </w:r>
      <w:r w:rsidR="00A7200C">
        <w:rPr>
          <w:rFonts w:cs="Arial"/>
        </w:rPr>
        <w:t xml:space="preserve">produce the </w:t>
      </w:r>
      <w:proofErr w:type="spellStart"/>
      <w:r w:rsidR="00A7200C">
        <w:rPr>
          <w:rFonts w:cs="Arial"/>
        </w:rPr>
        <w:t>C</w:t>
      </w:r>
      <w:r w:rsidR="00FD58D4">
        <w:rPr>
          <w:rFonts w:cs="Arial"/>
        </w:rPr>
        <w:t>l</w:t>
      </w:r>
      <w:r w:rsidR="00A7200C">
        <w:rPr>
          <w:rFonts w:cs="Arial"/>
        </w:rPr>
        <w:t>eanMovies</w:t>
      </w:r>
      <w:proofErr w:type="spellEnd"/>
      <w:r w:rsidR="00A7200C">
        <w:rPr>
          <w:rFonts w:cs="Arial"/>
        </w:rPr>
        <w:t xml:space="preserve"> database.</w:t>
      </w:r>
    </w:p>
    <w:p w14:paraId="54D898E3" w14:textId="77777777" w:rsidR="00692ED8" w:rsidRPr="00073C90" w:rsidRDefault="00692ED8" w:rsidP="00FD58D4">
      <w:pPr>
        <w:spacing w:line="480" w:lineRule="auto"/>
        <w:rPr>
          <w:rFonts w:cs="Arial"/>
        </w:rPr>
      </w:pPr>
    </w:p>
    <w:p w14:paraId="146E14CF" w14:textId="77777777" w:rsidR="00692ED8" w:rsidRPr="00073C90" w:rsidRDefault="00692ED8" w:rsidP="00FD58D4">
      <w:pPr>
        <w:pStyle w:val="Heading2"/>
        <w:spacing w:before="0" w:line="480" w:lineRule="auto"/>
        <w:rPr>
          <w:lang w:val="en-US"/>
        </w:rPr>
      </w:pPr>
      <w:bookmarkStart w:id="39" w:name="_Toc149396122"/>
      <w:bookmarkStart w:id="40" w:name="_Toc149491901"/>
      <w:r w:rsidRPr="00073C90">
        <w:rPr>
          <w:lang w:val="en-US"/>
        </w:rPr>
        <w:t>Comparative Discussion</w:t>
      </w:r>
      <w:bookmarkEnd w:id="39"/>
      <w:bookmarkEnd w:id="40"/>
    </w:p>
    <w:p w14:paraId="5E210298" w14:textId="5897A8D2" w:rsidR="00692ED8" w:rsidRPr="00073C90" w:rsidRDefault="00692ED8" w:rsidP="00FD58D4">
      <w:pPr>
        <w:pStyle w:val="ListParagraph"/>
        <w:numPr>
          <w:ilvl w:val="0"/>
          <w:numId w:val="43"/>
        </w:numPr>
        <w:spacing w:line="480" w:lineRule="auto"/>
        <w:rPr>
          <w:rFonts w:cs="Arial"/>
          <w:lang w:val="en-US"/>
        </w:rPr>
      </w:pPr>
      <w:r w:rsidRPr="00073C90">
        <w:rPr>
          <w:rFonts w:cs="Arial"/>
          <w:lang w:val="en-US"/>
        </w:rPr>
        <w:t>DIN-SQL performed exceptionally. It displayed very advanced SQL skills, and an ability to break down complex, nested queries, and successfully solve them (including converting dates to Australian format!).  It also provided capability that mimics reasoning, being able to successfully interpret for examp</w:t>
      </w:r>
      <w:r w:rsidR="009F77D6">
        <w:rPr>
          <w:rFonts w:cs="Arial"/>
          <w:lang w:val="en-US"/>
        </w:rPr>
        <w:t>le</w:t>
      </w:r>
      <w:r w:rsidRPr="00073C90">
        <w:rPr>
          <w:rFonts w:cs="Arial"/>
          <w:lang w:val="en-US"/>
        </w:rPr>
        <w:t>, that a director is alive if they don’t have a date of death, and to be able to successfully interpret the concept of ‘</w:t>
      </w:r>
      <w:r w:rsidRPr="00497606">
        <w:rPr>
          <w:rFonts w:cs="Arial"/>
          <w:i/>
          <w:iCs/>
          <w:lang w:val="en-US"/>
        </w:rPr>
        <w:t>tenure’</w:t>
      </w:r>
      <w:r w:rsidRPr="00073C90">
        <w:rPr>
          <w:rFonts w:cs="Arial"/>
          <w:lang w:val="en-US"/>
        </w:rPr>
        <w:t>.</w:t>
      </w:r>
    </w:p>
    <w:p w14:paraId="336D604E" w14:textId="34F46E29" w:rsidR="00692ED8" w:rsidRPr="00073C90" w:rsidRDefault="00692ED8" w:rsidP="00FD58D4">
      <w:pPr>
        <w:pStyle w:val="ListParagraph"/>
        <w:numPr>
          <w:ilvl w:val="0"/>
          <w:numId w:val="43"/>
        </w:numPr>
        <w:spacing w:line="480" w:lineRule="auto"/>
        <w:rPr>
          <w:rFonts w:cs="Arial"/>
          <w:lang w:val="en-US"/>
        </w:rPr>
      </w:pPr>
      <w:r w:rsidRPr="00073C90">
        <w:rPr>
          <w:rFonts w:cs="Arial"/>
          <w:lang w:val="en-US"/>
        </w:rPr>
        <w:t xml:space="preserve">The RESD-SQL was not as powerful as the DIN-SQL, and performed significantly worse </w:t>
      </w:r>
      <w:r w:rsidR="00FD58D4" w:rsidRPr="00073C90">
        <w:rPr>
          <w:rFonts w:cs="Arial"/>
          <w:lang w:val="en-US"/>
        </w:rPr>
        <w:t>than</w:t>
      </w:r>
      <w:r w:rsidRPr="00073C90">
        <w:rPr>
          <w:rFonts w:cs="Arial"/>
          <w:lang w:val="en-US"/>
        </w:rPr>
        <w:t xml:space="preserve"> would be expected given its high performance on the Spider dataset. However, this may be an unfair comparison as the size of the LLMs being employed (GPT-4 vs T5-base) are vastly </w:t>
      </w:r>
      <w:r w:rsidR="00DB588D" w:rsidRPr="00073C90">
        <w:rPr>
          <w:rFonts w:cs="Arial"/>
          <w:lang w:val="en-US"/>
        </w:rPr>
        <w:t>different and</w:t>
      </w:r>
      <w:r w:rsidRPr="00073C90">
        <w:rPr>
          <w:rFonts w:cs="Arial"/>
          <w:lang w:val="en-US"/>
        </w:rPr>
        <w:t xml:space="preserve"> reflect </w:t>
      </w:r>
      <w:r w:rsidR="00F335C7">
        <w:rPr>
          <w:rFonts w:cs="Arial"/>
          <w:lang w:val="en-US"/>
        </w:rPr>
        <w:t>t</w:t>
      </w:r>
      <w:r w:rsidRPr="00073C90">
        <w:rPr>
          <w:rFonts w:cs="Arial"/>
          <w:lang w:val="en-US"/>
        </w:rPr>
        <w:t xml:space="preserve">he capability that can be gained by employed </w:t>
      </w:r>
      <w:r w:rsidR="00C778D4" w:rsidRPr="00073C90">
        <w:rPr>
          <w:rFonts w:cs="Arial"/>
          <w:lang w:val="en-US"/>
        </w:rPr>
        <w:t>cloud-based</w:t>
      </w:r>
      <w:r w:rsidRPr="00073C90">
        <w:rPr>
          <w:rFonts w:cs="Arial"/>
          <w:lang w:val="en-US"/>
        </w:rPr>
        <w:t xml:space="preserve"> services </w:t>
      </w:r>
      <w:r w:rsidR="00C778D4" w:rsidRPr="00073C90">
        <w:rPr>
          <w:rFonts w:cs="Arial"/>
          <w:lang w:val="en-US"/>
        </w:rPr>
        <w:t>v</w:t>
      </w:r>
      <w:r w:rsidR="00C778D4">
        <w:rPr>
          <w:rFonts w:cs="Arial"/>
          <w:lang w:val="en-US"/>
        </w:rPr>
        <w:t>ersu</w:t>
      </w:r>
      <w:r w:rsidR="00C778D4" w:rsidRPr="00073C90">
        <w:rPr>
          <w:rFonts w:cs="Arial"/>
          <w:lang w:val="en-US"/>
        </w:rPr>
        <w:t>s</w:t>
      </w:r>
      <w:r w:rsidRPr="00073C90">
        <w:rPr>
          <w:rFonts w:cs="Arial"/>
          <w:lang w:val="en-US"/>
        </w:rPr>
        <w:t xml:space="preserve"> local deployment.</w:t>
      </w:r>
    </w:p>
    <w:p w14:paraId="3ED9BE61" w14:textId="61A9FD98" w:rsidR="00466A71" w:rsidRDefault="00692ED8" w:rsidP="00FD58D4">
      <w:pPr>
        <w:pStyle w:val="ListParagraph"/>
        <w:numPr>
          <w:ilvl w:val="0"/>
          <w:numId w:val="43"/>
        </w:numPr>
        <w:spacing w:line="480" w:lineRule="auto"/>
        <w:rPr>
          <w:rFonts w:cs="Arial"/>
          <w:lang w:val="en-US"/>
        </w:rPr>
      </w:pPr>
      <w:r w:rsidRPr="00073C90">
        <w:rPr>
          <w:rFonts w:cs="Arial"/>
          <w:lang w:val="en-US"/>
        </w:rPr>
        <w:t>Both models had issues when queries required exact matching, this is particularly true when trying to match names, which in the Movies database, had the format ‘Last name, first name’.</w:t>
      </w:r>
    </w:p>
    <w:p w14:paraId="5C513413" w14:textId="77777777" w:rsidR="00FD58D4" w:rsidRPr="00FD58D4" w:rsidRDefault="00FD58D4" w:rsidP="009276C0">
      <w:pPr>
        <w:spacing w:line="480" w:lineRule="auto"/>
        <w:rPr>
          <w:rFonts w:cs="Arial"/>
          <w:lang w:val="en-US"/>
        </w:rPr>
      </w:pPr>
    </w:p>
    <w:p w14:paraId="401E1202" w14:textId="354C7F3E" w:rsidR="00297BD2" w:rsidRDefault="00466A71" w:rsidP="00B52202">
      <w:pPr>
        <w:pStyle w:val="Heading1"/>
        <w:rPr>
          <w:lang w:val="en-US"/>
        </w:rPr>
      </w:pPr>
      <w:bookmarkStart w:id="41" w:name="_Toc149396123"/>
      <w:bookmarkStart w:id="42" w:name="_Toc149491902"/>
      <w:r w:rsidRPr="2CB1EDB1">
        <w:rPr>
          <w:lang w:val="en-US"/>
        </w:rPr>
        <w:lastRenderedPageBreak/>
        <w:t>Conclusion</w:t>
      </w:r>
      <w:bookmarkEnd w:id="41"/>
      <w:bookmarkEnd w:id="42"/>
    </w:p>
    <w:p w14:paraId="1C87BA7E" w14:textId="6F3ACC64" w:rsidR="00004F35" w:rsidRPr="00004F35" w:rsidRDefault="00004F35" w:rsidP="009276C0">
      <w:pPr>
        <w:pStyle w:val="Heading2"/>
        <w:spacing w:before="0" w:line="480" w:lineRule="auto"/>
        <w:rPr>
          <w:lang w:val="en-US"/>
        </w:rPr>
      </w:pPr>
      <w:bookmarkStart w:id="43" w:name="_Toc149491903"/>
      <w:r>
        <w:rPr>
          <w:lang w:val="en-US"/>
        </w:rPr>
        <w:t>Recommendation</w:t>
      </w:r>
      <w:bookmarkEnd w:id="43"/>
    </w:p>
    <w:p w14:paraId="464DA2B6" w14:textId="5525889E" w:rsidR="00DE32EC" w:rsidRDefault="00FC3641" w:rsidP="00DE32EC">
      <w:pPr>
        <w:spacing w:line="480" w:lineRule="auto"/>
        <w:rPr>
          <w:lang w:val="en-US"/>
        </w:rPr>
      </w:pPr>
      <w:r>
        <w:rPr>
          <w:lang w:val="en-US"/>
        </w:rPr>
        <w:t xml:space="preserve">In conclusion, the DIN-SQL approach is </w:t>
      </w:r>
      <w:r w:rsidR="00182E61">
        <w:rPr>
          <w:lang w:val="en-US"/>
        </w:rPr>
        <w:t>superior</w:t>
      </w:r>
      <w:r>
        <w:rPr>
          <w:lang w:val="en-US"/>
        </w:rPr>
        <w:t xml:space="preserve"> compared to the RESDSQL approach and we recommend RMIT University to adopt DIN-SQL for their project.</w:t>
      </w:r>
      <w:r w:rsidR="00F66012">
        <w:rPr>
          <w:lang w:val="en-US"/>
        </w:rPr>
        <w:t xml:space="preserve"> However</w:t>
      </w:r>
      <w:r w:rsidR="00004F35">
        <w:rPr>
          <w:lang w:val="en-US"/>
        </w:rPr>
        <w:t xml:space="preserve">, there are some things that need to be kept in mind. Firstly, our recommended approach does cost money </w:t>
      </w:r>
      <w:r w:rsidR="00D06563">
        <w:rPr>
          <w:lang w:val="en-US"/>
        </w:rPr>
        <w:t>and</w:t>
      </w:r>
      <w:r w:rsidR="00004F35">
        <w:rPr>
          <w:lang w:val="en-US"/>
        </w:rPr>
        <w:t xml:space="preserve"> if scaled up to thousands of </w:t>
      </w:r>
      <w:r w:rsidR="00C1034E">
        <w:rPr>
          <w:lang w:val="en-US"/>
        </w:rPr>
        <w:t>queries</w:t>
      </w:r>
      <w:r w:rsidR="00004F35">
        <w:rPr>
          <w:lang w:val="en-US"/>
        </w:rPr>
        <w:t xml:space="preserve"> per day</w:t>
      </w:r>
      <w:r w:rsidR="00C1034E">
        <w:rPr>
          <w:lang w:val="en-US"/>
        </w:rPr>
        <w:t xml:space="preserve"> each year</w:t>
      </w:r>
      <w:r w:rsidR="00004F35">
        <w:rPr>
          <w:lang w:val="en-US"/>
        </w:rPr>
        <w:t xml:space="preserve"> w</w:t>
      </w:r>
      <w:r w:rsidR="00D57F94">
        <w:rPr>
          <w:lang w:val="en-US"/>
        </w:rPr>
        <w:t>ould</w:t>
      </w:r>
      <w:r w:rsidR="00004F35">
        <w:rPr>
          <w:lang w:val="en-US"/>
        </w:rPr>
        <w:t xml:space="preserve"> become quite expensive. </w:t>
      </w:r>
      <w:r w:rsidR="00C1034E">
        <w:rPr>
          <w:lang w:val="en-US"/>
        </w:rPr>
        <w:t xml:space="preserve">Secondly, an IT team is still necessary as the approach only considers the querying of a database. Creation of new tables in the database, deleting obsolete tables and being consistent with data entry (column names, primary keys) still needs to be performed by the IT team. </w:t>
      </w:r>
      <w:r w:rsidR="00EB30A6">
        <w:rPr>
          <w:lang w:val="en-US"/>
        </w:rPr>
        <w:t>Nevertheless, this project would help to reduce unnecessary requests to the IT department and ensure that less time is wasted on non-essential tasks if implemented</w:t>
      </w:r>
      <w:r w:rsidR="0050099A">
        <w:rPr>
          <w:lang w:val="en-US"/>
        </w:rPr>
        <w:t xml:space="preserve"> (</w:t>
      </w:r>
      <w:proofErr w:type="spellStart"/>
      <w:r w:rsidR="0050099A">
        <w:rPr>
          <w:lang w:val="en-US"/>
        </w:rPr>
        <w:t>Elondou</w:t>
      </w:r>
      <w:proofErr w:type="spellEnd"/>
      <w:r w:rsidR="0050099A">
        <w:rPr>
          <w:lang w:val="en-US"/>
        </w:rPr>
        <w:t>, 2023)</w:t>
      </w:r>
      <w:r w:rsidR="00EB30A6">
        <w:rPr>
          <w:lang w:val="en-US"/>
        </w:rPr>
        <w:t xml:space="preserve">. </w:t>
      </w:r>
      <w:r w:rsidR="00C1034E">
        <w:rPr>
          <w:lang w:val="en-US"/>
        </w:rPr>
        <w:t>Lastly, there is a potential security constraint</w:t>
      </w:r>
      <w:r w:rsidR="00EB30A6">
        <w:rPr>
          <w:lang w:val="en-US"/>
        </w:rPr>
        <w:t xml:space="preserve"> in that for the DIN-SQL approach it requires </w:t>
      </w:r>
      <w:r w:rsidR="00EB30A6">
        <w:rPr>
          <w:rStyle w:val="normaltextrun"/>
          <w:rFonts w:cs="Arial"/>
          <w:color w:val="000000"/>
          <w:shd w:val="clear" w:color="auto" w:fill="FFFFFF"/>
        </w:rPr>
        <w:t>database schema to be transmitted outside of RMIT internal networks. While the underlying data is not transferred, revealing of the structure and contents of the database represents a security vulnerability.</w:t>
      </w:r>
    </w:p>
    <w:p w14:paraId="4F09BC62" w14:textId="77777777" w:rsidR="00DE32EC" w:rsidRDefault="00DE32EC" w:rsidP="00DE32EC">
      <w:pPr>
        <w:spacing w:line="480" w:lineRule="auto"/>
        <w:rPr>
          <w:lang w:val="en-US"/>
        </w:rPr>
      </w:pPr>
    </w:p>
    <w:p w14:paraId="3A128528" w14:textId="4B87EF8B" w:rsidR="00004F35" w:rsidRDefault="009276C0" w:rsidP="00D4640D">
      <w:pPr>
        <w:pStyle w:val="Heading2"/>
        <w:spacing w:before="0" w:line="480" w:lineRule="auto"/>
        <w:rPr>
          <w:lang w:val="en-US"/>
        </w:rPr>
      </w:pPr>
      <w:bookmarkStart w:id="44" w:name="_Toc149491904"/>
      <w:r>
        <w:rPr>
          <w:lang w:val="en-US"/>
        </w:rPr>
        <w:t>F</w:t>
      </w:r>
      <w:r w:rsidR="00004F35">
        <w:rPr>
          <w:lang w:val="en-US"/>
        </w:rPr>
        <w:t>urther study</w:t>
      </w:r>
      <w:bookmarkEnd w:id="44"/>
    </w:p>
    <w:p w14:paraId="6F459C3C" w14:textId="4758BB9A" w:rsidR="004D0ACC" w:rsidRPr="004D0ACC" w:rsidRDefault="004D0ACC" w:rsidP="00D4640D">
      <w:pPr>
        <w:spacing w:line="480" w:lineRule="auto"/>
        <w:rPr>
          <w:lang w:val="en-US"/>
        </w:rPr>
      </w:pPr>
      <w:r w:rsidRPr="004D0ACC">
        <w:rPr>
          <w:lang w:val="en-US"/>
        </w:rPr>
        <w:t xml:space="preserve">This work was able to quickly stand up </w:t>
      </w:r>
      <w:r w:rsidR="004A6BAA">
        <w:rPr>
          <w:lang w:val="en-US"/>
        </w:rPr>
        <w:t xml:space="preserve">to </w:t>
      </w:r>
      <w:r w:rsidRPr="004D0ACC">
        <w:rPr>
          <w:lang w:val="en-US"/>
        </w:rPr>
        <w:t xml:space="preserve">a NLIDB capability, leveraging </w:t>
      </w:r>
      <w:r w:rsidR="00934D45">
        <w:rPr>
          <w:lang w:val="en-US"/>
        </w:rPr>
        <w:t>cl</w:t>
      </w:r>
      <w:r w:rsidR="00934D45" w:rsidRPr="004D0ACC">
        <w:rPr>
          <w:lang w:val="en-US"/>
        </w:rPr>
        <w:t>oud</w:t>
      </w:r>
      <w:r w:rsidR="00934D45">
        <w:rPr>
          <w:lang w:val="en-US"/>
        </w:rPr>
        <w:t xml:space="preserve"> based</w:t>
      </w:r>
      <w:r w:rsidR="004A6BAA">
        <w:rPr>
          <w:lang w:val="en-US"/>
        </w:rPr>
        <w:t xml:space="preserve"> </w:t>
      </w:r>
      <w:r w:rsidRPr="004D0ACC">
        <w:rPr>
          <w:lang w:val="en-US"/>
        </w:rPr>
        <w:t>LLM</w:t>
      </w:r>
      <w:r w:rsidR="00934D45">
        <w:rPr>
          <w:lang w:val="en-US"/>
        </w:rPr>
        <w:t>s</w:t>
      </w:r>
      <w:r w:rsidRPr="004D0ACC">
        <w:rPr>
          <w:lang w:val="en-US"/>
        </w:rPr>
        <w:t xml:space="preserve"> that are fit for purpose </w:t>
      </w:r>
      <w:r w:rsidR="004A6BAA">
        <w:rPr>
          <w:lang w:val="en-US"/>
        </w:rPr>
        <w:t>in a</w:t>
      </w:r>
      <w:r w:rsidRPr="004D0ACC">
        <w:rPr>
          <w:lang w:val="en-US"/>
        </w:rPr>
        <w:t xml:space="preserve"> RMIT business context</w:t>
      </w:r>
      <w:r w:rsidR="00934D45">
        <w:rPr>
          <w:lang w:val="en-US"/>
        </w:rPr>
        <w:t>.</w:t>
      </w:r>
      <w:r w:rsidRPr="004D0ACC">
        <w:rPr>
          <w:lang w:val="en-US"/>
        </w:rPr>
        <w:t xml:space="preserve"> </w:t>
      </w:r>
      <w:r w:rsidR="00934D45">
        <w:rPr>
          <w:lang w:val="en-US"/>
        </w:rPr>
        <w:t>H</w:t>
      </w:r>
      <w:r w:rsidRPr="004D0ACC">
        <w:rPr>
          <w:lang w:val="en-US"/>
        </w:rPr>
        <w:t>owever, the solution could be further enhanced, with the following points</w:t>
      </w:r>
      <w:r w:rsidR="00934D45">
        <w:rPr>
          <w:lang w:val="en-US"/>
        </w:rPr>
        <w:t xml:space="preserve"> as</w:t>
      </w:r>
      <w:r w:rsidRPr="004D0ACC">
        <w:rPr>
          <w:lang w:val="en-US"/>
        </w:rPr>
        <w:t xml:space="preserve"> a potential start</w:t>
      </w:r>
      <w:r w:rsidR="00934D45">
        <w:rPr>
          <w:lang w:val="en-US"/>
        </w:rPr>
        <w:t>er</w:t>
      </w:r>
      <w:r w:rsidRPr="004D0ACC">
        <w:rPr>
          <w:lang w:val="en-US"/>
        </w:rPr>
        <w:t xml:space="preserve"> for further research and development:</w:t>
      </w:r>
    </w:p>
    <w:p w14:paraId="5BF90F17" w14:textId="3DEF5225" w:rsidR="004D0ACC" w:rsidRPr="00D4640D" w:rsidRDefault="004D0ACC" w:rsidP="00D4640D">
      <w:pPr>
        <w:pStyle w:val="ListParagraph"/>
        <w:numPr>
          <w:ilvl w:val="0"/>
          <w:numId w:val="51"/>
        </w:numPr>
        <w:spacing w:line="480" w:lineRule="auto"/>
        <w:rPr>
          <w:lang w:val="en-US"/>
        </w:rPr>
      </w:pPr>
      <w:r w:rsidRPr="00D4640D">
        <w:rPr>
          <w:lang w:val="en-US"/>
        </w:rPr>
        <w:t>The DIN-SQL tool revealed the power of using prompting templates with a LLM and shows how specific prompt wording can direct the LLM in useful ways</w:t>
      </w:r>
      <w:r w:rsidR="00474DFC">
        <w:rPr>
          <w:lang w:val="en-US"/>
        </w:rPr>
        <w:t xml:space="preserve"> (deep learning)</w:t>
      </w:r>
      <w:r w:rsidRPr="00D4640D">
        <w:rPr>
          <w:lang w:val="en-US"/>
        </w:rPr>
        <w:t>.</w:t>
      </w:r>
    </w:p>
    <w:p w14:paraId="24A53ECB" w14:textId="6714E38C" w:rsidR="004D0ACC" w:rsidRPr="00D4640D" w:rsidRDefault="004D0ACC" w:rsidP="00D4640D">
      <w:pPr>
        <w:pStyle w:val="ListParagraph"/>
        <w:numPr>
          <w:ilvl w:val="0"/>
          <w:numId w:val="51"/>
        </w:numPr>
        <w:spacing w:line="480" w:lineRule="auto"/>
        <w:rPr>
          <w:lang w:val="en-US"/>
        </w:rPr>
      </w:pPr>
      <w:r w:rsidRPr="00D4640D">
        <w:rPr>
          <w:lang w:val="en-US"/>
        </w:rPr>
        <w:lastRenderedPageBreak/>
        <w:t>Considering the above point, training material should be developed to support users of the tool, guiding them in how to best word their NLQ</w:t>
      </w:r>
      <w:r w:rsidR="00474DFC">
        <w:rPr>
          <w:lang w:val="en-US"/>
        </w:rPr>
        <w:t xml:space="preserve"> (prompt engineering)</w:t>
      </w:r>
      <w:r w:rsidRPr="00D4640D">
        <w:rPr>
          <w:lang w:val="en-US"/>
        </w:rPr>
        <w:t xml:space="preserve">. </w:t>
      </w:r>
    </w:p>
    <w:p w14:paraId="68D176E0" w14:textId="08F28916" w:rsidR="004D0ACC" w:rsidRPr="00D4640D" w:rsidRDefault="004D0ACC" w:rsidP="00D4640D">
      <w:pPr>
        <w:pStyle w:val="ListParagraph"/>
        <w:numPr>
          <w:ilvl w:val="0"/>
          <w:numId w:val="51"/>
        </w:numPr>
        <w:spacing w:line="480" w:lineRule="auto"/>
        <w:rPr>
          <w:lang w:val="en-US"/>
        </w:rPr>
      </w:pPr>
      <w:r w:rsidRPr="00D4640D">
        <w:rPr>
          <w:lang w:val="en-US"/>
        </w:rPr>
        <w:t>A conversational style interface could be implemented that interacts with the GPT-4 model more dynamically</w:t>
      </w:r>
      <w:r w:rsidR="00474DFC">
        <w:rPr>
          <w:lang w:val="en-US"/>
        </w:rPr>
        <w:t xml:space="preserve"> (chatbot)</w:t>
      </w:r>
      <w:r w:rsidRPr="00D4640D">
        <w:rPr>
          <w:lang w:val="en-US"/>
        </w:rPr>
        <w:t xml:space="preserve">. Skilled business professionals, who can break down their questions into </w:t>
      </w:r>
      <w:r w:rsidR="00AE2069">
        <w:rPr>
          <w:lang w:val="en-US"/>
        </w:rPr>
        <w:t xml:space="preserve">further </w:t>
      </w:r>
      <w:r w:rsidRPr="00D4640D">
        <w:rPr>
          <w:lang w:val="en-US"/>
        </w:rPr>
        <w:t xml:space="preserve">sub-questions would then be able to interact with databases more effectively. </w:t>
      </w:r>
    </w:p>
    <w:p w14:paraId="2AC49511" w14:textId="3EB213C2" w:rsidR="00FA286F" w:rsidRDefault="004D0ACC" w:rsidP="00D4640D">
      <w:pPr>
        <w:pStyle w:val="ListParagraph"/>
        <w:numPr>
          <w:ilvl w:val="0"/>
          <w:numId w:val="51"/>
        </w:numPr>
        <w:spacing w:line="480" w:lineRule="auto"/>
        <w:rPr>
          <w:lang w:val="en-US"/>
        </w:rPr>
      </w:pPr>
      <w:r w:rsidRPr="00D4640D">
        <w:rPr>
          <w:lang w:val="en-US"/>
        </w:rPr>
        <w:t>The effectiveness of the other LLM</w:t>
      </w:r>
      <w:r w:rsidR="00642B30">
        <w:rPr>
          <w:lang w:val="en-US"/>
        </w:rPr>
        <w:t xml:space="preserve">s such as </w:t>
      </w:r>
      <w:r w:rsidRPr="00D4640D">
        <w:rPr>
          <w:lang w:val="en-US"/>
        </w:rPr>
        <w:t>Llama</w:t>
      </w:r>
      <w:r w:rsidR="00642B30">
        <w:rPr>
          <w:lang w:val="en-US"/>
        </w:rPr>
        <w:t xml:space="preserve">2 </w:t>
      </w:r>
      <w:r w:rsidRPr="00D4640D">
        <w:rPr>
          <w:lang w:val="en-US"/>
        </w:rPr>
        <w:t>should be assessed.</w:t>
      </w:r>
    </w:p>
    <w:p w14:paraId="4F25B284" w14:textId="77777777" w:rsidR="00D4640D" w:rsidRPr="00D4640D" w:rsidRDefault="00D4640D" w:rsidP="00D4640D">
      <w:pPr>
        <w:spacing w:line="480" w:lineRule="auto"/>
        <w:rPr>
          <w:lang w:val="en-US"/>
        </w:rPr>
      </w:pPr>
    </w:p>
    <w:p w14:paraId="1962DECB" w14:textId="751000A9" w:rsidR="00FA286F" w:rsidRDefault="00FA3CEC" w:rsidP="00D4640D">
      <w:pPr>
        <w:spacing w:line="480" w:lineRule="auto"/>
        <w:rPr>
          <w:lang w:val="en-US"/>
        </w:rPr>
      </w:pPr>
      <w:r>
        <w:rPr>
          <w:lang w:val="en-US"/>
        </w:rPr>
        <w:t>Besides</w:t>
      </w:r>
      <w:r w:rsidR="00FA286F">
        <w:rPr>
          <w:lang w:val="en-US"/>
        </w:rPr>
        <w:t xml:space="preserve"> that, in </w:t>
      </w:r>
      <w:r w:rsidR="00EC4321">
        <w:rPr>
          <w:lang w:val="en-US"/>
        </w:rPr>
        <w:t>the team’s</w:t>
      </w:r>
      <w:r w:rsidR="00FA286F">
        <w:rPr>
          <w:lang w:val="en-US"/>
        </w:rPr>
        <w:t xml:space="preserve"> </w:t>
      </w:r>
      <w:r>
        <w:rPr>
          <w:lang w:val="en-US"/>
        </w:rPr>
        <w:t xml:space="preserve">conceptual design there is a </w:t>
      </w:r>
      <w:r w:rsidR="001B1F21">
        <w:rPr>
          <w:lang w:val="en-US"/>
        </w:rPr>
        <w:t>front-end</w:t>
      </w:r>
      <w:r>
        <w:rPr>
          <w:lang w:val="en-US"/>
        </w:rPr>
        <w:t xml:space="preserve"> interface that is web-based for the user to submit their input to the LLM and will display the generated output to the user once the LLM responds. We have a potential interface that can be used for the project (see Appendix A</w:t>
      </w:r>
      <w:r w:rsidR="007003E1">
        <w:rPr>
          <w:lang w:val="en-US"/>
        </w:rPr>
        <w:t>, Figure 3 and Figure 4</w:t>
      </w:r>
      <w:r>
        <w:rPr>
          <w:lang w:val="en-US"/>
        </w:rPr>
        <w:t>) but due to lack of time we are unable to find a way to connect th</w:t>
      </w:r>
      <w:r w:rsidR="009A481F">
        <w:rPr>
          <w:lang w:val="en-US"/>
        </w:rPr>
        <w:t>at</w:t>
      </w:r>
      <w:r>
        <w:rPr>
          <w:lang w:val="en-US"/>
        </w:rPr>
        <w:t xml:space="preserve"> interface to the LLM back</w:t>
      </w:r>
      <w:r w:rsidR="001B1F21">
        <w:rPr>
          <w:lang w:val="en-US"/>
        </w:rPr>
        <w:t>-</w:t>
      </w:r>
      <w:r>
        <w:rPr>
          <w:lang w:val="en-US"/>
        </w:rPr>
        <w:t>end</w:t>
      </w:r>
      <w:r w:rsidR="009A481F">
        <w:rPr>
          <w:lang w:val="en-US"/>
        </w:rPr>
        <w:t xml:space="preserve"> (DIN-SQL)</w:t>
      </w:r>
      <w:r>
        <w:rPr>
          <w:lang w:val="en-US"/>
        </w:rPr>
        <w:t xml:space="preserve">. Should this project be continued in the future this </w:t>
      </w:r>
      <w:r w:rsidR="008A40D0">
        <w:rPr>
          <w:lang w:val="en-US"/>
        </w:rPr>
        <w:t xml:space="preserve">problem requires </w:t>
      </w:r>
      <w:r w:rsidR="00592C71">
        <w:rPr>
          <w:lang w:val="en-US"/>
        </w:rPr>
        <w:t>attention</w:t>
      </w:r>
      <w:r w:rsidR="008A40D0">
        <w:rPr>
          <w:lang w:val="en-US"/>
        </w:rPr>
        <w:t>.</w:t>
      </w:r>
    </w:p>
    <w:p w14:paraId="7E3B395F" w14:textId="0C5EBCB6" w:rsidR="00810EC4" w:rsidRDefault="00976AD6" w:rsidP="00297BD2">
      <w:pPr>
        <w:rPr>
          <w:rFonts w:eastAsiaTheme="majorEastAsia" w:cs="Arial"/>
          <w:color w:val="2F5496" w:themeColor="accent1" w:themeShade="BF"/>
          <w:lang w:val="en-US"/>
        </w:rPr>
      </w:pPr>
      <w:bookmarkStart w:id="45" w:name="_Toc149396124"/>
      <w:r>
        <w:rPr>
          <w:rFonts w:eastAsiaTheme="majorEastAsia" w:cs="Arial"/>
          <w:color w:val="2F5496" w:themeColor="accent1" w:themeShade="BF"/>
          <w:lang w:val="en-US"/>
        </w:rPr>
        <w:br w:type="page"/>
      </w:r>
    </w:p>
    <w:p w14:paraId="38838AF1" w14:textId="77777777" w:rsidR="00810EC4" w:rsidRDefault="00810EC4" w:rsidP="00B52202">
      <w:pPr>
        <w:pStyle w:val="Heading1"/>
        <w:rPr>
          <w:lang w:val="en-US"/>
        </w:rPr>
      </w:pPr>
      <w:bookmarkStart w:id="46" w:name="_Toc149491905"/>
      <w:r>
        <w:rPr>
          <w:lang w:val="en-US"/>
        </w:rPr>
        <w:lastRenderedPageBreak/>
        <w:t>References</w:t>
      </w:r>
      <w:bookmarkEnd w:id="46"/>
    </w:p>
    <w:p w14:paraId="41FBAFB2" w14:textId="38F7ED2F" w:rsidR="00810EC4" w:rsidRPr="00EB02B2" w:rsidRDefault="00810EC4" w:rsidP="00EB02B2">
      <w:pPr>
        <w:jc w:val="left"/>
        <w:rPr>
          <w:rFonts w:cs="Arial"/>
          <w:lang w:val="en-US"/>
        </w:rPr>
      </w:pPr>
      <w:r w:rsidRPr="00EB02B2">
        <w:rPr>
          <w:rFonts w:cs="Arial"/>
          <w:lang w:val="en-US"/>
        </w:rPr>
        <w:t xml:space="preserve">Affolter, K., Stockinger, K., &amp; Bernstein, A. (2019). A Comparative Survey of Recent Natural Language Interfaces for Databases. The VLDB Journal, 28(5), 793–819. </w:t>
      </w:r>
      <w:hyperlink r:id="rId14" w:history="1">
        <w:r w:rsidR="009C6C19" w:rsidRPr="005D4E42">
          <w:rPr>
            <w:rStyle w:val="Hyperlink"/>
            <w:rFonts w:cs="Arial"/>
            <w:lang w:val="en-US"/>
          </w:rPr>
          <w:t>https://doi.org/10.1007/s00778-019-00567-8</w:t>
        </w:r>
      </w:hyperlink>
      <w:r w:rsidR="009C6C19">
        <w:rPr>
          <w:rFonts w:cs="Arial"/>
          <w:lang w:val="en-US"/>
        </w:rPr>
        <w:t xml:space="preserve"> </w:t>
      </w:r>
    </w:p>
    <w:p w14:paraId="6F900CEA" w14:textId="77777777" w:rsidR="00810EC4" w:rsidRPr="00EB02B2" w:rsidRDefault="00810EC4" w:rsidP="00EB02B2">
      <w:pPr>
        <w:jc w:val="left"/>
        <w:rPr>
          <w:rFonts w:cs="Arial"/>
          <w:lang w:val="en-US"/>
        </w:rPr>
      </w:pPr>
    </w:p>
    <w:p w14:paraId="044C5144" w14:textId="3D1DFEE6" w:rsidR="00810EC4" w:rsidRDefault="00810EC4" w:rsidP="00EB02B2">
      <w:pPr>
        <w:jc w:val="left"/>
        <w:rPr>
          <w:rFonts w:cs="Arial"/>
          <w:lang w:val="en-US"/>
        </w:rPr>
      </w:pPr>
      <w:proofErr w:type="spellStart"/>
      <w:r w:rsidRPr="00EB02B2">
        <w:rPr>
          <w:rFonts w:cs="Arial"/>
          <w:lang w:val="en-US"/>
        </w:rPr>
        <w:t>Deriu</w:t>
      </w:r>
      <w:proofErr w:type="spellEnd"/>
      <w:r w:rsidRPr="00EB02B2">
        <w:rPr>
          <w:rFonts w:cs="Arial"/>
          <w:lang w:val="en-US"/>
        </w:rPr>
        <w:t xml:space="preserve">, J., </w:t>
      </w:r>
      <w:proofErr w:type="spellStart"/>
      <w:r w:rsidRPr="00EB02B2">
        <w:rPr>
          <w:rFonts w:cs="Arial"/>
          <w:lang w:val="en-US"/>
        </w:rPr>
        <w:t>Mlynchyk</w:t>
      </w:r>
      <w:proofErr w:type="spellEnd"/>
      <w:r w:rsidRPr="00EB02B2">
        <w:rPr>
          <w:rFonts w:cs="Arial"/>
          <w:lang w:val="en-US"/>
        </w:rPr>
        <w:t xml:space="preserve">, K., </w:t>
      </w:r>
      <w:proofErr w:type="spellStart"/>
      <w:r w:rsidRPr="00EB02B2">
        <w:rPr>
          <w:rFonts w:cs="Arial"/>
          <w:lang w:val="en-US"/>
        </w:rPr>
        <w:t>Schläpfer</w:t>
      </w:r>
      <w:proofErr w:type="spellEnd"/>
      <w:r w:rsidRPr="00EB02B2">
        <w:rPr>
          <w:rFonts w:cs="Arial"/>
          <w:lang w:val="en-US"/>
        </w:rPr>
        <w:t xml:space="preserve">, P., Rodrigo, A., Von </w:t>
      </w:r>
      <w:proofErr w:type="spellStart"/>
      <w:r w:rsidRPr="00EB02B2">
        <w:rPr>
          <w:rFonts w:cs="Arial"/>
          <w:lang w:val="en-US"/>
        </w:rPr>
        <w:t>Grünigen</w:t>
      </w:r>
      <w:proofErr w:type="spellEnd"/>
      <w:r w:rsidRPr="00EB02B2">
        <w:rPr>
          <w:rFonts w:cs="Arial"/>
          <w:lang w:val="en-US"/>
        </w:rPr>
        <w:t xml:space="preserve">, D., Kaiser, N., Stockinger, K., Agirre, E., &amp; </w:t>
      </w:r>
      <w:proofErr w:type="spellStart"/>
      <w:r w:rsidRPr="00EB02B2">
        <w:rPr>
          <w:rFonts w:cs="Arial"/>
          <w:lang w:val="en-US"/>
        </w:rPr>
        <w:t>Cieliebak</w:t>
      </w:r>
      <w:proofErr w:type="spellEnd"/>
      <w:r w:rsidRPr="00EB02B2">
        <w:rPr>
          <w:rFonts w:cs="Arial"/>
          <w:lang w:val="en-US"/>
        </w:rPr>
        <w:t xml:space="preserve">, M. (2020). A Methodology for Creating Question Answering Corpora Using Inverse Data Annotation. Proceedings of the 58th Annual Meeting of the Association for Computational Linguistics, 897–911. </w:t>
      </w:r>
      <w:hyperlink r:id="rId15" w:history="1">
        <w:r w:rsidR="009C6C19" w:rsidRPr="005D4E42">
          <w:rPr>
            <w:rStyle w:val="Hyperlink"/>
            <w:rFonts w:cs="Arial"/>
            <w:lang w:val="en-US"/>
          </w:rPr>
          <w:t>https://doi.org/10.18653/v1/2020.acl-main.84</w:t>
        </w:r>
      </w:hyperlink>
      <w:r w:rsidR="009C6C19">
        <w:rPr>
          <w:rFonts w:cs="Arial"/>
          <w:lang w:val="en-US"/>
        </w:rPr>
        <w:t xml:space="preserve"> </w:t>
      </w:r>
    </w:p>
    <w:p w14:paraId="68B06A7B" w14:textId="77777777" w:rsidR="009C6C19" w:rsidRDefault="009C6C19" w:rsidP="00EB02B2">
      <w:pPr>
        <w:jc w:val="left"/>
        <w:rPr>
          <w:rFonts w:cs="Arial"/>
          <w:lang w:val="en-US"/>
        </w:rPr>
      </w:pPr>
    </w:p>
    <w:p w14:paraId="7ED652AD" w14:textId="1C695198" w:rsidR="00810EC4" w:rsidRDefault="009C6C19" w:rsidP="00EB02B2">
      <w:pPr>
        <w:jc w:val="left"/>
        <w:rPr>
          <w:rFonts w:cs="Arial"/>
          <w:lang w:val="en-US"/>
        </w:rPr>
      </w:pPr>
      <w:r w:rsidRPr="00EB02B2">
        <w:rPr>
          <w:rFonts w:cs="Arial"/>
          <w:lang w:val="en-US"/>
        </w:rPr>
        <w:t xml:space="preserve">Eloundou, T., Manning, S., Mishkin, P. and Rock, D. </w:t>
      </w:r>
      <w:r w:rsidR="00281F7C">
        <w:rPr>
          <w:rFonts w:cs="Arial"/>
          <w:lang w:val="en-US"/>
        </w:rPr>
        <w:t>(</w:t>
      </w:r>
      <w:r w:rsidRPr="00EB02B2">
        <w:rPr>
          <w:rFonts w:cs="Arial"/>
          <w:lang w:val="en-US"/>
        </w:rPr>
        <w:t>2023</w:t>
      </w:r>
      <w:r w:rsidR="00281F7C">
        <w:rPr>
          <w:rFonts w:cs="Arial"/>
          <w:lang w:val="en-US"/>
        </w:rPr>
        <w:t>)</w:t>
      </w:r>
      <w:r w:rsidRPr="00EB02B2">
        <w:rPr>
          <w:rFonts w:cs="Arial"/>
          <w:lang w:val="en-US"/>
        </w:rPr>
        <w:t>. G</w:t>
      </w:r>
      <w:r w:rsidR="00636709">
        <w:rPr>
          <w:rFonts w:cs="Arial"/>
          <w:lang w:val="en-US"/>
        </w:rPr>
        <w:t>PTs</w:t>
      </w:r>
      <w:r w:rsidRPr="00EB02B2">
        <w:rPr>
          <w:rFonts w:cs="Arial"/>
          <w:lang w:val="en-US"/>
        </w:rPr>
        <w:t xml:space="preserve"> are </w:t>
      </w:r>
      <w:r w:rsidR="00636709">
        <w:rPr>
          <w:rFonts w:cs="Arial"/>
          <w:lang w:val="en-US"/>
        </w:rPr>
        <w:t>GPT</w:t>
      </w:r>
      <w:r w:rsidRPr="00EB02B2">
        <w:rPr>
          <w:rFonts w:cs="Arial"/>
          <w:lang w:val="en-US"/>
        </w:rPr>
        <w:t>s: An early look at the labor market impact potential of large language models</w:t>
      </w:r>
      <w:r w:rsidR="00603608">
        <w:rPr>
          <w:rFonts w:cs="Arial"/>
          <w:lang w:val="en-US"/>
        </w:rPr>
        <w:t xml:space="preserve"> </w:t>
      </w:r>
      <w:r w:rsidR="00603608" w:rsidRPr="00EB02B2">
        <w:rPr>
          <w:rFonts w:cs="Arial"/>
          <w:lang w:val="en-US"/>
        </w:rPr>
        <w:t>(arXiv:230</w:t>
      </w:r>
      <w:r w:rsidR="00603608">
        <w:rPr>
          <w:rFonts w:cs="Arial"/>
          <w:lang w:val="en-US"/>
        </w:rPr>
        <w:t>3</w:t>
      </w:r>
      <w:r w:rsidR="00603608" w:rsidRPr="00EB02B2">
        <w:rPr>
          <w:rFonts w:cs="Arial"/>
          <w:lang w:val="en-US"/>
        </w:rPr>
        <w:t>.</w:t>
      </w:r>
      <w:r w:rsidR="00603608">
        <w:rPr>
          <w:rFonts w:cs="Arial"/>
          <w:lang w:val="en-US"/>
        </w:rPr>
        <w:t>10130)</w:t>
      </w:r>
      <w:r w:rsidRPr="00EB02B2">
        <w:rPr>
          <w:rFonts w:cs="Arial"/>
          <w:lang w:val="en-US"/>
        </w:rPr>
        <w:t xml:space="preserve">. </w:t>
      </w:r>
      <w:proofErr w:type="spellStart"/>
      <w:r w:rsidRPr="00EB02B2">
        <w:rPr>
          <w:rFonts w:cs="Arial"/>
          <w:lang w:val="en-US"/>
        </w:rPr>
        <w:t>arXiv</w:t>
      </w:r>
      <w:proofErr w:type="spellEnd"/>
      <w:r w:rsidR="008474F0">
        <w:rPr>
          <w:rFonts w:cs="Arial"/>
          <w:lang w:val="en-US"/>
        </w:rPr>
        <w:t xml:space="preserve">. </w:t>
      </w:r>
      <w:hyperlink r:id="rId16" w:history="1">
        <w:r w:rsidR="00603608" w:rsidRPr="005D4E42">
          <w:rPr>
            <w:rStyle w:val="Hyperlink"/>
            <w:rFonts w:cs="Arial"/>
            <w:lang w:val="en-US"/>
          </w:rPr>
          <w:t>https://arxiv.org/abs/2303.10130</w:t>
        </w:r>
      </w:hyperlink>
      <w:r w:rsidR="00527FC8">
        <w:rPr>
          <w:rFonts w:cs="Arial"/>
          <w:lang w:val="en-US"/>
        </w:rPr>
        <w:t xml:space="preserve"> </w:t>
      </w:r>
    </w:p>
    <w:p w14:paraId="2311DEA5" w14:textId="77777777" w:rsidR="00527FC8" w:rsidRPr="00EB02B2" w:rsidRDefault="00527FC8" w:rsidP="00EB02B2">
      <w:pPr>
        <w:jc w:val="left"/>
        <w:rPr>
          <w:rFonts w:cs="Arial"/>
          <w:lang w:val="en-US"/>
        </w:rPr>
      </w:pPr>
    </w:p>
    <w:p w14:paraId="7F2EA0CB" w14:textId="0B52DCED" w:rsidR="00810EC4" w:rsidRDefault="00810EC4" w:rsidP="00EB02B2">
      <w:pPr>
        <w:jc w:val="left"/>
        <w:rPr>
          <w:rFonts w:cs="Arial"/>
          <w:lang w:val="en-US"/>
        </w:rPr>
      </w:pPr>
      <w:r w:rsidRPr="00EB02B2">
        <w:rPr>
          <w:rFonts w:cs="Arial"/>
          <w:lang w:val="en-US"/>
        </w:rPr>
        <w:t xml:space="preserve">Iacob, R. C. A., Brad, F., Apostol, E.-S., </w:t>
      </w:r>
      <w:proofErr w:type="spellStart"/>
      <w:r w:rsidRPr="00EB02B2">
        <w:rPr>
          <w:rFonts w:cs="Arial"/>
          <w:lang w:val="en-US"/>
        </w:rPr>
        <w:t>Truică</w:t>
      </w:r>
      <w:proofErr w:type="spellEnd"/>
      <w:r w:rsidRPr="00EB02B2">
        <w:rPr>
          <w:rFonts w:cs="Arial"/>
          <w:lang w:val="en-US"/>
        </w:rPr>
        <w:t xml:space="preserve">, C.-O., Hosu, I. A., &amp; </w:t>
      </w:r>
      <w:proofErr w:type="spellStart"/>
      <w:r w:rsidRPr="00EB02B2">
        <w:rPr>
          <w:rFonts w:cs="Arial"/>
          <w:lang w:val="en-US"/>
        </w:rPr>
        <w:t>Rebedea</w:t>
      </w:r>
      <w:proofErr w:type="spellEnd"/>
      <w:r w:rsidRPr="00EB02B2">
        <w:rPr>
          <w:rFonts w:cs="Arial"/>
          <w:lang w:val="en-US"/>
        </w:rPr>
        <w:t xml:space="preserve">, T. (2020). Neural Approaches for Natural Language Interfaces to Databases: A Survey. Proceedings of the 28th International Conference on Computational Linguistics, 381–395. </w:t>
      </w:r>
      <w:hyperlink r:id="rId17" w:history="1">
        <w:r w:rsidR="009C6C19" w:rsidRPr="005D4E42">
          <w:rPr>
            <w:rStyle w:val="Hyperlink"/>
            <w:rFonts w:cs="Arial"/>
            <w:lang w:val="en-US"/>
          </w:rPr>
          <w:t>https://doi.org/10.18653/v1/2020.coling-main.34</w:t>
        </w:r>
      </w:hyperlink>
      <w:r w:rsidR="009C6C19">
        <w:rPr>
          <w:rFonts w:cs="Arial"/>
          <w:lang w:val="en-US"/>
        </w:rPr>
        <w:t xml:space="preserve"> </w:t>
      </w:r>
    </w:p>
    <w:p w14:paraId="7E70E529" w14:textId="77777777" w:rsidR="009C6C19" w:rsidRDefault="009C6C19" w:rsidP="00EB02B2">
      <w:pPr>
        <w:jc w:val="left"/>
        <w:rPr>
          <w:rFonts w:cs="Arial"/>
          <w:lang w:val="en-US"/>
        </w:rPr>
      </w:pPr>
    </w:p>
    <w:p w14:paraId="3F9120A6" w14:textId="55F94AF3" w:rsidR="009C6C19" w:rsidRPr="00EB02B2" w:rsidRDefault="009C6C19" w:rsidP="009C6C19">
      <w:pPr>
        <w:jc w:val="left"/>
        <w:rPr>
          <w:rFonts w:cs="Arial"/>
          <w:lang w:val="en-US"/>
        </w:rPr>
      </w:pPr>
      <w:r w:rsidRPr="00EB02B2">
        <w:rPr>
          <w:rFonts w:cs="Arial"/>
          <w:lang w:val="en-US"/>
        </w:rPr>
        <w:t xml:space="preserve">Kaddour, J., Harris, J., Mozes, M., Bradley, H., Raileanu, R. and McHardy, R. </w:t>
      </w:r>
      <w:r w:rsidR="00603608">
        <w:rPr>
          <w:rFonts w:cs="Arial"/>
          <w:lang w:val="en-US"/>
        </w:rPr>
        <w:t>(</w:t>
      </w:r>
      <w:r w:rsidRPr="00EB02B2">
        <w:rPr>
          <w:rFonts w:cs="Arial"/>
          <w:lang w:val="en-US"/>
        </w:rPr>
        <w:t>2023</w:t>
      </w:r>
      <w:r w:rsidR="00603608">
        <w:rPr>
          <w:rFonts w:cs="Arial"/>
          <w:lang w:val="en-US"/>
        </w:rPr>
        <w:t>)</w:t>
      </w:r>
      <w:r w:rsidRPr="00EB02B2">
        <w:rPr>
          <w:rFonts w:cs="Arial"/>
          <w:lang w:val="en-US"/>
        </w:rPr>
        <w:t>. Challenges and applications of large language models</w:t>
      </w:r>
      <w:r w:rsidR="00603608">
        <w:rPr>
          <w:rFonts w:cs="Arial"/>
          <w:lang w:val="en-US"/>
        </w:rPr>
        <w:t xml:space="preserve"> </w:t>
      </w:r>
      <w:r w:rsidR="00603608" w:rsidRPr="00EB02B2">
        <w:rPr>
          <w:rFonts w:cs="Arial"/>
          <w:lang w:val="en-US"/>
        </w:rPr>
        <w:t>(arXiv:230</w:t>
      </w:r>
      <w:r w:rsidR="00603608">
        <w:rPr>
          <w:rFonts w:cs="Arial"/>
          <w:lang w:val="en-US"/>
        </w:rPr>
        <w:t>7</w:t>
      </w:r>
      <w:r w:rsidR="00603608" w:rsidRPr="00EB02B2">
        <w:rPr>
          <w:rFonts w:cs="Arial"/>
          <w:lang w:val="en-US"/>
        </w:rPr>
        <w:t>.</w:t>
      </w:r>
      <w:r w:rsidR="00603608">
        <w:rPr>
          <w:rFonts w:cs="Arial"/>
          <w:lang w:val="en-US"/>
        </w:rPr>
        <w:t>10169)</w:t>
      </w:r>
      <w:r w:rsidRPr="00EB02B2">
        <w:rPr>
          <w:rFonts w:cs="Arial"/>
          <w:lang w:val="en-US"/>
        </w:rPr>
        <w:t xml:space="preserve">. </w:t>
      </w:r>
      <w:proofErr w:type="spellStart"/>
      <w:r w:rsidR="00603608">
        <w:rPr>
          <w:rFonts w:cs="Arial"/>
          <w:lang w:val="en-US"/>
        </w:rPr>
        <w:t>arXiv</w:t>
      </w:r>
      <w:proofErr w:type="spellEnd"/>
      <w:r w:rsidR="00603608">
        <w:rPr>
          <w:rFonts w:cs="Arial"/>
          <w:lang w:val="en-US"/>
        </w:rPr>
        <w:t xml:space="preserve">. </w:t>
      </w:r>
      <w:hyperlink r:id="rId18" w:history="1">
        <w:r w:rsidR="00603608" w:rsidRPr="005D4E42">
          <w:rPr>
            <w:rStyle w:val="Hyperlink"/>
            <w:rFonts w:cs="Arial"/>
            <w:lang w:val="en-US"/>
          </w:rPr>
          <w:t>https://arxiv.org/abs/2307.10169</w:t>
        </w:r>
      </w:hyperlink>
      <w:r>
        <w:rPr>
          <w:rFonts w:cs="Arial"/>
          <w:lang w:val="en-US"/>
        </w:rPr>
        <w:t xml:space="preserve"> </w:t>
      </w:r>
    </w:p>
    <w:p w14:paraId="4171A343" w14:textId="77777777" w:rsidR="009C6C19" w:rsidRPr="00EB02B2" w:rsidRDefault="009C6C19" w:rsidP="00EB02B2">
      <w:pPr>
        <w:jc w:val="left"/>
        <w:rPr>
          <w:rFonts w:cs="Arial"/>
          <w:lang w:val="en-US"/>
        </w:rPr>
      </w:pPr>
    </w:p>
    <w:p w14:paraId="3ADB85F4" w14:textId="6366BFBB" w:rsidR="00810EC4" w:rsidRDefault="009C6C19" w:rsidP="00EB02B2">
      <w:pPr>
        <w:jc w:val="left"/>
        <w:rPr>
          <w:rFonts w:cs="Arial"/>
          <w:lang w:val="en-US"/>
        </w:rPr>
      </w:pPr>
      <w:r w:rsidRPr="00EB02B2">
        <w:rPr>
          <w:rFonts w:cs="Arial"/>
          <w:lang w:val="en-US"/>
        </w:rPr>
        <w:t>LeCun, Yann (2023), Twitter, accessed 23 August 2023. "A survey of LLMs with a practical guide and</w:t>
      </w:r>
      <w:r w:rsidR="00D5339B">
        <w:rPr>
          <w:rFonts w:cs="Arial"/>
          <w:lang w:val="en-US"/>
        </w:rPr>
        <w:t xml:space="preserve"> </w:t>
      </w:r>
      <w:r w:rsidRPr="00EB02B2">
        <w:rPr>
          <w:rFonts w:cs="Arial"/>
          <w:lang w:val="en-US"/>
        </w:rPr>
        <w:t>evolutionary tree". Archived from the original on 23 Jun 2023</w:t>
      </w:r>
    </w:p>
    <w:p w14:paraId="4CB26F56" w14:textId="77777777" w:rsidR="009C6C19" w:rsidRPr="00EB02B2" w:rsidRDefault="009C6C19" w:rsidP="00EB02B2">
      <w:pPr>
        <w:jc w:val="left"/>
        <w:rPr>
          <w:rFonts w:cs="Arial"/>
          <w:lang w:val="en-US"/>
        </w:rPr>
      </w:pPr>
    </w:p>
    <w:p w14:paraId="12AEC560" w14:textId="4C41464B" w:rsidR="00810EC4" w:rsidRPr="00EB02B2" w:rsidRDefault="00810EC4" w:rsidP="00EB02B2">
      <w:pPr>
        <w:jc w:val="left"/>
        <w:rPr>
          <w:rFonts w:cs="Arial"/>
          <w:lang w:val="en-US"/>
        </w:rPr>
      </w:pPr>
      <w:r w:rsidRPr="00EB02B2">
        <w:rPr>
          <w:rFonts w:cs="Arial"/>
          <w:lang w:val="en-US"/>
        </w:rPr>
        <w:t xml:space="preserve">Li, H., Zhang, J., Li, C., &amp; Chen, H. (2023). RESDSQL: Decoupling Schema Linking and Skeleton Parsing for Text-to-SQL (arXiv:2302.05965). </w:t>
      </w:r>
      <w:proofErr w:type="spellStart"/>
      <w:r w:rsidRPr="00EB02B2">
        <w:rPr>
          <w:rFonts w:cs="Arial"/>
          <w:lang w:val="en-US"/>
        </w:rPr>
        <w:t>arXiv</w:t>
      </w:r>
      <w:proofErr w:type="spellEnd"/>
      <w:r w:rsidRPr="00EB02B2">
        <w:rPr>
          <w:rFonts w:cs="Arial"/>
          <w:lang w:val="en-US"/>
        </w:rPr>
        <w:t xml:space="preserve">. </w:t>
      </w:r>
      <w:hyperlink r:id="rId19" w:history="1">
        <w:r w:rsidR="009C6C19" w:rsidRPr="005D4E42">
          <w:rPr>
            <w:rStyle w:val="Hyperlink"/>
            <w:rFonts w:cs="Arial"/>
            <w:lang w:val="en-US"/>
          </w:rPr>
          <w:t>http://arxiv.org/abs/2302.05965</w:t>
        </w:r>
      </w:hyperlink>
      <w:r w:rsidR="009C6C19">
        <w:rPr>
          <w:rFonts w:cs="Arial"/>
          <w:lang w:val="en-US"/>
        </w:rPr>
        <w:t xml:space="preserve"> </w:t>
      </w:r>
    </w:p>
    <w:p w14:paraId="55D69E49" w14:textId="77777777" w:rsidR="00810EC4" w:rsidRDefault="00810EC4" w:rsidP="00EB02B2">
      <w:pPr>
        <w:jc w:val="left"/>
        <w:rPr>
          <w:rFonts w:cs="Arial"/>
          <w:lang w:val="en-US"/>
        </w:rPr>
      </w:pPr>
    </w:p>
    <w:p w14:paraId="05F13725" w14:textId="4FF6AA1D" w:rsidR="009C6C19" w:rsidRDefault="009C6C19" w:rsidP="009C6C19">
      <w:pPr>
        <w:shd w:val="clear" w:color="auto" w:fill="FFFFFF"/>
        <w:jc w:val="left"/>
        <w:rPr>
          <w:rFonts w:eastAsia="Times New Roman" w:cs="Arial"/>
          <w:color w:val="000000"/>
          <w:kern w:val="0"/>
          <w:lang w:eastAsia="en-AU"/>
          <w14:ligatures w14:val="none"/>
        </w:rPr>
      </w:pPr>
      <w:r w:rsidRPr="005657FF">
        <w:rPr>
          <w:rFonts w:eastAsia="Times New Roman" w:cs="Arial"/>
          <w:color w:val="000000"/>
          <w:kern w:val="0"/>
          <w:lang w:eastAsia="en-AU"/>
          <w14:ligatures w14:val="none"/>
        </w:rPr>
        <w:t xml:space="preserve">M, D. (2023). </w:t>
      </w:r>
      <w:r w:rsidRPr="005657FF">
        <w:rPr>
          <w:rFonts w:ascii="Segoe UI Symbol" w:eastAsia="Times New Roman" w:hAnsi="Segoe UI Symbol" w:cs="Segoe UI Symbol"/>
          <w:i/>
          <w:iCs/>
          <w:color w:val="000000"/>
          <w:kern w:val="0"/>
          <w:lang w:eastAsia="en-AU"/>
          <w14:ligatures w14:val="none"/>
        </w:rPr>
        <w:t>☎</w:t>
      </w:r>
      <w:r w:rsidRPr="005657FF">
        <w:rPr>
          <w:rFonts w:eastAsia="Times New Roman" w:cs="Arial"/>
          <w:i/>
          <w:iCs/>
          <w:color w:val="000000"/>
          <w:kern w:val="0"/>
          <w:lang w:eastAsia="en-AU"/>
          <w14:ligatures w14:val="none"/>
        </w:rPr>
        <w:t xml:space="preserve"> </w:t>
      </w:r>
      <w:proofErr w:type="spellStart"/>
      <w:r w:rsidRPr="005657FF">
        <w:rPr>
          <w:rFonts w:eastAsia="Times New Roman" w:cs="Arial"/>
          <w:i/>
          <w:iCs/>
          <w:color w:val="000000"/>
          <w:kern w:val="0"/>
          <w:lang w:eastAsia="en-AU"/>
          <w14:ligatures w14:val="none"/>
        </w:rPr>
        <w:t>CallGPT</w:t>
      </w:r>
      <w:proofErr w:type="spellEnd"/>
      <w:r w:rsidRPr="005657FF">
        <w:rPr>
          <w:rFonts w:eastAsia="Times New Roman" w:cs="Arial"/>
          <w:color w:val="000000"/>
          <w:kern w:val="0"/>
          <w:lang w:eastAsia="en-AU"/>
          <w14:ligatures w14:val="none"/>
        </w:rPr>
        <w:t xml:space="preserve">. [online] GitHub. Available at: </w:t>
      </w:r>
      <w:hyperlink r:id="rId20" w:history="1">
        <w:r w:rsidRPr="005657FF">
          <w:rPr>
            <w:rStyle w:val="Hyperlink"/>
            <w:rFonts w:eastAsia="Times New Roman" w:cs="Arial"/>
            <w:kern w:val="0"/>
            <w:lang w:eastAsia="en-AU"/>
            <w14:ligatures w14:val="none"/>
          </w:rPr>
          <w:t>https://github.com/dminGod/CallGPT</w:t>
        </w:r>
      </w:hyperlink>
      <w:r>
        <w:rPr>
          <w:rFonts w:eastAsia="Times New Roman" w:cs="Arial"/>
          <w:color w:val="000000"/>
          <w:kern w:val="0"/>
          <w:lang w:eastAsia="en-AU"/>
          <w14:ligatures w14:val="none"/>
        </w:rPr>
        <w:t xml:space="preserve"> </w:t>
      </w:r>
    </w:p>
    <w:p w14:paraId="5855B270" w14:textId="77777777" w:rsidR="00C913CE" w:rsidRDefault="00C913CE" w:rsidP="009C6C19">
      <w:pPr>
        <w:shd w:val="clear" w:color="auto" w:fill="FFFFFF"/>
        <w:jc w:val="left"/>
        <w:rPr>
          <w:rFonts w:eastAsia="Times New Roman" w:cs="Arial"/>
          <w:color w:val="000000"/>
          <w:kern w:val="0"/>
          <w:lang w:eastAsia="en-AU"/>
          <w14:ligatures w14:val="none"/>
        </w:rPr>
      </w:pPr>
    </w:p>
    <w:p w14:paraId="4AEE19CC" w14:textId="6187DCFA" w:rsidR="00C913CE" w:rsidRPr="009C6C19" w:rsidRDefault="00C913CE" w:rsidP="009C6C19">
      <w:pPr>
        <w:shd w:val="clear" w:color="auto" w:fill="FFFFFF"/>
        <w:jc w:val="left"/>
        <w:rPr>
          <w:rFonts w:eastAsia="Times New Roman" w:cs="Arial"/>
          <w:color w:val="000000"/>
          <w:kern w:val="0"/>
          <w:lang w:eastAsia="en-AU"/>
          <w14:ligatures w14:val="none"/>
        </w:rPr>
      </w:pPr>
      <w:r w:rsidRPr="005657FF">
        <w:rPr>
          <w:rFonts w:eastAsia="Times New Roman" w:cs="Arial"/>
          <w:color w:val="000000"/>
          <w:kern w:val="0"/>
          <w:lang w:eastAsia="en-AU"/>
          <w14:ligatures w14:val="none"/>
        </w:rPr>
        <w:t xml:space="preserve">platform.openai.com. (n.d.). </w:t>
      </w:r>
      <w:r w:rsidRPr="005657FF">
        <w:rPr>
          <w:rFonts w:eastAsia="Times New Roman" w:cs="Arial"/>
          <w:i/>
          <w:iCs/>
          <w:color w:val="000000"/>
          <w:kern w:val="0"/>
          <w:lang w:eastAsia="en-AU"/>
          <w14:ligatures w14:val="none"/>
        </w:rPr>
        <w:t>OpenAI API</w:t>
      </w:r>
      <w:r w:rsidRPr="005657FF">
        <w:rPr>
          <w:rFonts w:eastAsia="Times New Roman" w:cs="Arial"/>
          <w:color w:val="000000"/>
          <w:kern w:val="0"/>
          <w:lang w:eastAsia="en-AU"/>
          <w14:ligatures w14:val="none"/>
        </w:rPr>
        <w:t xml:space="preserve">. [online] Available at: </w:t>
      </w:r>
      <w:hyperlink r:id="rId21" w:history="1">
        <w:r w:rsidRPr="005657FF">
          <w:rPr>
            <w:rStyle w:val="Hyperlink"/>
            <w:rFonts w:eastAsia="Times New Roman" w:cs="Arial"/>
            <w:kern w:val="0"/>
            <w:lang w:eastAsia="en-AU"/>
            <w14:ligatures w14:val="none"/>
          </w:rPr>
          <w:t>https://platform.openai.com/</w:t>
        </w:r>
      </w:hyperlink>
      <w:r>
        <w:rPr>
          <w:rFonts w:eastAsia="Times New Roman" w:cs="Arial"/>
          <w:color w:val="000000"/>
          <w:kern w:val="0"/>
          <w:lang w:eastAsia="en-AU"/>
          <w14:ligatures w14:val="none"/>
        </w:rPr>
        <w:t xml:space="preserve"> </w:t>
      </w:r>
    </w:p>
    <w:p w14:paraId="5CDD38B9" w14:textId="77777777" w:rsidR="009C6C19" w:rsidRPr="00EB02B2" w:rsidRDefault="009C6C19" w:rsidP="00EB02B2">
      <w:pPr>
        <w:jc w:val="left"/>
        <w:rPr>
          <w:rFonts w:cs="Arial"/>
          <w:lang w:val="en-US"/>
        </w:rPr>
      </w:pPr>
    </w:p>
    <w:p w14:paraId="25832904" w14:textId="38523778" w:rsidR="00810EC4" w:rsidRPr="00EB02B2" w:rsidRDefault="00810EC4" w:rsidP="00EB02B2">
      <w:pPr>
        <w:jc w:val="left"/>
        <w:rPr>
          <w:rFonts w:cs="Arial"/>
          <w:lang w:val="en-US"/>
        </w:rPr>
      </w:pPr>
      <w:proofErr w:type="spellStart"/>
      <w:r w:rsidRPr="00EB02B2">
        <w:rPr>
          <w:rFonts w:cs="Arial"/>
          <w:lang w:val="en-US"/>
        </w:rPr>
        <w:t>Pourreza</w:t>
      </w:r>
      <w:proofErr w:type="spellEnd"/>
      <w:r w:rsidRPr="00EB02B2">
        <w:rPr>
          <w:rFonts w:cs="Arial"/>
          <w:lang w:val="en-US"/>
        </w:rPr>
        <w:t xml:space="preserve">, M., &amp; </w:t>
      </w:r>
      <w:proofErr w:type="spellStart"/>
      <w:r w:rsidRPr="00EB02B2">
        <w:rPr>
          <w:rFonts w:cs="Arial"/>
          <w:lang w:val="en-US"/>
        </w:rPr>
        <w:t>Rafiei</w:t>
      </w:r>
      <w:proofErr w:type="spellEnd"/>
      <w:r w:rsidRPr="00EB02B2">
        <w:rPr>
          <w:rFonts w:cs="Arial"/>
          <w:lang w:val="en-US"/>
        </w:rPr>
        <w:t xml:space="preserve">, D. (2023). DIN-SQL: Decomposed In-Context Learning of Text-to-SQL with Self-Correction (arXiv:2304.11015). </w:t>
      </w:r>
      <w:proofErr w:type="spellStart"/>
      <w:r w:rsidRPr="00EB02B2">
        <w:rPr>
          <w:rFonts w:cs="Arial"/>
          <w:lang w:val="en-US"/>
        </w:rPr>
        <w:t>arXiv</w:t>
      </w:r>
      <w:proofErr w:type="spellEnd"/>
      <w:r w:rsidRPr="00EB02B2">
        <w:rPr>
          <w:rFonts w:cs="Arial"/>
          <w:lang w:val="en-US"/>
        </w:rPr>
        <w:t xml:space="preserve">. </w:t>
      </w:r>
      <w:hyperlink r:id="rId22" w:history="1">
        <w:r w:rsidR="009C6C19" w:rsidRPr="005D4E42">
          <w:rPr>
            <w:rStyle w:val="Hyperlink"/>
            <w:rFonts w:cs="Arial"/>
            <w:lang w:val="en-US"/>
          </w:rPr>
          <w:t>http://arxiv.org/abs/2304.11015</w:t>
        </w:r>
      </w:hyperlink>
      <w:r w:rsidR="009C6C19">
        <w:rPr>
          <w:rFonts w:cs="Arial"/>
          <w:lang w:val="en-US"/>
        </w:rPr>
        <w:t xml:space="preserve"> </w:t>
      </w:r>
    </w:p>
    <w:p w14:paraId="33C957C5" w14:textId="77777777" w:rsidR="00810EC4" w:rsidRPr="00EB02B2" w:rsidRDefault="00810EC4" w:rsidP="00EB02B2">
      <w:pPr>
        <w:jc w:val="left"/>
        <w:rPr>
          <w:rFonts w:cs="Arial"/>
          <w:lang w:val="en-US"/>
        </w:rPr>
      </w:pPr>
    </w:p>
    <w:p w14:paraId="4E38E7D3" w14:textId="136B7449" w:rsidR="00810EC4" w:rsidRPr="00EB02B2" w:rsidRDefault="00810EC4" w:rsidP="00EB02B2">
      <w:pPr>
        <w:jc w:val="left"/>
        <w:rPr>
          <w:rFonts w:cs="Arial"/>
          <w:lang w:val="en-US"/>
        </w:rPr>
      </w:pPr>
      <w:r w:rsidRPr="00EB02B2">
        <w:rPr>
          <w:rFonts w:cs="Arial"/>
          <w:lang w:val="en-US"/>
        </w:rPr>
        <w:t>Sumanasekera, S. (2017). ISYS1055/1057 Database Concepts, Week 7: Tut</w:t>
      </w:r>
      <w:r w:rsidR="00FF56CF">
        <w:rPr>
          <w:rFonts w:cs="Arial"/>
          <w:lang w:val="en-US"/>
        </w:rPr>
        <w:t>orial</w:t>
      </w:r>
      <w:r w:rsidRPr="00EB02B2">
        <w:rPr>
          <w:rFonts w:cs="Arial"/>
          <w:lang w:val="en-US"/>
        </w:rPr>
        <w:t>/Lab</w:t>
      </w:r>
      <w:r w:rsidR="00040A76">
        <w:rPr>
          <w:rFonts w:cs="Arial"/>
          <w:lang w:val="en-US"/>
        </w:rPr>
        <w:t xml:space="preserve"> - </w:t>
      </w:r>
      <w:r w:rsidRPr="00EB02B2">
        <w:rPr>
          <w:rFonts w:cs="Arial"/>
          <w:lang w:val="en-US"/>
        </w:rPr>
        <w:t>SQL Programming. RMIT</w:t>
      </w:r>
      <w:r w:rsidR="008A5934">
        <w:rPr>
          <w:rFonts w:cs="Arial"/>
          <w:lang w:val="en-US"/>
        </w:rPr>
        <w:t xml:space="preserve"> University</w:t>
      </w:r>
      <w:r w:rsidRPr="00EB02B2">
        <w:rPr>
          <w:rFonts w:cs="Arial"/>
          <w:lang w:val="en-US"/>
        </w:rPr>
        <w:t>.</w:t>
      </w:r>
    </w:p>
    <w:p w14:paraId="78225986" w14:textId="77777777" w:rsidR="00810EC4" w:rsidRDefault="00810EC4" w:rsidP="00EB02B2">
      <w:pPr>
        <w:jc w:val="left"/>
        <w:rPr>
          <w:rFonts w:cs="Arial"/>
          <w:lang w:val="en-US"/>
        </w:rPr>
      </w:pPr>
    </w:p>
    <w:p w14:paraId="0B1FBC9B" w14:textId="77777777" w:rsidR="00C913CE" w:rsidRDefault="00C913CE">
      <w:pPr>
        <w:rPr>
          <w:rFonts w:cs="Arial"/>
          <w:lang w:val="en-US"/>
        </w:rPr>
      </w:pPr>
      <w:r>
        <w:rPr>
          <w:rFonts w:cs="Arial"/>
          <w:lang w:val="en-US"/>
        </w:rPr>
        <w:br w:type="page"/>
      </w:r>
    </w:p>
    <w:p w14:paraId="6DB52DBE" w14:textId="517CFC68" w:rsidR="00C913CE" w:rsidRPr="00EB02B2" w:rsidRDefault="00C913CE" w:rsidP="00C913CE">
      <w:pPr>
        <w:jc w:val="left"/>
        <w:rPr>
          <w:rFonts w:cs="Arial"/>
          <w:lang w:val="en-US"/>
        </w:rPr>
      </w:pPr>
      <w:r w:rsidRPr="00EB02B2">
        <w:rPr>
          <w:rFonts w:cs="Arial"/>
          <w:lang w:val="en-US"/>
        </w:rPr>
        <w:lastRenderedPageBreak/>
        <w:t xml:space="preserve">Vaswani, A., </w:t>
      </w:r>
      <w:proofErr w:type="spellStart"/>
      <w:r w:rsidRPr="00EB02B2">
        <w:rPr>
          <w:rFonts w:cs="Arial"/>
          <w:lang w:val="en-US"/>
        </w:rPr>
        <w:t>Shazeer</w:t>
      </w:r>
      <w:proofErr w:type="spellEnd"/>
      <w:r w:rsidRPr="00EB02B2">
        <w:rPr>
          <w:rFonts w:cs="Arial"/>
          <w:lang w:val="en-US"/>
        </w:rPr>
        <w:t xml:space="preserve">, N., Parmar, N., </w:t>
      </w:r>
      <w:proofErr w:type="spellStart"/>
      <w:r w:rsidRPr="00EB02B2">
        <w:rPr>
          <w:rFonts w:cs="Arial"/>
          <w:lang w:val="en-US"/>
        </w:rPr>
        <w:t>Uszkoreit</w:t>
      </w:r>
      <w:proofErr w:type="spellEnd"/>
      <w:r w:rsidRPr="00EB02B2">
        <w:rPr>
          <w:rFonts w:cs="Arial"/>
          <w:lang w:val="en-US"/>
        </w:rPr>
        <w:t xml:space="preserve">, J., Jones, L., Gomez, A.N., Kaiser, Ł. and </w:t>
      </w:r>
      <w:proofErr w:type="spellStart"/>
      <w:r w:rsidRPr="00EB02B2">
        <w:rPr>
          <w:rFonts w:cs="Arial"/>
          <w:lang w:val="en-US"/>
        </w:rPr>
        <w:t>Polosukhin</w:t>
      </w:r>
      <w:proofErr w:type="spellEnd"/>
      <w:r w:rsidRPr="00EB02B2">
        <w:rPr>
          <w:rFonts w:cs="Arial"/>
          <w:lang w:val="en-US"/>
        </w:rPr>
        <w:t>, I.</w:t>
      </w:r>
      <w:r w:rsidR="007677FC">
        <w:rPr>
          <w:rFonts w:cs="Arial"/>
          <w:lang w:val="en-US"/>
        </w:rPr>
        <w:t xml:space="preserve"> </w:t>
      </w:r>
      <w:r w:rsidR="005F2F3C">
        <w:rPr>
          <w:rFonts w:cs="Arial"/>
          <w:lang w:val="en-US"/>
        </w:rPr>
        <w:t>(</w:t>
      </w:r>
      <w:r w:rsidRPr="00EB02B2">
        <w:rPr>
          <w:rFonts w:cs="Arial"/>
          <w:lang w:val="en-US"/>
        </w:rPr>
        <w:t>2017</w:t>
      </w:r>
      <w:r w:rsidR="005F2F3C">
        <w:rPr>
          <w:rFonts w:cs="Arial"/>
          <w:lang w:val="en-US"/>
        </w:rPr>
        <w:t>)</w:t>
      </w:r>
      <w:r w:rsidRPr="00EB02B2">
        <w:rPr>
          <w:rFonts w:cs="Arial"/>
          <w:lang w:val="en-US"/>
        </w:rPr>
        <w:t>. Attention is all you need. Advances in neural information processing systems, 30.</w:t>
      </w:r>
      <w:r w:rsidR="00DD192F">
        <w:rPr>
          <w:rFonts w:cs="Arial"/>
          <w:lang w:val="en-US"/>
        </w:rPr>
        <w:t xml:space="preserve"> </w:t>
      </w:r>
      <w:hyperlink r:id="rId23" w:history="1">
        <w:r w:rsidR="00F84EE2" w:rsidRPr="005D4E42">
          <w:rPr>
            <w:rStyle w:val="Hyperlink"/>
            <w:rFonts w:cs="Arial"/>
            <w:lang w:val="en-US"/>
          </w:rPr>
          <w:t>https://proceedings.neurips.cc/paper_files/paper/2017/hash/3f5ee243547dee91fbd053c1c4a845aa-Abstract.html</w:t>
        </w:r>
      </w:hyperlink>
      <w:r w:rsidR="00DD192F">
        <w:rPr>
          <w:rFonts w:cs="Arial"/>
          <w:lang w:val="en-US"/>
        </w:rPr>
        <w:t xml:space="preserve"> </w:t>
      </w:r>
    </w:p>
    <w:p w14:paraId="6BB7EB9E" w14:textId="77777777" w:rsidR="00C913CE" w:rsidRPr="00EB02B2" w:rsidRDefault="00C913CE" w:rsidP="00EB02B2">
      <w:pPr>
        <w:jc w:val="left"/>
        <w:rPr>
          <w:rFonts w:cs="Arial"/>
          <w:lang w:val="en-US"/>
        </w:rPr>
      </w:pPr>
    </w:p>
    <w:p w14:paraId="72B5AD6B" w14:textId="5B9339C8" w:rsidR="00810EC4" w:rsidRPr="00EB02B2" w:rsidRDefault="00810EC4" w:rsidP="00EB02B2">
      <w:pPr>
        <w:jc w:val="left"/>
        <w:rPr>
          <w:rFonts w:cs="Arial"/>
          <w:lang w:val="en-US"/>
        </w:rPr>
      </w:pPr>
      <w:r w:rsidRPr="00EB02B2">
        <w:rPr>
          <w:rFonts w:cs="Arial"/>
          <w:lang w:val="en-US"/>
        </w:rPr>
        <w:t xml:space="preserve">Yu, T., Zhang, R., Yang, K., Yasunaga, M., Wang, D., Li, Z., Ma, J., Li, I., Yao, Q., Roman, S., Zhang, Z., &amp; Radev, D. (2018). Spider: A Large-Scale Human-Labeled Dataset for Complex and Cross-Domain Semantic Parsing and Text-to-SQL Task. Proceedings of the 2018 Conference on Empirical Methods in Natural Language Processing, 3911–3921. </w:t>
      </w:r>
      <w:hyperlink r:id="rId24" w:history="1">
        <w:r w:rsidR="009C6C19" w:rsidRPr="005D4E42">
          <w:rPr>
            <w:rStyle w:val="Hyperlink"/>
            <w:rFonts w:cs="Arial"/>
            <w:lang w:val="en-US"/>
          </w:rPr>
          <w:t>https://doi.org/10.18653/v1/D18-1425</w:t>
        </w:r>
      </w:hyperlink>
      <w:r w:rsidR="009C6C19">
        <w:rPr>
          <w:rFonts w:cs="Arial"/>
          <w:lang w:val="en-US"/>
        </w:rPr>
        <w:t xml:space="preserve"> </w:t>
      </w:r>
    </w:p>
    <w:p w14:paraId="218B2949" w14:textId="77777777" w:rsidR="00C913CE" w:rsidRPr="00EB02B2" w:rsidRDefault="00C913CE" w:rsidP="00C913CE">
      <w:pPr>
        <w:jc w:val="left"/>
        <w:rPr>
          <w:rFonts w:cs="Arial"/>
          <w:lang w:val="en-US"/>
        </w:rPr>
      </w:pPr>
    </w:p>
    <w:p w14:paraId="228B8D65" w14:textId="19B08F95" w:rsidR="00C913CE" w:rsidRDefault="00C913CE" w:rsidP="00C913CE">
      <w:pPr>
        <w:jc w:val="left"/>
        <w:rPr>
          <w:rFonts w:cs="Arial"/>
          <w:lang w:val="en-US"/>
        </w:rPr>
      </w:pPr>
      <w:r w:rsidRPr="00EB02B2">
        <w:rPr>
          <w:rFonts w:cs="Arial"/>
          <w:lang w:val="en-US"/>
        </w:rPr>
        <w:t>Zhao, W.X., Zhou, K., Li, J., Tang, T., Wang, X., Hou, Y., Min, Y., Zhang, B., Zhang, J., Dong, Z. and Du, Y.</w:t>
      </w:r>
      <w:r w:rsidR="00A06D6C">
        <w:rPr>
          <w:rFonts w:cs="Arial"/>
          <w:lang w:val="en-US"/>
        </w:rPr>
        <w:t xml:space="preserve"> </w:t>
      </w:r>
      <w:r w:rsidR="00F84EE2">
        <w:rPr>
          <w:rFonts w:cs="Arial"/>
          <w:lang w:val="en-US"/>
        </w:rPr>
        <w:t>(</w:t>
      </w:r>
      <w:r w:rsidRPr="00EB02B2">
        <w:rPr>
          <w:rFonts w:cs="Arial"/>
          <w:lang w:val="en-US"/>
        </w:rPr>
        <w:t>2023</w:t>
      </w:r>
      <w:r w:rsidR="00F84EE2">
        <w:rPr>
          <w:rFonts w:cs="Arial"/>
          <w:lang w:val="en-US"/>
        </w:rPr>
        <w:t>)</w:t>
      </w:r>
      <w:r w:rsidRPr="00EB02B2">
        <w:rPr>
          <w:rFonts w:cs="Arial"/>
          <w:lang w:val="en-US"/>
        </w:rPr>
        <w:t>. A survey of large language models</w:t>
      </w:r>
      <w:r w:rsidR="00F84EE2">
        <w:rPr>
          <w:rFonts w:cs="Arial"/>
          <w:lang w:val="en-US"/>
        </w:rPr>
        <w:t xml:space="preserve"> </w:t>
      </w:r>
      <w:r w:rsidR="00F84EE2" w:rsidRPr="00EB02B2">
        <w:rPr>
          <w:rFonts w:cs="Arial"/>
          <w:lang w:val="en-US"/>
        </w:rPr>
        <w:t>(arXiv:</w:t>
      </w:r>
      <w:r w:rsidR="00F84EE2">
        <w:rPr>
          <w:rFonts w:cs="Arial"/>
          <w:lang w:val="en-US"/>
        </w:rPr>
        <w:t>2303</w:t>
      </w:r>
      <w:r w:rsidR="00F84EE2" w:rsidRPr="00EB02B2">
        <w:rPr>
          <w:rFonts w:cs="Arial"/>
          <w:lang w:val="en-US"/>
        </w:rPr>
        <w:t>.</w:t>
      </w:r>
      <w:r w:rsidR="00F84EE2">
        <w:rPr>
          <w:rFonts w:cs="Arial"/>
          <w:lang w:val="en-US"/>
        </w:rPr>
        <w:t>18223</w:t>
      </w:r>
      <w:r w:rsidR="00F84EE2" w:rsidRPr="00EB02B2">
        <w:rPr>
          <w:rFonts w:cs="Arial"/>
          <w:lang w:val="en-US"/>
        </w:rPr>
        <w:t>)</w:t>
      </w:r>
      <w:r w:rsidRPr="00EB02B2">
        <w:rPr>
          <w:rFonts w:cs="Arial"/>
          <w:lang w:val="en-US"/>
        </w:rPr>
        <w:t xml:space="preserve">. </w:t>
      </w:r>
      <w:proofErr w:type="spellStart"/>
      <w:r w:rsidRPr="00EB02B2">
        <w:rPr>
          <w:rFonts w:cs="Arial"/>
          <w:lang w:val="en-US"/>
        </w:rPr>
        <w:t>arXiv</w:t>
      </w:r>
      <w:proofErr w:type="spellEnd"/>
      <w:r w:rsidR="00F84EE2">
        <w:rPr>
          <w:rFonts w:cs="Arial"/>
          <w:lang w:val="en-US"/>
        </w:rPr>
        <w:t>.</w:t>
      </w:r>
      <w:r w:rsidRPr="00EB02B2">
        <w:rPr>
          <w:rFonts w:cs="Arial"/>
          <w:lang w:val="en-US"/>
        </w:rPr>
        <w:t xml:space="preserve"> </w:t>
      </w:r>
      <w:hyperlink r:id="rId25" w:history="1">
        <w:r w:rsidR="00F84EE2" w:rsidRPr="005D4E42">
          <w:rPr>
            <w:rStyle w:val="Hyperlink"/>
            <w:rFonts w:cs="Arial"/>
            <w:lang w:val="en-US"/>
          </w:rPr>
          <w:t>https://arxiv.org/abs/2303.18223</w:t>
        </w:r>
      </w:hyperlink>
      <w:r w:rsidR="00F84EE2">
        <w:rPr>
          <w:rFonts w:cs="Arial"/>
          <w:lang w:val="en-US"/>
        </w:rPr>
        <w:t xml:space="preserve"> </w:t>
      </w:r>
    </w:p>
    <w:p w14:paraId="7B316B1B" w14:textId="77777777" w:rsidR="00C913CE" w:rsidRPr="00EB02B2" w:rsidRDefault="00C913CE" w:rsidP="00C913CE">
      <w:pPr>
        <w:jc w:val="left"/>
        <w:rPr>
          <w:rFonts w:cs="Arial"/>
          <w:lang w:val="en-US"/>
        </w:rPr>
      </w:pPr>
    </w:p>
    <w:p w14:paraId="48DF8E6E" w14:textId="07A34A98" w:rsidR="00383747" w:rsidRPr="00EB02B2" w:rsidRDefault="00810EC4" w:rsidP="00EB02B2">
      <w:pPr>
        <w:jc w:val="left"/>
        <w:rPr>
          <w:rFonts w:cs="Arial"/>
          <w:lang w:val="en-US"/>
        </w:rPr>
      </w:pPr>
      <w:r w:rsidRPr="00EB02B2">
        <w:rPr>
          <w:rFonts w:cs="Arial"/>
          <w:lang w:val="en-US"/>
        </w:rPr>
        <w:t xml:space="preserve">Zhong, V., Xiong, C., &amp; Socher, R. (2017). Seq2SQL: Generating Structured Queries from Natural Language using Reinforcement Learning (arXiv:1709.00103). </w:t>
      </w:r>
      <w:proofErr w:type="spellStart"/>
      <w:r w:rsidRPr="00EB02B2">
        <w:rPr>
          <w:rFonts w:cs="Arial"/>
          <w:lang w:val="en-US"/>
        </w:rPr>
        <w:t>arXiv</w:t>
      </w:r>
      <w:proofErr w:type="spellEnd"/>
      <w:r w:rsidRPr="00EB02B2">
        <w:rPr>
          <w:rFonts w:cs="Arial"/>
          <w:lang w:val="en-US"/>
        </w:rPr>
        <w:t xml:space="preserve">. </w:t>
      </w:r>
      <w:hyperlink r:id="rId26" w:history="1">
        <w:r w:rsidR="009C6C19" w:rsidRPr="005D4E42">
          <w:rPr>
            <w:rStyle w:val="Hyperlink"/>
            <w:rFonts w:cs="Arial"/>
            <w:lang w:val="en-US"/>
          </w:rPr>
          <w:t>http://arxiv.org/abs/1709.00103</w:t>
        </w:r>
      </w:hyperlink>
      <w:r w:rsidR="009C6C19">
        <w:rPr>
          <w:rFonts w:cs="Arial"/>
          <w:lang w:val="en-US"/>
        </w:rPr>
        <w:t xml:space="preserve"> </w:t>
      </w:r>
    </w:p>
    <w:p w14:paraId="486B181B" w14:textId="77777777" w:rsidR="00EB02B2" w:rsidRPr="005657FF" w:rsidRDefault="00EB02B2" w:rsidP="00EB02B2">
      <w:pPr>
        <w:shd w:val="clear" w:color="auto" w:fill="FFFFFF"/>
        <w:jc w:val="left"/>
        <w:rPr>
          <w:rFonts w:eastAsia="Times New Roman" w:cs="Arial"/>
          <w:color w:val="000000"/>
          <w:kern w:val="0"/>
          <w:lang w:eastAsia="en-AU"/>
          <w14:ligatures w14:val="none"/>
        </w:rPr>
      </w:pPr>
      <w:bookmarkStart w:id="47" w:name="_Toc149396125"/>
      <w:bookmarkEnd w:id="45"/>
    </w:p>
    <w:p w14:paraId="73F4F1C6" w14:textId="77777777" w:rsidR="005657FF" w:rsidRPr="005657FF" w:rsidRDefault="005657FF" w:rsidP="005657FF">
      <w:pPr>
        <w:shd w:val="clear" w:color="auto" w:fill="FFFFFF"/>
        <w:jc w:val="left"/>
        <w:rPr>
          <w:rFonts w:ascii="Times New Roman" w:eastAsia="Times New Roman" w:hAnsi="Times New Roman" w:cs="Times New Roman"/>
          <w:color w:val="000000"/>
          <w:kern w:val="0"/>
          <w:lang w:eastAsia="en-AU"/>
          <w14:ligatures w14:val="none"/>
        </w:rPr>
      </w:pPr>
      <w:r w:rsidRPr="005657FF">
        <w:rPr>
          <w:rFonts w:ascii="Times New Roman" w:eastAsia="Times New Roman" w:hAnsi="Times New Roman" w:cs="Times New Roman"/>
          <w:color w:val="000000"/>
          <w:kern w:val="0"/>
          <w:lang w:eastAsia="en-AU"/>
          <w14:ligatures w14:val="none"/>
        </w:rPr>
        <w:t>‌</w:t>
      </w:r>
    </w:p>
    <w:p w14:paraId="1DA8F09C" w14:textId="29307192" w:rsidR="00466A71" w:rsidRDefault="00A1532C" w:rsidP="00B52202">
      <w:pPr>
        <w:pStyle w:val="Heading1"/>
        <w:rPr>
          <w:lang w:val="en-US"/>
        </w:rPr>
      </w:pPr>
      <w:bookmarkStart w:id="48" w:name="_Toc149491906"/>
      <w:r>
        <w:rPr>
          <w:lang w:val="en-US"/>
        </w:rPr>
        <w:lastRenderedPageBreak/>
        <w:t xml:space="preserve">Appendix A: </w:t>
      </w:r>
      <w:r w:rsidR="00B9418D">
        <w:rPr>
          <w:lang w:val="en-US"/>
        </w:rPr>
        <w:t>Test Design</w:t>
      </w:r>
      <w:bookmarkEnd w:id="47"/>
      <w:bookmarkEnd w:id="48"/>
    </w:p>
    <w:p w14:paraId="7213AD75" w14:textId="425546A8" w:rsidR="00B9418D" w:rsidRDefault="00026ADF" w:rsidP="00794466">
      <w:pPr>
        <w:pStyle w:val="Heading2"/>
        <w:spacing w:before="0" w:line="360" w:lineRule="auto"/>
        <w:rPr>
          <w:lang w:val="en-US"/>
        </w:rPr>
      </w:pPr>
      <w:bookmarkStart w:id="49" w:name="_Toc149491907"/>
      <w:r>
        <w:rPr>
          <w:noProof/>
          <w:lang w:val="en-US"/>
        </w:rPr>
        <w:drawing>
          <wp:anchor distT="0" distB="0" distL="114300" distR="114300" simplePos="0" relativeHeight="251659264" behindDoc="0" locked="0" layoutInCell="1" allowOverlap="1" wp14:anchorId="23A7BE37" wp14:editId="56A26AD4">
            <wp:simplePos x="0" y="0"/>
            <wp:positionH relativeFrom="margin">
              <wp:align>right</wp:align>
            </wp:positionH>
            <wp:positionV relativeFrom="paragraph">
              <wp:posOffset>231775</wp:posOffset>
            </wp:positionV>
            <wp:extent cx="5731510" cy="3003550"/>
            <wp:effectExtent l="0" t="0" r="2540" b="6350"/>
            <wp:wrapSquare wrapText="bothSides"/>
            <wp:docPr id="930152150" name="Picture 2"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152150" name="Picture 2" descr="A screen shot of a computer&#10;&#10;Description automatically generated"/>
                    <pic:cNvPicPr/>
                  </pic:nvPicPr>
                  <pic:blipFill rotWithShape="1">
                    <a:blip r:embed="rId27" cstate="print">
                      <a:extLst>
                        <a:ext uri="{28A0092B-C50C-407E-A947-70E740481C1C}">
                          <a14:useLocalDpi xmlns:a14="http://schemas.microsoft.com/office/drawing/2010/main" val="0"/>
                        </a:ext>
                      </a:extLst>
                    </a:blip>
                    <a:srcRect t="10265" b="2239"/>
                    <a:stretch/>
                  </pic:blipFill>
                  <pic:spPr bwMode="auto">
                    <a:xfrm>
                      <a:off x="0" y="0"/>
                      <a:ext cx="5731510" cy="3003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64076">
        <w:rPr>
          <w:lang w:val="en-US"/>
        </w:rPr>
        <w:t>Web</w:t>
      </w:r>
      <w:r w:rsidR="002958EB">
        <w:rPr>
          <w:lang w:val="en-US"/>
        </w:rPr>
        <w:t xml:space="preserve">-based Front </w:t>
      </w:r>
      <w:r w:rsidR="00864076">
        <w:rPr>
          <w:lang w:val="en-US"/>
        </w:rPr>
        <w:t>Interface</w:t>
      </w:r>
      <w:r w:rsidR="00974843">
        <w:rPr>
          <w:lang w:val="en-US"/>
        </w:rPr>
        <w:t xml:space="preserve"> for Display to the </w:t>
      </w:r>
      <w:r w:rsidR="00E75F6A">
        <w:rPr>
          <w:lang w:val="en-US"/>
        </w:rPr>
        <w:t>U</w:t>
      </w:r>
      <w:r w:rsidR="00974843">
        <w:rPr>
          <w:lang w:val="en-US"/>
        </w:rPr>
        <w:t>ser</w:t>
      </w:r>
      <w:bookmarkEnd w:id="49"/>
    </w:p>
    <w:p w14:paraId="09C0FA40" w14:textId="6BD44291" w:rsidR="002958EB" w:rsidRPr="002958EB" w:rsidRDefault="00794466" w:rsidP="002958EB">
      <w:pPr>
        <w:pStyle w:val="Caption"/>
        <w:rPr>
          <w:lang w:val="en-US"/>
        </w:rPr>
      </w:pPr>
      <w:r w:rsidRPr="002958EB">
        <w:rPr>
          <w:noProof/>
          <w:lang w:val="en-US"/>
        </w:rPr>
        <w:drawing>
          <wp:anchor distT="0" distB="0" distL="114300" distR="114300" simplePos="0" relativeHeight="251661312" behindDoc="0" locked="0" layoutInCell="1" allowOverlap="1" wp14:anchorId="69061539" wp14:editId="490AB2C8">
            <wp:simplePos x="0" y="0"/>
            <wp:positionH relativeFrom="margin">
              <wp:align>right</wp:align>
            </wp:positionH>
            <wp:positionV relativeFrom="paragraph">
              <wp:posOffset>3347085</wp:posOffset>
            </wp:positionV>
            <wp:extent cx="5731510" cy="2977515"/>
            <wp:effectExtent l="0" t="0" r="2540" b="0"/>
            <wp:wrapSquare wrapText="bothSides"/>
            <wp:docPr id="145870308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703085" name="Picture 3" descr="A screenshot of a computer&#10;&#10;Description automatically generated"/>
                    <pic:cNvPicPr/>
                  </pic:nvPicPr>
                  <pic:blipFill rotWithShape="1">
                    <a:blip r:embed="rId28" cstate="print">
                      <a:extLst>
                        <a:ext uri="{28A0092B-C50C-407E-A947-70E740481C1C}">
                          <a14:useLocalDpi xmlns:a14="http://schemas.microsoft.com/office/drawing/2010/main" val="0"/>
                        </a:ext>
                      </a:extLst>
                    </a:blip>
                    <a:srcRect t="4091"/>
                    <a:stretch/>
                  </pic:blipFill>
                  <pic:spPr bwMode="auto">
                    <a:xfrm>
                      <a:off x="0" y="0"/>
                      <a:ext cx="5731510" cy="29775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2958EB">
        <w:t xml:space="preserve">Figure 3: </w:t>
      </w:r>
      <w:r w:rsidR="002958EB" w:rsidRPr="002958EB">
        <w:rPr>
          <w:lang w:val="en-US"/>
        </w:rPr>
        <w:t>Web interface code that gets ChatGPT instance using Ajax for asynchronous calls through the backend. OpenAI API key is required for this to work. Each time a response is generated it costs some money so be aware.</w:t>
      </w:r>
    </w:p>
    <w:p w14:paraId="2A6B9A34" w14:textId="76A90ED5" w:rsidR="00026ADF" w:rsidRPr="00794466" w:rsidRDefault="002958EB" w:rsidP="00794466">
      <w:pPr>
        <w:pStyle w:val="Caption"/>
      </w:pPr>
      <w:r>
        <w:t xml:space="preserve">Figure 4: </w:t>
      </w:r>
      <w:r w:rsidR="00794466" w:rsidRPr="00794466">
        <w:t>Web interface in action, OpenAI API key is entered in the text field in the top right corner and user input command is entered in the text box to the left below the logo. In this example, a command “Give me a 5-sentence horror story” is given to ChatGPT’s GPT 3.5 model for the first response and then to ChatGPT’s GPT 4 model for the second response below. As can be seen in the picture, the first response is longer than five sentences while the second response is exactly five sentences. This shows the clear progress and improvements made from an older version of ChatGPT’s model to the newer version.</w:t>
      </w:r>
      <w:r w:rsidR="000E38DD">
        <w:t xml:space="preserve"> (M.D, 2023)</w:t>
      </w:r>
    </w:p>
    <w:p w14:paraId="7A47517D" w14:textId="48DF9D29" w:rsidR="001C7E72" w:rsidRDefault="001C7E72" w:rsidP="001A2140">
      <w:pPr>
        <w:pStyle w:val="Heading2"/>
        <w:spacing w:before="0" w:line="360" w:lineRule="auto"/>
        <w:rPr>
          <w:lang w:val="en-US"/>
        </w:rPr>
      </w:pPr>
      <w:bookmarkStart w:id="50" w:name="_Toc149491908"/>
      <w:r>
        <w:rPr>
          <w:lang w:val="en-US"/>
        </w:rPr>
        <w:lastRenderedPageBreak/>
        <w:t>Queries used for Model Evaluation</w:t>
      </w:r>
      <w:bookmarkEnd w:id="50"/>
    </w:p>
    <w:p w14:paraId="0B41ED8B" w14:textId="4F36E5A5" w:rsidR="00B9418D" w:rsidRDefault="005B5389" w:rsidP="001A2140">
      <w:pPr>
        <w:spacing w:line="360" w:lineRule="auto"/>
        <w:rPr>
          <w:lang w:val="en-US"/>
        </w:rPr>
      </w:pPr>
      <w:r>
        <w:rPr>
          <w:lang w:val="en-US"/>
        </w:rPr>
        <w:t xml:space="preserve">The following questions were adapted from Tutorials from RMIT’s course </w:t>
      </w:r>
      <w:r w:rsidR="00FD3A51">
        <w:rPr>
          <w:lang w:val="en-US"/>
        </w:rPr>
        <w:t xml:space="preserve">ISYS1055/1057 Database Concepts </w:t>
      </w:r>
      <w:r w:rsidR="00D45FCE">
        <w:rPr>
          <w:lang w:val="en-US"/>
        </w:rPr>
        <w:fldChar w:fldCharType="begin"/>
      </w:r>
      <w:r w:rsidR="00D45FCE">
        <w:rPr>
          <w:lang w:val="en-US"/>
        </w:rPr>
        <w:instrText xml:space="preserve"> ADDIN ZOTERO_ITEM CSL_CITATION {"citationID":"POHdTcZT","properties":{"formattedCitation":"(Sumanasekera, 2017)","plainCitation":"(Sumanasekera, 2017)","noteIndex":0},"citationItems":[{"id":569,"uris":["http://zotero.org/users/local/AZGv1Ntq/items/BRC3S62M"],"itemData":{"id":569,"type":"document","publisher":"RMIT","title":"ISYS1055/1057 Database Concepts, Week 7: Tute/Lab - SQL Programming","author":[{"family":"Sumanasekera","given":"Santha"}],"issued":{"date-parts":[["2017",9,4]]}}}],"schema":"https://github.com/citation-style-language/schema/raw/master/csl-citation.json"} </w:instrText>
      </w:r>
      <w:r w:rsidR="00D45FCE">
        <w:rPr>
          <w:lang w:val="en-US"/>
        </w:rPr>
        <w:fldChar w:fldCharType="separate"/>
      </w:r>
      <w:r w:rsidR="00D45FCE" w:rsidRPr="00D45FCE">
        <w:rPr>
          <w:rFonts w:cs="Arial"/>
        </w:rPr>
        <w:t>(Sumanasekera, 2017)</w:t>
      </w:r>
      <w:r w:rsidR="00D45FCE">
        <w:rPr>
          <w:lang w:val="en-US"/>
        </w:rPr>
        <w:fldChar w:fldCharType="end"/>
      </w:r>
      <w:r w:rsidR="00D45FCE">
        <w:rPr>
          <w:lang w:val="en-US"/>
        </w:rPr>
        <w:t xml:space="preserve">, and are based on the database schema shown in </w:t>
      </w:r>
      <w:r w:rsidR="00B509FB">
        <w:rPr>
          <w:lang w:val="en-US"/>
        </w:rPr>
        <w:t xml:space="preserve">Figure </w:t>
      </w:r>
      <w:r w:rsidR="00E40C03">
        <w:rPr>
          <w:lang w:val="en-US"/>
        </w:rPr>
        <w:t>5</w:t>
      </w:r>
      <w:r w:rsidR="00D45FCE">
        <w:rPr>
          <w:lang w:val="en-US"/>
        </w:rPr>
        <w:t>.</w:t>
      </w:r>
    </w:p>
    <w:p w14:paraId="23850909" w14:textId="77777777" w:rsidR="005B5389" w:rsidRDefault="005B5389" w:rsidP="00466A71">
      <w:pPr>
        <w:rPr>
          <w:lang w:val="en-US"/>
        </w:rPr>
      </w:pPr>
    </w:p>
    <w:p w14:paraId="25B43A04" w14:textId="77777777" w:rsidR="00B9418D" w:rsidRDefault="00B9418D" w:rsidP="00B9418D">
      <w:pPr>
        <w:spacing w:line="360" w:lineRule="auto"/>
        <w:rPr>
          <w:lang w:val="en-US"/>
        </w:rPr>
      </w:pPr>
      <w:r>
        <w:rPr>
          <w:lang w:val="en-US"/>
        </w:rPr>
        <w:t>Basic, single table queries:</w:t>
      </w:r>
    </w:p>
    <w:p w14:paraId="0E227975" w14:textId="77777777" w:rsidR="00B9418D" w:rsidRPr="008A054A" w:rsidRDefault="00B9418D" w:rsidP="00B9418D">
      <w:pPr>
        <w:pStyle w:val="ListParagraph"/>
        <w:numPr>
          <w:ilvl w:val="0"/>
          <w:numId w:val="39"/>
        </w:numPr>
        <w:spacing w:line="360" w:lineRule="auto"/>
        <w:rPr>
          <w:lang w:val="en-US"/>
        </w:rPr>
      </w:pPr>
      <w:r w:rsidRPr="008A054A">
        <w:rPr>
          <w:lang w:val="en-US"/>
        </w:rPr>
        <w:t>What are the movies available in your collection?</w:t>
      </w:r>
    </w:p>
    <w:p w14:paraId="5B9A345A" w14:textId="77777777" w:rsidR="00B9418D" w:rsidRPr="008A054A" w:rsidRDefault="00B9418D" w:rsidP="00B9418D">
      <w:pPr>
        <w:pStyle w:val="ListParagraph"/>
        <w:numPr>
          <w:ilvl w:val="0"/>
          <w:numId w:val="39"/>
        </w:numPr>
        <w:spacing w:line="360" w:lineRule="auto"/>
        <w:rPr>
          <w:lang w:val="en-US"/>
        </w:rPr>
      </w:pPr>
      <w:r w:rsidRPr="008A054A">
        <w:rPr>
          <w:lang w:val="en-US"/>
        </w:rPr>
        <w:t>Can you show me the movie titles?</w:t>
      </w:r>
    </w:p>
    <w:p w14:paraId="45D73909" w14:textId="77777777" w:rsidR="00B9418D" w:rsidRPr="008A054A" w:rsidRDefault="00B9418D" w:rsidP="00B9418D">
      <w:pPr>
        <w:pStyle w:val="ListParagraph"/>
        <w:numPr>
          <w:ilvl w:val="0"/>
          <w:numId w:val="39"/>
        </w:numPr>
        <w:spacing w:line="360" w:lineRule="auto"/>
        <w:rPr>
          <w:lang w:val="en-US"/>
        </w:rPr>
      </w:pPr>
      <w:r w:rsidRPr="008A054A">
        <w:rPr>
          <w:lang w:val="en-US"/>
        </w:rPr>
        <w:t>How many movies are there in your collection</w:t>
      </w:r>
      <w:r>
        <w:rPr>
          <w:lang w:val="en-US"/>
        </w:rPr>
        <w:t>.</w:t>
      </w:r>
    </w:p>
    <w:p w14:paraId="6CB3EE07" w14:textId="77777777" w:rsidR="00B9418D" w:rsidRPr="008A054A" w:rsidRDefault="00B9418D" w:rsidP="00B9418D">
      <w:pPr>
        <w:pStyle w:val="ListParagraph"/>
        <w:numPr>
          <w:ilvl w:val="0"/>
          <w:numId w:val="39"/>
        </w:numPr>
        <w:spacing w:line="360" w:lineRule="auto"/>
        <w:rPr>
          <w:lang w:val="en-US"/>
        </w:rPr>
      </w:pPr>
      <w:r w:rsidRPr="008A054A">
        <w:rPr>
          <w:lang w:val="en-US"/>
        </w:rPr>
        <w:t>Show me all your horror movies</w:t>
      </w:r>
      <w:r>
        <w:rPr>
          <w:lang w:val="en-US"/>
        </w:rPr>
        <w:t>.</w:t>
      </w:r>
    </w:p>
    <w:p w14:paraId="4DBF61A0" w14:textId="63154408" w:rsidR="00B9418D" w:rsidRPr="008A054A" w:rsidRDefault="00B9418D" w:rsidP="00B9418D">
      <w:pPr>
        <w:pStyle w:val="ListParagraph"/>
        <w:numPr>
          <w:ilvl w:val="0"/>
          <w:numId w:val="39"/>
        </w:numPr>
        <w:spacing w:line="360" w:lineRule="auto"/>
        <w:rPr>
          <w:lang w:val="en-US"/>
        </w:rPr>
      </w:pPr>
      <w:r w:rsidRPr="008A054A">
        <w:rPr>
          <w:lang w:val="en-US"/>
        </w:rPr>
        <w:t>What horror movies were nominated for academy awards</w:t>
      </w:r>
      <w:r w:rsidR="001C7E72">
        <w:rPr>
          <w:lang w:val="en-US"/>
        </w:rPr>
        <w:t>?</w:t>
      </w:r>
    </w:p>
    <w:p w14:paraId="4211244C" w14:textId="6E0F6496" w:rsidR="00B9418D" w:rsidRPr="008A054A" w:rsidRDefault="00B9418D" w:rsidP="00B9418D">
      <w:pPr>
        <w:pStyle w:val="ListParagraph"/>
        <w:numPr>
          <w:ilvl w:val="0"/>
          <w:numId w:val="39"/>
        </w:numPr>
        <w:spacing w:line="360" w:lineRule="auto"/>
        <w:rPr>
          <w:lang w:val="en-US"/>
        </w:rPr>
      </w:pPr>
      <w:r w:rsidRPr="008A054A">
        <w:rPr>
          <w:lang w:val="en-US"/>
        </w:rPr>
        <w:t>Display all horror movies with award nominations or comedies.</w:t>
      </w:r>
    </w:p>
    <w:p w14:paraId="26AA440A" w14:textId="5F92B01F" w:rsidR="00B9418D" w:rsidRPr="008A054A" w:rsidRDefault="00B9418D" w:rsidP="00B9418D">
      <w:pPr>
        <w:pStyle w:val="ListParagraph"/>
        <w:numPr>
          <w:ilvl w:val="0"/>
          <w:numId w:val="39"/>
        </w:numPr>
        <w:spacing w:line="360" w:lineRule="auto"/>
        <w:rPr>
          <w:lang w:val="en-US"/>
        </w:rPr>
      </w:pPr>
      <w:r w:rsidRPr="008A054A">
        <w:rPr>
          <w:lang w:val="en-US"/>
        </w:rPr>
        <w:t>Display all horror and comedy movies that have been nominated for awards</w:t>
      </w:r>
      <w:r w:rsidR="001C7E72">
        <w:rPr>
          <w:lang w:val="en-US"/>
        </w:rPr>
        <w:t>.</w:t>
      </w:r>
    </w:p>
    <w:p w14:paraId="6D00F199" w14:textId="197B892E" w:rsidR="00B9418D" w:rsidRPr="008A054A" w:rsidRDefault="00B9418D" w:rsidP="00B9418D">
      <w:pPr>
        <w:pStyle w:val="ListParagraph"/>
        <w:numPr>
          <w:ilvl w:val="0"/>
          <w:numId w:val="39"/>
        </w:numPr>
        <w:spacing w:line="360" w:lineRule="auto"/>
        <w:rPr>
          <w:lang w:val="en-US"/>
        </w:rPr>
      </w:pPr>
      <w:r w:rsidRPr="008A054A">
        <w:rPr>
          <w:lang w:val="en-US"/>
        </w:rPr>
        <w:t>Show me all the movies that have received more than three academy awards</w:t>
      </w:r>
      <w:r w:rsidR="001C7E72">
        <w:rPr>
          <w:lang w:val="en-US"/>
        </w:rPr>
        <w:t>.</w:t>
      </w:r>
    </w:p>
    <w:p w14:paraId="58415CBD" w14:textId="77777777" w:rsidR="00B9418D" w:rsidRPr="008A054A" w:rsidRDefault="00B9418D" w:rsidP="00B9418D">
      <w:pPr>
        <w:pStyle w:val="ListParagraph"/>
        <w:numPr>
          <w:ilvl w:val="0"/>
          <w:numId w:val="39"/>
        </w:numPr>
        <w:spacing w:line="360" w:lineRule="auto"/>
        <w:rPr>
          <w:lang w:val="en-US"/>
        </w:rPr>
      </w:pPr>
      <w:r w:rsidRPr="008A054A">
        <w:rPr>
          <w:lang w:val="en-US"/>
        </w:rPr>
        <w:t>Do you know what movie has the word 'Nuremberg' in it?</w:t>
      </w:r>
    </w:p>
    <w:p w14:paraId="62B0461E" w14:textId="3E299AF9" w:rsidR="00B9418D" w:rsidRDefault="00B9418D" w:rsidP="00870978">
      <w:pPr>
        <w:rPr>
          <w:lang w:val="en-US"/>
        </w:rPr>
      </w:pPr>
    </w:p>
    <w:p w14:paraId="45953B47" w14:textId="77777777" w:rsidR="00B9418D" w:rsidRDefault="00B9418D" w:rsidP="00B9418D">
      <w:pPr>
        <w:spacing w:line="360" w:lineRule="auto"/>
        <w:rPr>
          <w:lang w:val="en-US"/>
        </w:rPr>
      </w:pPr>
      <w:r>
        <w:rPr>
          <w:lang w:val="en-US"/>
        </w:rPr>
        <w:t>Advanced operations queries:</w:t>
      </w:r>
    </w:p>
    <w:p w14:paraId="090FDC00" w14:textId="77777777" w:rsidR="00B9418D" w:rsidRPr="00E10531" w:rsidRDefault="00B9418D" w:rsidP="00B9418D">
      <w:pPr>
        <w:pStyle w:val="ListParagraph"/>
        <w:numPr>
          <w:ilvl w:val="0"/>
          <w:numId w:val="38"/>
        </w:numPr>
        <w:spacing w:line="360" w:lineRule="auto"/>
        <w:rPr>
          <w:lang w:val="en-US"/>
        </w:rPr>
      </w:pPr>
      <w:r w:rsidRPr="00E10531">
        <w:rPr>
          <w:lang w:val="en-US"/>
        </w:rPr>
        <w:t>On average, how many movies do members rent?</w:t>
      </w:r>
    </w:p>
    <w:p w14:paraId="4077B13C" w14:textId="77777777" w:rsidR="00B9418D" w:rsidRPr="00E10531" w:rsidRDefault="00B9418D" w:rsidP="00B9418D">
      <w:pPr>
        <w:pStyle w:val="ListParagraph"/>
        <w:numPr>
          <w:ilvl w:val="0"/>
          <w:numId w:val="38"/>
        </w:numPr>
        <w:spacing w:line="360" w:lineRule="auto"/>
        <w:rPr>
          <w:lang w:val="en-US"/>
        </w:rPr>
      </w:pPr>
      <w:r w:rsidRPr="00E10531">
        <w:rPr>
          <w:lang w:val="en-US"/>
        </w:rPr>
        <w:t>Can you prepare a report containing member names and their joining dates?</w:t>
      </w:r>
    </w:p>
    <w:p w14:paraId="4AD71E57" w14:textId="77777777" w:rsidR="00B9418D" w:rsidRPr="00E10531" w:rsidRDefault="00B9418D" w:rsidP="00B9418D">
      <w:pPr>
        <w:pStyle w:val="ListParagraph"/>
        <w:numPr>
          <w:ilvl w:val="0"/>
          <w:numId w:val="38"/>
        </w:numPr>
        <w:spacing w:line="360" w:lineRule="auto"/>
        <w:rPr>
          <w:lang w:val="en-US"/>
        </w:rPr>
      </w:pPr>
      <w:r w:rsidRPr="00E10531">
        <w:rPr>
          <w:lang w:val="en-US"/>
        </w:rPr>
        <w:t>Can you prepare a report containing member names and their joining dates, but display the dates in Australian standard format?</w:t>
      </w:r>
    </w:p>
    <w:p w14:paraId="39B3DDC0" w14:textId="77777777" w:rsidR="00B9418D" w:rsidRPr="00E10531" w:rsidRDefault="00B9418D" w:rsidP="00B9418D">
      <w:pPr>
        <w:pStyle w:val="ListParagraph"/>
        <w:numPr>
          <w:ilvl w:val="0"/>
          <w:numId w:val="38"/>
        </w:numPr>
        <w:spacing w:line="360" w:lineRule="auto"/>
        <w:rPr>
          <w:lang w:val="en-US"/>
        </w:rPr>
      </w:pPr>
      <w:r w:rsidRPr="00E10531">
        <w:rPr>
          <w:lang w:val="en-US"/>
        </w:rPr>
        <w:t>Display the members with their join dates and tenures (in both days and years)</w:t>
      </w:r>
    </w:p>
    <w:p w14:paraId="444EE90A" w14:textId="334A5D1D" w:rsidR="00B9418D" w:rsidRPr="00E10531" w:rsidRDefault="00B9418D" w:rsidP="00B9418D">
      <w:pPr>
        <w:pStyle w:val="ListParagraph"/>
        <w:numPr>
          <w:ilvl w:val="0"/>
          <w:numId w:val="38"/>
        </w:numPr>
        <w:spacing w:line="360" w:lineRule="auto"/>
        <w:rPr>
          <w:lang w:val="en-US"/>
        </w:rPr>
      </w:pPr>
      <w:r w:rsidRPr="00E10531">
        <w:rPr>
          <w:lang w:val="en-US"/>
        </w:rPr>
        <w:t>Display the members with their join dates and tenures (in both days and years), in alphabetical order of names</w:t>
      </w:r>
      <w:r w:rsidR="001C7E72">
        <w:rPr>
          <w:lang w:val="en-US"/>
        </w:rPr>
        <w:t>.</w:t>
      </w:r>
    </w:p>
    <w:p w14:paraId="4AD021C7" w14:textId="616D629C" w:rsidR="00B9418D" w:rsidRDefault="00B9418D" w:rsidP="00B9418D">
      <w:pPr>
        <w:pStyle w:val="ListParagraph"/>
        <w:numPr>
          <w:ilvl w:val="0"/>
          <w:numId w:val="38"/>
        </w:numPr>
        <w:spacing w:line="360" w:lineRule="auto"/>
        <w:rPr>
          <w:lang w:val="en-US"/>
        </w:rPr>
      </w:pPr>
      <w:r w:rsidRPr="00E10531">
        <w:rPr>
          <w:lang w:val="en-US"/>
        </w:rPr>
        <w:t>Display the members with their join dates and tenures (in both days and years), and sort by descending order of tenure</w:t>
      </w:r>
      <w:r w:rsidR="001C7E72">
        <w:rPr>
          <w:lang w:val="en-US"/>
        </w:rPr>
        <w:t>.</w:t>
      </w:r>
    </w:p>
    <w:p w14:paraId="38353F56" w14:textId="77777777" w:rsidR="001A2140" w:rsidRPr="001A2140" w:rsidRDefault="001A2140" w:rsidP="001A2140">
      <w:pPr>
        <w:spacing w:line="360" w:lineRule="auto"/>
        <w:rPr>
          <w:lang w:val="en-US"/>
        </w:rPr>
      </w:pPr>
    </w:p>
    <w:p w14:paraId="2DAC9FC4" w14:textId="14F52CF3" w:rsidR="00B9418D" w:rsidRDefault="00B9418D" w:rsidP="00B9418D">
      <w:pPr>
        <w:spacing w:line="360" w:lineRule="auto"/>
        <w:rPr>
          <w:lang w:val="en-US"/>
        </w:rPr>
      </w:pPr>
      <w:r>
        <w:rPr>
          <w:lang w:val="en-US"/>
        </w:rPr>
        <w:t>Complex</w:t>
      </w:r>
      <w:r w:rsidR="001A2140">
        <w:rPr>
          <w:lang w:val="en-US"/>
        </w:rPr>
        <w:t xml:space="preserve"> queries:</w:t>
      </w:r>
    </w:p>
    <w:p w14:paraId="5279FF30" w14:textId="77777777" w:rsidR="00B9418D" w:rsidRPr="00EC1655" w:rsidRDefault="00B9418D" w:rsidP="00B9418D">
      <w:pPr>
        <w:pStyle w:val="ListParagraph"/>
        <w:numPr>
          <w:ilvl w:val="0"/>
          <w:numId w:val="41"/>
        </w:numPr>
        <w:spacing w:line="360" w:lineRule="auto"/>
        <w:rPr>
          <w:lang w:val="en-US"/>
        </w:rPr>
      </w:pPr>
      <w:r w:rsidRPr="00EC1655">
        <w:rPr>
          <w:lang w:val="en-US"/>
        </w:rPr>
        <w:t>Display movie titles and director names for all movies</w:t>
      </w:r>
    </w:p>
    <w:p w14:paraId="2D3FBE3D" w14:textId="77777777" w:rsidR="00B9418D" w:rsidRPr="00EC1655" w:rsidRDefault="00B9418D" w:rsidP="00B9418D">
      <w:pPr>
        <w:pStyle w:val="ListParagraph"/>
        <w:numPr>
          <w:ilvl w:val="0"/>
          <w:numId w:val="41"/>
        </w:numPr>
        <w:spacing w:line="360" w:lineRule="auto"/>
        <w:rPr>
          <w:lang w:val="en-US"/>
        </w:rPr>
      </w:pPr>
      <w:r w:rsidRPr="00EC1655">
        <w:rPr>
          <w:lang w:val="en-US"/>
        </w:rPr>
        <w:t>Display movies that are directed by Woody Allen</w:t>
      </w:r>
    </w:p>
    <w:p w14:paraId="0171EFEC" w14:textId="0A8DBDAD" w:rsidR="00B9418D" w:rsidRPr="00EC1655" w:rsidRDefault="00B9418D" w:rsidP="00B9418D">
      <w:pPr>
        <w:pStyle w:val="ListParagraph"/>
        <w:numPr>
          <w:ilvl w:val="0"/>
          <w:numId w:val="41"/>
        </w:numPr>
        <w:spacing w:line="360" w:lineRule="auto"/>
        <w:rPr>
          <w:lang w:val="en-US"/>
        </w:rPr>
      </w:pPr>
      <w:r w:rsidRPr="00EC1655">
        <w:rPr>
          <w:lang w:val="en-US"/>
        </w:rPr>
        <w:t>Display all movies by directors who are still alive, along with their directors</w:t>
      </w:r>
      <w:r w:rsidR="001C7E72">
        <w:rPr>
          <w:lang w:val="en-US"/>
        </w:rPr>
        <w:t>.</w:t>
      </w:r>
    </w:p>
    <w:p w14:paraId="0B0DE856" w14:textId="77777777" w:rsidR="00B9418D" w:rsidRPr="00EC1655" w:rsidRDefault="00B9418D" w:rsidP="00B9418D">
      <w:pPr>
        <w:pStyle w:val="ListParagraph"/>
        <w:numPr>
          <w:ilvl w:val="0"/>
          <w:numId w:val="41"/>
        </w:numPr>
        <w:spacing w:line="360" w:lineRule="auto"/>
        <w:rPr>
          <w:lang w:val="en-US"/>
        </w:rPr>
      </w:pPr>
      <w:r w:rsidRPr="00EC1655">
        <w:rPr>
          <w:lang w:val="en-US"/>
        </w:rPr>
        <w:t>Who are the stars in the movie "Manhattan"?</w:t>
      </w:r>
    </w:p>
    <w:p w14:paraId="2F96D62E" w14:textId="77777777" w:rsidR="00B9418D" w:rsidRPr="00EC1655" w:rsidRDefault="00B9418D" w:rsidP="00B9418D">
      <w:pPr>
        <w:pStyle w:val="ListParagraph"/>
        <w:numPr>
          <w:ilvl w:val="0"/>
          <w:numId w:val="41"/>
        </w:numPr>
        <w:spacing w:line="360" w:lineRule="auto"/>
        <w:rPr>
          <w:lang w:val="en-US"/>
        </w:rPr>
      </w:pPr>
      <w:r w:rsidRPr="00EC1655">
        <w:rPr>
          <w:lang w:val="en-US"/>
        </w:rPr>
        <w:t>Display movies whose directors also acted in them</w:t>
      </w:r>
      <w:r>
        <w:rPr>
          <w:lang w:val="en-US"/>
        </w:rPr>
        <w:t>.</w:t>
      </w:r>
    </w:p>
    <w:p w14:paraId="48A364C3" w14:textId="77777777" w:rsidR="00B9418D" w:rsidRPr="00EC1655" w:rsidRDefault="00B9418D" w:rsidP="00B9418D">
      <w:pPr>
        <w:pStyle w:val="ListParagraph"/>
        <w:numPr>
          <w:ilvl w:val="0"/>
          <w:numId w:val="41"/>
        </w:numPr>
        <w:spacing w:line="360" w:lineRule="auto"/>
        <w:rPr>
          <w:lang w:val="en-US"/>
        </w:rPr>
      </w:pPr>
      <w:r w:rsidRPr="00EC1655">
        <w:rPr>
          <w:lang w:val="en-US"/>
        </w:rPr>
        <w:t>Display a list of directors with the movies they directed.</w:t>
      </w:r>
    </w:p>
    <w:p w14:paraId="3F5D57F5" w14:textId="7AB23D55" w:rsidR="00B9418D" w:rsidRPr="00EC1655" w:rsidRDefault="00B9418D" w:rsidP="00B9418D">
      <w:pPr>
        <w:pStyle w:val="ListParagraph"/>
        <w:numPr>
          <w:ilvl w:val="0"/>
          <w:numId w:val="41"/>
        </w:numPr>
        <w:spacing w:line="360" w:lineRule="auto"/>
        <w:rPr>
          <w:lang w:val="en-US"/>
        </w:rPr>
      </w:pPr>
      <w:r w:rsidRPr="00EC1655">
        <w:rPr>
          <w:lang w:val="en-US"/>
        </w:rPr>
        <w:lastRenderedPageBreak/>
        <w:t>Display a list of actors with the movies they star</w:t>
      </w:r>
      <w:r w:rsidR="001C7E72">
        <w:rPr>
          <w:lang w:val="en-US"/>
        </w:rPr>
        <w:t>r</w:t>
      </w:r>
      <w:r w:rsidRPr="00EC1655">
        <w:rPr>
          <w:lang w:val="en-US"/>
        </w:rPr>
        <w:t>ed in.</w:t>
      </w:r>
    </w:p>
    <w:p w14:paraId="7B041C54" w14:textId="22E7DB85" w:rsidR="00B9418D" w:rsidRPr="00EC1655" w:rsidRDefault="00B9418D" w:rsidP="00B9418D">
      <w:pPr>
        <w:pStyle w:val="ListParagraph"/>
        <w:numPr>
          <w:ilvl w:val="0"/>
          <w:numId w:val="41"/>
        </w:numPr>
        <w:spacing w:line="360" w:lineRule="auto"/>
        <w:rPr>
          <w:lang w:val="en-US"/>
        </w:rPr>
      </w:pPr>
      <w:r w:rsidRPr="00EC1655">
        <w:rPr>
          <w:lang w:val="en-US"/>
        </w:rPr>
        <w:t>Show me a list of actors who starred in movies with "Allen, Woody"</w:t>
      </w:r>
      <w:r w:rsidR="001C7E72">
        <w:rPr>
          <w:lang w:val="en-US"/>
        </w:rPr>
        <w:t>.</w:t>
      </w:r>
    </w:p>
    <w:p w14:paraId="67BFC9E9" w14:textId="77777777" w:rsidR="00B9418D" w:rsidRPr="00EC1655" w:rsidRDefault="00B9418D" w:rsidP="00B9418D">
      <w:pPr>
        <w:pStyle w:val="ListParagraph"/>
        <w:numPr>
          <w:ilvl w:val="0"/>
          <w:numId w:val="41"/>
        </w:numPr>
        <w:spacing w:line="360" w:lineRule="auto"/>
        <w:rPr>
          <w:lang w:val="en-US"/>
        </w:rPr>
      </w:pPr>
      <w:r w:rsidRPr="00EC1655">
        <w:rPr>
          <w:lang w:val="en-US"/>
        </w:rPr>
        <w:t>What is the most recent movie in the collection?</w:t>
      </w:r>
    </w:p>
    <w:p w14:paraId="43B1D22D" w14:textId="77777777" w:rsidR="00B9418D" w:rsidRPr="00EC1655" w:rsidRDefault="00B9418D" w:rsidP="00B9418D">
      <w:pPr>
        <w:pStyle w:val="ListParagraph"/>
        <w:numPr>
          <w:ilvl w:val="0"/>
          <w:numId w:val="41"/>
        </w:numPr>
        <w:spacing w:line="360" w:lineRule="auto"/>
        <w:rPr>
          <w:lang w:val="en-US"/>
        </w:rPr>
      </w:pPr>
      <w:r w:rsidRPr="00EC1655">
        <w:rPr>
          <w:lang w:val="en-US"/>
        </w:rPr>
        <w:t>What is the oldest movie in the collection?</w:t>
      </w:r>
    </w:p>
    <w:p w14:paraId="17D8DCB8" w14:textId="33DD37B0" w:rsidR="00B9418D" w:rsidRPr="00EC1655" w:rsidRDefault="00B9418D" w:rsidP="00B9418D">
      <w:pPr>
        <w:pStyle w:val="ListParagraph"/>
        <w:numPr>
          <w:ilvl w:val="0"/>
          <w:numId w:val="41"/>
        </w:numPr>
        <w:spacing w:line="360" w:lineRule="auto"/>
        <w:rPr>
          <w:lang w:val="en-US"/>
        </w:rPr>
      </w:pPr>
      <w:r w:rsidRPr="00EC1655">
        <w:rPr>
          <w:lang w:val="en-US"/>
        </w:rPr>
        <w:t>List the movies, which were directed by 'Hitchcock, Alfred' that '</w:t>
      </w:r>
      <w:proofErr w:type="spellStart"/>
      <w:r w:rsidRPr="00EC1655">
        <w:rPr>
          <w:lang w:val="en-US"/>
        </w:rPr>
        <w:t>tran</w:t>
      </w:r>
      <w:proofErr w:type="spellEnd"/>
      <w:r w:rsidRPr="00EC1655">
        <w:rPr>
          <w:lang w:val="en-US"/>
        </w:rPr>
        <w:t xml:space="preserve">, </w:t>
      </w:r>
      <w:proofErr w:type="spellStart"/>
      <w:r w:rsidRPr="00EC1655">
        <w:rPr>
          <w:lang w:val="en-US"/>
        </w:rPr>
        <w:t>thanh</w:t>
      </w:r>
      <w:proofErr w:type="spellEnd"/>
      <w:r w:rsidRPr="00EC1655">
        <w:rPr>
          <w:lang w:val="en-US"/>
        </w:rPr>
        <w:t>' hasn't borrowed</w:t>
      </w:r>
      <w:r w:rsidR="001C7E72">
        <w:rPr>
          <w:lang w:val="en-US"/>
        </w:rPr>
        <w:t>.</w:t>
      </w:r>
    </w:p>
    <w:p w14:paraId="7598468C" w14:textId="77777777" w:rsidR="00B9418D" w:rsidRPr="00EC1655" w:rsidRDefault="00B9418D" w:rsidP="00B9418D">
      <w:pPr>
        <w:pStyle w:val="ListParagraph"/>
        <w:numPr>
          <w:ilvl w:val="0"/>
          <w:numId w:val="41"/>
        </w:numPr>
        <w:spacing w:line="360" w:lineRule="auto"/>
        <w:rPr>
          <w:lang w:val="en-US"/>
        </w:rPr>
      </w:pPr>
      <w:r w:rsidRPr="00EC1655">
        <w:rPr>
          <w:lang w:val="en-US"/>
        </w:rPr>
        <w:t>Which movie, by 'Hitchcock, Alfred' won the most awards?</w:t>
      </w:r>
    </w:p>
    <w:p w14:paraId="3CD35DA1" w14:textId="77777777" w:rsidR="00B9418D" w:rsidRDefault="00B9418D" w:rsidP="00466A71">
      <w:pPr>
        <w:rPr>
          <w:lang w:val="en-US"/>
        </w:rPr>
      </w:pPr>
    </w:p>
    <w:p w14:paraId="6437B8B2" w14:textId="77777777" w:rsidR="00D45FCE" w:rsidRDefault="00D45FCE" w:rsidP="00D45FCE">
      <w:pPr>
        <w:keepNext/>
      </w:pPr>
      <w:r>
        <w:rPr>
          <w:noProof/>
          <w:lang w:val="en-US"/>
        </w:rPr>
        <w:drawing>
          <wp:inline distT="0" distB="0" distL="0" distR="0" wp14:anchorId="354763E6" wp14:editId="006EA4F0">
            <wp:extent cx="5544324" cy="3286584"/>
            <wp:effectExtent l="0" t="0" r="0" b="9525"/>
            <wp:docPr id="717881339" name="Picture 717881339" descr="A diagram of a mov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881339" name="Picture 1" descr="A diagram of a movi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44324" cy="3286584"/>
                    </a:xfrm>
                    <a:prstGeom prst="rect">
                      <a:avLst/>
                    </a:prstGeom>
                  </pic:spPr>
                </pic:pic>
              </a:graphicData>
            </a:graphic>
          </wp:inline>
        </w:drawing>
      </w:r>
    </w:p>
    <w:p w14:paraId="5E446154" w14:textId="13761780" w:rsidR="00D45FCE" w:rsidRDefault="00D45FCE" w:rsidP="00D45FCE">
      <w:pPr>
        <w:pStyle w:val="Caption"/>
      </w:pPr>
      <w:bookmarkStart w:id="51" w:name="_Ref149319524"/>
      <w:r>
        <w:t xml:space="preserve">Figure </w:t>
      </w:r>
      <w:bookmarkEnd w:id="51"/>
      <w:r w:rsidR="002958EB">
        <w:t>5</w:t>
      </w:r>
      <w:r>
        <w:t xml:space="preserve">: Movies database reproduced from </w:t>
      </w:r>
      <w:r w:rsidRPr="00D45FCE">
        <w:fldChar w:fldCharType="begin"/>
      </w:r>
      <w:r w:rsidR="005D0E2F">
        <w:instrText xml:space="preserve"> ADDIN ZOTERO_ITEM CSL_CITATION {"citationID":"FGGkFFAg","properties":{"formattedCitation":"(Sumanasekera, 2017)","plainCitation":"(Sumanasekera, 2017)","noteIndex":0},"citationItems":[{"id":569,"uris":["http://zotero.org/users/local/AZGv1Ntq/items/BRC3S62M"],"itemData":{"id":569,"type":"document","publisher":"RMIT","title":"ISYS1055/1057 Database Concepts, Week 7: Tute/Lab - SQL Programming","author":[{"family":"Sumanasekera","given":"Santha"}],"issued":{"date-parts":[["2017",9,4]]}}}],"schema":"https://github.com/citation-style-language/schema/raw/master/csl-citation.json"} </w:instrText>
      </w:r>
      <w:r w:rsidRPr="00D45FCE">
        <w:fldChar w:fldCharType="separate"/>
      </w:r>
      <w:r w:rsidRPr="00D45FCE">
        <w:t>(Sumanasekera, 2017)</w:t>
      </w:r>
      <w:r w:rsidRPr="00D45FCE">
        <w:fldChar w:fldCharType="end"/>
      </w:r>
    </w:p>
    <w:p w14:paraId="1F4D07A6" w14:textId="692B394E" w:rsidR="00A26411" w:rsidRDefault="00A26411">
      <w:r>
        <w:br w:type="page"/>
      </w:r>
    </w:p>
    <w:p w14:paraId="3B9CB192" w14:textId="335D8CC6" w:rsidR="00A26411" w:rsidRDefault="00A26411" w:rsidP="00B52202">
      <w:pPr>
        <w:pStyle w:val="Heading1"/>
      </w:pPr>
      <w:bookmarkStart w:id="52" w:name="_Toc149396126"/>
      <w:bookmarkStart w:id="53" w:name="_Toc149491909"/>
      <w:r>
        <w:lastRenderedPageBreak/>
        <w:t>Appendix B: Output from NLIDB evaluation scripts</w:t>
      </w:r>
      <w:bookmarkEnd w:id="52"/>
      <w:bookmarkEnd w:id="53"/>
    </w:p>
    <w:p w14:paraId="6D75C91F" w14:textId="0C620727" w:rsidR="00FC2367" w:rsidRDefault="00FC2367" w:rsidP="00913378">
      <w:pPr>
        <w:pStyle w:val="Heading2"/>
        <w:spacing w:before="0" w:line="480" w:lineRule="auto"/>
      </w:pPr>
      <w:bookmarkStart w:id="54" w:name="_Toc149396127"/>
      <w:bookmarkStart w:id="55" w:name="_Toc149491910"/>
      <w:r>
        <w:t>RESD-SQL Evaluation Testing</w:t>
      </w:r>
      <w:bookmarkEnd w:id="54"/>
      <w:bookmarkEnd w:id="55"/>
    </w:p>
    <w:p w14:paraId="75DCC039" w14:textId="77777777" w:rsidR="00B3361E" w:rsidRPr="00B3361E" w:rsidRDefault="00B3361E" w:rsidP="00B3361E">
      <w:pPr>
        <w:rPr>
          <w:b/>
          <w:bCs/>
        </w:rPr>
      </w:pPr>
      <w:r w:rsidRPr="00B3361E">
        <w:rPr>
          <w:b/>
          <w:bCs/>
        </w:rPr>
        <w:t>Basic Queries</w:t>
      </w:r>
    </w:p>
    <w:p w14:paraId="30C73542" w14:textId="77777777" w:rsidR="00B3361E" w:rsidRPr="00B3361E" w:rsidRDefault="00B3361E" w:rsidP="00B3361E">
      <w:pPr>
        <w:rPr>
          <w:sz w:val="20"/>
          <w:szCs w:val="20"/>
        </w:rPr>
      </w:pPr>
      <w:r w:rsidRPr="00B3361E">
        <w:rPr>
          <w:sz w:val="20"/>
          <w:szCs w:val="20"/>
        </w:rPr>
        <w:t>---------------------------------</w:t>
      </w:r>
    </w:p>
    <w:p w14:paraId="6552E3D7" w14:textId="77777777" w:rsidR="00B3361E" w:rsidRPr="00B3361E" w:rsidRDefault="00B3361E" w:rsidP="00B3361E">
      <w:pPr>
        <w:rPr>
          <w:sz w:val="20"/>
          <w:szCs w:val="20"/>
        </w:rPr>
      </w:pPr>
      <w:r w:rsidRPr="00B3361E">
        <w:rPr>
          <w:sz w:val="20"/>
          <w:szCs w:val="20"/>
        </w:rPr>
        <w:t>Question: 0</w:t>
      </w:r>
    </w:p>
    <w:p w14:paraId="37FB9828" w14:textId="77777777" w:rsidR="00B3361E" w:rsidRPr="00B3361E" w:rsidRDefault="00B3361E" w:rsidP="00B3361E">
      <w:pPr>
        <w:rPr>
          <w:sz w:val="20"/>
          <w:szCs w:val="20"/>
        </w:rPr>
      </w:pPr>
      <w:r w:rsidRPr="00B3361E">
        <w:rPr>
          <w:sz w:val="20"/>
          <w:szCs w:val="20"/>
        </w:rPr>
        <w:t>Natural language question: What are the movies available in your collection?</w:t>
      </w:r>
    </w:p>
    <w:p w14:paraId="4A090355" w14:textId="77777777" w:rsidR="00B3361E" w:rsidRPr="00B3361E" w:rsidRDefault="00B3361E" w:rsidP="00B3361E">
      <w:pPr>
        <w:rPr>
          <w:sz w:val="20"/>
          <w:szCs w:val="20"/>
        </w:rPr>
      </w:pPr>
      <w:r w:rsidRPr="00B3361E">
        <w:rPr>
          <w:sz w:val="20"/>
          <w:szCs w:val="20"/>
        </w:rPr>
        <w:t xml:space="preserve">Target SQL: SELECT * FROM </w:t>
      </w:r>
      <w:proofErr w:type="gramStart"/>
      <w:r w:rsidRPr="00B3361E">
        <w:rPr>
          <w:sz w:val="20"/>
          <w:szCs w:val="20"/>
        </w:rPr>
        <w:t>Movie;</w:t>
      </w:r>
      <w:proofErr w:type="gramEnd"/>
    </w:p>
    <w:p w14:paraId="56D1B4AF"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MOVIE</w:t>
      </w:r>
    </w:p>
    <w:p w14:paraId="460D917D" w14:textId="77777777" w:rsidR="00B3361E" w:rsidRPr="00B3361E" w:rsidRDefault="00B3361E" w:rsidP="00B3361E">
      <w:pPr>
        <w:rPr>
          <w:sz w:val="20"/>
          <w:szCs w:val="20"/>
        </w:rPr>
      </w:pPr>
    </w:p>
    <w:p w14:paraId="1193422D" w14:textId="77777777" w:rsidR="00B3361E" w:rsidRPr="00B3361E" w:rsidRDefault="00B3361E" w:rsidP="00B3361E">
      <w:pPr>
        <w:rPr>
          <w:sz w:val="20"/>
          <w:szCs w:val="20"/>
        </w:rPr>
      </w:pPr>
      <w:r w:rsidRPr="00B3361E">
        <w:rPr>
          <w:sz w:val="20"/>
          <w:szCs w:val="20"/>
        </w:rPr>
        <w:t>Target output:</w:t>
      </w:r>
    </w:p>
    <w:p w14:paraId="595E830D" w14:textId="77777777" w:rsidR="00B3361E" w:rsidRPr="00B3361E" w:rsidRDefault="00B3361E" w:rsidP="00B3361E">
      <w:pPr>
        <w:rPr>
          <w:sz w:val="20"/>
          <w:szCs w:val="20"/>
        </w:rPr>
      </w:pPr>
      <w:r w:rsidRPr="00B3361E">
        <w:rPr>
          <w:sz w:val="20"/>
          <w:szCs w:val="20"/>
        </w:rPr>
        <w:t>(1, 'Annie Hall', 1977, 'COMEDY', 4, 'PG', 5, 4, 1)</w:t>
      </w:r>
    </w:p>
    <w:p w14:paraId="19D6673C" w14:textId="77777777" w:rsidR="00B3361E" w:rsidRPr="00B3361E" w:rsidRDefault="00B3361E" w:rsidP="00B3361E">
      <w:pPr>
        <w:rPr>
          <w:sz w:val="20"/>
          <w:szCs w:val="20"/>
        </w:rPr>
      </w:pPr>
      <w:r w:rsidRPr="00B3361E">
        <w:rPr>
          <w:sz w:val="20"/>
          <w:szCs w:val="20"/>
        </w:rPr>
        <w:t>(2, 'Dr. Strangelove', 1964, 'COMEDY', 4, 'PG', 4, 0, 5)</w:t>
      </w:r>
    </w:p>
    <w:p w14:paraId="514336A6" w14:textId="77777777" w:rsidR="00B3361E" w:rsidRPr="00B3361E" w:rsidRDefault="00B3361E" w:rsidP="00B3361E">
      <w:pPr>
        <w:rPr>
          <w:sz w:val="20"/>
          <w:szCs w:val="20"/>
        </w:rPr>
      </w:pPr>
      <w:r w:rsidRPr="00B3361E">
        <w:rPr>
          <w:sz w:val="20"/>
          <w:szCs w:val="20"/>
        </w:rPr>
        <w:t>(3, 'Clockwork Orange', 1971, 'SCI FI', 4, 'R', 3, 0, 5)</w:t>
      </w:r>
    </w:p>
    <w:p w14:paraId="1A944D95" w14:textId="77777777" w:rsidR="00B3361E" w:rsidRPr="00B3361E" w:rsidRDefault="00B3361E" w:rsidP="00B3361E">
      <w:pPr>
        <w:rPr>
          <w:sz w:val="20"/>
          <w:szCs w:val="20"/>
        </w:rPr>
      </w:pPr>
      <w:r w:rsidRPr="00B3361E">
        <w:rPr>
          <w:sz w:val="20"/>
          <w:szCs w:val="20"/>
        </w:rPr>
        <w:t>(4, 'North by Northwest', 1959, 'SUSPEN', 4, 'PG', 1, 0, 2)</w:t>
      </w:r>
    </w:p>
    <w:p w14:paraId="46710759" w14:textId="77777777" w:rsidR="00B3361E" w:rsidRPr="00B3361E" w:rsidRDefault="00B3361E" w:rsidP="00B3361E">
      <w:pPr>
        <w:rPr>
          <w:sz w:val="20"/>
          <w:szCs w:val="20"/>
        </w:rPr>
      </w:pPr>
      <w:r w:rsidRPr="00B3361E">
        <w:rPr>
          <w:sz w:val="20"/>
          <w:szCs w:val="20"/>
        </w:rPr>
        <w:t>(5, 'Rope', 1948, 'SUSPEN', 3, 'NR', 0, 0, 2)</w:t>
      </w:r>
    </w:p>
    <w:p w14:paraId="7933C057" w14:textId="77777777" w:rsidR="00B3361E" w:rsidRPr="00B3361E" w:rsidRDefault="00B3361E" w:rsidP="00B3361E">
      <w:pPr>
        <w:rPr>
          <w:sz w:val="20"/>
          <w:szCs w:val="20"/>
        </w:rPr>
      </w:pPr>
      <w:r w:rsidRPr="00B3361E">
        <w:rPr>
          <w:sz w:val="20"/>
          <w:szCs w:val="20"/>
        </w:rPr>
        <w:t>(6, 'Psycho', 1960, 'HORROR', 4, 'PG', 3, 0, 2)</w:t>
      </w:r>
    </w:p>
    <w:p w14:paraId="5166AFBB" w14:textId="77777777" w:rsidR="00B3361E" w:rsidRPr="00B3361E" w:rsidRDefault="00B3361E" w:rsidP="00B3361E">
      <w:pPr>
        <w:rPr>
          <w:sz w:val="20"/>
          <w:szCs w:val="20"/>
        </w:rPr>
      </w:pPr>
      <w:r w:rsidRPr="00B3361E">
        <w:rPr>
          <w:sz w:val="20"/>
          <w:szCs w:val="20"/>
        </w:rPr>
        <w:t>(7, 'Interiors', 1978, 'DRAMA', 3, 'PG', 3, 0, 1)</w:t>
      </w:r>
    </w:p>
    <w:p w14:paraId="6B7088F3" w14:textId="77777777" w:rsidR="00B3361E" w:rsidRPr="00B3361E" w:rsidRDefault="00B3361E" w:rsidP="00B3361E">
      <w:pPr>
        <w:rPr>
          <w:sz w:val="20"/>
          <w:szCs w:val="20"/>
        </w:rPr>
      </w:pPr>
      <w:r w:rsidRPr="00B3361E">
        <w:rPr>
          <w:sz w:val="20"/>
          <w:szCs w:val="20"/>
        </w:rPr>
        <w:t>(8, 'The Birds', 1963, 'HORROR', 3, 'NR', 0, 0, 2)</w:t>
      </w:r>
    </w:p>
    <w:p w14:paraId="5742C152" w14:textId="77777777" w:rsidR="00B3361E" w:rsidRPr="00B3361E" w:rsidRDefault="00B3361E" w:rsidP="00B3361E">
      <w:pPr>
        <w:rPr>
          <w:sz w:val="20"/>
          <w:szCs w:val="20"/>
        </w:rPr>
      </w:pPr>
      <w:r w:rsidRPr="00B3361E">
        <w:rPr>
          <w:sz w:val="20"/>
          <w:szCs w:val="20"/>
        </w:rPr>
        <w:t>(9, 'Samson and Delilah', 1949, 'RELIGI', 2, 'NR', 1, 0, 3)</w:t>
      </w:r>
    </w:p>
    <w:p w14:paraId="36FF481F" w14:textId="77777777" w:rsidR="00B3361E" w:rsidRPr="00B3361E" w:rsidRDefault="00B3361E" w:rsidP="00B3361E">
      <w:pPr>
        <w:rPr>
          <w:sz w:val="20"/>
          <w:szCs w:val="20"/>
        </w:rPr>
      </w:pPr>
      <w:r w:rsidRPr="00B3361E">
        <w:rPr>
          <w:sz w:val="20"/>
          <w:szCs w:val="20"/>
        </w:rPr>
        <w:t>(10, "Guess Who's Coming to Dinner", 1967, 'COMEDY', 3, 'NR', 6, 2, 4)</w:t>
      </w:r>
    </w:p>
    <w:p w14:paraId="7A7EA539" w14:textId="77777777" w:rsidR="00B3361E" w:rsidRPr="00B3361E" w:rsidRDefault="00B3361E" w:rsidP="00B3361E">
      <w:pPr>
        <w:rPr>
          <w:sz w:val="20"/>
          <w:szCs w:val="20"/>
        </w:rPr>
      </w:pPr>
      <w:r w:rsidRPr="00B3361E">
        <w:rPr>
          <w:sz w:val="20"/>
          <w:szCs w:val="20"/>
        </w:rPr>
        <w:t>(11, 'Manhattan', 1979, 'COMEDY', 4, 'R', 2, 0, 1)</w:t>
      </w:r>
    </w:p>
    <w:p w14:paraId="67958559" w14:textId="77777777" w:rsidR="00B3361E" w:rsidRPr="00B3361E" w:rsidRDefault="00B3361E" w:rsidP="00B3361E">
      <w:pPr>
        <w:rPr>
          <w:sz w:val="20"/>
          <w:szCs w:val="20"/>
        </w:rPr>
      </w:pPr>
      <w:r w:rsidRPr="00B3361E">
        <w:rPr>
          <w:sz w:val="20"/>
          <w:szCs w:val="20"/>
        </w:rPr>
        <w:t>(12, 'Vertigo', 1958, 'SUSPEN', 4, 'NR', 0, 0, 2)</w:t>
      </w:r>
    </w:p>
    <w:p w14:paraId="6E299B18" w14:textId="77777777" w:rsidR="00B3361E" w:rsidRPr="00B3361E" w:rsidRDefault="00B3361E" w:rsidP="00B3361E">
      <w:pPr>
        <w:rPr>
          <w:sz w:val="20"/>
          <w:szCs w:val="20"/>
        </w:rPr>
      </w:pPr>
      <w:r w:rsidRPr="00B3361E">
        <w:rPr>
          <w:sz w:val="20"/>
          <w:szCs w:val="20"/>
        </w:rPr>
        <w:t>(13, 'Judgment at Nuremberg', 1961, 'DRAMA', 3, 'NR', 6, 2, 4)</w:t>
      </w:r>
    </w:p>
    <w:p w14:paraId="4D2FD9E9" w14:textId="77777777" w:rsidR="00B3361E" w:rsidRPr="00B3361E" w:rsidRDefault="00B3361E" w:rsidP="00B3361E">
      <w:pPr>
        <w:rPr>
          <w:sz w:val="20"/>
          <w:szCs w:val="20"/>
        </w:rPr>
      </w:pPr>
      <w:r w:rsidRPr="00B3361E">
        <w:rPr>
          <w:sz w:val="20"/>
          <w:szCs w:val="20"/>
        </w:rPr>
        <w:t>(14, '2001', 1968, 'SCI FI', 4, 'G', 2, 0, 5)</w:t>
      </w:r>
    </w:p>
    <w:p w14:paraId="3FC79297" w14:textId="77777777" w:rsidR="00B3361E" w:rsidRPr="00B3361E" w:rsidRDefault="00B3361E" w:rsidP="00B3361E">
      <w:pPr>
        <w:rPr>
          <w:sz w:val="20"/>
          <w:szCs w:val="20"/>
        </w:rPr>
      </w:pPr>
      <w:r w:rsidRPr="00B3361E">
        <w:rPr>
          <w:sz w:val="20"/>
          <w:szCs w:val="20"/>
        </w:rPr>
        <w:t>(15, 'The Man with the Golden Arm', 1955, 'DRAMA', 3, 'NR', 1, 0, 6)</w:t>
      </w:r>
    </w:p>
    <w:p w14:paraId="664F879D" w14:textId="77777777" w:rsidR="00B3361E" w:rsidRPr="00B3361E" w:rsidRDefault="00B3361E" w:rsidP="00B3361E">
      <w:pPr>
        <w:rPr>
          <w:sz w:val="20"/>
          <w:szCs w:val="20"/>
        </w:rPr>
      </w:pPr>
      <w:r w:rsidRPr="00B3361E">
        <w:rPr>
          <w:sz w:val="20"/>
          <w:szCs w:val="20"/>
        </w:rPr>
        <w:t>(16, 'Anatomy of Murder', 1959, 'SUSPEN', 4, 'NR', 4, 0, 6)</w:t>
      </w:r>
    </w:p>
    <w:p w14:paraId="14128D4C" w14:textId="77777777" w:rsidR="00B3361E" w:rsidRPr="00B3361E" w:rsidRDefault="00B3361E" w:rsidP="00B3361E">
      <w:pPr>
        <w:rPr>
          <w:sz w:val="20"/>
          <w:szCs w:val="20"/>
        </w:rPr>
      </w:pPr>
      <w:r w:rsidRPr="00B3361E">
        <w:rPr>
          <w:sz w:val="20"/>
          <w:szCs w:val="20"/>
        </w:rPr>
        <w:t>(17, 'Inherit the Wind', 1960, 'DRAMA', 4, 'NR', 2, 0, 4)</w:t>
      </w:r>
    </w:p>
    <w:p w14:paraId="26C3485F" w14:textId="77777777" w:rsidR="00B3361E" w:rsidRPr="00B3361E" w:rsidRDefault="00B3361E" w:rsidP="00B3361E">
      <w:pPr>
        <w:rPr>
          <w:sz w:val="20"/>
          <w:szCs w:val="20"/>
        </w:rPr>
      </w:pPr>
      <w:r w:rsidRPr="00B3361E">
        <w:rPr>
          <w:sz w:val="20"/>
          <w:szCs w:val="20"/>
        </w:rPr>
        <w:t>(18, 'Laura', 1944, 'SUSPEN', 4, 'NR', 3, 1, 6)</w:t>
      </w:r>
    </w:p>
    <w:p w14:paraId="2CBC1AFC" w14:textId="77777777" w:rsidR="00B3361E" w:rsidRPr="00B3361E" w:rsidRDefault="00B3361E" w:rsidP="00B3361E">
      <w:pPr>
        <w:rPr>
          <w:sz w:val="20"/>
          <w:szCs w:val="20"/>
        </w:rPr>
      </w:pPr>
      <w:r w:rsidRPr="00B3361E">
        <w:rPr>
          <w:sz w:val="20"/>
          <w:szCs w:val="20"/>
        </w:rPr>
        <w:t>(19, 'The Ten Commandments', 1956, 'RELIGI', 3, 'NR', 1, 0, 3)</w:t>
      </w:r>
    </w:p>
    <w:p w14:paraId="47641169" w14:textId="77777777" w:rsidR="00B3361E" w:rsidRPr="00B3361E" w:rsidRDefault="00B3361E" w:rsidP="00B3361E">
      <w:pPr>
        <w:rPr>
          <w:sz w:val="20"/>
          <w:szCs w:val="20"/>
        </w:rPr>
      </w:pPr>
      <w:r w:rsidRPr="00B3361E">
        <w:rPr>
          <w:sz w:val="20"/>
          <w:szCs w:val="20"/>
        </w:rPr>
        <w:t>(20, 'The Moon is Blue', 1953, 'COMEDY', 2, 'NR', 1, 0, 6)</w:t>
      </w:r>
    </w:p>
    <w:p w14:paraId="64FCB725" w14:textId="77777777" w:rsidR="00B3361E" w:rsidRPr="00B3361E" w:rsidRDefault="00B3361E" w:rsidP="00B3361E">
      <w:pPr>
        <w:rPr>
          <w:sz w:val="20"/>
          <w:szCs w:val="20"/>
        </w:rPr>
      </w:pPr>
      <w:r w:rsidRPr="00B3361E">
        <w:rPr>
          <w:sz w:val="20"/>
          <w:szCs w:val="20"/>
        </w:rPr>
        <w:t>(21, 'Stagecoach', 1939, 'WESTER', 4, 'NR', 3, 1, 7)</w:t>
      </w:r>
    </w:p>
    <w:p w14:paraId="4E0AE3A7" w14:textId="77777777" w:rsidR="00B3361E" w:rsidRPr="00B3361E" w:rsidRDefault="00B3361E" w:rsidP="00B3361E">
      <w:pPr>
        <w:rPr>
          <w:sz w:val="20"/>
          <w:szCs w:val="20"/>
        </w:rPr>
      </w:pPr>
      <w:r w:rsidRPr="00B3361E">
        <w:rPr>
          <w:sz w:val="20"/>
          <w:szCs w:val="20"/>
        </w:rPr>
        <w:t>(22, 'Rear Window', 1954, 'SUSPEN', 4, 'NR', 1, 0, 2)</w:t>
      </w:r>
    </w:p>
    <w:p w14:paraId="12CC5603" w14:textId="77777777" w:rsidR="00B3361E" w:rsidRPr="00B3361E" w:rsidRDefault="00B3361E" w:rsidP="00B3361E">
      <w:pPr>
        <w:rPr>
          <w:sz w:val="20"/>
          <w:szCs w:val="20"/>
        </w:rPr>
      </w:pPr>
      <w:r w:rsidRPr="00B3361E">
        <w:rPr>
          <w:sz w:val="20"/>
          <w:szCs w:val="20"/>
        </w:rPr>
        <w:t>(23, 'Mogambo', 1953, 'WESTER', 3, 'NR', 2, 0, 7)</w:t>
      </w:r>
    </w:p>
    <w:p w14:paraId="440C6A7C" w14:textId="77777777" w:rsidR="00B3361E" w:rsidRPr="00B3361E" w:rsidRDefault="00B3361E" w:rsidP="00B3361E">
      <w:pPr>
        <w:rPr>
          <w:sz w:val="20"/>
          <w:szCs w:val="20"/>
        </w:rPr>
      </w:pPr>
      <w:r w:rsidRPr="00B3361E">
        <w:rPr>
          <w:sz w:val="20"/>
          <w:szCs w:val="20"/>
        </w:rPr>
        <w:t>(24, 'Grapes of Wrath', 1940, 'DRAMA', 4, 'NR', 4, 2, 7)</w:t>
      </w:r>
    </w:p>
    <w:p w14:paraId="2B5DF622" w14:textId="77777777" w:rsidR="00B3361E" w:rsidRPr="00B3361E" w:rsidRDefault="00B3361E" w:rsidP="00B3361E">
      <w:pPr>
        <w:rPr>
          <w:sz w:val="20"/>
          <w:szCs w:val="20"/>
        </w:rPr>
      </w:pPr>
    </w:p>
    <w:p w14:paraId="4EB83D15" w14:textId="77777777" w:rsidR="00B3361E" w:rsidRPr="00B3361E" w:rsidRDefault="00B3361E" w:rsidP="00B3361E">
      <w:pPr>
        <w:rPr>
          <w:sz w:val="20"/>
          <w:szCs w:val="20"/>
        </w:rPr>
      </w:pPr>
      <w:r w:rsidRPr="00B3361E">
        <w:rPr>
          <w:sz w:val="20"/>
          <w:szCs w:val="20"/>
        </w:rPr>
        <w:t>RESD-SQL output:</w:t>
      </w:r>
    </w:p>
    <w:p w14:paraId="0D0C3A74" w14:textId="77777777" w:rsidR="00B3361E" w:rsidRPr="00B3361E" w:rsidRDefault="00B3361E" w:rsidP="00B3361E">
      <w:pPr>
        <w:rPr>
          <w:sz w:val="20"/>
          <w:szCs w:val="20"/>
        </w:rPr>
      </w:pPr>
    </w:p>
    <w:p w14:paraId="292B363B" w14:textId="77777777" w:rsidR="00B3361E" w:rsidRPr="00B3361E" w:rsidRDefault="00B3361E" w:rsidP="00B3361E">
      <w:pPr>
        <w:rPr>
          <w:sz w:val="20"/>
          <w:szCs w:val="20"/>
        </w:rPr>
        <w:sectPr w:rsidR="00B3361E" w:rsidRPr="00B3361E" w:rsidSect="000233C4">
          <w:footerReference w:type="default" r:id="rId30"/>
          <w:pgSz w:w="11906" w:h="16838"/>
          <w:pgMar w:top="1440" w:right="1440" w:bottom="1440" w:left="1440" w:header="708" w:footer="708" w:gutter="0"/>
          <w:cols w:space="708"/>
          <w:docGrid w:linePitch="360"/>
        </w:sectPr>
      </w:pPr>
    </w:p>
    <w:p w14:paraId="79CC30D9" w14:textId="77777777" w:rsidR="00B3361E" w:rsidRPr="00B3361E" w:rsidRDefault="00B3361E" w:rsidP="00B3361E">
      <w:pPr>
        <w:rPr>
          <w:sz w:val="20"/>
          <w:szCs w:val="20"/>
        </w:rPr>
      </w:pPr>
      <w:r w:rsidRPr="00B3361E">
        <w:rPr>
          <w:sz w:val="20"/>
          <w:szCs w:val="20"/>
        </w:rPr>
        <w:t>('Annie Hall',)</w:t>
      </w:r>
    </w:p>
    <w:p w14:paraId="297AF69C" w14:textId="77777777" w:rsidR="00B3361E" w:rsidRPr="00B3361E" w:rsidRDefault="00B3361E" w:rsidP="00B3361E">
      <w:pPr>
        <w:rPr>
          <w:sz w:val="20"/>
          <w:szCs w:val="20"/>
        </w:rPr>
      </w:pPr>
      <w:r w:rsidRPr="00B3361E">
        <w:rPr>
          <w:sz w:val="20"/>
          <w:szCs w:val="20"/>
        </w:rPr>
        <w:t>('Dr. Strangelove',)</w:t>
      </w:r>
    </w:p>
    <w:p w14:paraId="6D538939" w14:textId="77777777" w:rsidR="00B3361E" w:rsidRPr="00B3361E" w:rsidRDefault="00B3361E" w:rsidP="00B3361E">
      <w:pPr>
        <w:rPr>
          <w:sz w:val="20"/>
          <w:szCs w:val="20"/>
        </w:rPr>
      </w:pPr>
      <w:r w:rsidRPr="00B3361E">
        <w:rPr>
          <w:sz w:val="20"/>
          <w:szCs w:val="20"/>
        </w:rPr>
        <w:t>('Clockwork Orange',)</w:t>
      </w:r>
    </w:p>
    <w:p w14:paraId="38C445A5" w14:textId="77777777" w:rsidR="00B3361E" w:rsidRPr="00B3361E" w:rsidRDefault="00B3361E" w:rsidP="00B3361E">
      <w:pPr>
        <w:rPr>
          <w:sz w:val="20"/>
          <w:szCs w:val="20"/>
        </w:rPr>
      </w:pPr>
      <w:r w:rsidRPr="00B3361E">
        <w:rPr>
          <w:sz w:val="20"/>
          <w:szCs w:val="20"/>
        </w:rPr>
        <w:t>('North by Northwest',)</w:t>
      </w:r>
    </w:p>
    <w:p w14:paraId="5CB0A12F" w14:textId="77777777" w:rsidR="00B3361E" w:rsidRPr="00B3361E" w:rsidRDefault="00B3361E" w:rsidP="00B3361E">
      <w:pPr>
        <w:rPr>
          <w:sz w:val="20"/>
          <w:szCs w:val="20"/>
        </w:rPr>
      </w:pPr>
      <w:r w:rsidRPr="00B3361E">
        <w:rPr>
          <w:sz w:val="20"/>
          <w:szCs w:val="20"/>
        </w:rPr>
        <w:t>('Rope',)</w:t>
      </w:r>
    </w:p>
    <w:p w14:paraId="7F246488" w14:textId="77777777" w:rsidR="00B3361E" w:rsidRPr="00B3361E" w:rsidRDefault="00B3361E" w:rsidP="00B3361E">
      <w:pPr>
        <w:rPr>
          <w:sz w:val="20"/>
          <w:szCs w:val="20"/>
        </w:rPr>
      </w:pPr>
      <w:r w:rsidRPr="00B3361E">
        <w:rPr>
          <w:sz w:val="20"/>
          <w:szCs w:val="20"/>
        </w:rPr>
        <w:t>('Psycho',)</w:t>
      </w:r>
    </w:p>
    <w:p w14:paraId="3231BB28" w14:textId="77777777" w:rsidR="00B3361E" w:rsidRPr="00B3361E" w:rsidRDefault="00B3361E" w:rsidP="00B3361E">
      <w:pPr>
        <w:rPr>
          <w:sz w:val="20"/>
          <w:szCs w:val="20"/>
        </w:rPr>
      </w:pPr>
      <w:r w:rsidRPr="00B3361E">
        <w:rPr>
          <w:sz w:val="20"/>
          <w:szCs w:val="20"/>
        </w:rPr>
        <w:t>('Interiors',)</w:t>
      </w:r>
    </w:p>
    <w:p w14:paraId="38E5A9D9" w14:textId="77777777" w:rsidR="00B3361E" w:rsidRPr="00B3361E" w:rsidRDefault="00B3361E" w:rsidP="00B3361E">
      <w:pPr>
        <w:rPr>
          <w:sz w:val="20"/>
          <w:szCs w:val="20"/>
        </w:rPr>
      </w:pPr>
      <w:r w:rsidRPr="00B3361E">
        <w:rPr>
          <w:sz w:val="20"/>
          <w:szCs w:val="20"/>
        </w:rPr>
        <w:t>('The Birds',)</w:t>
      </w:r>
    </w:p>
    <w:p w14:paraId="5DB1CC23" w14:textId="77777777" w:rsidR="00B3361E" w:rsidRPr="00B3361E" w:rsidRDefault="00B3361E" w:rsidP="00B3361E">
      <w:pPr>
        <w:rPr>
          <w:sz w:val="20"/>
          <w:szCs w:val="20"/>
        </w:rPr>
      </w:pPr>
      <w:r w:rsidRPr="00B3361E">
        <w:rPr>
          <w:sz w:val="20"/>
          <w:szCs w:val="20"/>
        </w:rPr>
        <w:t>('Samson and Delilah',)</w:t>
      </w:r>
    </w:p>
    <w:p w14:paraId="08F1408C" w14:textId="77777777" w:rsidR="00B3361E" w:rsidRPr="00B3361E" w:rsidRDefault="00B3361E" w:rsidP="00B3361E">
      <w:pPr>
        <w:rPr>
          <w:sz w:val="20"/>
          <w:szCs w:val="20"/>
        </w:rPr>
      </w:pPr>
      <w:r w:rsidRPr="00B3361E">
        <w:rPr>
          <w:sz w:val="20"/>
          <w:szCs w:val="20"/>
        </w:rPr>
        <w:t>("Guess Who's Coming to Dinner",)</w:t>
      </w:r>
    </w:p>
    <w:p w14:paraId="2A45E891" w14:textId="77777777" w:rsidR="00B3361E" w:rsidRPr="00B3361E" w:rsidRDefault="00B3361E" w:rsidP="00B3361E">
      <w:pPr>
        <w:rPr>
          <w:sz w:val="20"/>
          <w:szCs w:val="20"/>
        </w:rPr>
      </w:pPr>
      <w:r w:rsidRPr="00B3361E">
        <w:rPr>
          <w:sz w:val="20"/>
          <w:szCs w:val="20"/>
        </w:rPr>
        <w:t>('Manhattan',)</w:t>
      </w:r>
    </w:p>
    <w:p w14:paraId="56F7D4DF" w14:textId="77777777" w:rsidR="00B3361E" w:rsidRPr="00B3361E" w:rsidRDefault="00B3361E" w:rsidP="00B3361E">
      <w:pPr>
        <w:rPr>
          <w:sz w:val="20"/>
          <w:szCs w:val="20"/>
        </w:rPr>
      </w:pPr>
      <w:r w:rsidRPr="00B3361E">
        <w:rPr>
          <w:sz w:val="20"/>
          <w:szCs w:val="20"/>
        </w:rPr>
        <w:t>('Vertigo',)</w:t>
      </w:r>
    </w:p>
    <w:p w14:paraId="7CAE52D0" w14:textId="77777777" w:rsidR="00B3361E" w:rsidRPr="00B3361E" w:rsidRDefault="00B3361E" w:rsidP="00B3361E">
      <w:pPr>
        <w:rPr>
          <w:sz w:val="20"/>
          <w:szCs w:val="20"/>
        </w:rPr>
      </w:pPr>
      <w:r w:rsidRPr="00B3361E">
        <w:rPr>
          <w:sz w:val="20"/>
          <w:szCs w:val="20"/>
        </w:rPr>
        <w:t>('Judgment at Nuremberg',)</w:t>
      </w:r>
    </w:p>
    <w:p w14:paraId="46ABF3AB" w14:textId="77777777" w:rsidR="00B3361E" w:rsidRPr="00B3361E" w:rsidRDefault="00B3361E" w:rsidP="00B3361E">
      <w:pPr>
        <w:rPr>
          <w:sz w:val="20"/>
          <w:szCs w:val="20"/>
        </w:rPr>
      </w:pPr>
      <w:r w:rsidRPr="00B3361E">
        <w:rPr>
          <w:sz w:val="20"/>
          <w:szCs w:val="20"/>
        </w:rPr>
        <w:t>('2001',)</w:t>
      </w:r>
    </w:p>
    <w:p w14:paraId="4DAFB592" w14:textId="77777777" w:rsidR="00B3361E" w:rsidRPr="00B3361E" w:rsidRDefault="00B3361E" w:rsidP="00B3361E">
      <w:pPr>
        <w:rPr>
          <w:sz w:val="20"/>
          <w:szCs w:val="20"/>
        </w:rPr>
      </w:pPr>
      <w:r w:rsidRPr="00B3361E">
        <w:rPr>
          <w:sz w:val="20"/>
          <w:szCs w:val="20"/>
        </w:rPr>
        <w:t>('The Man with the Golden Arm',)</w:t>
      </w:r>
    </w:p>
    <w:p w14:paraId="68D582B2" w14:textId="77777777" w:rsidR="00B3361E" w:rsidRPr="00B3361E" w:rsidRDefault="00B3361E" w:rsidP="00B3361E">
      <w:pPr>
        <w:rPr>
          <w:sz w:val="20"/>
          <w:szCs w:val="20"/>
        </w:rPr>
      </w:pPr>
      <w:r w:rsidRPr="00B3361E">
        <w:rPr>
          <w:sz w:val="20"/>
          <w:szCs w:val="20"/>
        </w:rPr>
        <w:t>('Anatomy of Murder',)</w:t>
      </w:r>
    </w:p>
    <w:p w14:paraId="6203CCA4" w14:textId="77777777" w:rsidR="00B3361E" w:rsidRPr="00B3361E" w:rsidRDefault="00B3361E" w:rsidP="00B3361E">
      <w:pPr>
        <w:rPr>
          <w:sz w:val="20"/>
          <w:szCs w:val="20"/>
        </w:rPr>
      </w:pPr>
      <w:r w:rsidRPr="00B3361E">
        <w:rPr>
          <w:sz w:val="20"/>
          <w:szCs w:val="20"/>
        </w:rPr>
        <w:t>('Inherit the Wind',)</w:t>
      </w:r>
    </w:p>
    <w:p w14:paraId="46CE9196" w14:textId="77777777" w:rsidR="00B3361E" w:rsidRPr="00B3361E" w:rsidRDefault="00B3361E" w:rsidP="00B3361E">
      <w:pPr>
        <w:rPr>
          <w:sz w:val="20"/>
          <w:szCs w:val="20"/>
        </w:rPr>
      </w:pPr>
      <w:r w:rsidRPr="00B3361E">
        <w:rPr>
          <w:sz w:val="20"/>
          <w:szCs w:val="20"/>
        </w:rPr>
        <w:t>('Laura',)</w:t>
      </w:r>
    </w:p>
    <w:p w14:paraId="7DB3F171" w14:textId="77777777" w:rsidR="00B3361E" w:rsidRPr="00B3361E" w:rsidRDefault="00B3361E" w:rsidP="00B3361E">
      <w:pPr>
        <w:rPr>
          <w:sz w:val="20"/>
          <w:szCs w:val="20"/>
        </w:rPr>
      </w:pPr>
      <w:r w:rsidRPr="00B3361E">
        <w:rPr>
          <w:sz w:val="20"/>
          <w:szCs w:val="20"/>
        </w:rPr>
        <w:t>('The Ten Commandments',)</w:t>
      </w:r>
    </w:p>
    <w:p w14:paraId="7B4286F7" w14:textId="77777777" w:rsidR="00B3361E" w:rsidRPr="00B3361E" w:rsidRDefault="00B3361E" w:rsidP="00B3361E">
      <w:pPr>
        <w:rPr>
          <w:sz w:val="20"/>
          <w:szCs w:val="20"/>
        </w:rPr>
      </w:pPr>
      <w:r w:rsidRPr="00B3361E">
        <w:rPr>
          <w:sz w:val="20"/>
          <w:szCs w:val="20"/>
        </w:rPr>
        <w:t>('The Moon is Blue',)</w:t>
      </w:r>
    </w:p>
    <w:p w14:paraId="4240A8F1" w14:textId="77777777" w:rsidR="00B3361E" w:rsidRPr="00B3361E" w:rsidRDefault="00B3361E" w:rsidP="00B3361E">
      <w:pPr>
        <w:rPr>
          <w:sz w:val="20"/>
          <w:szCs w:val="20"/>
        </w:rPr>
      </w:pPr>
      <w:r w:rsidRPr="00B3361E">
        <w:rPr>
          <w:sz w:val="20"/>
          <w:szCs w:val="20"/>
        </w:rPr>
        <w:t>('Stagecoach',)</w:t>
      </w:r>
    </w:p>
    <w:p w14:paraId="459DFF17" w14:textId="77777777" w:rsidR="00B3361E" w:rsidRPr="00B3361E" w:rsidRDefault="00B3361E" w:rsidP="00B3361E">
      <w:pPr>
        <w:rPr>
          <w:sz w:val="20"/>
          <w:szCs w:val="20"/>
        </w:rPr>
      </w:pPr>
      <w:r w:rsidRPr="00B3361E">
        <w:rPr>
          <w:sz w:val="20"/>
          <w:szCs w:val="20"/>
        </w:rPr>
        <w:t>('Rear Window',)</w:t>
      </w:r>
    </w:p>
    <w:p w14:paraId="594FF184" w14:textId="77777777" w:rsidR="00B3361E" w:rsidRPr="00B3361E" w:rsidRDefault="00B3361E" w:rsidP="00B3361E">
      <w:pPr>
        <w:rPr>
          <w:sz w:val="20"/>
          <w:szCs w:val="20"/>
        </w:rPr>
      </w:pPr>
      <w:r w:rsidRPr="00B3361E">
        <w:rPr>
          <w:sz w:val="20"/>
          <w:szCs w:val="20"/>
        </w:rPr>
        <w:t>('Mogambo',)</w:t>
      </w:r>
    </w:p>
    <w:p w14:paraId="6AF13ED3" w14:textId="77777777" w:rsidR="00B3361E" w:rsidRPr="00B3361E" w:rsidRDefault="00B3361E" w:rsidP="00B3361E">
      <w:pPr>
        <w:rPr>
          <w:sz w:val="20"/>
          <w:szCs w:val="20"/>
        </w:rPr>
      </w:pPr>
      <w:r w:rsidRPr="00B3361E">
        <w:rPr>
          <w:sz w:val="20"/>
          <w:szCs w:val="20"/>
        </w:rPr>
        <w:t>('Grapes of Wrath',)</w:t>
      </w:r>
    </w:p>
    <w:p w14:paraId="440417BE" w14:textId="77777777" w:rsidR="00B3361E" w:rsidRPr="00B3361E" w:rsidRDefault="00B3361E" w:rsidP="00B3361E">
      <w:pPr>
        <w:rPr>
          <w:sz w:val="20"/>
          <w:szCs w:val="20"/>
        </w:rPr>
        <w:sectPr w:rsidR="00B3361E" w:rsidRPr="00B3361E" w:rsidSect="00AE5D06">
          <w:type w:val="continuous"/>
          <w:pgSz w:w="11906" w:h="16838"/>
          <w:pgMar w:top="1440" w:right="1440" w:bottom="1440" w:left="1440" w:header="708" w:footer="708" w:gutter="0"/>
          <w:cols w:num="2" w:space="708"/>
          <w:docGrid w:linePitch="360"/>
        </w:sectPr>
      </w:pPr>
    </w:p>
    <w:p w14:paraId="6C0FADDC" w14:textId="77777777" w:rsidR="00B3361E" w:rsidRPr="00B3361E" w:rsidRDefault="00B3361E" w:rsidP="00B3361E">
      <w:pPr>
        <w:rPr>
          <w:sz w:val="20"/>
          <w:szCs w:val="20"/>
        </w:rPr>
      </w:pPr>
    </w:p>
    <w:p w14:paraId="308DC8F5" w14:textId="77777777" w:rsidR="00B3361E" w:rsidRPr="00B3361E" w:rsidRDefault="00B3361E" w:rsidP="00B3361E">
      <w:pPr>
        <w:rPr>
          <w:sz w:val="20"/>
          <w:szCs w:val="20"/>
        </w:rPr>
      </w:pPr>
    </w:p>
    <w:p w14:paraId="4A63388B" w14:textId="77777777" w:rsidR="00B3361E" w:rsidRPr="00B3361E" w:rsidRDefault="00B3361E" w:rsidP="00B3361E">
      <w:pPr>
        <w:rPr>
          <w:sz w:val="20"/>
          <w:szCs w:val="20"/>
        </w:rPr>
      </w:pPr>
      <w:r w:rsidRPr="00B3361E">
        <w:rPr>
          <w:sz w:val="20"/>
          <w:szCs w:val="20"/>
        </w:rPr>
        <w:t>---------------------------------</w:t>
      </w:r>
    </w:p>
    <w:p w14:paraId="5B7D08A8" w14:textId="77777777" w:rsidR="00B3361E" w:rsidRPr="00B3361E" w:rsidRDefault="00B3361E" w:rsidP="00B3361E">
      <w:pPr>
        <w:rPr>
          <w:sz w:val="20"/>
          <w:szCs w:val="20"/>
        </w:rPr>
      </w:pPr>
      <w:r w:rsidRPr="00B3361E">
        <w:rPr>
          <w:sz w:val="20"/>
          <w:szCs w:val="20"/>
        </w:rPr>
        <w:t>Question: 1</w:t>
      </w:r>
    </w:p>
    <w:p w14:paraId="66C1FEE7" w14:textId="77777777" w:rsidR="00B3361E" w:rsidRPr="00B3361E" w:rsidRDefault="00B3361E" w:rsidP="00B3361E">
      <w:pPr>
        <w:rPr>
          <w:sz w:val="20"/>
          <w:szCs w:val="20"/>
        </w:rPr>
      </w:pPr>
      <w:r w:rsidRPr="00B3361E">
        <w:rPr>
          <w:sz w:val="20"/>
          <w:szCs w:val="20"/>
        </w:rPr>
        <w:t>Natural language question: Can you show me the movie titles?</w:t>
      </w:r>
    </w:p>
    <w:p w14:paraId="3B5CD702"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w:t>
      </w:r>
      <w:proofErr w:type="gramStart"/>
      <w:r w:rsidRPr="00B3361E">
        <w:rPr>
          <w:sz w:val="20"/>
          <w:szCs w:val="20"/>
        </w:rPr>
        <w:t>Movie;</w:t>
      </w:r>
      <w:proofErr w:type="gramEnd"/>
    </w:p>
    <w:p w14:paraId="73B14190"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MOVIE</w:t>
      </w:r>
    </w:p>
    <w:p w14:paraId="722D2958" w14:textId="77777777" w:rsidR="00B3361E" w:rsidRPr="00B3361E" w:rsidRDefault="00B3361E" w:rsidP="00B3361E">
      <w:pPr>
        <w:rPr>
          <w:sz w:val="20"/>
          <w:szCs w:val="20"/>
        </w:rPr>
      </w:pPr>
    </w:p>
    <w:p w14:paraId="499814DF" w14:textId="77777777" w:rsidR="00B3361E" w:rsidRPr="00B3361E" w:rsidRDefault="00B3361E" w:rsidP="00B3361E">
      <w:pPr>
        <w:rPr>
          <w:sz w:val="20"/>
          <w:szCs w:val="20"/>
        </w:rPr>
      </w:pPr>
      <w:r w:rsidRPr="00B3361E">
        <w:rPr>
          <w:sz w:val="20"/>
          <w:szCs w:val="20"/>
        </w:rPr>
        <w:t>Target output:</w:t>
      </w:r>
    </w:p>
    <w:p w14:paraId="6A658B3F" w14:textId="77777777" w:rsidR="00B3361E" w:rsidRPr="00B3361E" w:rsidRDefault="00B3361E" w:rsidP="00B3361E">
      <w:pPr>
        <w:rPr>
          <w:sz w:val="20"/>
          <w:szCs w:val="20"/>
        </w:rPr>
      </w:pPr>
    </w:p>
    <w:p w14:paraId="549BE0BA" w14:textId="77777777" w:rsidR="00B3361E" w:rsidRPr="00B3361E" w:rsidRDefault="00B3361E" w:rsidP="00B3361E">
      <w:pPr>
        <w:rPr>
          <w:sz w:val="20"/>
          <w:szCs w:val="20"/>
        </w:rPr>
        <w:sectPr w:rsidR="00B3361E" w:rsidRPr="00B3361E" w:rsidSect="00E25896">
          <w:type w:val="continuous"/>
          <w:pgSz w:w="11906" w:h="16838"/>
          <w:pgMar w:top="1440" w:right="1440" w:bottom="1440" w:left="1440" w:header="708" w:footer="708" w:gutter="0"/>
          <w:cols w:space="708"/>
          <w:docGrid w:linePitch="360"/>
        </w:sectPr>
      </w:pPr>
    </w:p>
    <w:p w14:paraId="7B092E89" w14:textId="77777777" w:rsidR="00B3361E" w:rsidRPr="00B3361E" w:rsidRDefault="00B3361E" w:rsidP="00B3361E">
      <w:pPr>
        <w:rPr>
          <w:sz w:val="20"/>
          <w:szCs w:val="20"/>
        </w:rPr>
      </w:pPr>
      <w:r w:rsidRPr="00B3361E">
        <w:rPr>
          <w:sz w:val="20"/>
          <w:szCs w:val="20"/>
        </w:rPr>
        <w:t>('Annie Hall',)</w:t>
      </w:r>
    </w:p>
    <w:p w14:paraId="2A4B3E59" w14:textId="77777777" w:rsidR="00B3361E" w:rsidRPr="00B3361E" w:rsidRDefault="00B3361E" w:rsidP="00B3361E">
      <w:pPr>
        <w:rPr>
          <w:sz w:val="20"/>
          <w:szCs w:val="20"/>
        </w:rPr>
      </w:pPr>
      <w:r w:rsidRPr="00B3361E">
        <w:rPr>
          <w:sz w:val="20"/>
          <w:szCs w:val="20"/>
        </w:rPr>
        <w:t>('Dr. Strangelove',)</w:t>
      </w:r>
    </w:p>
    <w:p w14:paraId="23A3AA7C" w14:textId="77777777" w:rsidR="00B3361E" w:rsidRPr="00B3361E" w:rsidRDefault="00B3361E" w:rsidP="00B3361E">
      <w:pPr>
        <w:rPr>
          <w:sz w:val="20"/>
          <w:szCs w:val="20"/>
        </w:rPr>
      </w:pPr>
      <w:r w:rsidRPr="00B3361E">
        <w:rPr>
          <w:sz w:val="20"/>
          <w:szCs w:val="20"/>
        </w:rPr>
        <w:t>('Clockwork Orange',)</w:t>
      </w:r>
    </w:p>
    <w:p w14:paraId="58D01BD4" w14:textId="77777777" w:rsidR="00B3361E" w:rsidRPr="00B3361E" w:rsidRDefault="00B3361E" w:rsidP="00B3361E">
      <w:pPr>
        <w:rPr>
          <w:sz w:val="20"/>
          <w:szCs w:val="20"/>
        </w:rPr>
      </w:pPr>
      <w:r w:rsidRPr="00B3361E">
        <w:rPr>
          <w:sz w:val="20"/>
          <w:szCs w:val="20"/>
        </w:rPr>
        <w:t>('North by Northwest',)</w:t>
      </w:r>
    </w:p>
    <w:p w14:paraId="42C88A7A" w14:textId="77777777" w:rsidR="00B3361E" w:rsidRPr="00B3361E" w:rsidRDefault="00B3361E" w:rsidP="00B3361E">
      <w:pPr>
        <w:rPr>
          <w:sz w:val="20"/>
          <w:szCs w:val="20"/>
        </w:rPr>
      </w:pPr>
      <w:r w:rsidRPr="00B3361E">
        <w:rPr>
          <w:sz w:val="20"/>
          <w:szCs w:val="20"/>
        </w:rPr>
        <w:t>('Rope',)</w:t>
      </w:r>
    </w:p>
    <w:p w14:paraId="22754AD5" w14:textId="77777777" w:rsidR="00B3361E" w:rsidRPr="00B3361E" w:rsidRDefault="00B3361E" w:rsidP="00B3361E">
      <w:pPr>
        <w:rPr>
          <w:sz w:val="20"/>
          <w:szCs w:val="20"/>
        </w:rPr>
      </w:pPr>
      <w:r w:rsidRPr="00B3361E">
        <w:rPr>
          <w:sz w:val="20"/>
          <w:szCs w:val="20"/>
        </w:rPr>
        <w:t>('Psycho',)</w:t>
      </w:r>
    </w:p>
    <w:p w14:paraId="08C47F0F" w14:textId="77777777" w:rsidR="00B3361E" w:rsidRPr="00B3361E" w:rsidRDefault="00B3361E" w:rsidP="00B3361E">
      <w:pPr>
        <w:rPr>
          <w:sz w:val="20"/>
          <w:szCs w:val="20"/>
        </w:rPr>
      </w:pPr>
      <w:r w:rsidRPr="00B3361E">
        <w:rPr>
          <w:sz w:val="20"/>
          <w:szCs w:val="20"/>
        </w:rPr>
        <w:t>('Interiors',)</w:t>
      </w:r>
    </w:p>
    <w:p w14:paraId="754B2655" w14:textId="77777777" w:rsidR="00B3361E" w:rsidRPr="00B3361E" w:rsidRDefault="00B3361E" w:rsidP="00B3361E">
      <w:pPr>
        <w:rPr>
          <w:sz w:val="20"/>
          <w:szCs w:val="20"/>
        </w:rPr>
      </w:pPr>
      <w:r w:rsidRPr="00B3361E">
        <w:rPr>
          <w:sz w:val="20"/>
          <w:szCs w:val="20"/>
        </w:rPr>
        <w:t>('The Birds',)</w:t>
      </w:r>
    </w:p>
    <w:p w14:paraId="5F0A7A72" w14:textId="77777777" w:rsidR="00B3361E" w:rsidRPr="00B3361E" w:rsidRDefault="00B3361E" w:rsidP="00B3361E">
      <w:pPr>
        <w:rPr>
          <w:sz w:val="20"/>
          <w:szCs w:val="20"/>
        </w:rPr>
      </w:pPr>
      <w:r w:rsidRPr="00B3361E">
        <w:rPr>
          <w:sz w:val="20"/>
          <w:szCs w:val="20"/>
        </w:rPr>
        <w:t>('Samson and Delilah',)</w:t>
      </w:r>
    </w:p>
    <w:p w14:paraId="30085316" w14:textId="77777777" w:rsidR="00B3361E" w:rsidRPr="00B3361E" w:rsidRDefault="00B3361E" w:rsidP="00B3361E">
      <w:pPr>
        <w:rPr>
          <w:sz w:val="20"/>
          <w:szCs w:val="20"/>
        </w:rPr>
      </w:pPr>
      <w:r w:rsidRPr="00B3361E">
        <w:rPr>
          <w:sz w:val="20"/>
          <w:szCs w:val="20"/>
        </w:rPr>
        <w:t>("Guess Who's Coming to Dinner",)</w:t>
      </w:r>
    </w:p>
    <w:p w14:paraId="4A684D81" w14:textId="77777777" w:rsidR="00B3361E" w:rsidRPr="00B3361E" w:rsidRDefault="00B3361E" w:rsidP="00B3361E">
      <w:pPr>
        <w:rPr>
          <w:sz w:val="20"/>
          <w:szCs w:val="20"/>
        </w:rPr>
      </w:pPr>
      <w:r w:rsidRPr="00B3361E">
        <w:rPr>
          <w:sz w:val="20"/>
          <w:szCs w:val="20"/>
        </w:rPr>
        <w:t>('Manhattan',)</w:t>
      </w:r>
    </w:p>
    <w:p w14:paraId="1E7237E4" w14:textId="77777777" w:rsidR="00B3361E" w:rsidRPr="00B3361E" w:rsidRDefault="00B3361E" w:rsidP="00B3361E">
      <w:pPr>
        <w:rPr>
          <w:sz w:val="20"/>
          <w:szCs w:val="20"/>
        </w:rPr>
      </w:pPr>
      <w:r w:rsidRPr="00B3361E">
        <w:rPr>
          <w:sz w:val="20"/>
          <w:szCs w:val="20"/>
        </w:rPr>
        <w:t>('Vertigo',)</w:t>
      </w:r>
    </w:p>
    <w:p w14:paraId="1ED6DA21" w14:textId="77777777" w:rsidR="00B3361E" w:rsidRPr="00B3361E" w:rsidRDefault="00B3361E" w:rsidP="00B3361E">
      <w:pPr>
        <w:rPr>
          <w:sz w:val="20"/>
          <w:szCs w:val="20"/>
        </w:rPr>
      </w:pPr>
      <w:r w:rsidRPr="00B3361E">
        <w:rPr>
          <w:sz w:val="20"/>
          <w:szCs w:val="20"/>
        </w:rPr>
        <w:t>('Judgment at Nuremberg',)</w:t>
      </w:r>
    </w:p>
    <w:p w14:paraId="337AF596" w14:textId="77777777" w:rsidR="00B3361E" w:rsidRPr="00B3361E" w:rsidRDefault="00B3361E" w:rsidP="00B3361E">
      <w:pPr>
        <w:rPr>
          <w:sz w:val="20"/>
          <w:szCs w:val="20"/>
        </w:rPr>
      </w:pPr>
      <w:r w:rsidRPr="00B3361E">
        <w:rPr>
          <w:sz w:val="20"/>
          <w:szCs w:val="20"/>
        </w:rPr>
        <w:t>('2001',)</w:t>
      </w:r>
    </w:p>
    <w:p w14:paraId="0F2C4DEB" w14:textId="77777777" w:rsidR="00B3361E" w:rsidRPr="00B3361E" w:rsidRDefault="00B3361E" w:rsidP="00B3361E">
      <w:pPr>
        <w:rPr>
          <w:sz w:val="20"/>
          <w:szCs w:val="20"/>
        </w:rPr>
      </w:pPr>
      <w:r w:rsidRPr="00B3361E">
        <w:rPr>
          <w:sz w:val="20"/>
          <w:szCs w:val="20"/>
        </w:rPr>
        <w:t>('The Man with the Golden Arm',)</w:t>
      </w:r>
    </w:p>
    <w:p w14:paraId="31B5DC5B" w14:textId="77777777" w:rsidR="00B3361E" w:rsidRPr="00B3361E" w:rsidRDefault="00B3361E" w:rsidP="00B3361E">
      <w:pPr>
        <w:rPr>
          <w:sz w:val="20"/>
          <w:szCs w:val="20"/>
        </w:rPr>
      </w:pPr>
      <w:r w:rsidRPr="00B3361E">
        <w:rPr>
          <w:sz w:val="20"/>
          <w:szCs w:val="20"/>
        </w:rPr>
        <w:t>('Anatomy of Murder',)</w:t>
      </w:r>
    </w:p>
    <w:p w14:paraId="28D35A70" w14:textId="77777777" w:rsidR="00B3361E" w:rsidRPr="00B3361E" w:rsidRDefault="00B3361E" w:rsidP="00B3361E">
      <w:pPr>
        <w:rPr>
          <w:sz w:val="20"/>
          <w:szCs w:val="20"/>
        </w:rPr>
      </w:pPr>
      <w:r w:rsidRPr="00B3361E">
        <w:rPr>
          <w:sz w:val="20"/>
          <w:szCs w:val="20"/>
        </w:rPr>
        <w:t>('Inherit the Wind',)</w:t>
      </w:r>
    </w:p>
    <w:p w14:paraId="4F414A30" w14:textId="77777777" w:rsidR="00B3361E" w:rsidRPr="00B3361E" w:rsidRDefault="00B3361E" w:rsidP="00B3361E">
      <w:pPr>
        <w:rPr>
          <w:sz w:val="20"/>
          <w:szCs w:val="20"/>
        </w:rPr>
      </w:pPr>
      <w:r w:rsidRPr="00B3361E">
        <w:rPr>
          <w:sz w:val="20"/>
          <w:szCs w:val="20"/>
        </w:rPr>
        <w:t>('Laura',)</w:t>
      </w:r>
    </w:p>
    <w:p w14:paraId="16C7E291" w14:textId="77777777" w:rsidR="00B3361E" w:rsidRPr="00B3361E" w:rsidRDefault="00B3361E" w:rsidP="00B3361E">
      <w:pPr>
        <w:rPr>
          <w:sz w:val="20"/>
          <w:szCs w:val="20"/>
        </w:rPr>
      </w:pPr>
      <w:r w:rsidRPr="00B3361E">
        <w:rPr>
          <w:sz w:val="20"/>
          <w:szCs w:val="20"/>
        </w:rPr>
        <w:t>('The Ten Commandments',)</w:t>
      </w:r>
    </w:p>
    <w:p w14:paraId="0D4B80F6" w14:textId="77777777" w:rsidR="00B3361E" w:rsidRPr="00B3361E" w:rsidRDefault="00B3361E" w:rsidP="00B3361E">
      <w:pPr>
        <w:rPr>
          <w:sz w:val="20"/>
          <w:szCs w:val="20"/>
        </w:rPr>
      </w:pPr>
      <w:r w:rsidRPr="00B3361E">
        <w:rPr>
          <w:sz w:val="20"/>
          <w:szCs w:val="20"/>
        </w:rPr>
        <w:t>('The Moon is Blue',)</w:t>
      </w:r>
    </w:p>
    <w:p w14:paraId="249F1E42" w14:textId="77777777" w:rsidR="00B3361E" w:rsidRPr="00B3361E" w:rsidRDefault="00B3361E" w:rsidP="00B3361E">
      <w:pPr>
        <w:rPr>
          <w:sz w:val="20"/>
          <w:szCs w:val="20"/>
        </w:rPr>
      </w:pPr>
      <w:r w:rsidRPr="00B3361E">
        <w:rPr>
          <w:sz w:val="20"/>
          <w:szCs w:val="20"/>
        </w:rPr>
        <w:t>('Stagecoach',)</w:t>
      </w:r>
    </w:p>
    <w:p w14:paraId="075888FF" w14:textId="77777777" w:rsidR="00B3361E" w:rsidRPr="00B3361E" w:rsidRDefault="00B3361E" w:rsidP="00B3361E">
      <w:pPr>
        <w:rPr>
          <w:sz w:val="20"/>
          <w:szCs w:val="20"/>
        </w:rPr>
      </w:pPr>
      <w:r w:rsidRPr="00B3361E">
        <w:rPr>
          <w:sz w:val="20"/>
          <w:szCs w:val="20"/>
        </w:rPr>
        <w:t>('Rear Window',)</w:t>
      </w:r>
    </w:p>
    <w:p w14:paraId="6A8C48E5" w14:textId="77777777" w:rsidR="00B3361E" w:rsidRPr="00B3361E" w:rsidRDefault="00B3361E" w:rsidP="00B3361E">
      <w:pPr>
        <w:rPr>
          <w:sz w:val="20"/>
          <w:szCs w:val="20"/>
        </w:rPr>
      </w:pPr>
      <w:r w:rsidRPr="00B3361E">
        <w:rPr>
          <w:sz w:val="20"/>
          <w:szCs w:val="20"/>
        </w:rPr>
        <w:t>('Mogambo',)</w:t>
      </w:r>
    </w:p>
    <w:p w14:paraId="22D5641E" w14:textId="77777777" w:rsidR="00B3361E" w:rsidRPr="00B3361E" w:rsidRDefault="00B3361E" w:rsidP="00B3361E">
      <w:pPr>
        <w:rPr>
          <w:sz w:val="20"/>
          <w:szCs w:val="20"/>
        </w:rPr>
      </w:pPr>
      <w:r w:rsidRPr="00B3361E">
        <w:rPr>
          <w:sz w:val="20"/>
          <w:szCs w:val="20"/>
        </w:rPr>
        <w:t>('Grapes of Wrath',)</w:t>
      </w:r>
    </w:p>
    <w:p w14:paraId="6F6E8E17" w14:textId="77777777" w:rsidR="00B3361E" w:rsidRPr="00B3361E" w:rsidRDefault="00B3361E" w:rsidP="00B3361E">
      <w:pPr>
        <w:rPr>
          <w:sz w:val="20"/>
          <w:szCs w:val="20"/>
        </w:rPr>
        <w:sectPr w:rsidR="00B3361E" w:rsidRPr="00B3361E" w:rsidSect="00E25896">
          <w:type w:val="continuous"/>
          <w:pgSz w:w="11906" w:h="16838"/>
          <w:pgMar w:top="1440" w:right="1440" w:bottom="1440" w:left="1440" w:header="708" w:footer="708" w:gutter="0"/>
          <w:cols w:num="2" w:space="708"/>
          <w:docGrid w:linePitch="360"/>
        </w:sectPr>
      </w:pPr>
    </w:p>
    <w:p w14:paraId="7F4DF539" w14:textId="77777777" w:rsidR="00B3361E" w:rsidRPr="00B3361E" w:rsidRDefault="00B3361E" w:rsidP="00B3361E">
      <w:pPr>
        <w:rPr>
          <w:sz w:val="20"/>
          <w:szCs w:val="20"/>
        </w:rPr>
      </w:pPr>
    </w:p>
    <w:p w14:paraId="6CC5890F"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7128004E" w14:textId="77777777" w:rsidR="00B3361E" w:rsidRPr="00B3361E" w:rsidRDefault="00B3361E" w:rsidP="00B3361E">
      <w:pPr>
        <w:rPr>
          <w:sz w:val="20"/>
          <w:szCs w:val="20"/>
        </w:rPr>
      </w:pPr>
    </w:p>
    <w:p w14:paraId="26A093EB" w14:textId="77777777" w:rsidR="00B3361E" w:rsidRPr="00B3361E" w:rsidRDefault="00B3361E" w:rsidP="00B3361E">
      <w:pPr>
        <w:rPr>
          <w:sz w:val="20"/>
          <w:szCs w:val="20"/>
        </w:rPr>
        <w:sectPr w:rsidR="00B3361E" w:rsidRPr="00B3361E" w:rsidSect="00E25896">
          <w:type w:val="continuous"/>
          <w:pgSz w:w="11906" w:h="16838"/>
          <w:pgMar w:top="1440" w:right="1440" w:bottom="1440" w:left="1440" w:header="708" w:footer="708" w:gutter="0"/>
          <w:cols w:space="708"/>
          <w:docGrid w:linePitch="360"/>
        </w:sectPr>
      </w:pPr>
    </w:p>
    <w:p w14:paraId="79576147" w14:textId="77777777" w:rsidR="00B3361E" w:rsidRPr="00B3361E" w:rsidRDefault="00B3361E" w:rsidP="00B3361E">
      <w:pPr>
        <w:rPr>
          <w:sz w:val="20"/>
          <w:szCs w:val="20"/>
        </w:rPr>
      </w:pPr>
      <w:r w:rsidRPr="00B3361E">
        <w:rPr>
          <w:sz w:val="20"/>
          <w:szCs w:val="20"/>
        </w:rPr>
        <w:t>('Annie Hall',)</w:t>
      </w:r>
    </w:p>
    <w:p w14:paraId="283BE8DD" w14:textId="77777777" w:rsidR="00B3361E" w:rsidRPr="00B3361E" w:rsidRDefault="00B3361E" w:rsidP="00B3361E">
      <w:pPr>
        <w:rPr>
          <w:sz w:val="20"/>
          <w:szCs w:val="20"/>
        </w:rPr>
      </w:pPr>
      <w:r w:rsidRPr="00B3361E">
        <w:rPr>
          <w:sz w:val="20"/>
          <w:szCs w:val="20"/>
        </w:rPr>
        <w:t>('Dr. Strangelove',)</w:t>
      </w:r>
    </w:p>
    <w:p w14:paraId="1D613ABB" w14:textId="77777777" w:rsidR="00B3361E" w:rsidRPr="00B3361E" w:rsidRDefault="00B3361E" w:rsidP="00B3361E">
      <w:pPr>
        <w:rPr>
          <w:sz w:val="20"/>
          <w:szCs w:val="20"/>
        </w:rPr>
      </w:pPr>
      <w:r w:rsidRPr="00B3361E">
        <w:rPr>
          <w:sz w:val="20"/>
          <w:szCs w:val="20"/>
        </w:rPr>
        <w:t>('Clockwork Orange',)</w:t>
      </w:r>
    </w:p>
    <w:p w14:paraId="3616E69C" w14:textId="77777777" w:rsidR="00B3361E" w:rsidRPr="00B3361E" w:rsidRDefault="00B3361E" w:rsidP="00B3361E">
      <w:pPr>
        <w:rPr>
          <w:sz w:val="20"/>
          <w:szCs w:val="20"/>
        </w:rPr>
      </w:pPr>
      <w:r w:rsidRPr="00B3361E">
        <w:rPr>
          <w:sz w:val="20"/>
          <w:szCs w:val="20"/>
        </w:rPr>
        <w:t>('North by Northwest',)</w:t>
      </w:r>
    </w:p>
    <w:p w14:paraId="2799BDDF" w14:textId="77777777" w:rsidR="00B3361E" w:rsidRPr="00B3361E" w:rsidRDefault="00B3361E" w:rsidP="00B3361E">
      <w:pPr>
        <w:rPr>
          <w:sz w:val="20"/>
          <w:szCs w:val="20"/>
        </w:rPr>
      </w:pPr>
      <w:r w:rsidRPr="00B3361E">
        <w:rPr>
          <w:sz w:val="20"/>
          <w:szCs w:val="20"/>
        </w:rPr>
        <w:t>('Rope',)</w:t>
      </w:r>
    </w:p>
    <w:p w14:paraId="5015EDA0" w14:textId="77777777" w:rsidR="00B3361E" w:rsidRPr="00B3361E" w:rsidRDefault="00B3361E" w:rsidP="00B3361E">
      <w:pPr>
        <w:rPr>
          <w:sz w:val="20"/>
          <w:szCs w:val="20"/>
        </w:rPr>
      </w:pPr>
      <w:r w:rsidRPr="00B3361E">
        <w:rPr>
          <w:sz w:val="20"/>
          <w:szCs w:val="20"/>
        </w:rPr>
        <w:t>('Psycho',)</w:t>
      </w:r>
    </w:p>
    <w:p w14:paraId="7449F641" w14:textId="77777777" w:rsidR="00B3361E" w:rsidRPr="00B3361E" w:rsidRDefault="00B3361E" w:rsidP="00B3361E">
      <w:pPr>
        <w:rPr>
          <w:sz w:val="20"/>
          <w:szCs w:val="20"/>
        </w:rPr>
      </w:pPr>
      <w:r w:rsidRPr="00B3361E">
        <w:rPr>
          <w:sz w:val="20"/>
          <w:szCs w:val="20"/>
        </w:rPr>
        <w:t>('Interiors',)</w:t>
      </w:r>
    </w:p>
    <w:p w14:paraId="5479015D" w14:textId="77777777" w:rsidR="00B3361E" w:rsidRPr="00B3361E" w:rsidRDefault="00B3361E" w:rsidP="00B3361E">
      <w:pPr>
        <w:rPr>
          <w:sz w:val="20"/>
          <w:szCs w:val="20"/>
        </w:rPr>
      </w:pPr>
      <w:r w:rsidRPr="00B3361E">
        <w:rPr>
          <w:sz w:val="20"/>
          <w:szCs w:val="20"/>
        </w:rPr>
        <w:t>('The Birds',)</w:t>
      </w:r>
    </w:p>
    <w:p w14:paraId="41364066" w14:textId="77777777" w:rsidR="00B3361E" w:rsidRPr="00B3361E" w:rsidRDefault="00B3361E" w:rsidP="00B3361E">
      <w:pPr>
        <w:rPr>
          <w:sz w:val="20"/>
          <w:szCs w:val="20"/>
        </w:rPr>
      </w:pPr>
      <w:r w:rsidRPr="00B3361E">
        <w:rPr>
          <w:sz w:val="20"/>
          <w:szCs w:val="20"/>
        </w:rPr>
        <w:t>('Samson and Delilah',)</w:t>
      </w:r>
    </w:p>
    <w:p w14:paraId="59516D4F" w14:textId="77777777" w:rsidR="00B3361E" w:rsidRPr="00B3361E" w:rsidRDefault="00B3361E" w:rsidP="00B3361E">
      <w:pPr>
        <w:rPr>
          <w:sz w:val="20"/>
          <w:szCs w:val="20"/>
        </w:rPr>
      </w:pPr>
      <w:r w:rsidRPr="00B3361E">
        <w:rPr>
          <w:sz w:val="20"/>
          <w:szCs w:val="20"/>
        </w:rPr>
        <w:t>("Guess Who's Coming to Dinner",)</w:t>
      </w:r>
    </w:p>
    <w:p w14:paraId="23DB4AE4" w14:textId="77777777" w:rsidR="00B3361E" w:rsidRPr="00B3361E" w:rsidRDefault="00B3361E" w:rsidP="00B3361E">
      <w:pPr>
        <w:rPr>
          <w:sz w:val="20"/>
          <w:szCs w:val="20"/>
        </w:rPr>
      </w:pPr>
      <w:r w:rsidRPr="00B3361E">
        <w:rPr>
          <w:sz w:val="20"/>
          <w:szCs w:val="20"/>
        </w:rPr>
        <w:t>('Manhattan',)</w:t>
      </w:r>
    </w:p>
    <w:p w14:paraId="2ED4C27A" w14:textId="77777777" w:rsidR="00B3361E" w:rsidRPr="00B3361E" w:rsidRDefault="00B3361E" w:rsidP="00B3361E">
      <w:pPr>
        <w:rPr>
          <w:sz w:val="20"/>
          <w:szCs w:val="20"/>
        </w:rPr>
      </w:pPr>
      <w:r w:rsidRPr="00B3361E">
        <w:rPr>
          <w:sz w:val="20"/>
          <w:szCs w:val="20"/>
        </w:rPr>
        <w:t>('Vertigo',)</w:t>
      </w:r>
    </w:p>
    <w:p w14:paraId="33359E42" w14:textId="77777777" w:rsidR="00B3361E" w:rsidRPr="00B3361E" w:rsidRDefault="00B3361E" w:rsidP="00B3361E">
      <w:pPr>
        <w:rPr>
          <w:sz w:val="20"/>
          <w:szCs w:val="20"/>
        </w:rPr>
      </w:pPr>
      <w:r w:rsidRPr="00B3361E">
        <w:rPr>
          <w:sz w:val="20"/>
          <w:szCs w:val="20"/>
        </w:rPr>
        <w:t>('Judgment at Nuremberg',)</w:t>
      </w:r>
    </w:p>
    <w:p w14:paraId="2B051EF2" w14:textId="77777777" w:rsidR="00B3361E" w:rsidRPr="00B3361E" w:rsidRDefault="00B3361E" w:rsidP="00B3361E">
      <w:pPr>
        <w:rPr>
          <w:sz w:val="20"/>
          <w:szCs w:val="20"/>
        </w:rPr>
      </w:pPr>
      <w:r w:rsidRPr="00B3361E">
        <w:rPr>
          <w:sz w:val="20"/>
          <w:szCs w:val="20"/>
        </w:rPr>
        <w:t>('2001',)</w:t>
      </w:r>
    </w:p>
    <w:p w14:paraId="7E810300" w14:textId="77777777" w:rsidR="00B3361E" w:rsidRPr="00B3361E" w:rsidRDefault="00B3361E" w:rsidP="00B3361E">
      <w:pPr>
        <w:rPr>
          <w:sz w:val="20"/>
          <w:szCs w:val="20"/>
        </w:rPr>
      </w:pPr>
      <w:r w:rsidRPr="00B3361E">
        <w:rPr>
          <w:sz w:val="20"/>
          <w:szCs w:val="20"/>
        </w:rPr>
        <w:t>('The Man with the Golden Arm',)</w:t>
      </w:r>
    </w:p>
    <w:p w14:paraId="365D1614" w14:textId="77777777" w:rsidR="00B3361E" w:rsidRPr="00B3361E" w:rsidRDefault="00B3361E" w:rsidP="00B3361E">
      <w:pPr>
        <w:rPr>
          <w:sz w:val="20"/>
          <w:szCs w:val="20"/>
        </w:rPr>
      </w:pPr>
      <w:r w:rsidRPr="00B3361E">
        <w:rPr>
          <w:sz w:val="20"/>
          <w:szCs w:val="20"/>
        </w:rPr>
        <w:t>('Anatomy of Murder',)</w:t>
      </w:r>
    </w:p>
    <w:p w14:paraId="2C24D981" w14:textId="77777777" w:rsidR="00B3361E" w:rsidRPr="00B3361E" w:rsidRDefault="00B3361E" w:rsidP="00B3361E">
      <w:pPr>
        <w:rPr>
          <w:sz w:val="20"/>
          <w:szCs w:val="20"/>
        </w:rPr>
      </w:pPr>
      <w:r w:rsidRPr="00B3361E">
        <w:rPr>
          <w:sz w:val="20"/>
          <w:szCs w:val="20"/>
        </w:rPr>
        <w:t>('Inherit the Wind',)</w:t>
      </w:r>
    </w:p>
    <w:p w14:paraId="1CB8F458" w14:textId="77777777" w:rsidR="00B3361E" w:rsidRPr="00B3361E" w:rsidRDefault="00B3361E" w:rsidP="00B3361E">
      <w:pPr>
        <w:rPr>
          <w:sz w:val="20"/>
          <w:szCs w:val="20"/>
        </w:rPr>
      </w:pPr>
      <w:r w:rsidRPr="00B3361E">
        <w:rPr>
          <w:sz w:val="20"/>
          <w:szCs w:val="20"/>
        </w:rPr>
        <w:t>('Laura',)</w:t>
      </w:r>
    </w:p>
    <w:p w14:paraId="7E829C92" w14:textId="77777777" w:rsidR="00B3361E" w:rsidRPr="00B3361E" w:rsidRDefault="00B3361E" w:rsidP="00B3361E">
      <w:pPr>
        <w:rPr>
          <w:sz w:val="20"/>
          <w:szCs w:val="20"/>
        </w:rPr>
      </w:pPr>
      <w:r w:rsidRPr="00B3361E">
        <w:rPr>
          <w:sz w:val="20"/>
          <w:szCs w:val="20"/>
        </w:rPr>
        <w:t>('The Ten Commandments',)</w:t>
      </w:r>
    </w:p>
    <w:p w14:paraId="73BD8D9D" w14:textId="77777777" w:rsidR="00B3361E" w:rsidRPr="00B3361E" w:rsidRDefault="00B3361E" w:rsidP="00B3361E">
      <w:pPr>
        <w:rPr>
          <w:sz w:val="20"/>
          <w:szCs w:val="20"/>
        </w:rPr>
      </w:pPr>
      <w:r w:rsidRPr="00B3361E">
        <w:rPr>
          <w:sz w:val="20"/>
          <w:szCs w:val="20"/>
        </w:rPr>
        <w:t>('The Moon is Blue',)</w:t>
      </w:r>
    </w:p>
    <w:p w14:paraId="49EEB48C" w14:textId="77777777" w:rsidR="00B3361E" w:rsidRPr="00B3361E" w:rsidRDefault="00B3361E" w:rsidP="00B3361E">
      <w:pPr>
        <w:rPr>
          <w:sz w:val="20"/>
          <w:szCs w:val="20"/>
        </w:rPr>
      </w:pPr>
      <w:r w:rsidRPr="00B3361E">
        <w:rPr>
          <w:sz w:val="20"/>
          <w:szCs w:val="20"/>
        </w:rPr>
        <w:t>('Stagecoach',)</w:t>
      </w:r>
    </w:p>
    <w:p w14:paraId="65914A14" w14:textId="77777777" w:rsidR="00B3361E" w:rsidRPr="00B3361E" w:rsidRDefault="00B3361E" w:rsidP="00B3361E">
      <w:pPr>
        <w:rPr>
          <w:sz w:val="20"/>
          <w:szCs w:val="20"/>
        </w:rPr>
      </w:pPr>
      <w:r w:rsidRPr="00B3361E">
        <w:rPr>
          <w:sz w:val="20"/>
          <w:szCs w:val="20"/>
        </w:rPr>
        <w:t>('Rear Window',)</w:t>
      </w:r>
    </w:p>
    <w:p w14:paraId="11D3DEB3" w14:textId="77777777" w:rsidR="00B3361E" w:rsidRPr="00B3361E" w:rsidRDefault="00B3361E" w:rsidP="00B3361E">
      <w:pPr>
        <w:rPr>
          <w:sz w:val="20"/>
          <w:szCs w:val="20"/>
        </w:rPr>
      </w:pPr>
      <w:r w:rsidRPr="00B3361E">
        <w:rPr>
          <w:sz w:val="20"/>
          <w:szCs w:val="20"/>
        </w:rPr>
        <w:t>('Mogambo',)</w:t>
      </w:r>
    </w:p>
    <w:p w14:paraId="08132F0E" w14:textId="77777777" w:rsidR="00B3361E" w:rsidRPr="00B3361E" w:rsidRDefault="00B3361E" w:rsidP="00B3361E">
      <w:pPr>
        <w:rPr>
          <w:sz w:val="20"/>
          <w:szCs w:val="20"/>
        </w:rPr>
      </w:pPr>
      <w:r w:rsidRPr="00B3361E">
        <w:rPr>
          <w:sz w:val="20"/>
          <w:szCs w:val="20"/>
        </w:rPr>
        <w:t>('Grapes of Wrath',)</w:t>
      </w:r>
    </w:p>
    <w:p w14:paraId="6300DE23" w14:textId="77777777" w:rsidR="00B3361E" w:rsidRPr="00B3361E" w:rsidRDefault="00B3361E" w:rsidP="00B3361E">
      <w:pPr>
        <w:rPr>
          <w:sz w:val="20"/>
          <w:szCs w:val="20"/>
        </w:rPr>
        <w:sectPr w:rsidR="00B3361E" w:rsidRPr="00B3361E" w:rsidSect="00E25896">
          <w:type w:val="continuous"/>
          <w:pgSz w:w="11906" w:h="16838"/>
          <w:pgMar w:top="1440" w:right="1440" w:bottom="1440" w:left="1440" w:header="708" w:footer="708" w:gutter="0"/>
          <w:cols w:num="2" w:space="708"/>
          <w:docGrid w:linePitch="360"/>
        </w:sectPr>
      </w:pPr>
    </w:p>
    <w:p w14:paraId="3356CB71" w14:textId="77777777" w:rsidR="00B3361E" w:rsidRPr="00B3361E" w:rsidRDefault="00B3361E" w:rsidP="00B3361E">
      <w:pPr>
        <w:rPr>
          <w:sz w:val="20"/>
          <w:szCs w:val="20"/>
        </w:rPr>
      </w:pPr>
    </w:p>
    <w:p w14:paraId="23C78904" w14:textId="77777777" w:rsidR="00B3361E" w:rsidRPr="00B3361E" w:rsidRDefault="00B3361E" w:rsidP="00B3361E">
      <w:pPr>
        <w:rPr>
          <w:sz w:val="20"/>
          <w:szCs w:val="20"/>
        </w:rPr>
      </w:pPr>
    </w:p>
    <w:p w14:paraId="38E02590" w14:textId="77777777" w:rsidR="00B3361E" w:rsidRPr="00B3361E" w:rsidRDefault="00B3361E" w:rsidP="00B3361E">
      <w:pPr>
        <w:rPr>
          <w:sz w:val="20"/>
          <w:szCs w:val="20"/>
        </w:rPr>
      </w:pPr>
      <w:r w:rsidRPr="00B3361E">
        <w:rPr>
          <w:sz w:val="20"/>
          <w:szCs w:val="20"/>
        </w:rPr>
        <w:t>---------------------------------</w:t>
      </w:r>
    </w:p>
    <w:p w14:paraId="0A0DC741" w14:textId="77777777" w:rsidR="00B3361E" w:rsidRPr="00B3361E" w:rsidRDefault="00B3361E" w:rsidP="00B3361E">
      <w:pPr>
        <w:rPr>
          <w:sz w:val="20"/>
          <w:szCs w:val="20"/>
        </w:rPr>
      </w:pPr>
      <w:r w:rsidRPr="00B3361E">
        <w:rPr>
          <w:sz w:val="20"/>
          <w:szCs w:val="20"/>
        </w:rPr>
        <w:t>Question: 2</w:t>
      </w:r>
    </w:p>
    <w:p w14:paraId="4DA1B618" w14:textId="77777777" w:rsidR="00B3361E" w:rsidRPr="00B3361E" w:rsidRDefault="00B3361E" w:rsidP="00B3361E">
      <w:pPr>
        <w:rPr>
          <w:sz w:val="20"/>
          <w:szCs w:val="20"/>
        </w:rPr>
      </w:pPr>
      <w:r w:rsidRPr="00B3361E">
        <w:rPr>
          <w:sz w:val="20"/>
          <w:szCs w:val="20"/>
        </w:rPr>
        <w:t xml:space="preserve">Natural language question: How many movies are there in your </w:t>
      </w:r>
      <w:proofErr w:type="gramStart"/>
      <w:r w:rsidRPr="00B3361E">
        <w:rPr>
          <w:sz w:val="20"/>
          <w:szCs w:val="20"/>
        </w:rPr>
        <w:t>collection</w:t>
      </w:r>
      <w:proofErr w:type="gramEnd"/>
    </w:p>
    <w:p w14:paraId="4FD39A5F" w14:textId="77777777" w:rsidR="00B3361E" w:rsidRPr="00B3361E" w:rsidRDefault="00B3361E" w:rsidP="00B3361E">
      <w:pPr>
        <w:rPr>
          <w:sz w:val="20"/>
          <w:szCs w:val="20"/>
        </w:rPr>
      </w:pPr>
      <w:r w:rsidRPr="00B3361E">
        <w:rPr>
          <w:sz w:val="20"/>
          <w:szCs w:val="20"/>
        </w:rPr>
        <w:t xml:space="preserve">Target SQL: SELECT </w:t>
      </w:r>
      <w:proofErr w:type="gramStart"/>
      <w:r w:rsidRPr="00B3361E">
        <w:rPr>
          <w:sz w:val="20"/>
          <w:szCs w:val="20"/>
        </w:rPr>
        <w:t>COUNT(</w:t>
      </w:r>
      <w:proofErr w:type="gramEnd"/>
      <w:r w:rsidRPr="00B3361E">
        <w:rPr>
          <w:sz w:val="20"/>
          <w:szCs w:val="20"/>
        </w:rPr>
        <w:t>*) FROM Movie;</w:t>
      </w:r>
    </w:p>
    <w:p w14:paraId="03D61EAF" w14:textId="77777777" w:rsidR="00B3361E" w:rsidRPr="00B3361E" w:rsidRDefault="00B3361E" w:rsidP="00B3361E">
      <w:pPr>
        <w:rPr>
          <w:sz w:val="20"/>
          <w:szCs w:val="20"/>
        </w:rPr>
      </w:pPr>
      <w:r w:rsidRPr="00B3361E">
        <w:rPr>
          <w:sz w:val="20"/>
          <w:szCs w:val="20"/>
        </w:rPr>
        <w:t xml:space="preserve">Predicted SQL: select </w:t>
      </w:r>
      <w:proofErr w:type="gramStart"/>
      <w:r w:rsidRPr="00B3361E">
        <w:rPr>
          <w:sz w:val="20"/>
          <w:szCs w:val="20"/>
        </w:rPr>
        <w:t>count(</w:t>
      </w:r>
      <w:proofErr w:type="gramEnd"/>
      <w:r w:rsidRPr="00B3361E">
        <w:rPr>
          <w:sz w:val="20"/>
          <w:szCs w:val="20"/>
        </w:rPr>
        <w:t>*) from MOVIE</w:t>
      </w:r>
    </w:p>
    <w:p w14:paraId="4863CFD4" w14:textId="77777777" w:rsidR="00B3361E" w:rsidRPr="00B3361E" w:rsidRDefault="00B3361E" w:rsidP="00B3361E">
      <w:pPr>
        <w:rPr>
          <w:sz w:val="20"/>
          <w:szCs w:val="20"/>
        </w:rPr>
      </w:pPr>
    </w:p>
    <w:p w14:paraId="3828D0F5" w14:textId="77777777" w:rsidR="00B3361E" w:rsidRPr="00B3361E" w:rsidRDefault="00B3361E" w:rsidP="00B3361E">
      <w:pPr>
        <w:rPr>
          <w:sz w:val="20"/>
          <w:szCs w:val="20"/>
        </w:rPr>
      </w:pPr>
      <w:r w:rsidRPr="00B3361E">
        <w:rPr>
          <w:sz w:val="20"/>
          <w:szCs w:val="20"/>
        </w:rPr>
        <w:t>Target output:</w:t>
      </w:r>
    </w:p>
    <w:p w14:paraId="10E511C9" w14:textId="77777777" w:rsidR="00B3361E" w:rsidRPr="00B3361E" w:rsidRDefault="00B3361E" w:rsidP="00B3361E">
      <w:pPr>
        <w:rPr>
          <w:sz w:val="20"/>
          <w:szCs w:val="20"/>
        </w:rPr>
      </w:pPr>
      <w:r w:rsidRPr="00B3361E">
        <w:rPr>
          <w:sz w:val="20"/>
          <w:szCs w:val="20"/>
        </w:rPr>
        <w:t>(24,)</w:t>
      </w:r>
    </w:p>
    <w:p w14:paraId="3EE80A23" w14:textId="77777777" w:rsidR="00B3361E" w:rsidRPr="00B3361E" w:rsidRDefault="00B3361E" w:rsidP="00B3361E">
      <w:pPr>
        <w:rPr>
          <w:sz w:val="20"/>
          <w:szCs w:val="20"/>
        </w:rPr>
      </w:pPr>
    </w:p>
    <w:p w14:paraId="66D9AA71"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476CA710" w14:textId="77777777" w:rsidR="00B3361E" w:rsidRPr="00B3361E" w:rsidRDefault="00B3361E" w:rsidP="00B3361E">
      <w:pPr>
        <w:rPr>
          <w:sz w:val="20"/>
          <w:szCs w:val="20"/>
        </w:rPr>
      </w:pPr>
      <w:r w:rsidRPr="00B3361E">
        <w:rPr>
          <w:sz w:val="20"/>
          <w:szCs w:val="20"/>
        </w:rPr>
        <w:t>(24,)</w:t>
      </w:r>
    </w:p>
    <w:p w14:paraId="2E51EDE0" w14:textId="77777777" w:rsidR="00B3361E" w:rsidRPr="00B3361E" w:rsidRDefault="00B3361E" w:rsidP="00B3361E">
      <w:pPr>
        <w:rPr>
          <w:sz w:val="20"/>
          <w:szCs w:val="20"/>
        </w:rPr>
      </w:pPr>
    </w:p>
    <w:p w14:paraId="181F74C8" w14:textId="77777777" w:rsidR="00B3361E" w:rsidRPr="00B3361E" w:rsidRDefault="00B3361E" w:rsidP="00B3361E">
      <w:pPr>
        <w:rPr>
          <w:sz w:val="20"/>
          <w:szCs w:val="20"/>
        </w:rPr>
      </w:pPr>
      <w:r w:rsidRPr="00B3361E">
        <w:rPr>
          <w:sz w:val="20"/>
          <w:szCs w:val="20"/>
        </w:rPr>
        <w:t>---------------------------------</w:t>
      </w:r>
    </w:p>
    <w:p w14:paraId="09CFDE4C" w14:textId="77777777" w:rsidR="00B3361E" w:rsidRPr="00B3361E" w:rsidRDefault="00B3361E" w:rsidP="00B3361E">
      <w:pPr>
        <w:rPr>
          <w:sz w:val="20"/>
          <w:szCs w:val="20"/>
        </w:rPr>
      </w:pPr>
      <w:r w:rsidRPr="00B3361E">
        <w:rPr>
          <w:sz w:val="20"/>
          <w:szCs w:val="20"/>
        </w:rPr>
        <w:t>Question: 3</w:t>
      </w:r>
    </w:p>
    <w:p w14:paraId="068FC196" w14:textId="77777777" w:rsidR="00B3361E" w:rsidRPr="00B3361E" w:rsidRDefault="00B3361E" w:rsidP="00B3361E">
      <w:pPr>
        <w:rPr>
          <w:sz w:val="20"/>
          <w:szCs w:val="20"/>
        </w:rPr>
      </w:pPr>
      <w:r w:rsidRPr="00B3361E">
        <w:rPr>
          <w:sz w:val="20"/>
          <w:szCs w:val="20"/>
        </w:rPr>
        <w:t xml:space="preserve">Natural language question: Show me all your horror </w:t>
      </w:r>
      <w:proofErr w:type="gramStart"/>
      <w:r w:rsidRPr="00B3361E">
        <w:rPr>
          <w:sz w:val="20"/>
          <w:szCs w:val="20"/>
        </w:rPr>
        <w:t>movies</w:t>
      </w:r>
      <w:proofErr w:type="gramEnd"/>
    </w:p>
    <w:p w14:paraId="54023EE7"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gramStart"/>
      <w:r w:rsidRPr="00B3361E">
        <w:rPr>
          <w:sz w:val="20"/>
          <w:szCs w:val="20"/>
        </w:rPr>
        <w:t>LOWER(</w:t>
      </w:r>
      <w:proofErr w:type="spellStart"/>
      <w:proofErr w:type="gramEnd"/>
      <w:r w:rsidRPr="00B3361E">
        <w:rPr>
          <w:sz w:val="20"/>
          <w:szCs w:val="20"/>
        </w:rPr>
        <w:t>mvtype</w:t>
      </w:r>
      <w:proofErr w:type="spellEnd"/>
      <w:r w:rsidRPr="00B3361E">
        <w:rPr>
          <w:sz w:val="20"/>
          <w:szCs w:val="20"/>
        </w:rPr>
        <w:t>) = 'horror'</w:t>
      </w:r>
    </w:p>
    <w:p w14:paraId="75341296"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ype</w:t>
      </w:r>
      <w:proofErr w:type="spellEnd"/>
      <w:proofErr w:type="gramEnd"/>
      <w:r w:rsidRPr="00B3361E">
        <w:rPr>
          <w:sz w:val="20"/>
          <w:szCs w:val="20"/>
        </w:rPr>
        <w:t xml:space="preserve"> from MOVIE where  </w:t>
      </w:r>
      <w:proofErr w:type="spellStart"/>
      <w:r w:rsidRPr="00B3361E">
        <w:rPr>
          <w:sz w:val="20"/>
          <w:szCs w:val="20"/>
        </w:rPr>
        <w:t>movie.type</w:t>
      </w:r>
      <w:proofErr w:type="spellEnd"/>
      <w:r w:rsidRPr="00B3361E">
        <w:rPr>
          <w:sz w:val="20"/>
          <w:szCs w:val="20"/>
        </w:rPr>
        <w:t xml:space="preserve"> = "Horror"</w:t>
      </w:r>
    </w:p>
    <w:p w14:paraId="69B9E932" w14:textId="77777777" w:rsidR="00B3361E" w:rsidRPr="00B3361E" w:rsidRDefault="00B3361E" w:rsidP="00B3361E">
      <w:pPr>
        <w:rPr>
          <w:sz w:val="20"/>
          <w:szCs w:val="20"/>
        </w:rPr>
      </w:pPr>
    </w:p>
    <w:p w14:paraId="1C3401CD" w14:textId="77777777" w:rsidR="00B3361E" w:rsidRPr="00B3361E" w:rsidRDefault="00B3361E" w:rsidP="00B3361E">
      <w:pPr>
        <w:rPr>
          <w:sz w:val="20"/>
          <w:szCs w:val="20"/>
        </w:rPr>
      </w:pPr>
      <w:r w:rsidRPr="00B3361E">
        <w:rPr>
          <w:sz w:val="20"/>
          <w:szCs w:val="20"/>
        </w:rPr>
        <w:t>Target output:</w:t>
      </w:r>
    </w:p>
    <w:p w14:paraId="1235D8C3" w14:textId="77777777" w:rsidR="00B3361E" w:rsidRPr="00B3361E" w:rsidRDefault="00B3361E" w:rsidP="00B3361E">
      <w:pPr>
        <w:rPr>
          <w:sz w:val="20"/>
          <w:szCs w:val="20"/>
        </w:rPr>
      </w:pPr>
      <w:r w:rsidRPr="00B3361E">
        <w:rPr>
          <w:sz w:val="20"/>
          <w:szCs w:val="20"/>
        </w:rPr>
        <w:t>('Psycho',)</w:t>
      </w:r>
    </w:p>
    <w:p w14:paraId="36C968AA" w14:textId="77777777" w:rsidR="00B3361E" w:rsidRPr="00B3361E" w:rsidRDefault="00B3361E" w:rsidP="00B3361E">
      <w:pPr>
        <w:rPr>
          <w:sz w:val="20"/>
          <w:szCs w:val="20"/>
        </w:rPr>
      </w:pPr>
      <w:r w:rsidRPr="00B3361E">
        <w:rPr>
          <w:sz w:val="20"/>
          <w:szCs w:val="20"/>
        </w:rPr>
        <w:t>('The Birds',)</w:t>
      </w:r>
    </w:p>
    <w:p w14:paraId="67C10198" w14:textId="77777777" w:rsidR="00B3361E" w:rsidRPr="00B3361E" w:rsidRDefault="00B3361E" w:rsidP="00B3361E">
      <w:pPr>
        <w:rPr>
          <w:sz w:val="20"/>
          <w:szCs w:val="20"/>
        </w:rPr>
      </w:pPr>
    </w:p>
    <w:p w14:paraId="72671B21"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7888A4F1" w14:textId="77777777" w:rsidR="00B3361E" w:rsidRPr="00B3361E" w:rsidRDefault="00B3361E" w:rsidP="00B3361E">
      <w:pPr>
        <w:rPr>
          <w:sz w:val="20"/>
          <w:szCs w:val="20"/>
        </w:rPr>
      </w:pPr>
    </w:p>
    <w:p w14:paraId="2D2C9761" w14:textId="77777777" w:rsidR="00B3361E" w:rsidRPr="00B3361E" w:rsidRDefault="00B3361E" w:rsidP="00B3361E">
      <w:pPr>
        <w:rPr>
          <w:sz w:val="20"/>
          <w:szCs w:val="20"/>
        </w:rPr>
      </w:pPr>
    </w:p>
    <w:p w14:paraId="22B83863" w14:textId="77777777" w:rsidR="00B3361E" w:rsidRPr="00B3361E" w:rsidRDefault="00B3361E" w:rsidP="00B3361E">
      <w:pPr>
        <w:rPr>
          <w:sz w:val="20"/>
          <w:szCs w:val="20"/>
        </w:rPr>
      </w:pPr>
      <w:r w:rsidRPr="00B3361E">
        <w:rPr>
          <w:sz w:val="20"/>
          <w:szCs w:val="20"/>
        </w:rPr>
        <w:t>---------------------------------</w:t>
      </w:r>
    </w:p>
    <w:p w14:paraId="1057E0C5" w14:textId="77777777" w:rsidR="00B3361E" w:rsidRPr="00B3361E" w:rsidRDefault="00B3361E" w:rsidP="00B3361E">
      <w:pPr>
        <w:rPr>
          <w:sz w:val="20"/>
          <w:szCs w:val="20"/>
        </w:rPr>
      </w:pPr>
      <w:r w:rsidRPr="00B3361E">
        <w:rPr>
          <w:sz w:val="20"/>
          <w:szCs w:val="20"/>
        </w:rPr>
        <w:t>Question: 4</w:t>
      </w:r>
    </w:p>
    <w:p w14:paraId="16569EE4" w14:textId="77777777" w:rsidR="00B3361E" w:rsidRPr="00B3361E" w:rsidRDefault="00B3361E" w:rsidP="00B3361E">
      <w:pPr>
        <w:rPr>
          <w:sz w:val="20"/>
          <w:szCs w:val="20"/>
        </w:rPr>
      </w:pPr>
      <w:r w:rsidRPr="00B3361E">
        <w:rPr>
          <w:sz w:val="20"/>
          <w:szCs w:val="20"/>
        </w:rPr>
        <w:t xml:space="preserve">Natural language question: What horror movies </w:t>
      </w:r>
      <w:proofErr w:type="gramStart"/>
      <w:r w:rsidRPr="00B3361E">
        <w:rPr>
          <w:sz w:val="20"/>
          <w:szCs w:val="20"/>
        </w:rPr>
        <w:t>where</w:t>
      </w:r>
      <w:proofErr w:type="gramEnd"/>
      <w:r w:rsidRPr="00B3361E">
        <w:rPr>
          <w:sz w:val="20"/>
          <w:szCs w:val="20"/>
        </w:rPr>
        <w:t xml:space="preserve"> nominated for academy awards</w:t>
      </w:r>
    </w:p>
    <w:p w14:paraId="141A4295" w14:textId="77777777" w:rsidR="00B3361E" w:rsidRPr="00B3361E" w:rsidRDefault="00B3361E" w:rsidP="00B3361E">
      <w:pPr>
        <w:rPr>
          <w:sz w:val="20"/>
          <w:szCs w:val="20"/>
        </w:rPr>
      </w:pPr>
      <w:r w:rsidRPr="00B3361E">
        <w:rPr>
          <w:sz w:val="20"/>
          <w:szCs w:val="20"/>
        </w:rPr>
        <w:lastRenderedPageBreak/>
        <w:t xml:space="preserve">Target SQL: SELECT </w:t>
      </w:r>
      <w:proofErr w:type="spellStart"/>
      <w:r w:rsidRPr="00B3361E">
        <w:rPr>
          <w:sz w:val="20"/>
          <w:szCs w:val="20"/>
        </w:rPr>
        <w:t>mvtitle</w:t>
      </w:r>
      <w:proofErr w:type="spellEnd"/>
      <w:r w:rsidRPr="00B3361E">
        <w:rPr>
          <w:sz w:val="20"/>
          <w:szCs w:val="20"/>
        </w:rPr>
        <w:t xml:space="preserve"> FROM Movie WHERE </w:t>
      </w:r>
      <w:proofErr w:type="gramStart"/>
      <w:r w:rsidRPr="00B3361E">
        <w:rPr>
          <w:sz w:val="20"/>
          <w:szCs w:val="20"/>
        </w:rPr>
        <w:t>LOWER(</w:t>
      </w:r>
      <w:proofErr w:type="spellStart"/>
      <w:proofErr w:type="gramEnd"/>
      <w:r w:rsidRPr="00B3361E">
        <w:rPr>
          <w:sz w:val="20"/>
          <w:szCs w:val="20"/>
        </w:rPr>
        <w:t>mvtype</w:t>
      </w:r>
      <w:proofErr w:type="spellEnd"/>
      <w:r w:rsidRPr="00B3361E">
        <w:rPr>
          <w:sz w:val="20"/>
          <w:szCs w:val="20"/>
        </w:rPr>
        <w:t xml:space="preserve">) = 'horror' AND </w:t>
      </w:r>
      <w:proofErr w:type="spellStart"/>
      <w:r w:rsidRPr="00B3361E">
        <w:rPr>
          <w:sz w:val="20"/>
          <w:szCs w:val="20"/>
        </w:rPr>
        <w:t>noms</w:t>
      </w:r>
      <w:proofErr w:type="spellEnd"/>
      <w:r w:rsidRPr="00B3361E">
        <w:rPr>
          <w:sz w:val="20"/>
          <w:szCs w:val="20"/>
        </w:rPr>
        <w:t xml:space="preserve"> &gt;0</w:t>
      </w:r>
    </w:p>
    <w:p w14:paraId="4E7918FB"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ype</w:t>
      </w:r>
      <w:proofErr w:type="spellEnd"/>
      <w:proofErr w:type="gramEnd"/>
      <w:r w:rsidRPr="00B3361E">
        <w:rPr>
          <w:sz w:val="20"/>
          <w:szCs w:val="20"/>
        </w:rPr>
        <w:t xml:space="preserve"> from MOVIE where  </w:t>
      </w:r>
      <w:proofErr w:type="spellStart"/>
      <w:r w:rsidRPr="00B3361E">
        <w:rPr>
          <w:sz w:val="20"/>
          <w:szCs w:val="20"/>
        </w:rPr>
        <w:t>movie.awards</w:t>
      </w:r>
      <w:proofErr w:type="spellEnd"/>
      <w:r w:rsidRPr="00B3361E">
        <w:rPr>
          <w:sz w:val="20"/>
          <w:szCs w:val="20"/>
        </w:rPr>
        <w:t xml:space="preserve"> = "Horror"</w:t>
      </w:r>
    </w:p>
    <w:p w14:paraId="16C040A2" w14:textId="77777777" w:rsidR="00B3361E" w:rsidRPr="00B3361E" w:rsidRDefault="00B3361E" w:rsidP="00B3361E">
      <w:pPr>
        <w:rPr>
          <w:sz w:val="20"/>
          <w:szCs w:val="20"/>
        </w:rPr>
      </w:pPr>
    </w:p>
    <w:p w14:paraId="687C4C75" w14:textId="77777777" w:rsidR="00B3361E" w:rsidRPr="00B3361E" w:rsidRDefault="00B3361E" w:rsidP="00B3361E">
      <w:pPr>
        <w:rPr>
          <w:sz w:val="20"/>
          <w:szCs w:val="20"/>
        </w:rPr>
      </w:pPr>
      <w:r w:rsidRPr="00B3361E">
        <w:rPr>
          <w:sz w:val="20"/>
          <w:szCs w:val="20"/>
        </w:rPr>
        <w:t>Target output:</w:t>
      </w:r>
    </w:p>
    <w:p w14:paraId="038E1AE5" w14:textId="77777777" w:rsidR="00B3361E" w:rsidRPr="00B3361E" w:rsidRDefault="00B3361E" w:rsidP="00B3361E">
      <w:pPr>
        <w:rPr>
          <w:sz w:val="20"/>
          <w:szCs w:val="20"/>
        </w:rPr>
      </w:pPr>
      <w:r w:rsidRPr="00B3361E">
        <w:rPr>
          <w:sz w:val="20"/>
          <w:szCs w:val="20"/>
        </w:rPr>
        <w:t>('Psycho',)</w:t>
      </w:r>
    </w:p>
    <w:p w14:paraId="7DAA765D" w14:textId="77777777" w:rsidR="00B3361E" w:rsidRPr="00B3361E" w:rsidRDefault="00B3361E" w:rsidP="00B3361E">
      <w:pPr>
        <w:rPr>
          <w:sz w:val="20"/>
          <w:szCs w:val="20"/>
        </w:rPr>
      </w:pPr>
    </w:p>
    <w:p w14:paraId="0F8BD050"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01C350BA" w14:textId="77777777" w:rsidR="00B3361E" w:rsidRPr="00B3361E" w:rsidRDefault="00B3361E" w:rsidP="00B3361E">
      <w:pPr>
        <w:rPr>
          <w:sz w:val="20"/>
          <w:szCs w:val="20"/>
        </w:rPr>
      </w:pPr>
    </w:p>
    <w:p w14:paraId="3CFCA3DF" w14:textId="77777777" w:rsidR="00B3361E" w:rsidRPr="00B3361E" w:rsidRDefault="00B3361E" w:rsidP="00B3361E">
      <w:pPr>
        <w:rPr>
          <w:sz w:val="20"/>
          <w:szCs w:val="20"/>
        </w:rPr>
      </w:pPr>
    </w:p>
    <w:p w14:paraId="4327739C" w14:textId="77777777" w:rsidR="00B3361E" w:rsidRPr="00B3361E" w:rsidRDefault="00B3361E" w:rsidP="00B3361E">
      <w:pPr>
        <w:rPr>
          <w:sz w:val="20"/>
          <w:szCs w:val="20"/>
        </w:rPr>
      </w:pPr>
      <w:r w:rsidRPr="00B3361E">
        <w:rPr>
          <w:sz w:val="20"/>
          <w:szCs w:val="20"/>
        </w:rPr>
        <w:t>---------------------------------</w:t>
      </w:r>
    </w:p>
    <w:p w14:paraId="5B8B1118" w14:textId="77777777" w:rsidR="00B3361E" w:rsidRPr="00B3361E" w:rsidRDefault="00B3361E" w:rsidP="00B3361E">
      <w:pPr>
        <w:rPr>
          <w:sz w:val="20"/>
          <w:szCs w:val="20"/>
        </w:rPr>
      </w:pPr>
      <w:r w:rsidRPr="00B3361E">
        <w:rPr>
          <w:sz w:val="20"/>
          <w:szCs w:val="20"/>
        </w:rPr>
        <w:t>Question: 5</w:t>
      </w:r>
    </w:p>
    <w:p w14:paraId="011BB55E" w14:textId="77777777" w:rsidR="00B3361E" w:rsidRPr="00B3361E" w:rsidRDefault="00B3361E" w:rsidP="00B3361E">
      <w:pPr>
        <w:rPr>
          <w:sz w:val="20"/>
          <w:szCs w:val="20"/>
        </w:rPr>
      </w:pPr>
      <w:r w:rsidRPr="00B3361E">
        <w:rPr>
          <w:sz w:val="20"/>
          <w:szCs w:val="20"/>
        </w:rPr>
        <w:t>Natural language question: Display all horror movies with award nominations or, comedies.</w:t>
      </w:r>
    </w:p>
    <w:p w14:paraId="1F097CFD"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gramStart"/>
      <w:r w:rsidRPr="00B3361E">
        <w:rPr>
          <w:sz w:val="20"/>
          <w:szCs w:val="20"/>
        </w:rPr>
        <w:t>LOWER(</w:t>
      </w:r>
      <w:proofErr w:type="spellStart"/>
      <w:proofErr w:type="gramEnd"/>
      <w:r w:rsidRPr="00B3361E">
        <w:rPr>
          <w:sz w:val="20"/>
          <w:szCs w:val="20"/>
        </w:rPr>
        <w:t>mvtype</w:t>
      </w:r>
      <w:proofErr w:type="spellEnd"/>
      <w:r w:rsidRPr="00B3361E">
        <w:rPr>
          <w:sz w:val="20"/>
          <w:szCs w:val="20"/>
        </w:rPr>
        <w:t xml:space="preserve">) = 'horror' AND </w:t>
      </w:r>
      <w:proofErr w:type="spellStart"/>
      <w:r w:rsidRPr="00B3361E">
        <w:rPr>
          <w:sz w:val="20"/>
          <w:szCs w:val="20"/>
        </w:rPr>
        <w:t>noms</w:t>
      </w:r>
      <w:proofErr w:type="spellEnd"/>
      <w:r w:rsidRPr="00B3361E">
        <w:rPr>
          <w:sz w:val="20"/>
          <w:szCs w:val="20"/>
        </w:rPr>
        <w:t xml:space="preserve"> &gt;0) OR LOWER(</w:t>
      </w:r>
      <w:proofErr w:type="spellStart"/>
      <w:r w:rsidRPr="00B3361E">
        <w:rPr>
          <w:sz w:val="20"/>
          <w:szCs w:val="20"/>
        </w:rPr>
        <w:t>mvtype</w:t>
      </w:r>
      <w:proofErr w:type="spellEnd"/>
      <w:r w:rsidRPr="00B3361E">
        <w:rPr>
          <w:sz w:val="20"/>
          <w:szCs w:val="20"/>
        </w:rPr>
        <w:t>) = 'comedy'</w:t>
      </w:r>
    </w:p>
    <w:p w14:paraId="4A0CC556"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ype</w:t>
      </w:r>
      <w:proofErr w:type="spellEnd"/>
      <w:proofErr w:type="gramEnd"/>
      <w:r w:rsidRPr="00B3361E">
        <w:rPr>
          <w:sz w:val="20"/>
          <w:szCs w:val="20"/>
        </w:rPr>
        <w:t xml:space="preserve"> from MOVIE where  </w:t>
      </w:r>
      <w:proofErr w:type="spellStart"/>
      <w:r w:rsidRPr="00B3361E">
        <w:rPr>
          <w:sz w:val="20"/>
          <w:szCs w:val="20"/>
        </w:rPr>
        <w:t>movie.awards</w:t>
      </w:r>
      <w:proofErr w:type="spellEnd"/>
      <w:r w:rsidRPr="00B3361E">
        <w:rPr>
          <w:sz w:val="20"/>
          <w:szCs w:val="20"/>
        </w:rPr>
        <w:t xml:space="preserve"> = "Horror" or </w:t>
      </w:r>
      <w:proofErr w:type="spellStart"/>
      <w:r w:rsidRPr="00B3361E">
        <w:rPr>
          <w:sz w:val="20"/>
          <w:szCs w:val="20"/>
        </w:rPr>
        <w:t>movie.awards</w:t>
      </w:r>
      <w:proofErr w:type="spellEnd"/>
      <w:r w:rsidRPr="00B3361E">
        <w:rPr>
          <w:sz w:val="20"/>
          <w:szCs w:val="20"/>
        </w:rPr>
        <w:t xml:space="preserve"> = "Comedies"</w:t>
      </w:r>
    </w:p>
    <w:p w14:paraId="66FB47E6" w14:textId="77777777" w:rsidR="00B3361E" w:rsidRPr="00B3361E" w:rsidRDefault="00B3361E" w:rsidP="00B3361E">
      <w:pPr>
        <w:rPr>
          <w:sz w:val="20"/>
          <w:szCs w:val="20"/>
        </w:rPr>
      </w:pPr>
    </w:p>
    <w:p w14:paraId="51022802" w14:textId="77777777" w:rsidR="00B3361E" w:rsidRPr="00B3361E" w:rsidRDefault="00B3361E" w:rsidP="00B3361E">
      <w:pPr>
        <w:rPr>
          <w:sz w:val="20"/>
          <w:szCs w:val="20"/>
        </w:rPr>
      </w:pPr>
      <w:r w:rsidRPr="00B3361E">
        <w:rPr>
          <w:sz w:val="20"/>
          <w:szCs w:val="20"/>
        </w:rPr>
        <w:t>Target output:</w:t>
      </w:r>
    </w:p>
    <w:p w14:paraId="5AC5AC51" w14:textId="77777777" w:rsidR="00B3361E" w:rsidRPr="00B3361E" w:rsidRDefault="00B3361E" w:rsidP="00B3361E">
      <w:pPr>
        <w:rPr>
          <w:sz w:val="20"/>
          <w:szCs w:val="20"/>
        </w:rPr>
      </w:pPr>
    </w:p>
    <w:p w14:paraId="6C70863A" w14:textId="77777777" w:rsidR="00B3361E" w:rsidRPr="00B3361E" w:rsidRDefault="00B3361E" w:rsidP="00B3361E">
      <w:pPr>
        <w:rPr>
          <w:sz w:val="20"/>
          <w:szCs w:val="20"/>
        </w:rPr>
        <w:sectPr w:rsidR="00B3361E" w:rsidRPr="00B3361E" w:rsidSect="00E25896">
          <w:type w:val="continuous"/>
          <w:pgSz w:w="11906" w:h="16838"/>
          <w:pgMar w:top="1440" w:right="1440" w:bottom="1440" w:left="1440" w:header="708" w:footer="708" w:gutter="0"/>
          <w:cols w:space="708"/>
          <w:docGrid w:linePitch="360"/>
        </w:sectPr>
      </w:pPr>
    </w:p>
    <w:p w14:paraId="33DA4101" w14:textId="77777777" w:rsidR="00B3361E" w:rsidRPr="00B3361E" w:rsidRDefault="00B3361E" w:rsidP="00B3361E">
      <w:pPr>
        <w:rPr>
          <w:sz w:val="20"/>
          <w:szCs w:val="20"/>
        </w:rPr>
      </w:pPr>
      <w:r w:rsidRPr="00B3361E">
        <w:rPr>
          <w:sz w:val="20"/>
          <w:szCs w:val="20"/>
        </w:rPr>
        <w:t>('Annie Hall',)</w:t>
      </w:r>
    </w:p>
    <w:p w14:paraId="56FC866C" w14:textId="77777777" w:rsidR="00B3361E" w:rsidRPr="00B3361E" w:rsidRDefault="00B3361E" w:rsidP="00B3361E">
      <w:pPr>
        <w:rPr>
          <w:sz w:val="20"/>
          <w:szCs w:val="20"/>
        </w:rPr>
      </w:pPr>
      <w:r w:rsidRPr="00B3361E">
        <w:rPr>
          <w:sz w:val="20"/>
          <w:szCs w:val="20"/>
        </w:rPr>
        <w:t>('Dr. Strangelove',)</w:t>
      </w:r>
    </w:p>
    <w:p w14:paraId="30BDCCE1" w14:textId="77777777" w:rsidR="00B3361E" w:rsidRPr="00B3361E" w:rsidRDefault="00B3361E" w:rsidP="00B3361E">
      <w:pPr>
        <w:rPr>
          <w:sz w:val="20"/>
          <w:szCs w:val="20"/>
        </w:rPr>
      </w:pPr>
      <w:r w:rsidRPr="00B3361E">
        <w:rPr>
          <w:sz w:val="20"/>
          <w:szCs w:val="20"/>
        </w:rPr>
        <w:t>('Psycho',)</w:t>
      </w:r>
    </w:p>
    <w:p w14:paraId="7C699FF0" w14:textId="77777777" w:rsidR="00B3361E" w:rsidRPr="00B3361E" w:rsidRDefault="00B3361E" w:rsidP="00B3361E">
      <w:pPr>
        <w:rPr>
          <w:sz w:val="20"/>
          <w:szCs w:val="20"/>
        </w:rPr>
      </w:pPr>
      <w:r w:rsidRPr="00B3361E">
        <w:rPr>
          <w:sz w:val="20"/>
          <w:szCs w:val="20"/>
        </w:rPr>
        <w:t>("Guess Who's Coming to Dinner",)</w:t>
      </w:r>
    </w:p>
    <w:p w14:paraId="7B29AFF9" w14:textId="77777777" w:rsidR="00B3361E" w:rsidRPr="00B3361E" w:rsidRDefault="00B3361E" w:rsidP="00B3361E">
      <w:pPr>
        <w:rPr>
          <w:sz w:val="20"/>
          <w:szCs w:val="20"/>
        </w:rPr>
      </w:pPr>
      <w:r w:rsidRPr="00B3361E">
        <w:rPr>
          <w:sz w:val="20"/>
          <w:szCs w:val="20"/>
        </w:rPr>
        <w:t>('Manhattan',)</w:t>
      </w:r>
    </w:p>
    <w:p w14:paraId="0950D1FB" w14:textId="77777777" w:rsidR="00B3361E" w:rsidRPr="00B3361E" w:rsidRDefault="00B3361E" w:rsidP="00B3361E">
      <w:pPr>
        <w:rPr>
          <w:sz w:val="20"/>
          <w:szCs w:val="20"/>
        </w:rPr>
      </w:pPr>
      <w:r w:rsidRPr="00B3361E">
        <w:rPr>
          <w:sz w:val="20"/>
          <w:szCs w:val="20"/>
        </w:rPr>
        <w:t>('The Moon is Blue',)</w:t>
      </w:r>
    </w:p>
    <w:p w14:paraId="7C943AA9" w14:textId="77777777" w:rsidR="00B3361E" w:rsidRPr="00B3361E" w:rsidRDefault="00B3361E" w:rsidP="00B3361E">
      <w:pPr>
        <w:rPr>
          <w:sz w:val="20"/>
          <w:szCs w:val="20"/>
        </w:rPr>
        <w:sectPr w:rsidR="00B3361E" w:rsidRPr="00B3361E" w:rsidSect="00E25896">
          <w:type w:val="continuous"/>
          <w:pgSz w:w="11906" w:h="16838"/>
          <w:pgMar w:top="1440" w:right="1440" w:bottom="1440" w:left="1440" w:header="708" w:footer="708" w:gutter="0"/>
          <w:cols w:num="2" w:space="708"/>
          <w:docGrid w:linePitch="360"/>
        </w:sectPr>
      </w:pPr>
    </w:p>
    <w:p w14:paraId="5D9B533D" w14:textId="77777777" w:rsidR="00B3361E" w:rsidRPr="00B3361E" w:rsidRDefault="00B3361E" w:rsidP="00B3361E">
      <w:pPr>
        <w:rPr>
          <w:sz w:val="20"/>
          <w:szCs w:val="20"/>
        </w:rPr>
      </w:pPr>
    </w:p>
    <w:p w14:paraId="2AD53017"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4FA2AF88" w14:textId="77777777" w:rsidR="00B3361E" w:rsidRPr="00B3361E" w:rsidRDefault="00B3361E" w:rsidP="00B3361E">
      <w:pPr>
        <w:rPr>
          <w:sz w:val="20"/>
          <w:szCs w:val="20"/>
        </w:rPr>
      </w:pPr>
    </w:p>
    <w:p w14:paraId="2F34D1B1" w14:textId="77777777" w:rsidR="00B3361E" w:rsidRPr="00B3361E" w:rsidRDefault="00B3361E" w:rsidP="00B3361E">
      <w:pPr>
        <w:rPr>
          <w:sz w:val="20"/>
          <w:szCs w:val="20"/>
        </w:rPr>
      </w:pPr>
    </w:p>
    <w:p w14:paraId="185D529D" w14:textId="77777777" w:rsidR="00B3361E" w:rsidRPr="00B3361E" w:rsidRDefault="00B3361E" w:rsidP="00B3361E">
      <w:pPr>
        <w:rPr>
          <w:sz w:val="20"/>
          <w:szCs w:val="20"/>
        </w:rPr>
      </w:pPr>
      <w:r w:rsidRPr="00B3361E">
        <w:rPr>
          <w:sz w:val="20"/>
          <w:szCs w:val="20"/>
        </w:rPr>
        <w:t>---------------------------------</w:t>
      </w:r>
    </w:p>
    <w:p w14:paraId="4F37064F" w14:textId="77777777" w:rsidR="00B3361E" w:rsidRPr="00B3361E" w:rsidRDefault="00B3361E" w:rsidP="00B3361E">
      <w:pPr>
        <w:rPr>
          <w:sz w:val="20"/>
          <w:szCs w:val="20"/>
        </w:rPr>
      </w:pPr>
      <w:r w:rsidRPr="00B3361E">
        <w:rPr>
          <w:sz w:val="20"/>
          <w:szCs w:val="20"/>
        </w:rPr>
        <w:t>Question: 6</w:t>
      </w:r>
    </w:p>
    <w:p w14:paraId="0CF9E429" w14:textId="77777777" w:rsidR="00B3361E" w:rsidRPr="00B3361E" w:rsidRDefault="00B3361E" w:rsidP="00B3361E">
      <w:pPr>
        <w:rPr>
          <w:sz w:val="20"/>
          <w:szCs w:val="20"/>
        </w:rPr>
      </w:pPr>
      <w:r w:rsidRPr="00B3361E">
        <w:rPr>
          <w:sz w:val="20"/>
          <w:szCs w:val="20"/>
        </w:rPr>
        <w:t xml:space="preserve">Natural language question: Display all horror and comedy movies that have been nominated for </w:t>
      </w:r>
      <w:proofErr w:type="gramStart"/>
      <w:r w:rsidRPr="00B3361E">
        <w:rPr>
          <w:sz w:val="20"/>
          <w:szCs w:val="20"/>
        </w:rPr>
        <w:t>awards</w:t>
      </w:r>
      <w:proofErr w:type="gramEnd"/>
    </w:p>
    <w:p w14:paraId="69B2BC1A"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gramStart"/>
      <w:r w:rsidRPr="00B3361E">
        <w:rPr>
          <w:sz w:val="20"/>
          <w:szCs w:val="20"/>
        </w:rPr>
        <w:t>LOWER(</w:t>
      </w:r>
      <w:proofErr w:type="spellStart"/>
      <w:proofErr w:type="gramEnd"/>
      <w:r w:rsidRPr="00B3361E">
        <w:rPr>
          <w:sz w:val="20"/>
          <w:szCs w:val="20"/>
        </w:rPr>
        <w:t>mvtype</w:t>
      </w:r>
      <w:proofErr w:type="spellEnd"/>
      <w:r w:rsidRPr="00B3361E">
        <w:rPr>
          <w:sz w:val="20"/>
          <w:szCs w:val="20"/>
        </w:rPr>
        <w:t>) = 'horror' OR LOWER(</w:t>
      </w:r>
      <w:proofErr w:type="spellStart"/>
      <w:r w:rsidRPr="00B3361E">
        <w:rPr>
          <w:sz w:val="20"/>
          <w:szCs w:val="20"/>
        </w:rPr>
        <w:t>mvtype</w:t>
      </w:r>
      <w:proofErr w:type="spellEnd"/>
      <w:r w:rsidRPr="00B3361E">
        <w:rPr>
          <w:sz w:val="20"/>
          <w:szCs w:val="20"/>
        </w:rPr>
        <w:t xml:space="preserve">) = 'comedy') AND </w:t>
      </w:r>
      <w:proofErr w:type="spellStart"/>
      <w:r w:rsidRPr="00B3361E">
        <w:rPr>
          <w:sz w:val="20"/>
          <w:szCs w:val="20"/>
        </w:rPr>
        <w:t>noms</w:t>
      </w:r>
      <w:proofErr w:type="spellEnd"/>
      <w:r w:rsidRPr="00B3361E">
        <w:rPr>
          <w:sz w:val="20"/>
          <w:szCs w:val="20"/>
        </w:rPr>
        <w:t xml:space="preserve"> &gt; 0</w:t>
      </w:r>
    </w:p>
    <w:p w14:paraId="08E72F07"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ype</w:t>
      </w:r>
      <w:proofErr w:type="spellEnd"/>
      <w:proofErr w:type="gramEnd"/>
      <w:r w:rsidRPr="00B3361E">
        <w:rPr>
          <w:sz w:val="20"/>
          <w:szCs w:val="20"/>
        </w:rPr>
        <w:t xml:space="preserve"> from MOVIE where  </w:t>
      </w:r>
      <w:proofErr w:type="spellStart"/>
      <w:r w:rsidRPr="00B3361E">
        <w:rPr>
          <w:sz w:val="20"/>
          <w:szCs w:val="20"/>
        </w:rPr>
        <w:t>movie.awards</w:t>
      </w:r>
      <w:proofErr w:type="spellEnd"/>
      <w:r w:rsidRPr="00B3361E">
        <w:rPr>
          <w:sz w:val="20"/>
          <w:szCs w:val="20"/>
        </w:rPr>
        <w:t xml:space="preserve"> = "Horror"   intersect select </w:t>
      </w:r>
      <w:proofErr w:type="spellStart"/>
      <w:r w:rsidRPr="00B3361E">
        <w:rPr>
          <w:sz w:val="20"/>
          <w:szCs w:val="20"/>
        </w:rPr>
        <w:t>movie.type</w:t>
      </w:r>
      <w:proofErr w:type="spellEnd"/>
      <w:r w:rsidRPr="00B3361E">
        <w:rPr>
          <w:sz w:val="20"/>
          <w:szCs w:val="20"/>
        </w:rPr>
        <w:t xml:space="preserve"> from MOVIE where  </w:t>
      </w:r>
      <w:proofErr w:type="spellStart"/>
      <w:r w:rsidRPr="00B3361E">
        <w:rPr>
          <w:sz w:val="20"/>
          <w:szCs w:val="20"/>
        </w:rPr>
        <w:t>movie.awards</w:t>
      </w:r>
      <w:proofErr w:type="spellEnd"/>
      <w:r w:rsidRPr="00B3361E">
        <w:rPr>
          <w:sz w:val="20"/>
          <w:szCs w:val="20"/>
        </w:rPr>
        <w:t xml:space="preserve"> = "Comedy"</w:t>
      </w:r>
    </w:p>
    <w:p w14:paraId="2803E381" w14:textId="77777777" w:rsidR="00B3361E" w:rsidRPr="00B3361E" w:rsidRDefault="00B3361E" w:rsidP="00B3361E">
      <w:pPr>
        <w:rPr>
          <w:sz w:val="20"/>
          <w:szCs w:val="20"/>
        </w:rPr>
      </w:pPr>
    </w:p>
    <w:p w14:paraId="383B9C0A" w14:textId="77777777" w:rsidR="00B3361E" w:rsidRPr="00B3361E" w:rsidRDefault="00B3361E" w:rsidP="00B3361E">
      <w:pPr>
        <w:rPr>
          <w:sz w:val="20"/>
          <w:szCs w:val="20"/>
        </w:rPr>
      </w:pPr>
      <w:r w:rsidRPr="00B3361E">
        <w:rPr>
          <w:sz w:val="20"/>
          <w:szCs w:val="20"/>
        </w:rPr>
        <w:t>Target output:</w:t>
      </w:r>
    </w:p>
    <w:p w14:paraId="61DDECBE" w14:textId="77777777" w:rsidR="00B3361E" w:rsidRPr="00B3361E" w:rsidRDefault="00B3361E" w:rsidP="00B3361E">
      <w:pPr>
        <w:rPr>
          <w:sz w:val="20"/>
          <w:szCs w:val="20"/>
        </w:rPr>
      </w:pPr>
    </w:p>
    <w:p w14:paraId="19D02F4F" w14:textId="77777777" w:rsidR="00B3361E" w:rsidRPr="00B3361E" w:rsidRDefault="00B3361E" w:rsidP="00B3361E">
      <w:pPr>
        <w:rPr>
          <w:sz w:val="20"/>
          <w:szCs w:val="20"/>
        </w:rPr>
        <w:sectPr w:rsidR="00B3361E" w:rsidRPr="00B3361E" w:rsidSect="00E25896">
          <w:type w:val="continuous"/>
          <w:pgSz w:w="11906" w:h="16838"/>
          <w:pgMar w:top="1440" w:right="1440" w:bottom="1440" w:left="1440" w:header="708" w:footer="708" w:gutter="0"/>
          <w:cols w:space="708"/>
          <w:docGrid w:linePitch="360"/>
        </w:sectPr>
      </w:pPr>
    </w:p>
    <w:p w14:paraId="62B3ADF5" w14:textId="77777777" w:rsidR="00B3361E" w:rsidRPr="00B3361E" w:rsidRDefault="00B3361E" w:rsidP="00B3361E">
      <w:pPr>
        <w:rPr>
          <w:sz w:val="20"/>
          <w:szCs w:val="20"/>
        </w:rPr>
      </w:pPr>
      <w:r w:rsidRPr="00B3361E">
        <w:rPr>
          <w:sz w:val="20"/>
          <w:szCs w:val="20"/>
        </w:rPr>
        <w:t>('Annie Hall',)</w:t>
      </w:r>
    </w:p>
    <w:p w14:paraId="22257C0D" w14:textId="77777777" w:rsidR="00B3361E" w:rsidRPr="00B3361E" w:rsidRDefault="00B3361E" w:rsidP="00B3361E">
      <w:pPr>
        <w:rPr>
          <w:sz w:val="20"/>
          <w:szCs w:val="20"/>
        </w:rPr>
      </w:pPr>
      <w:r w:rsidRPr="00B3361E">
        <w:rPr>
          <w:sz w:val="20"/>
          <w:szCs w:val="20"/>
        </w:rPr>
        <w:t>('Dr. Strangelove',)</w:t>
      </w:r>
    </w:p>
    <w:p w14:paraId="1314D5B8" w14:textId="77777777" w:rsidR="00B3361E" w:rsidRPr="00B3361E" w:rsidRDefault="00B3361E" w:rsidP="00B3361E">
      <w:pPr>
        <w:rPr>
          <w:sz w:val="20"/>
          <w:szCs w:val="20"/>
        </w:rPr>
      </w:pPr>
      <w:r w:rsidRPr="00B3361E">
        <w:rPr>
          <w:sz w:val="20"/>
          <w:szCs w:val="20"/>
        </w:rPr>
        <w:t>('Psycho',)</w:t>
      </w:r>
    </w:p>
    <w:p w14:paraId="2157A2E7" w14:textId="77777777" w:rsidR="00B3361E" w:rsidRPr="00B3361E" w:rsidRDefault="00B3361E" w:rsidP="00B3361E">
      <w:pPr>
        <w:rPr>
          <w:sz w:val="20"/>
          <w:szCs w:val="20"/>
        </w:rPr>
      </w:pPr>
      <w:r w:rsidRPr="00B3361E">
        <w:rPr>
          <w:sz w:val="20"/>
          <w:szCs w:val="20"/>
        </w:rPr>
        <w:t>("Guess Who's Coming to Dinner",)</w:t>
      </w:r>
    </w:p>
    <w:p w14:paraId="3A112E18" w14:textId="77777777" w:rsidR="00B3361E" w:rsidRPr="00B3361E" w:rsidRDefault="00B3361E" w:rsidP="00B3361E">
      <w:pPr>
        <w:rPr>
          <w:sz w:val="20"/>
          <w:szCs w:val="20"/>
        </w:rPr>
      </w:pPr>
      <w:r w:rsidRPr="00B3361E">
        <w:rPr>
          <w:sz w:val="20"/>
          <w:szCs w:val="20"/>
        </w:rPr>
        <w:t>('Manhattan',)</w:t>
      </w:r>
    </w:p>
    <w:p w14:paraId="40220EB5" w14:textId="77777777" w:rsidR="00B3361E" w:rsidRPr="00B3361E" w:rsidRDefault="00B3361E" w:rsidP="00B3361E">
      <w:pPr>
        <w:rPr>
          <w:sz w:val="20"/>
          <w:szCs w:val="20"/>
        </w:rPr>
      </w:pPr>
      <w:r w:rsidRPr="00B3361E">
        <w:rPr>
          <w:sz w:val="20"/>
          <w:szCs w:val="20"/>
        </w:rPr>
        <w:t>('The Moon is Blue',)</w:t>
      </w:r>
    </w:p>
    <w:p w14:paraId="759B143C" w14:textId="77777777" w:rsidR="00B3361E" w:rsidRPr="00B3361E" w:rsidRDefault="00B3361E" w:rsidP="00B3361E">
      <w:pPr>
        <w:rPr>
          <w:sz w:val="20"/>
          <w:szCs w:val="20"/>
        </w:rPr>
        <w:sectPr w:rsidR="00B3361E" w:rsidRPr="00B3361E" w:rsidSect="00E25896">
          <w:type w:val="continuous"/>
          <w:pgSz w:w="11906" w:h="16838"/>
          <w:pgMar w:top="1440" w:right="1440" w:bottom="1440" w:left="1440" w:header="708" w:footer="708" w:gutter="0"/>
          <w:cols w:num="2" w:space="708"/>
          <w:docGrid w:linePitch="360"/>
        </w:sectPr>
      </w:pPr>
    </w:p>
    <w:p w14:paraId="596443DF" w14:textId="77777777" w:rsidR="00B3361E" w:rsidRPr="00B3361E" w:rsidRDefault="00B3361E" w:rsidP="00B3361E">
      <w:pPr>
        <w:rPr>
          <w:sz w:val="20"/>
          <w:szCs w:val="20"/>
        </w:rPr>
      </w:pPr>
    </w:p>
    <w:p w14:paraId="768CA870"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0D26B625" w14:textId="77777777" w:rsidR="00B3361E" w:rsidRPr="00B3361E" w:rsidRDefault="00B3361E" w:rsidP="00B3361E">
      <w:pPr>
        <w:rPr>
          <w:sz w:val="20"/>
          <w:szCs w:val="20"/>
        </w:rPr>
      </w:pPr>
    </w:p>
    <w:p w14:paraId="21265AD2" w14:textId="77777777" w:rsidR="00B3361E" w:rsidRPr="00B3361E" w:rsidRDefault="00B3361E" w:rsidP="00B3361E">
      <w:pPr>
        <w:rPr>
          <w:sz w:val="20"/>
          <w:szCs w:val="20"/>
        </w:rPr>
      </w:pPr>
      <w:r w:rsidRPr="00B3361E">
        <w:rPr>
          <w:sz w:val="20"/>
          <w:szCs w:val="20"/>
        </w:rPr>
        <w:t>---------------------------------</w:t>
      </w:r>
    </w:p>
    <w:p w14:paraId="5776F8AA" w14:textId="77777777" w:rsidR="00B3361E" w:rsidRPr="00B3361E" w:rsidRDefault="00B3361E" w:rsidP="00B3361E">
      <w:pPr>
        <w:rPr>
          <w:sz w:val="20"/>
          <w:szCs w:val="20"/>
        </w:rPr>
      </w:pPr>
      <w:r w:rsidRPr="00B3361E">
        <w:rPr>
          <w:sz w:val="20"/>
          <w:szCs w:val="20"/>
        </w:rPr>
        <w:t>Question: 7</w:t>
      </w:r>
    </w:p>
    <w:p w14:paraId="0A2E6B73" w14:textId="77777777" w:rsidR="00B3361E" w:rsidRPr="00B3361E" w:rsidRDefault="00B3361E" w:rsidP="00B3361E">
      <w:pPr>
        <w:rPr>
          <w:sz w:val="20"/>
          <w:szCs w:val="20"/>
        </w:rPr>
      </w:pPr>
      <w:r w:rsidRPr="00B3361E">
        <w:rPr>
          <w:sz w:val="20"/>
          <w:szCs w:val="20"/>
        </w:rPr>
        <w:t xml:space="preserve">Natural language question: Show me all the movies that have received more than three academy </w:t>
      </w:r>
      <w:proofErr w:type="gramStart"/>
      <w:r w:rsidRPr="00B3361E">
        <w:rPr>
          <w:sz w:val="20"/>
          <w:szCs w:val="20"/>
        </w:rPr>
        <w:t>awards</w:t>
      </w:r>
      <w:proofErr w:type="gramEnd"/>
    </w:p>
    <w:p w14:paraId="31DCDE84"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w:t>
      </w:r>
      <w:proofErr w:type="spellStart"/>
      <w:r w:rsidRPr="00B3361E">
        <w:rPr>
          <w:sz w:val="20"/>
          <w:szCs w:val="20"/>
        </w:rPr>
        <w:t>mvtype</w:t>
      </w:r>
      <w:proofErr w:type="spellEnd"/>
      <w:r w:rsidRPr="00B3361E">
        <w:rPr>
          <w:sz w:val="20"/>
          <w:szCs w:val="20"/>
        </w:rPr>
        <w:t xml:space="preserve">, </w:t>
      </w:r>
      <w:proofErr w:type="spellStart"/>
      <w:r w:rsidRPr="00B3361E">
        <w:rPr>
          <w:sz w:val="20"/>
          <w:szCs w:val="20"/>
        </w:rPr>
        <w:t>awrd</w:t>
      </w:r>
      <w:proofErr w:type="spellEnd"/>
      <w:r w:rsidRPr="00B3361E">
        <w:rPr>
          <w:sz w:val="20"/>
          <w:szCs w:val="20"/>
        </w:rPr>
        <w:t xml:space="preserve"> FROM movie WHERE </w:t>
      </w:r>
      <w:proofErr w:type="spellStart"/>
      <w:r w:rsidRPr="00B3361E">
        <w:rPr>
          <w:sz w:val="20"/>
          <w:szCs w:val="20"/>
        </w:rPr>
        <w:t>awrd</w:t>
      </w:r>
      <w:proofErr w:type="spellEnd"/>
      <w:r w:rsidRPr="00B3361E">
        <w:rPr>
          <w:sz w:val="20"/>
          <w:szCs w:val="20"/>
        </w:rPr>
        <w:t xml:space="preserve"> &gt;</w:t>
      </w:r>
      <w:proofErr w:type="gramStart"/>
      <w:r w:rsidRPr="00B3361E">
        <w:rPr>
          <w:sz w:val="20"/>
          <w:szCs w:val="20"/>
        </w:rPr>
        <w:t>3</w:t>
      </w:r>
      <w:proofErr w:type="gramEnd"/>
    </w:p>
    <w:p w14:paraId="0151293A"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MOVIE where  </w:t>
      </w:r>
      <w:proofErr w:type="spellStart"/>
      <w:r w:rsidRPr="00B3361E">
        <w:rPr>
          <w:sz w:val="20"/>
          <w:szCs w:val="20"/>
        </w:rPr>
        <w:t>movie.awards</w:t>
      </w:r>
      <w:proofErr w:type="spellEnd"/>
      <w:r w:rsidRPr="00B3361E">
        <w:rPr>
          <w:sz w:val="20"/>
          <w:szCs w:val="20"/>
        </w:rPr>
        <w:t xml:space="preserve"> &gt; 3</w:t>
      </w:r>
    </w:p>
    <w:p w14:paraId="21A73D2F" w14:textId="77777777" w:rsidR="00B3361E" w:rsidRPr="00B3361E" w:rsidRDefault="00B3361E" w:rsidP="00B3361E">
      <w:pPr>
        <w:rPr>
          <w:sz w:val="20"/>
          <w:szCs w:val="20"/>
        </w:rPr>
      </w:pPr>
    </w:p>
    <w:p w14:paraId="27E306DF" w14:textId="77777777" w:rsidR="00B3361E" w:rsidRPr="00B3361E" w:rsidRDefault="00B3361E" w:rsidP="00B3361E">
      <w:pPr>
        <w:rPr>
          <w:sz w:val="20"/>
          <w:szCs w:val="20"/>
        </w:rPr>
      </w:pPr>
      <w:r w:rsidRPr="00B3361E">
        <w:rPr>
          <w:sz w:val="20"/>
          <w:szCs w:val="20"/>
        </w:rPr>
        <w:t>Target output:</w:t>
      </w:r>
    </w:p>
    <w:p w14:paraId="4B8B7356" w14:textId="77777777" w:rsidR="00B3361E" w:rsidRPr="00B3361E" w:rsidRDefault="00B3361E" w:rsidP="00B3361E">
      <w:pPr>
        <w:rPr>
          <w:sz w:val="20"/>
          <w:szCs w:val="20"/>
        </w:rPr>
      </w:pPr>
      <w:r w:rsidRPr="00B3361E">
        <w:rPr>
          <w:sz w:val="20"/>
          <w:szCs w:val="20"/>
        </w:rPr>
        <w:t>('Annie Hall', 'COMEDY', 4)</w:t>
      </w:r>
    </w:p>
    <w:p w14:paraId="3FD49607" w14:textId="77777777" w:rsidR="00B3361E" w:rsidRPr="00B3361E" w:rsidRDefault="00B3361E" w:rsidP="00B3361E">
      <w:pPr>
        <w:rPr>
          <w:sz w:val="20"/>
          <w:szCs w:val="20"/>
        </w:rPr>
      </w:pPr>
    </w:p>
    <w:p w14:paraId="598C5C5D"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78C0431C" w14:textId="77777777" w:rsidR="00B3361E" w:rsidRPr="00B3361E" w:rsidRDefault="00B3361E" w:rsidP="00B3361E">
      <w:pPr>
        <w:rPr>
          <w:sz w:val="20"/>
          <w:szCs w:val="20"/>
        </w:rPr>
      </w:pPr>
      <w:r w:rsidRPr="00B3361E">
        <w:rPr>
          <w:sz w:val="20"/>
          <w:szCs w:val="20"/>
        </w:rPr>
        <w:t>('Annie Hall',)</w:t>
      </w:r>
    </w:p>
    <w:p w14:paraId="02DB7586" w14:textId="77777777" w:rsidR="00B3361E" w:rsidRPr="00B3361E" w:rsidRDefault="00B3361E" w:rsidP="00B3361E">
      <w:pPr>
        <w:rPr>
          <w:sz w:val="20"/>
          <w:szCs w:val="20"/>
        </w:rPr>
      </w:pPr>
    </w:p>
    <w:p w14:paraId="38383BF8" w14:textId="77777777" w:rsidR="00B3361E" w:rsidRPr="00B3361E" w:rsidRDefault="00B3361E" w:rsidP="00B3361E">
      <w:pPr>
        <w:rPr>
          <w:sz w:val="20"/>
          <w:szCs w:val="20"/>
        </w:rPr>
      </w:pPr>
    </w:p>
    <w:p w14:paraId="60616BF7" w14:textId="77777777" w:rsidR="00B3361E" w:rsidRPr="00B3361E" w:rsidRDefault="00B3361E" w:rsidP="00B3361E">
      <w:pPr>
        <w:rPr>
          <w:sz w:val="20"/>
          <w:szCs w:val="20"/>
        </w:rPr>
      </w:pPr>
      <w:r w:rsidRPr="00B3361E">
        <w:rPr>
          <w:sz w:val="20"/>
          <w:szCs w:val="20"/>
        </w:rPr>
        <w:t>---------------------------------</w:t>
      </w:r>
    </w:p>
    <w:p w14:paraId="1477CF88" w14:textId="77777777" w:rsidR="00B3361E" w:rsidRPr="00B3361E" w:rsidRDefault="00B3361E" w:rsidP="00B3361E">
      <w:pPr>
        <w:rPr>
          <w:sz w:val="20"/>
          <w:szCs w:val="20"/>
        </w:rPr>
      </w:pPr>
      <w:r w:rsidRPr="00B3361E">
        <w:rPr>
          <w:sz w:val="20"/>
          <w:szCs w:val="20"/>
        </w:rPr>
        <w:t>Question: 8</w:t>
      </w:r>
    </w:p>
    <w:p w14:paraId="53613DFE" w14:textId="77777777" w:rsidR="00B3361E" w:rsidRPr="00B3361E" w:rsidRDefault="00B3361E" w:rsidP="00B3361E">
      <w:pPr>
        <w:rPr>
          <w:sz w:val="20"/>
          <w:szCs w:val="20"/>
        </w:rPr>
      </w:pPr>
      <w:r w:rsidRPr="00B3361E">
        <w:rPr>
          <w:sz w:val="20"/>
          <w:szCs w:val="20"/>
        </w:rPr>
        <w:t>Natural language question: Do you know what movie has the word 'Nuremberg' in it?</w:t>
      </w:r>
    </w:p>
    <w:p w14:paraId="54940BD8"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gramStart"/>
      <w:r w:rsidRPr="00B3361E">
        <w:rPr>
          <w:sz w:val="20"/>
          <w:szCs w:val="20"/>
        </w:rPr>
        <w:t>LOWER(</w:t>
      </w:r>
      <w:proofErr w:type="spellStart"/>
      <w:proofErr w:type="gramEnd"/>
      <w:r w:rsidRPr="00B3361E">
        <w:rPr>
          <w:sz w:val="20"/>
          <w:szCs w:val="20"/>
        </w:rPr>
        <w:t>mvtitle</w:t>
      </w:r>
      <w:proofErr w:type="spellEnd"/>
      <w:r w:rsidRPr="00B3361E">
        <w:rPr>
          <w:sz w:val="20"/>
          <w:szCs w:val="20"/>
        </w:rPr>
        <w:t>) LIKE '%</w:t>
      </w:r>
      <w:proofErr w:type="spellStart"/>
      <w:r w:rsidRPr="00B3361E">
        <w:rPr>
          <w:sz w:val="20"/>
          <w:szCs w:val="20"/>
        </w:rPr>
        <w:t>nuremberg</w:t>
      </w:r>
      <w:proofErr w:type="spellEnd"/>
      <w:r w:rsidRPr="00B3361E">
        <w:rPr>
          <w:sz w:val="20"/>
          <w:szCs w:val="20"/>
        </w:rPr>
        <w:t>%'</w:t>
      </w:r>
    </w:p>
    <w:p w14:paraId="4E973DC0" w14:textId="77777777" w:rsidR="00B3361E" w:rsidRPr="00B3361E" w:rsidRDefault="00B3361E" w:rsidP="00B3361E">
      <w:pPr>
        <w:rPr>
          <w:sz w:val="20"/>
          <w:szCs w:val="20"/>
        </w:rPr>
      </w:pPr>
      <w:r w:rsidRPr="00B3361E">
        <w:rPr>
          <w:sz w:val="20"/>
          <w:szCs w:val="20"/>
        </w:rPr>
        <w:lastRenderedPageBreak/>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MOVIE where  </w:t>
      </w:r>
      <w:proofErr w:type="spellStart"/>
      <w:r w:rsidRPr="00B3361E">
        <w:rPr>
          <w:sz w:val="20"/>
          <w:szCs w:val="20"/>
        </w:rPr>
        <w:t>movie.title</w:t>
      </w:r>
      <w:proofErr w:type="spellEnd"/>
      <w:r w:rsidRPr="00B3361E">
        <w:rPr>
          <w:sz w:val="20"/>
          <w:szCs w:val="20"/>
        </w:rPr>
        <w:t xml:space="preserve"> like "%Nuremberg%"</w:t>
      </w:r>
    </w:p>
    <w:p w14:paraId="1B28D840" w14:textId="77777777" w:rsidR="00B3361E" w:rsidRPr="00B3361E" w:rsidRDefault="00B3361E" w:rsidP="00B3361E">
      <w:pPr>
        <w:rPr>
          <w:sz w:val="20"/>
          <w:szCs w:val="20"/>
        </w:rPr>
      </w:pPr>
    </w:p>
    <w:p w14:paraId="08FCDF80" w14:textId="77777777" w:rsidR="00B3361E" w:rsidRPr="00B3361E" w:rsidRDefault="00B3361E" w:rsidP="00B3361E">
      <w:pPr>
        <w:rPr>
          <w:sz w:val="20"/>
          <w:szCs w:val="20"/>
        </w:rPr>
      </w:pPr>
      <w:r w:rsidRPr="00B3361E">
        <w:rPr>
          <w:sz w:val="20"/>
          <w:szCs w:val="20"/>
        </w:rPr>
        <w:t>Target output:</w:t>
      </w:r>
    </w:p>
    <w:p w14:paraId="6816F994" w14:textId="77777777" w:rsidR="00B3361E" w:rsidRPr="00B3361E" w:rsidRDefault="00B3361E" w:rsidP="00B3361E">
      <w:pPr>
        <w:rPr>
          <w:sz w:val="20"/>
          <w:szCs w:val="20"/>
        </w:rPr>
      </w:pPr>
      <w:r w:rsidRPr="00B3361E">
        <w:rPr>
          <w:sz w:val="20"/>
          <w:szCs w:val="20"/>
        </w:rPr>
        <w:t>('Judgment at Nuremberg',)</w:t>
      </w:r>
    </w:p>
    <w:p w14:paraId="547198ED" w14:textId="77777777" w:rsidR="00B3361E" w:rsidRPr="00B3361E" w:rsidRDefault="00B3361E" w:rsidP="00B3361E">
      <w:pPr>
        <w:rPr>
          <w:sz w:val="20"/>
          <w:szCs w:val="20"/>
        </w:rPr>
      </w:pPr>
    </w:p>
    <w:p w14:paraId="2504A719"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3E8B2C3E" w14:textId="77777777" w:rsidR="00B3361E" w:rsidRPr="00B3361E" w:rsidRDefault="00B3361E" w:rsidP="00B3361E">
      <w:pPr>
        <w:rPr>
          <w:sz w:val="20"/>
          <w:szCs w:val="20"/>
        </w:rPr>
      </w:pPr>
      <w:r w:rsidRPr="00B3361E">
        <w:rPr>
          <w:sz w:val="20"/>
          <w:szCs w:val="20"/>
        </w:rPr>
        <w:t>('Judgment at Nuremberg',)</w:t>
      </w:r>
    </w:p>
    <w:p w14:paraId="7C2D2F45" w14:textId="77777777" w:rsidR="00B3361E" w:rsidRPr="00B3361E" w:rsidRDefault="00B3361E" w:rsidP="00B3361E">
      <w:pPr>
        <w:rPr>
          <w:sz w:val="20"/>
          <w:szCs w:val="20"/>
        </w:rPr>
      </w:pPr>
    </w:p>
    <w:p w14:paraId="6C7B67B8" w14:textId="77777777" w:rsidR="00B3361E" w:rsidRPr="00B3361E" w:rsidRDefault="00B3361E" w:rsidP="00B3361E">
      <w:pPr>
        <w:rPr>
          <w:b/>
          <w:bCs/>
        </w:rPr>
      </w:pPr>
    </w:p>
    <w:p w14:paraId="5546EF36" w14:textId="77777777" w:rsidR="00B3361E" w:rsidRPr="00B3361E" w:rsidRDefault="00B3361E" w:rsidP="00B3361E">
      <w:pPr>
        <w:rPr>
          <w:b/>
          <w:bCs/>
        </w:rPr>
      </w:pPr>
      <w:r w:rsidRPr="00B3361E">
        <w:rPr>
          <w:b/>
          <w:bCs/>
        </w:rPr>
        <w:t>Advanced Queries</w:t>
      </w:r>
    </w:p>
    <w:p w14:paraId="1D53BDB7" w14:textId="77777777" w:rsidR="00B3361E" w:rsidRPr="00B3361E" w:rsidRDefault="00B3361E" w:rsidP="00B3361E">
      <w:pPr>
        <w:rPr>
          <w:b/>
          <w:bCs/>
        </w:rPr>
      </w:pPr>
    </w:p>
    <w:p w14:paraId="30A1D9D1" w14:textId="77777777" w:rsidR="00B3361E" w:rsidRPr="00B3361E" w:rsidRDefault="00B3361E" w:rsidP="00B3361E">
      <w:pPr>
        <w:rPr>
          <w:sz w:val="20"/>
          <w:szCs w:val="20"/>
        </w:rPr>
      </w:pPr>
      <w:r w:rsidRPr="00B3361E">
        <w:rPr>
          <w:sz w:val="20"/>
          <w:szCs w:val="20"/>
        </w:rPr>
        <w:t>---------------------------------</w:t>
      </w:r>
    </w:p>
    <w:p w14:paraId="4C2DF394" w14:textId="77777777" w:rsidR="00B3361E" w:rsidRPr="00B3361E" w:rsidRDefault="00B3361E" w:rsidP="00B3361E">
      <w:pPr>
        <w:rPr>
          <w:sz w:val="20"/>
          <w:szCs w:val="20"/>
        </w:rPr>
      </w:pPr>
      <w:r w:rsidRPr="00B3361E">
        <w:rPr>
          <w:sz w:val="20"/>
          <w:szCs w:val="20"/>
        </w:rPr>
        <w:t>Question: 0</w:t>
      </w:r>
    </w:p>
    <w:p w14:paraId="19E647A4" w14:textId="77777777" w:rsidR="00B3361E" w:rsidRPr="00B3361E" w:rsidRDefault="00B3361E" w:rsidP="00B3361E">
      <w:pPr>
        <w:rPr>
          <w:sz w:val="20"/>
          <w:szCs w:val="20"/>
        </w:rPr>
      </w:pPr>
      <w:r w:rsidRPr="00B3361E">
        <w:rPr>
          <w:sz w:val="20"/>
          <w:szCs w:val="20"/>
        </w:rPr>
        <w:t>Natural language question: On average, how many movies do members rent?</w:t>
      </w:r>
    </w:p>
    <w:p w14:paraId="32570E02" w14:textId="77777777" w:rsidR="00B3361E" w:rsidRPr="00B3361E" w:rsidRDefault="00B3361E" w:rsidP="00B3361E">
      <w:pPr>
        <w:rPr>
          <w:sz w:val="20"/>
          <w:szCs w:val="20"/>
        </w:rPr>
      </w:pPr>
      <w:r w:rsidRPr="00B3361E">
        <w:rPr>
          <w:sz w:val="20"/>
          <w:szCs w:val="20"/>
        </w:rPr>
        <w:t xml:space="preserve">Target SQL: SELECT </w:t>
      </w:r>
      <w:proofErr w:type="gramStart"/>
      <w:r w:rsidRPr="00B3361E">
        <w:rPr>
          <w:sz w:val="20"/>
          <w:szCs w:val="20"/>
        </w:rPr>
        <w:t>AVG(</w:t>
      </w:r>
      <w:proofErr w:type="spellStart"/>
      <w:proofErr w:type="gramEnd"/>
      <w:r w:rsidRPr="00B3361E">
        <w:rPr>
          <w:sz w:val="20"/>
          <w:szCs w:val="20"/>
        </w:rPr>
        <w:t>numrent</w:t>
      </w:r>
      <w:proofErr w:type="spellEnd"/>
      <w:r w:rsidRPr="00B3361E">
        <w:rPr>
          <w:sz w:val="20"/>
          <w:szCs w:val="20"/>
        </w:rPr>
        <w:t>) FROM member;</w:t>
      </w:r>
    </w:p>
    <w:p w14:paraId="50C13BBE" w14:textId="77777777" w:rsidR="00B3361E" w:rsidRPr="00B3361E" w:rsidRDefault="00B3361E" w:rsidP="00B3361E">
      <w:pPr>
        <w:rPr>
          <w:sz w:val="20"/>
          <w:szCs w:val="20"/>
        </w:rPr>
      </w:pPr>
      <w:r w:rsidRPr="00B3361E">
        <w:rPr>
          <w:sz w:val="20"/>
          <w:szCs w:val="20"/>
        </w:rPr>
        <w:t>Predicted SQL: select avg(</w:t>
      </w:r>
      <w:proofErr w:type="spellStart"/>
      <w:proofErr w:type="gramStart"/>
      <w:r w:rsidRPr="00B3361E">
        <w:rPr>
          <w:sz w:val="20"/>
          <w:szCs w:val="20"/>
        </w:rPr>
        <w:t>member.number</w:t>
      </w:r>
      <w:proofErr w:type="gramEnd"/>
      <w:r w:rsidRPr="00B3361E">
        <w:rPr>
          <w:sz w:val="20"/>
          <w:szCs w:val="20"/>
        </w:rPr>
        <w:t>_of_rentals</w:t>
      </w:r>
      <w:proofErr w:type="spellEnd"/>
      <w:r w:rsidRPr="00B3361E">
        <w:rPr>
          <w:sz w:val="20"/>
          <w:szCs w:val="20"/>
        </w:rPr>
        <w:t>) from MEMBER</w:t>
      </w:r>
    </w:p>
    <w:p w14:paraId="201DB9C6" w14:textId="77777777" w:rsidR="00B3361E" w:rsidRPr="00B3361E" w:rsidRDefault="00B3361E" w:rsidP="00B3361E">
      <w:pPr>
        <w:rPr>
          <w:sz w:val="20"/>
          <w:szCs w:val="20"/>
        </w:rPr>
      </w:pPr>
    </w:p>
    <w:p w14:paraId="2F6C9AED" w14:textId="77777777" w:rsidR="00B3361E" w:rsidRPr="00B3361E" w:rsidRDefault="00B3361E" w:rsidP="00B3361E">
      <w:pPr>
        <w:rPr>
          <w:sz w:val="20"/>
          <w:szCs w:val="20"/>
        </w:rPr>
      </w:pPr>
      <w:r w:rsidRPr="00B3361E">
        <w:rPr>
          <w:sz w:val="20"/>
          <w:szCs w:val="20"/>
        </w:rPr>
        <w:t>Target output:</w:t>
      </w:r>
    </w:p>
    <w:p w14:paraId="74804033" w14:textId="77777777" w:rsidR="00B3361E" w:rsidRPr="00B3361E" w:rsidRDefault="00B3361E" w:rsidP="00B3361E">
      <w:pPr>
        <w:rPr>
          <w:sz w:val="20"/>
          <w:szCs w:val="20"/>
        </w:rPr>
      </w:pPr>
      <w:r w:rsidRPr="00B3361E">
        <w:rPr>
          <w:sz w:val="20"/>
          <w:szCs w:val="20"/>
        </w:rPr>
        <w:t>(13.0,)</w:t>
      </w:r>
    </w:p>
    <w:p w14:paraId="772BD704" w14:textId="77777777" w:rsidR="00B3361E" w:rsidRPr="00B3361E" w:rsidRDefault="00B3361E" w:rsidP="00B3361E">
      <w:pPr>
        <w:rPr>
          <w:sz w:val="20"/>
          <w:szCs w:val="20"/>
        </w:rPr>
      </w:pPr>
    </w:p>
    <w:p w14:paraId="67E4A345" w14:textId="77777777" w:rsidR="00B3361E" w:rsidRPr="00B3361E" w:rsidRDefault="00B3361E" w:rsidP="00B3361E">
      <w:pPr>
        <w:rPr>
          <w:sz w:val="20"/>
          <w:szCs w:val="20"/>
        </w:rPr>
      </w:pPr>
      <w:r w:rsidRPr="00B3361E">
        <w:rPr>
          <w:sz w:val="20"/>
          <w:szCs w:val="20"/>
        </w:rPr>
        <w:t>RESD-SQL output:</w:t>
      </w:r>
    </w:p>
    <w:p w14:paraId="495880C8" w14:textId="77777777" w:rsidR="00B3361E" w:rsidRPr="00B3361E" w:rsidRDefault="00B3361E" w:rsidP="00B3361E">
      <w:pPr>
        <w:rPr>
          <w:sz w:val="20"/>
          <w:szCs w:val="20"/>
        </w:rPr>
      </w:pPr>
      <w:r w:rsidRPr="00B3361E">
        <w:rPr>
          <w:sz w:val="20"/>
          <w:szCs w:val="20"/>
        </w:rPr>
        <w:t>(13.0,)</w:t>
      </w:r>
    </w:p>
    <w:p w14:paraId="63515604" w14:textId="77777777" w:rsidR="00B3361E" w:rsidRPr="00B3361E" w:rsidRDefault="00B3361E" w:rsidP="00B3361E">
      <w:pPr>
        <w:rPr>
          <w:sz w:val="20"/>
          <w:szCs w:val="20"/>
        </w:rPr>
      </w:pPr>
    </w:p>
    <w:p w14:paraId="425DBDBB" w14:textId="77777777" w:rsidR="00B3361E" w:rsidRPr="00B3361E" w:rsidRDefault="00B3361E" w:rsidP="00B3361E">
      <w:pPr>
        <w:rPr>
          <w:sz w:val="20"/>
          <w:szCs w:val="20"/>
        </w:rPr>
      </w:pPr>
      <w:r w:rsidRPr="00B3361E">
        <w:rPr>
          <w:sz w:val="20"/>
          <w:szCs w:val="20"/>
        </w:rPr>
        <w:t>---------------------------------</w:t>
      </w:r>
    </w:p>
    <w:p w14:paraId="21448674" w14:textId="77777777" w:rsidR="00B3361E" w:rsidRPr="00B3361E" w:rsidRDefault="00B3361E" w:rsidP="00B3361E">
      <w:pPr>
        <w:rPr>
          <w:sz w:val="20"/>
          <w:szCs w:val="20"/>
        </w:rPr>
      </w:pPr>
      <w:r w:rsidRPr="00B3361E">
        <w:rPr>
          <w:sz w:val="20"/>
          <w:szCs w:val="20"/>
        </w:rPr>
        <w:t>Question: 1</w:t>
      </w:r>
    </w:p>
    <w:p w14:paraId="5CE6C99C" w14:textId="77777777" w:rsidR="00B3361E" w:rsidRPr="00B3361E" w:rsidRDefault="00B3361E" w:rsidP="00B3361E">
      <w:pPr>
        <w:rPr>
          <w:sz w:val="20"/>
          <w:szCs w:val="20"/>
        </w:rPr>
      </w:pPr>
      <w:r w:rsidRPr="00B3361E">
        <w:rPr>
          <w:sz w:val="20"/>
          <w:szCs w:val="20"/>
        </w:rPr>
        <w:t>Natural language question: Can you prepare a report containing member names and their joining dates?</w:t>
      </w:r>
    </w:p>
    <w:p w14:paraId="1CD14BBA"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w:t>
      </w:r>
      <w:proofErr w:type="spellStart"/>
      <w:r w:rsidRPr="00B3361E">
        <w:rPr>
          <w:sz w:val="20"/>
          <w:szCs w:val="20"/>
        </w:rPr>
        <w:t>joindate</w:t>
      </w:r>
      <w:proofErr w:type="spellEnd"/>
      <w:r w:rsidRPr="00B3361E">
        <w:rPr>
          <w:sz w:val="20"/>
          <w:szCs w:val="20"/>
        </w:rPr>
        <w:t xml:space="preserve"> FROM </w:t>
      </w:r>
      <w:proofErr w:type="gramStart"/>
      <w:r w:rsidRPr="00B3361E">
        <w:rPr>
          <w:sz w:val="20"/>
          <w:szCs w:val="20"/>
        </w:rPr>
        <w:t>member;</w:t>
      </w:r>
      <w:proofErr w:type="gramEnd"/>
    </w:p>
    <w:p w14:paraId="2452E12F" w14:textId="77777777" w:rsidR="00B3361E" w:rsidRPr="00B3361E" w:rsidRDefault="00B3361E" w:rsidP="00B3361E">
      <w:pPr>
        <w:rPr>
          <w:sz w:val="20"/>
          <w:szCs w:val="20"/>
        </w:rPr>
      </w:pPr>
      <w:r w:rsidRPr="00B3361E">
        <w:rPr>
          <w:sz w:val="20"/>
          <w:szCs w:val="20"/>
        </w:rPr>
        <w:t xml:space="preserve">Predicted SQL: select </w:t>
      </w:r>
      <w:proofErr w:type="gramStart"/>
      <w:r w:rsidRPr="00B3361E">
        <w:rPr>
          <w:sz w:val="20"/>
          <w:szCs w:val="20"/>
        </w:rPr>
        <w:t>member.name ,</w:t>
      </w:r>
      <w:proofErr w:type="gramEnd"/>
      <w:r w:rsidRPr="00B3361E">
        <w:rPr>
          <w:sz w:val="20"/>
          <w:szCs w:val="20"/>
        </w:rPr>
        <w:t xml:space="preserve"> </w:t>
      </w:r>
      <w:proofErr w:type="spellStart"/>
      <w:r w:rsidRPr="00B3361E">
        <w:rPr>
          <w:sz w:val="20"/>
          <w:szCs w:val="20"/>
        </w:rPr>
        <w:t>member.date_joined</w:t>
      </w:r>
      <w:proofErr w:type="spellEnd"/>
      <w:r w:rsidRPr="00B3361E">
        <w:rPr>
          <w:sz w:val="20"/>
          <w:szCs w:val="20"/>
        </w:rPr>
        <w:t xml:space="preserve"> from MEMBER</w:t>
      </w:r>
    </w:p>
    <w:p w14:paraId="1A958DE9" w14:textId="77777777" w:rsidR="00B3361E" w:rsidRPr="00B3361E" w:rsidRDefault="00B3361E" w:rsidP="00B3361E">
      <w:pPr>
        <w:rPr>
          <w:sz w:val="20"/>
          <w:szCs w:val="20"/>
        </w:rPr>
      </w:pPr>
    </w:p>
    <w:p w14:paraId="7671E235" w14:textId="77777777" w:rsidR="00B3361E" w:rsidRPr="00B3361E" w:rsidRDefault="00B3361E" w:rsidP="00B3361E">
      <w:pPr>
        <w:rPr>
          <w:sz w:val="20"/>
          <w:szCs w:val="20"/>
        </w:rPr>
      </w:pPr>
      <w:r w:rsidRPr="00B3361E">
        <w:rPr>
          <w:sz w:val="20"/>
          <w:szCs w:val="20"/>
        </w:rPr>
        <w:t>Target output:</w:t>
      </w:r>
    </w:p>
    <w:p w14:paraId="09FFFECC" w14:textId="77777777" w:rsidR="00B3361E" w:rsidRPr="00B3361E" w:rsidRDefault="00B3361E" w:rsidP="00B3361E">
      <w:pPr>
        <w:rPr>
          <w:sz w:val="20"/>
          <w:szCs w:val="20"/>
        </w:rPr>
      </w:pPr>
    </w:p>
    <w:p w14:paraId="3CDE8F2F" w14:textId="77777777" w:rsidR="00B3361E" w:rsidRPr="00B3361E" w:rsidRDefault="00B3361E" w:rsidP="00B3361E">
      <w:pPr>
        <w:rPr>
          <w:sz w:val="20"/>
          <w:szCs w:val="20"/>
        </w:rPr>
        <w:sectPr w:rsidR="00B3361E" w:rsidRPr="00B3361E" w:rsidSect="0020358B">
          <w:type w:val="continuous"/>
          <w:pgSz w:w="11906" w:h="16838"/>
          <w:pgMar w:top="1440" w:right="1440" w:bottom="1440" w:left="1440" w:header="720" w:footer="720" w:gutter="0"/>
          <w:cols w:space="708"/>
        </w:sectPr>
      </w:pPr>
    </w:p>
    <w:p w14:paraId="4127C4F5" w14:textId="77777777" w:rsidR="00B3361E" w:rsidRPr="00B3361E" w:rsidRDefault="00B3361E" w:rsidP="00B3361E">
      <w:pPr>
        <w:rPr>
          <w:sz w:val="20"/>
          <w:szCs w:val="20"/>
        </w:rPr>
      </w:pPr>
      <w:r w:rsidRPr="00B3361E">
        <w:rPr>
          <w:sz w:val="20"/>
          <w:szCs w:val="20"/>
        </w:rPr>
        <w:t>('Allen, Donna', '1991-05-25')</w:t>
      </w:r>
    </w:p>
    <w:p w14:paraId="2DBBBE67" w14:textId="77777777" w:rsidR="00B3361E" w:rsidRPr="00B3361E" w:rsidRDefault="00B3361E" w:rsidP="00B3361E">
      <w:pPr>
        <w:rPr>
          <w:sz w:val="20"/>
          <w:szCs w:val="20"/>
        </w:rPr>
      </w:pPr>
      <w:r w:rsidRPr="00B3361E">
        <w:rPr>
          <w:sz w:val="20"/>
          <w:szCs w:val="20"/>
        </w:rPr>
        <w:t>('Peterson, Mark', '1990-02-20')</w:t>
      </w:r>
    </w:p>
    <w:p w14:paraId="16842F44" w14:textId="77777777" w:rsidR="00B3361E" w:rsidRPr="00B3361E" w:rsidRDefault="00B3361E" w:rsidP="00B3361E">
      <w:pPr>
        <w:rPr>
          <w:sz w:val="20"/>
          <w:szCs w:val="20"/>
        </w:rPr>
      </w:pPr>
      <w:r w:rsidRPr="00B3361E">
        <w:rPr>
          <w:sz w:val="20"/>
          <w:szCs w:val="20"/>
        </w:rPr>
        <w:t>('Sanchez, Miguel', '1991-06-21')</w:t>
      </w:r>
    </w:p>
    <w:p w14:paraId="6815FFDE" w14:textId="77777777" w:rsidR="00B3361E" w:rsidRPr="00B3361E" w:rsidRDefault="00B3361E" w:rsidP="00B3361E">
      <w:pPr>
        <w:rPr>
          <w:sz w:val="20"/>
          <w:szCs w:val="20"/>
        </w:rPr>
      </w:pPr>
      <w:r w:rsidRPr="00B3361E">
        <w:rPr>
          <w:sz w:val="20"/>
          <w:szCs w:val="20"/>
        </w:rPr>
        <w:t>('Tran, Thanh', '1991-07-03')</w:t>
      </w:r>
    </w:p>
    <w:p w14:paraId="2F05E262" w14:textId="77777777" w:rsidR="00B3361E" w:rsidRPr="00B3361E" w:rsidRDefault="00B3361E" w:rsidP="00B3361E">
      <w:pPr>
        <w:rPr>
          <w:sz w:val="20"/>
          <w:szCs w:val="20"/>
        </w:rPr>
      </w:pPr>
      <w:r w:rsidRPr="00B3361E">
        <w:rPr>
          <w:sz w:val="20"/>
          <w:szCs w:val="20"/>
        </w:rPr>
        <w:t>('Roberts, Terry', '1990-11-16')</w:t>
      </w:r>
    </w:p>
    <w:p w14:paraId="0FCA9150" w14:textId="77777777" w:rsidR="00B3361E" w:rsidRPr="00B3361E" w:rsidRDefault="00B3361E" w:rsidP="00B3361E">
      <w:pPr>
        <w:rPr>
          <w:sz w:val="20"/>
          <w:szCs w:val="20"/>
        </w:rPr>
      </w:pPr>
      <w:r w:rsidRPr="00B3361E">
        <w:rPr>
          <w:sz w:val="20"/>
          <w:szCs w:val="20"/>
        </w:rPr>
        <w:t>('MacDonald, Greg', '1991-01-29')</w:t>
      </w:r>
    </w:p>
    <w:p w14:paraId="69355704" w14:textId="77777777" w:rsidR="00B3361E" w:rsidRPr="00B3361E" w:rsidRDefault="00B3361E" w:rsidP="00B3361E">
      <w:pPr>
        <w:rPr>
          <w:sz w:val="20"/>
          <w:szCs w:val="20"/>
        </w:rPr>
      </w:pPr>
      <w:r w:rsidRPr="00B3361E">
        <w:rPr>
          <w:sz w:val="20"/>
          <w:szCs w:val="20"/>
        </w:rPr>
        <w:t>('VanderJagt, Neal', '1990-08-11')</w:t>
      </w:r>
    </w:p>
    <w:p w14:paraId="3E58340E" w14:textId="77777777" w:rsidR="00B3361E" w:rsidRPr="00B3361E" w:rsidRDefault="00B3361E" w:rsidP="00B3361E">
      <w:pPr>
        <w:rPr>
          <w:sz w:val="20"/>
          <w:szCs w:val="20"/>
        </w:rPr>
      </w:pPr>
      <w:r w:rsidRPr="00B3361E">
        <w:rPr>
          <w:sz w:val="20"/>
          <w:szCs w:val="20"/>
        </w:rPr>
        <w:t>('Shippers, John', '1991-09-02')</w:t>
      </w:r>
    </w:p>
    <w:p w14:paraId="58D1E3BD" w14:textId="77777777" w:rsidR="00B3361E" w:rsidRPr="00B3361E" w:rsidRDefault="00B3361E" w:rsidP="00B3361E">
      <w:pPr>
        <w:rPr>
          <w:sz w:val="20"/>
          <w:szCs w:val="20"/>
        </w:rPr>
      </w:pPr>
      <w:r w:rsidRPr="00B3361E">
        <w:rPr>
          <w:sz w:val="20"/>
          <w:szCs w:val="20"/>
        </w:rPr>
        <w:t>('Franklin, Trudy', '1990-12-13')</w:t>
      </w:r>
    </w:p>
    <w:p w14:paraId="071A9DA9" w14:textId="77777777" w:rsidR="00B3361E" w:rsidRPr="00B3361E" w:rsidRDefault="00B3361E" w:rsidP="00B3361E">
      <w:pPr>
        <w:rPr>
          <w:sz w:val="20"/>
          <w:szCs w:val="20"/>
        </w:rPr>
      </w:pPr>
      <w:r w:rsidRPr="00B3361E">
        <w:rPr>
          <w:sz w:val="20"/>
          <w:szCs w:val="20"/>
        </w:rPr>
        <w:t>('Stein, Shelly', '1991-06-21')</w:t>
      </w:r>
    </w:p>
    <w:p w14:paraId="231F0143" w14:textId="77777777" w:rsidR="00B3361E" w:rsidRPr="00B3361E" w:rsidRDefault="00B3361E" w:rsidP="00B3361E">
      <w:pPr>
        <w:rPr>
          <w:sz w:val="20"/>
          <w:szCs w:val="20"/>
        </w:rPr>
      </w:pPr>
      <w:r w:rsidRPr="00B3361E">
        <w:rPr>
          <w:sz w:val="20"/>
          <w:szCs w:val="20"/>
        </w:rPr>
        <w:t>('Stein, Billy', '1992-02-27')</w:t>
      </w:r>
    </w:p>
    <w:p w14:paraId="778028E6" w14:textId="77777777" w:rsidR="00B3361E" w:rsidRPr="00B3361E" w:rsidRDefault="00B3361E" w:rsidP="00B3361E">
      <w:pPr>
        <w:rPr>
          <w:sz w:val="20"/>
          <w:szCs w:val="20"/>
        </w:rPr>
      </w:pPr>
      <w:r w:rsidRPr="00B3361E">
        <w:rPr>
          <w:sz w:val="20"/>
          <w:szCs w:val="20"/>
        </w:rPr>
        <w:t>('Stein, Angie', '1991-06-21')</w:t>
      </w:r>
    </w:p>
    <w:p w14:paraId="0AADFD4A" w14:textId="77777777" w:rsidR="00B3361E" w:rsidRPr="00B3361E" w:rsidRDefault="00B3361E" w:rsidP="00B3361E">
      <w:pPr>
        <w:rPr>
          <w:sz w:val="20"/>
          <w:szCs w:val="20"/>
        </w:rPr>
      </w:pPr>
      <w:r w:rsidRPr="00B3361E">
        <w:rPr>
          <w:sz w:val="20"/>
          <w:szCs w:val="20"/>
        </w:rPr>
        <w:t>('Stein, Willy', '1991-06-21')</w:t>
      </w:r>
    </w:p>
    <w:p w14:paraId="4FDAAB91" w14:textId="77777777" w:rsidR="00B3361E" w:rsidRPr="00B3361E" w:rsidRDefault="00B3361E" w:rsidP="00B3361E">
      <w:pPr>
        <w:rPr>
          <w:sz w:val="20"/>
          <w:szCs w:val="20"/>
        </w:rPr>
        <w:sectPr w:rsidR="00B3361E" w:rsidRPr="00B3361E" w:rsidSect="00C61D3C">
          <w:type w:val="continuous"/>
          <w:pgSz w:w="11906" w:h="16838"/>
          <w:pgMar w:top="1440" w:right="1440" w:bottom="1440" w:left="1440" w:header="720" w:footer="720" w:gutter="0"/>
          <w:cols w:num="2" w:space="708"/>
        </w:sectPr>
      </w:pPr>
    </w:p>
    <w:p w14:paraId="12F4AF8C" w14:textId="77777777" w:rsidR="00B3361E" w:rsidRPr="00B3361E" w:rsidRDefault="00B3361E" w:rsidP="00B3361E">
      <w:pPr>
        <w:rPr>
          <w:sz w:val="20"/>
          <w:szCs w:val="20"/>
        </w:rPr>
      </w:pPr>
    </w:p>
    <w:p w14:paraId="4FFF477B" w14:textId="77777777" w:rsidR="00B3361E" w:rsidRPr="00B3361E" w:rsidRDefault="00B3361E" w:rsidP="00B3361E">
      <w:pPr>
        <w:rPr>
          <w:sz w:val="20"/>
          <w:szCs w:val="20"/>
        </w:rPr>
      </w:pPr>
      <w:r w:rsidRPr="00B3361E">
        <w:rPr>
          <w:sz w:val="20"/>
          <w:szCs w:val="20"/>
        </w:rPr>
        <w:t>RESD-SQL output:</w:t>
      </w:r>
    </w:p>
    <w:p w14:paraId="0F660750" w14:textId="77777777" w:rsidR="00B3361E" w:rsidRPr="00B3361E" w:rsidRDefault="00B3361E" w:rsidP="00B3361E">
      <w:pPr>
        <w:rPr>
          <w:sz w:val="20"/>
          <w:szCs w:val="20"/>
        </w:rPr>
      </w:pPr>
    </w:p>
    <w:p w14:paraId="5833426E" w14:textId="77777777" w:rsidR="00B3361E" w:rsidRPr="00B3361E" w:rsidRDefault="00B3361E" w:rsidP="00B3361E">
      <w:pPr>
        <w:rPr>
          <w:sz w:val="20"/>
          <w:szCs w:val="20"/>
        </w:rPr>
        <w:sectPr w:rsidR="00B3361E" w:rsidRPr="00B3361E" w:rsidSect="0020358B">
          <w:type w:val="continuous"/>
          <w:pgSz w:w="11906" w:h="16838"/>
          <w:pgMar w:top="1440" w:right="1440" w:bottom="1440" w:left="1440" w:header="720" w:footer="720" w:gutter="0"/>
          <w:cols w:space="708"/>
        </w:sectPr>
      </w:pPr>
    </w:p>
    <w:p w14:paraId="418862E8" w14:textId="77777777" w:rsidR="00B3361E" w:rsidRPr="00B3361E" w:rsidRDefault="00B3361E" w:rsidP="00B3361E">
      <w:pPr>
        <w:rPr>
          <w:sz w:val="20"/>
          <w:szCs w:val="20"/>
        </w:rPr>
      </w:pPr>
      <w:r w:rsidRPr="00B3361E">
        <w:rPr>
          <w:sz w:val="20"/>
          <w:szCs w:val="20"/>
        </w:rPr>
        <w:t>('Allen, Donna', '1991-05-25')</w:t>
      </w:r>
    </w:p>
    <w:p w14:paraId="28473C2B" w14:textId="77777777" w:rsidR="00B3361E" w:rsidRPr="00B3361E" w:rsidRDefault="00B3361E" w:rsidP="00B3361E">
      <w:pPr>
        <w:rPr>
          <w:sz w:val="20"/>
          <w:szCs w:val="20"/>
        </w:rPr>
      </w:pPr>
      <w:r w:rsidRPr="00B3361E">
        <w:rPr>
          <w:sz w:val="20"/>
          <w:szCs w:val="20"/>
        </w:rPr>
        <w:t>('Peterson, Mark', '1990-02-20')</w:t>
      </w:r>
    </w:p>
    <w:p w14:paraId="4FDC07F3" w14:textId="77777777" w:rsidR="00B3361E" w:rsidRPr="00B3361E" w:rsidRDefault="00B3361E" w:rsidP="00B3361E">
      <w:pPr>
        <w:rPr>
          <w:sz w:val="20"/>
          <w:szCs w:val="20"/>
        </w:rPr>
      </w:pPr>
      <w:r w:rsidRPr="00B3361E">
        <w:rPr>
          <w:sz w:val="20"/>
          <w:szCs w:val="20"/>
        </w:rPr>
        <w:t>('Sanchez, Miguel', '1991-06-21')</w:t>
      </w:r>
    </w:p>
    <w:p w14:paraId="4729D64F" w14:textId="77777777" w:rsidR="00B3361E" w:rsidRPr="00B3361E" w:rsidRDefault="00B3361E" w:rsidP="00B3361E">
      <w:pPr>
        <w:rPr>
          <w:sz w:val="20"/>
          <w:szCs w:val="20"/>
        </w:rPr>
      </w:pPr>
      <w:r w:rsidRPr="00B3361E">
        <w:rPr>
          <w:sz w:val="20"/>
          <w:szCs w:val="20"/>
        </w:rPr>
        <w:t>('Tran, Thanh', '1991-07-03')</w:t>
      </w:r>
    </w:p>
    <w:p w14:paraId="2B0F7728" w14:textId="77777777" w:rsidR="00B3361E" w:rsidRPr="00B3361E" w:rsidRDefault="00B3361E" w:rsidP="00B3361E">
      <w:pPr>
        <w:rPr>
          <w:sz w:val="20"/>
          <w:szCs w:val="20"/>
        </w:rPr>
      </w:pPr>
      <w:r w:rsidRPr="00B3361E">
        <w:rPr>
          <w:sz w:val="20"/>
          <w:szCs w:val="20"/>
        </w:rPr>
        <w:t>('Roberts, Terry', '1990-11-16')</w:t>
      </w:r>
    </w:p>
    <w:p w14:paraId="0B5B06F0" w14:textId="77777777" w:rsidR="00B3361E" w:rsidRPr="00B3361E" w:rsidRDefault="00B3361E" w:rsidP="00B3361E">
      <w:pPr>
        <w:rPr>
          <w:sz w:val="20"/>
          <w:szCs w:val="20"/>
        </w:rPr>
      </w:pPr>
      <w:r w:rsidRPr="00B3361E">
        <w:rPr>
          <w:sz w:val="20"/>
          <w:szCs w:val="20"/>
        </w:rPr>
        <w:t>('MacDonald, Greg', '1991-01-29')</w:t>
      </w:r>
    </w:p>
    <w:p w14:paraId="3E25CAA7" w14:textId="77777777" w:rsidR="00B3361E" w:rsidRPr="00B3361E" w:rsidRDefault="00B3361E" w:rsidP="00B3361E">
      <w:pPr>
        <w:rPr>
          <w:sz w:val="20"/>
          <w:szCs w:val="20"/>
        </w:rPr>
      </w:pPr>
      <w:r w:rsidRPr="00B3361E">
        <w:rPr>
          <w:sz w:val="20"/>
          <w:szCs w:val="20"/>
        </w:rPr>
        <w:t>('VanderJagt, Neal', '1990-08-11')</w:t>
      </w:r>
    </w:p>
    <w:p w14:paraId="4ADC3B9D" w14:textId="77777777" w:rsidR="00B3361E" w:rsidRPr="00B3361E" w:rsidRDefault="00B3361E" w:rsidP="00B3361E">
      <w:pPr>
        <w:rPr>
          <w:sz w:val="20"/>
          <w:szCs w:val="20"/>
        </w:rPr>
      </w:pPr>
      <w:r w:rsidRPr="00B3361E">
        <w:rPr>
          <w:sz w:val="20"/>
          <w:szCs w:val="20"/>
        </w:rPr>
        <w:t>('Shippers, John', '1991-09-02')</w:t>
      </w:r>
    </w:p>
    <w:p w14:paraId="7DE7D2CB" w14:textId="77777777" w:rsidR="00B3361E" w:rsidRPr="00B3361E" w:rsidRDefault="00B3361E" w:rsidP="00B3361E">
      <w:pPr>
        <w:rPr>
          <w:sz w:val="20"/>
          <w:szCs w:val="20"/>
        </w:rPr>
      </w:pPr>
      <w:r w:rsidRPr="00B3361E">
        <w:rPr>
          <w:sz w:val="20"/>
          <w:szCs w:val="20"/>
        </w:rPr>
        <w:t>('Franklin, Trudy', '1990-12-13')</w:t>
      </w:r>
    </w:p>
    <w:p w14:paraId="418EB101" w14:textId="77777777" w:rsidR="00B3361E" w:rsidRPr="00B3361E" w:rsidRDefault="00B3361E" w:rsidP="00B3361E">
      <w:pPr>
        <w:rPr>
          <w:sz w:val="20"/>
          <w:szCs w:val="20"/>
        </w:rPr>
      </w:pPr>
      <w:r w:rsidRPr="00B3361E">
        <w:rPr>
          <w:sz w:val="20"/>
          <w:szCs w:val="20"/>
        </w:rPr>
        <w:t>('Stein, Shelly', '1991-06-21')</w:t>
      </w:r>
    </w:p>
    <w:p w14:paraId="1A294590" w14:textId="77777777" w:rsidR="00B3361E" w:rsidRPr="00B3361E" w:rsidRDefault="00B3361E" w:rsidP="00B3361E">
      <w:pPr>
        <w:rPr>
          <w:sz w:val="20"/>
          <w:szCs w:val="20"/>
        </w:rPr>
      </w:pPr>
      <w:r w:rsidRPr="00B3361E">
        <w:rPr>
          <w:sz w:val="20"/>
          <w:szCs w:val="20"/>
        </w:rPr>
        <w:t>('Stein, Billy', '1992-02-27')</w:t>
      </w:r>
    </w:p>
    <w:p w14:paraId="3C5E62C1" w14:textId="77777777" w:rsidR="00B3361E" w:rsidRPr="00B3361E" w:rsidRDefault="00B3361E" w:rsidP="00B3361E">
      <w:pPr>
        <w:rPr>
          <w:sz w:val="20"/>
          <w:szCs w:val="20"/>
        </w:rPr>
      </w:pPr>
      <w:r w:rsidRPr="00B3361E">
        <w:rPr>
          <w:sz w:val="20"/>
          <w:szCs w:val="20"/>
        </w:rPr>
        <w:t>('Stein, Angie', '1991-06-21')</w:t>
      </w:r>
    </w:p>
    <w:p w14:paraId="0BFF5DDC" w14:textId="77777777" w:rsidR="00B3361E" w:rsidRPr="00B3361E" w:rsidRDefault="00B3361E" w:rsidP="00B3361E">
      <w:pPr>
        <w:rPr>
          <w:sz w:val="20"/>
          <w:szCs w:val="20"/>
        </w:rPr>
      </w:pPr>
      <w:r w:rsidRPr="00B3361E">
        <w:rPr>
          <w:sz w:val="20"/>
          <w:szCs w:val="20"/>
        </w:rPr>
        <w:t>('Stein, Willy', '1991-06-21')</w:t>
      </w:r>
    </w:p>
    <w:p w14:paraId="5EC068EF" w14:textId="77777777" w:rsidR="00B3361E" w:rsidRPr="00B3361E" w:rsidRDefault="00B3361E" w:rsidP="00B3361E">
      <w:pPr>
        <w:rPr>
          <w:sz w:val="20"/>
          <w:szCs w:val="20"/>
        </w:rPr>
        <w:sectPr w:rsidR="00B3361E" w:rsidRPr="00B3361E" w:rsidSect="00C61D3C">
          <w:type w:val="continuous"/>
          <w:pgSz w:w="11906" w:h="16838"/>
          <w:pgMar w:top="1440" w:right="1440" w:bottom="1440" w:left="1440" w:header="720" w:footer="720" w:gutter="0"/>
          <w:cols w:num="2" w:space="708"/>
        </w:sectPr>
      </w:pPr>
    </w:p>
    <w:p w14:paraId="16867284" w14:textId="77777777" w:rsidR="00B3361E" w:rsidRPr="00B3361E" w:rsidRDefault="00B3361E" w:rsidP="00B3361E">
      <w:pPr>
        <w:rPr>
          <w:sz w:val="20"/>
          <w:szCs w:val="20"/>
        </w:rPr>
      </w:pPr>
      <w:r w:rsidRPr="00B3361E">
        <w:rPr>
          <w:sz w:val="20"/>
          <w:szCs w:val="20"/>
        </w:rPr>
        <w:t>---------------------------------</w:t>
      </w:r>
    </w:p>
    <w:p w14:paraId="3EE3F5B0" w14:textId="77777777" w:rsidR="00B3361E" w:rsidRPr="00B3361E" w:rsidRDefault="00B3361E" w:rsidP="00B3361E">
      <w:pPr>
        <w:rPr>
          <w:sz w:val="20"/>
          <w:szCs w:val="20"/>
        </w:rPr>
      </w:pPr>
      <w:r w:rsidRPr="00B3361E">
        <w:rPr>
          <w:sz w:val="20"/>
          <w:szCs w:val="20"/>
        </w:rPr>
        <w:t>Question: 2</w:t>
      </w:r>
    </w:p>
    <w:p w14:paraId="4A554292" w14:textId="77777777" w:rsidR="00B3361E" w:rsidRPr="00B3361E" w:rsidRDefault="00B3361E" w:rsidP="00B3361E">
      <w:pPr>
        <w:rPr>
          <w:sz w:val="20"/>
          <w:szCs w:val="20"/>
        </w:rPr>
      </w:pPr>
      <w:r w:rsidRPr="00B3361E">
        <w:rPr>
          <w:sz w:val="20"/>
          <w:szCs w:val="20"/>
        </w:rPr>
        <w:t>Natural language question: Can you prepare a report containing member names and their joining dates, but display the dates in Australian standard format?</w:t>
      </w:r>
    </w:p>
    <w:p w14:paraId="43E7A884"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w:t>
      </w:r>
      <w:proofErr w:type="spellStart"/>
      <w:proofErr w:type="gramStart"/>
      <w:r w:rsidRPr="00B3361E">
        <w:rPr>
          <w:sz w:val="20"/>
          <w:szCs w:val="20"/>
        </w:rPr>
        <w:t>strftime</w:t>
      </w:r>
      <w:proofErr w:type="spellEnd"/>
      <w:r w:rsidRPr="00B3361E">
        <w:rPr>
          <w:sz w:val="20"/>
          <w:szCs w:val="20"/>
        </w:rPr>
        <w:t>(</w:t>
      </w:r>
      <w:proofErr w:type="gramEnd"/>
      <w:r w:rsidRPr="00B3361E">
        <w:rPr>
          <w:sz w:val="20"/>
          <w:szCs w:val="20"/>
        </w:rPr>
        <w:t xml:space="preserve">'%d/%m/%Y', </w:t>
      </w:r>
      <w:proofErr w:type="spellStart"/>
      <w:r w:rsidRPr="00B3361E">
        <w:rPr>
          <w:sz w:val="20"/>
          <w:szCs w:val="20"/>
        </w:rPr>
        <w:t>joindate</w:t>
      </w:r>
      <w:proofErr w:type="spellEnd"/>
      <w:r w:rsidRPr="00B3361E">
        <w:rPr>
          <w:sz w:val="20"/>
          <w:szCs w:val="20"/>
        </w:rPr>
        <w:t>) FROM member;</w:t>
      </w:r>
    </w:p>
    <w:p w14:paraId="2938A2C0" w14:textId="77777777" w:rsidR="00B3361E" w:rsidRPr="00B3361E" w:rsidRDefault="00B3361E" w:rsidP="00B3361E">
      <w:pPr>
        <w:rPr>
          <w:sz w:val="20"/>
          <w:szCs w:val="20"/>
        </w:rPr>
      </w:pPr>
      <w:r w:rsidRPr="00B3361E">
        <w:rPr>
          <w:sz w:val="20"/>
          <w:szCs w:val="20"/>
        </w:rPr>
        <w:t xml:space="preserve">Predicted SQL: select </w:t>
      </w:r>
      <w:proofErr w:type="gramStart"/>
      <w:r w:rsidRPr="00B3361E">
        <w:rPr>
          <w:sz w:val="20"/>
          <w:szCs w:val="20"/>
        </w:rPr>
        <w:t>member.name ,</w:t>
      </w:r>
      <w:proofErr w:type="gramEnd"/>
      <w:r w:rsidRPr="00B3361E">
        <w:rPr>
          <w:sz w:val="20"/>
          <w:szCs w:val="20"/>
        </w:rPr>
        <w:t xml:space="preserve"> </w:t>
      </w:r>
      <w:proofErr w:type="spellStart"/>
      <w:r w:rsidRPr="00B3361E">
        <w:rPr>
          <w:sz w:val="20"/>
          <w:szCs w:val="20"/>
        </w:rPr>
        <w:t>member.date_joined</w:t>
      </w:r>
      <w:proofErr w:type="spellEnd"/>
      <w:r w:rsidRPr="00B3361E">
        <w:rPr>
          <w:sz w:val="20"/>
          <w:szCs w:val="20"/>
        </w:rPr>
        <w:t xml:space="preserve"> from MEMBER where  </w:t>
      </w:r>
      <w:proofErr w:type="spellStart"/>
      <w:r w:rsidRPr="00B3361E">
        <w:rPr>
          <w:sz w:val="20"/>
          <w:szCs w:val="20"/>
        </w:rPr>
        <w:t>member.date_joined</w:t>
      </w:r>
      <w:proofErr w:type="spellEnd"/>
      <w:r w:rsidRPr="00B3361E">
        <w:rPr>
          <w:sz w:val="20"/>
          <w:szCs w:val="20"/>
        </w:rPr>
        <w:t xml:space="preserve"> = "Australian"</w:t>
      </w:r>
    </w:p>
    <w:p w14:paraId="7CC86E92" w14:textId="77777777" w:rsidR="00B3361E" w:rsidRPr="00B3361E" w:rsidRDefault="00B3361E" w:rsidP="00B3361E">
      <w:pPr>
        <w:rPr>
          <w:sz w:val="20"/>
          <w:szCs w:val="20"/>
        </w:rPr>
      </w:pPr>
    </w:p>
    <w:p w14:paraId="3046DA8A" w14:textId="77777777" w:rsidR="00B3361E" w:rsidRPr="00B3361E" w:rsidRDefault="00B3361E" w:rsidP="00B3361E">
      <w:pPr>
        <w:rPr>
          <w:sz w:val="20"/>
          <w:szCs w:val="20"/>
        </w:rPr>
      </w:pPr>
      <w:r w:rsidRPr="00B3361E">
        <w:rPr>
          <w:sz w:val="20"/>
          <w:szCs w:val="20"/>
        </w:rPr>
        <w:t>Target output:</w:t>
      </w:r>
    </w:p>
    <w:p w14:paraId="293AB195" w14:textId="77777777" w:rsidR="00B3361E" w:rsidRPr="00B3361E" w:rsidRDefault="00B3361E" w:rsidP="00B3361E">
      <w:pPr>
        <w:rPr>
          <w:sz w:val="20"/>
          <w:szCs w:val="20"/>
        </w:rPr>
      </w:pPr>
    </w:p>
    <w:p w14:paraId="4BBB659D" w14:textId="77777777" w:rsidR="00B3361E" w:rsidRPr="00B3361E" w:rsidRDefault="00B3361E" w:rsidP="00B3361E">
      <w:pPr>
        <w:rPr>
          <w:sz w:val="20"/>
          <w:szCs w:val="20"/>
        </w:rPr>
        <w:sectPr w:rsidR="00B3361E" w:rsidRPr="00B3361E" w:rsidSect="0020358B">
          <w:type w:val="continuous"/>
          <w:pgSz w:w="11906" w:h="16838"/>
          <w:pgMar w:top="1440" w:right="1440" w:bottom="1440" w:left="1440" w:header="720" w:footer="720" w:gutter="0"/>
          <w:cols w:space="708"/>
        </w:sectPr>
      </w:pPr>
    </w:p>
    <w:p w14:paraId="6F36129F" w14:textId="77777777" w:rsidR="00B3361E" w:rsidRPr="00B3361E" w:rsidRDefault="00B3361E" w:rsidP="00B3361E">
      <w:pPr>
        <w:rPr>
          <w:sz w:val="20"/>
          <w:szCs w:val="20"/>
        </w:rPr>
      </w:pPr>
      <w:r w:rsidRPr="00B3361E">
        <w:rPr>
          <w:sz w:val="20"/>
          <w:szCs w:val="20"/>
        </w:rPr>
        <w:t>('Allen, Donna', '25/05/1991')</w:t>
      </w:r>
    </w:p>
    <w:p w14:paraId="08754EC2" w14:textId="77777777" w:rsidR="00B3361E" w:rsidRPr="00B3361E" w:rsidRDefault="00B3361E" w:rsidP="00B3361E">
      <w:pPr>
        <w:rPr>
          <w:sz w:val="20"/>
          <w:szCs w:val="20"/>
        </w:rPr>
      </w:pPr>
      <w:r w:rsidRPr="00B3361E">
        <w:rPr>
          <w:sz w:val="20"/>
          <w:szCs w:val="20"/>
        </w:rPr>
        <w:t>('Peterson, Mark', '20/02/1990')</w:t>
      </w:r>
    </w:p>
    <w:p w14:paraId="175B18A9" w14:textId="77777777" w:rsidR="00B3361E" w:rsidRPr="00B3361E" w:rsidRDefault="00B3361E" w:rsidP="00B3361E">
      <w:pPr>
        <w:rPr>
          <w:sz w:val="20"/>
          <w:szCs w:val="20"/>
        </w:rPr>
      </w:pPr>
      <w:r w:rsidRPr="00B3361E">
        <w:rPr>
          <w:sz w:val="20"/>
          <w:szCs w:val="20"/>
        </w:rPr>
        <w:t>('Sanchez, Miguel', '21/06/1991')</w:t>
      </w:r>
    </w:p>
    <w:p w14:paraId="1CCDB701" w14:textId="77777777" w:rsidR="00B3361E" w:rsidRPr="00B3361E" w:rsidRDefault="00B3361E" w:rsidP="00B3361E">
      <w:pPr>
        <w:rPr>
          <w:sz w:val="20"/>
          <w:szCs w:val="20"/>
        </w:rPr>
      </w:pPr>
      <w:r w:rsidRPr="00B3361E">
        <w:rPr>
          <w:sz w:val="20"/>
          <w:szCs w:val="20"/>
        </w:rPr>
        <w:t>('Tran, Thanh', '03/07/1991')</w:t>
      </w:r>
    </w:p>
    <w:p w14:paraId="1AF27044" w14:textId="77777777" w:rsidR="00B3361E" w:rsidRPr="00B3361E" w:rsidRDefault="00B3361E" w:rsidP="00B3361E">
      <w:pPr>
        <w:rPr>
          <w:sz w:val="20"/>
          <w:szCs w:val="20"/>
        </w:rPr>
      </w:pPr>
      <w:r w:rsidRPr="00B3361E">
        <w:rPr>
          <w:sz w:val="20"/>
          <w:szCs w:val="20"/>
        </w:rPr>
        <w:lastRenderedPageBreak/>
        <w:t>('Roberts, Terry', '16/11/1990')</w:t>
      </w:r>
    </w:p>
    <w:p w14:paraId="61C99E71" w14:textId="77777777" w:rsidR="00B3361E" w:rsidRPr="00B3361E" w:rsidRDefault="00B3361E" w:rsidP="00B3361E">
      <w:pPr>
        <w:rPr>
          <w:sz w:val="20"/>
          <w:szCs w:val="20"/>
        </w:rPr>
      </w:pPr>
      <w:r w:rsidRPr="00B3361E">
        <w:rPr>
          <w:sz w:val="20"/>
          <w:szCs w:val="20"/>
        </w:rPr>
        <w:t>('MacDonald, Greg', '29/01/1991')</w:t>
      </w:r>
    </w:p>
    <w:p w14:paraId="0ED048AB" w14:textId="77777777" w:rsidR="00B3361E" w:rsidRPr="00B3361E" w:rsidRDefault="00B3361E" w:rsidP="00B3361E">
      <w:pPr>
        <w:rPr>
          <w:sz w:val="20"/>
          <w:szCs w:val="20"/>
        </w:rPr>
      </w:pPr>
      <w:r w:rsidRPr="00B3361E">
        <w:rPr>
          <w:sz w:val="20"/>
          <w:szCs w:val="20"/>
        </w:rPr>
        <w:t>('VanderJagt, Neal', '11/08/1990')</w:t>
      </w:r>
    </w:p>
    <w:p w14:paraId="67808603" w14:textId="77777777" w:rsidR="00B3361E" w:rsidRPr="00B3361E" w:rsidRDefault="00B3361E" w:rsidP="00B3361E">
      <w:pPr>
        <w:rPr>
          <w:sz w:val="20"/>
          <w:szCs w:val="20"/>
        </w:rPr>
      </w:pPr>
      <w:r w:rsidRPr="00B3361E">
        <w:rPr>
          <w:sz w:val="20"/>
          <w:szCs w:val="20"/>
        </w:rPr>
        <w:t>('Shippers, John', '02/09/1991')</w:t>
      </w:r>
    </w:p>
    <w:p w14:paraId="48A1FC47" w14:textId="77777777" w:rsidR="00B3361E" w:rsidRPr="00B3361E" w:rsidRDefault="00B3361E" w:rsidP="00B3361E">
      <w:pPr>
        <w:rPr>
          <w:sz w:val="20"/>
          <w:szCs w:val="20"/>
        </w:rPr>
      </w:pPr>
      <w:r w:rsidRPr="00B3361E">
        <w:rPr>
          <w:sz w:val="20"/>
          <w:szCs w:val="20"/>
        </w:rPr>
        <w:t>('Franklin, Trudy', '13/12/1990')</w:t>
      </w:r>
    </w:p>
    <w:p w14:paraId="09580BCF" w14:textId="77777777" w:rsidR="00B3361E" w:rsidRPr="00B3361E" w:rsidRDefault="00B3361E" w:rsidP="00B3361E">
      <w:pPr>
        <w:rPr>
          <w:sz w:val="20"/>
          <w:szCs w:val="20"/>
        </w:rPr>
      </w:pPr>
      <w:r w:rsidRPr="00B3361E">
        <w:rPr>
          <w:sz w:val="20"/>
          <w:szCs w:val="20"/>
        </w:rPr>
        <w:t>('Stein, Shelly', '21/06/1991')</w:t>
      </w:r>
    </w:p>
    <w:p w14:paraId="11C9B9C7" w14:textId="77777777" w:rsidR="00B3361E" w:rsidRPr="00B3361E" w:rsidRDefault="00B3361E" w:rsidP="00B3361E">
      <w:pPr>
        <w:rPr>
          <w:sz w:val="20"/>
          <w:szCs w:val="20"/>
        </w:rPr>
      </w:pPr>
      <w:r w:rsidRPr="00B3361E">
        <w:rPr>
          <w:sz w:val="20"/>
          <w:szCs w:val="20"/>
        </w:rPr>
        <w:t>('Stein, Billy', '27/02/1992')</w:t>
      </w:r>
    </w:p>
    <w:p w14:paraId="02E8B5E7" w14:textId="77777777" w:rsidR="00B3361E" w:rsidRPr="00B3361E" w:rsidRDefault="00B3361E" w:rsidP="00B3361E">
      <w:pPr>
        <w:rPr>
          <w:sz w:val="20"/>
          <w:szCs w:val="20"/>
        </w:rPr>
      </w:pPr>
      <w:r w:rsidRPr="00B3361E">
        <w:rPr>
          <w:sz w:val="20"/>
          <w:szCs w:val="20"/>
        </w:rPr>
        <w:t>('Stein, Angie', '21/06/1991')</w:t>
      </w:r>
    </w:p>
    <w:p w14:paraId="349711A5" w14:textId="77777777" w:rsidR="00B3361E" w:rsidRPr="00B3361E" w:rsidRDefault="00B3361E" w:rsidP="00B3361E">
      <w:pPr>
        <w:rPr>
          <w:sz w:val="20"/>
          <w:szCs w:val="20"/>
        </w:rPr>
      </w:pPr>
      <w:r w:rsidRPr="00B3361E">
        <w:rPr>
          <w:sz w:val="20"/>
          <w:szCs w:val="20"/>
        </w:rPr>
        <w:t>('Stein, Willy', '21/06/1991')</w:t>
      </w:r>
    </w:p>
    <w:p w14:paraId="228CBFA9" w14:textId="77777777" w:rsidR="00B3361E" w:rsidRPr="00B3361E" w:rsidRDefault="00B3361E" w:rsidP="00B3361E">
      <w:pPr>
        <w:rPr>
          <w:sz w:val="20"/>
          <w:szCs w:val="20"/>
        </w:rPr>
        <w:sectPr w:rsidR="00B3361E" w:rsidRPr="00B3361E" w:rsidSect="00253832">
          <w:type w:val="continuous"/>
          <w:pgSz w:w="11906" w:h="16838"/>
          <w:pgMar w:top="1440" w:right="1440" w:bottom="1440" w:left="1440" w:header="720" w:footer="720" w:gutter="0"/>
          <w:cols w:num="2" w:space="708"/>
        </w:sectPr>
      </w:pPr>
    </w:p>
    <w:p w14:paraId="0CA18346" w14:textId="77777777" w:rsidR="00B3361E" w:rsidRPr="00B3361E" w:rsidRDefault="00B3361E" w:rsidP="00B3361E">
      <w:pPr>
        <w:rPr>
          <w:sz w:val="20"/>
          <w:szCs w:val="20"/>
        </w:rPr>
      </w:pPr>
    </w:p>
    <w:p w14:paraId="2B35D5D8" w14:textId="77777777" w:rsidR="00B3361E" w:rsidRPr="00B3361E" w:rsidRDefault="00B3361E" w:rsidP="00B3361E">
      <w:pPr>
        <w:rPr>
          <w:sz w:val="20"/>
          <w:szCs w:val="20"/>
        </w:rPr>
      </w:pPr>
      <w:r w:rsidRPr="00B3361E">
        <w:rPr>
          <w:sz w:val="20"/>
          <w:szCs w:val="20"/>
        </w:rPr>
        <w:t>RESD-SQL output:</w:t>
      </w:r>
    </w:p>
    <w:p w14:paraId="4B5988E6" w14:textId="77777777" w:rsidR="00B3361E" w:rsidRPr="00B3361E" w:rsidRDefault="00B3361E" w:rsidP="00B3361E">
      <w:pPr>
        <w:rPr>
          <w:sz w:val="20"/>
          <w:szCs w:val="20"/>
        </w:rPr>
      </w:pPr>
    </w:p>
    <w:p w14:paraId="44E5B9B2" w14:textId="77777777" w:rsidR="00B3361E" w:rsidRPr="00B3361E" w:rsidRDefault="00B3361E" w:rsidP="00B3361E">
      <w:pPr>
        <w:rPr>
          <w:sz w:val="20"/>
          <w:szCs w:val="20"/>
        </w:rPr>
      </w:pPr>
    </w:p>
    <w:p w14:paraId="3C11A8D9" w14:textId="77777777" w:rsidR="00B3361E" w:rsidRPr="00B3361E" w:rsidRDefault="00B3361E" w:rsidP="00B3361E">
      <w:pPr>
        <w:rPr>
          <w:sz w:val="20"/>
          <w:szCs w:val="20"/>
        </w:rPr>
      </w:pPr>
      <w:r w:rsidRPr="00B3361E">
        <w:rPr>
          <w:sz w:val="20"/>
          <w:szCs w:val="20"/>
        </w:rPr>
        <w:t>---------------------------------</w:t>
      </w:r>
    </w:p>
    <w:p w14:paraId="0C8755BE" w14:textId="77777777" w:rsidR="00B3361E" w:rsidRPr="00B3361E" w:rsidRDefault="00B3361E" w:rsidP="00B3361E">
      <w:pPr>
        <w:rPr>
          <w:sz w:val="20"/>
          <w:szCs w:val="20"/>
        </w:rPr>
      </w:pPr>
      <w:r w:rsidRPr="00B3361E">
        <w:rPr>
          <w:sz w:val="20"/>
          <w:szCs w:val="20"/>
        </w:rPr>
        <w:t>Question: 3</w:t>
      </w:r>
    </w:p>
    <w:p w14:paraId="3EF10362" w14:textId="77777777" w:rsidR="00B3361E" w:rsidRPr="00B3361E" w:rsidRDefault="00B3361E" w:rsidP="00B3361E">
      <w:pPr>
        <w:rPr>
          <w:sz w:val="20"/>
          <w:szCs w:val="20"/>
        </w:rPr>
      </w:pPr>
    </w:p>
    <w:p w14:paraId="3F1BAAA2" w14:textId="77777777" w:rsidR="00B3361E" w:rsidRPr="00B3361E" w:rsidRDefault="00B3361E" w:rsidP="00B3361E">
      <w:pPr>
        <w:rPr>
          <w:sz w:val="20"/>
          <w:szCs w:val="20"/>
        </w:rPr>
      </w:pPr>
      <w:r w:rsidRPr="00B3361E">
        <w:rPr>
          <w:sz w:val="20"/>
          <w:szCs w:val="20"/>
        </w:rPr>
        <w:t>Natural language question: Display the members with their join dates and tenures (in both days and years)</w:t>
      </w:r>
    </w:p>
    <w:p w14:paraId="236DCF23"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AS "Member Name", </w:t>
      </w:r>
      <w:proofErr w:type="spellStart"/>
      <w:r w:rsidRPr="00B3361E">
        <w:rPr>
          <w:sz w:val="20"/>
          <w:szCs w:val="20"/>
        </w:rPr>
        <w:t>strftime</w:t>
      </w:r>
      <w:proofErr w:type="spellEnd"/>
      <w:r w:rsidRPr="00B3361E">
        <w:rPr>
          <w:sz w:val="20"/>
          <w:szCs w:val="20"/>
        </w:rPr>
        <w:t>('%d/%m/%Y',</w:t>
      </w:r>
      <w:proofErr w:type="spellStart"/>
      <w:r w:rsidRPr="00B3361E">
        <w:rPr>
          <w:sz w:val="20"/>
          <w:szCs w:val="20"/>
        </w:rPr>
        <w:t>joindate</w:t>
      </w:r>
      <w:proofErr w:type="spellEnd"/>
      <w:r w:rsidRPr="00B3361E">
        <w:rPr>
          <w:sz w:val="20"/>
          <w:szCs w:val="20"/>
        </w:rPr>
        <w:t xml:space="preserve">) AS "Joined Date", </w:t>
      </w:r>
      <w:proofErr w:type="spellStart"/>
      <w:r w:rsidRPr="00B3361E">
        <w:rPr>
          <w:sz w:val="20"/>
          <w:szCs w:val="20"/>
        </w:rPr>
        <w:t>strftime</w:t>
      </w:r>
      <w:proofErr w:type="spellEnd"/>
      <w:r w:rsidRPr="00B3361E">
        <w:rPr>
          <w:sz w:val="20"/>
          <w:szCs w:val="20"/>
        </w:rPr>
        <w:t>('%d/%m/%</w:t>
      </w:r>
      <w:proofErr w:type="spellStart"/>
      <w:r w:rsidRPr="00B3361E">
        <w:rPr>
          <w:sz w:val="20"/>
          <w:szCs w:val="20"/>
        </w:rPr>
        <w:t>Y','now</w:t>
      </w:r>
      <w:proofErr w:type="spellEnd"/>
      <w:r w:rsidRPr="00B3361E">
        <w:rPr>
          <w:sz w:val="20"/>
          <w:szCs w:val="20"/>
        </w:rPr>
        <w:t>') AS "Todays Date",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AS "No. of days since joined",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 365 ) AS "No of years since joined" FROM member;</w:t>
      </w:r>
    </w:p>
    <w:p w14:paraId="46B033BA"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ember.date</w:t>
      </w:r>
      <w:proofErr w:type="gramEnd"/>
      <w:r w:rsidRPr="00B3361E">
        <w:rPr>
          <w:sz w:val="20"/>
          <w:szCs w:val="20"/>
        </w:rPr>
        <w:t>_joined</w:t>
      </w:r>
      <w:proofErr w:type="spellEnd"/>
      <w:r w:rsidRPr="00B3361E">
        <w:rPr>
          <w:sz w:val="20"/>
          <w:szCs w:val="20"/>
        </w:rPr>
        <w:t xml:space="preserve"> , </w:t>
      </w:r>
      <w:proofErr w:type="spellStart"/>
      <w:r w:rsidRPr="00B3361E">
        <w:rPr>
          <w:sz w:val="20"/>
          <w:szCs w:val="20"/>
        </w:rPr>
        <w:t>member.date_joined</w:t>
      </w:r>
      <w:proofErr w:type="spellEnd"/>
      <w:r w:rsidRPr="00B3361E">
        <w:rPr>
          <w:sz w:val="20"/>
          <w:szCs w:val="20"/>
        </w:rPr>
        <w:t xml:space="preserve"> from MEMBER</w:t>
      </w:r>
    </w:p>
    <w:p w14:paraId="70BD4161" w14:textId="77777777" w:rsidR="00B3361E" w:rsidRPr="00B3361E" w:rsidRDefault="00B3361E" w:rsidP="00B3361E">
      <w:pPr>
        <w:rPr>
          <w:sz w:val="20"/>
          <w:szCs w:val="20"/>
        </w:rPr>
      </w:pPr>
    </w:p>
    <w:p w14:paraId="27822C23" w14:textId="77777777" w:rsidR="00B3361E" w:rsidRPr="00B3361E" w:rsidRDefault="00B3361E" w:rsidP="00B3361E">
      <w:pPr>
        <w:rPr>
          <w:sz w:val="20"/>
          <w:szCs w:val="20"/>
        </w:rPr>
      </w:pPr>
      <w:r w:rsidRPr="00B3361E">
        <w:rPr>
          <w:sz w:val="20"/>
          <w:szCs w:val="20"/>
        </w:rPr>
        <w:t>Target output:</w:t>
      </w:r>
    </w:p>
    <w:p w14:paraId="47E404F8" w14:textId="77777777" w:rsidR="00B3361E" w:rsidRPr="00B3361E" w:rsidRDefault="00B3361E" w:rsidP="00B3361E">
      <w:pPr>
        <w:rPr>
          <w:sz w:val="20"/>
          <w:szCs w:val="20"/>
        </w:rPr>
      </w:pPr>
    </w:p>
    <w:p w14:paraId="119F7829" w14:textId="77777777" w:rsidR="00B3361E" w:rsidRPr="00B3361E" w:rsidRDefault="00B3361E" w:rsidP="00B3361E">
      <w:pPr>
        <w:rPr>
          <w:sz w:val="20"/>
          <w:szCs w:val="20"/>
        </w:rPr>
      </w:pPr>
      <w:r w:rsidRPr="00B3361E">
        <w:rPr>
          <w:sz w:val="20"/>
          <w:szCs w:val="20"/>
        </w:rPr>
        <w:t>('Allen, Donna', '25/05/1991', '25/10/2023', 11841.0, 32.0)</w:t>
      </w:r>
    </w:p>
    <w:p w14:paraId="2DD17D1C" w14:textId="77777777" w:rsidR="00B3361E" w:rsidRPr="00B3361E" w:rsidRDefault="00B3361E" w:rsidP="00B3361E">
      <w:pPr>
        <w:rPr>
          <w:sz w:val="20"/>
          <w:szCs w:val="20"/>
        </w:rPr>
      </w:pPr>
      <w:r w:rsidRPr="00B3361E">
        <w:rPr>
          <w:sz w:val="20"/>
          <w:szCs w:val="20"/>
        </w:rPr>
        <w:t>('Peterson, Mark', '20/02/1990', '25/10/2023', 12300.0, 34.0)</w:t>
      </w:r>
    </w:p>
    <w:p w14:paraId="58B96832" w14:textId="77777777" w:rsidR="00B3361E" w:rsidRPr="00B3361E" w:rsidRDefault="00B3361E" w:rsidP="00B3361E">
      <w:pPr>
        <w:rPr>
          <w:sz w:val="20"/>
          <w:szCs w:val="20"/>
        </w:rPr>
      </w:pPr>
      <w:r w:rsidRPr="00B3361E">
        <w:rPr>
          <w:sz w:val="20"/>
          <w:szCs w:val="20"/>
        </w:rPr>
        <w:t>('Sanchez, Miguel', '21/06/1991', '25/10/2023', 11814.0, 32.0)</w:t>
      </w:r>
    </w:p>
    <w:p w14:paraId="5BDF3BE0" w14:textId="77777777" w:rsidR="00B3361E" w:rsidRPr="00B3361E" w:rsidRDefault="00B3361E" w:rsidP="00B3361E">
      <w:pPr>
        <w:rPr>
          <w:sz w:val="20"/>
          <w:szCs w:val="20"/>
        </w:rPr>
      </w:pPr>
      <w:r w:rsidRPr="00B3361E">
        <w:rPr>
          <w:sz w:val="20"/>
          <w:szCs w:val="20"/>
        </w:rPr>
        <w:t>('Tran, Thanh', '03/07/1991', '25/10/2023', 11802.0, 32.0)</w:t>
      </w:r>
    </w:p>
    <w:p w14:paraId="1E08E7EE" w14:textId="77777777" w:rsidR="00B3361E" w:rsidRPr="00B3361E" w:rsidRDefault="00B3361E" w:rsidP="00B3361E">
      <w:pPr>
        <w:rPr>
          <w:sz w:val="20"/>
          <w:szCs w:val="20"/>
        </w:rPr>
      </w:pPr>
      <w:r w:rsidRPr="00B3361E">
        <w:rPr>
          <w:sz w:val="20"/>
          <w:szCs w:val="20"/>
        </w:rPr>
        <w:t>('Roberts, Terry', '16/11/1990', '25/10/2023', 12031.0, 33.0)</w:t>
      </w:r>
    </w:p>
    <w:p w14:paraId="56B649FC" w14:textId="77777777" w:rsidR="00B3361E" w:rsidRPr="00B3361E" w:rsidRDefault="00B3361E" w:rsidP="00B3361E">
      <w:pPr>
        <w:rPr>
          <w:sz w:val="20"/>
          <w:szCs w:val="20"/>
        </w:rPr>
      </w:pPr>
      <w:r w:rsidRPr="00B3361E">
        <w:rPr>
          <w:sz w:val="20"/>
          <w:szCs w:val="20"/>
        </w:rPr>
        <w:t>('MacDonald, Greg', '29/01/1991', '25/10/2023', 11957.0, 33.0)</w:t>
      </w:r>
    </w:p>
    <w:p w14:paraId="2A412F0D" w14:textId="77777777" w:rsidR="00B3361E" w:rsidRPr="00B3361E" w:rsidRDefault="00B3361E" w:rsidP="00B3361E">
      <w:pPr>
        <w:rPr>
          <w:sz w:val="20"/>
          <w:szCs w:val="20"/>
        </w:rPr>
      </w:pPr>
      <w:r w:rsidRPr="00B3361E">
        <w:rPr>
          <w:sz w:val="20"/>
          <w:szCs w:val="20"/>
        </w:rPr>
        <w:t>('VanderJagt, Neal', '11/08/1990', '25/10/2023', 12128.0, 33.0)</w:t>
      </w:r>
    </w:p>
    <w:p w14:paraId="21B6CBC8" w14:textId="77777777" w:rsidR="00B3361E" w:rsidRPr="00B3361E" w:rsidRDefault="00B3361E" w:rsidP="00B3361E">
      <w:pPr>
        <w:rPr>
          <w:sz w:val="20"/>
          <w:szCs w:val="20"/>
        </w:rPr>
      </w:pPr>
      <w:r w:rsidRPr="00B3361E">
        <w:rPr>
          <w:sz w:val="20"/>
          <w:szCs w:val="20"/>
        </w:rPr>
        <w:t>('Shippers, John', '02/09/1991', '25/10/2023', 11741.0, 32.0)</w:t>
      </w:r>
    </w:p>
    <w:p w14:paraId="7CB48B1F" w14:textId="77777777" w:rsidR="00B3361E" w:rsidRPr="00B3361E" w:rsidRDefault="00B3361E" w:rsidP="00B3361E">
      <w:pPr>
        <w:rPr>
          <w:sz w:val="20"/>
          <w:szCs w:val="20"/>
        </w:rPr>
      </w:pPr>
      <w:r w:rsidRPr="00B3361E">
        <w:rPr>
          <w:sz w:val="20"/>
          <w:szCs w:val="20"/>
        </w:rPr>
        <w:t>('Franklin, Trudy', '13/12/1990', '25/10/2023', 12004.0, 33.0)</w:t>
      </w:r>
    </w:p>
    <w:p w14:paraId="354A31CD" w14:textId="77777777" w:rsidR="00B3361E" w:rsidRPr="00B3361E" w:rsidRDefault="00B3361E" w:rsidP="00B3361E">
      <w:pPr>
        <w:rPr>
          <w:sz w:val="20"/>
          <w:szCs w:val="20"/>
        </w:rPr>
      </w:pPr>
      <w:r w:rsidRPr="00B3361E">
        <w:rPr>
          <w:sz w:val="20"/>
          <w:szCs w:val="20"/>
        </w:rPr>
        <w:t>('Stein, Shelly', '21/06/1991', '25/10/2023', 11814.0, 32.0)</w:t>
      </w:r>
    </w:p>
    <w:p w14:paraId="7A6563F4" w14:textId="77777777" w:rsidR="00B3361E" w:rsidRPr="00B3361E" w:rsidRDefault="00B3361E" w:rsidP="00B3361E">
      <w:pPr>
        <w:rPr>
          <w:sz w:val="20"/>
          <w:szCs w:val="20"/>
        </w:rPr>
      </w:pPr>
      <w:r w:rsidRPr="00B3361E">
        <w:rPr>
          <w:sz w:val="20"/>
          <w:szCs w:val="20"/>
        </w:rPr>
        <w:t>('Stein, Billy', '27/02/1992', '25/10/2023', 11563.0, 32.0)</w:t>
      </w:r>
    </w:p>
    <w:p w14:paraId="1EB889B8" w14:textId="77777777" w:rsidR="00B3361E" w:rsidRPr="00B3361E" w:rsidRDefault="00B3361E" w:rsidP="00B3361E">
      <w:pPr>
        <w:rPr>
          <w:sz w:val="20"/>
          <w:szCs w:val="20"/>
        </w:rPr>
      </w:pPr>
      <w:r w:rsidRPr="00B3361E">
        <w:rPr>
          <w:sz w:val="20"/>
          <w:szCs w:val="20"/>
        </w:rPr>
        <w:t>('Stein, Angie', '21/06/1991', '25/10/2023', 11814.0, 32.0)</w:t>
      </w:r>
    </w:p>
    <w:p w14:paraId="288817E9" w14:textId="77777777" w:rsidR="00B3361E" w:rsidRPr="00B3361E" w:rsidRDefault="00B3361E" w:rsidP="00B3361E">
      <w:pPr>
        <w:rPr>
          <w:sz w:val="20"/>
          <w:szCs w:val="20"/>
        </w:rPr>
      </w:pPr>
      <w:r w:rsidRPr="00B3361E">
        <w:rPr>
          <w:sz w:val="20"/>
          <w:szCs w:val="20"/>
        </w:rPr>
        <w:t>('Stein, Willy', '21/06/1991', '25/10/2023', 11814.0, 32.0)</w:t>
      </w:r>
    </w:p>
    <w:p w14:paraId="080A04BD" w14:textId="77777777" w:rsidR="00B3361E" w:rsidRPr="00B3361E" w:rsidRDefault="00B3361E" w:rsidP="00B3361E">
      <w:pPr>
        <w:rPr>
          <w:sz w:val="20"/>
          <w:szCs w:val="20"/>
        </w:rPr>
      </w:pPr>
    </w:p>
    <w:p w14:paraId="036477E4" w14:textId="77777777" w:rsidR="00B3361E" w:rsidRPr="00B3361E" w:rsidRDefault="00B3361E" w:rsidP="00B3361E">
      <w:pPr>
        <w:rPr>
          <w:sz w:val="20"/>
          <w:szCs w:val="20"/>
        </w:rPr>
      </w:pPr>
      <w:r w:rsidRPr="00B3361E">
        <w:rPr>
          <w:sz w:val="20"/>
          <w:szCs w:val="20"/>
        </w:rPr>
        <w:t>RESD-SQL output:</w:t>
      </w:r>
    </w:p>
    <w:p w14:paraId="40582644" w14:textId="77777777" w:rsidR="00B3361E" w:rsidRPr="00B3361E" w:rsidRDefault="00B3361E" w:rsidP="00B3361E">
      <w:pPr>
        <w:rPr>
          <w:sz w:val="20"/>
          <w:szCs w:val="20"/>
        </w:rPr>
      </w:pPr>
    </w:p>
    <w:p w14:paraId="10C0E0A3" w14:textId="77777777" w:rsidR="00B3361E" w:rsidRPr="00B3361E" w:rsidRDefault="00B3361E" w:rsidP="00B3361E">
      <w:pPr>
        <w:rPr>
          <w:sz w:val="20"/>
          <w:szCs w:val="20"/>
        </w:rPr>
        <w:sectPr w:rsidR="00B3361E" w:rsidRPr="00B3361E" w:rsidSect="0020358B">
          <w:type w:val="continuous"/>
          <w:pgSz w:w="11906" w:h="16838"/>
          <w:pgMar w:top="1440" w:right="1440" w:bottom="1440" w:left="1440" w:header="720" w:footer="720" w:gutter="0"/>
          <w:cols w:space="708"/>
        </w:sectPr>
      </w:pPr>
    </w:p>
    <w:p w14:paraId="52769033" w14:textId="77777777" w:rsidR="00B3361E" w:rsidRPr="00B3361E" w:rsidRDefault="00B3361E" w:rsidP="00B3361E">
      <w:pPr>
        <w:rPr>
          <w:sz w:val="20"/>
          <w:szCs w:val="20"/>
        </w:rPr>
      </w:pPr>
      <w:r w:rsidRPr="00B3361E">
        <w:rPr>
          <w:sz w:val="20"/>
          <w:szCs w:val="20"/>
        </w:rPr>
        <w:t>('1991-05-25', '1991-05-25')</w:t>
      </w:r>
    </w:p>
    <w:p w14:paraId="2986DD34" w14:textId="77777777" w:rsidR="00B3361E" w:rsidRPr="00B3361E" w:rsidRDefault="00B3361E" w:rsidP="00B3361E">
      <w:pPr>
        <w:rPr>
          <w:sz w:val="20"/>
          <w:szCs w:val="20"/>
        </w:rPr>
      </w:pPr>
      <w:r w:rsidRPr="00B3361E">
        <w:rPr>
          <w:sz w:val="20"/>
          <w:szCs w:val="20"/>
        </w:rPr>
        <w:t>('1990-02-20', '1990-02-20')</w:t>
      </w:r>
    </w:p>
    <w:p w14:paraId="35E0E437" w14:textId="77777777" w:rsidR="00B3361E" w:rsidRPr="00B3361E" w:rsidRDefault="00B3361E" w:rsidP="00B3361E">
      <w:pPr>
        <w:rPr>
          <w:sz w:val="20"/>
          <w:szCs w:val="20"/>
        </w:rPr>
      </w:pPr>
      <w:r w:rsidRPr="00B3361E">
        <w:rPr>
          <w:sz w:val="20"/>
          <w:szCs w:val="20"/>
        </w:rPr>
        <w:t>('1991-06-21', '1991-06-21')</w:t>
      </w:r>
    </w:p>
    <w:p w14:paraId="0F9FE108" w14:textId="77777777" w:rsidR="00B3361E" w:rsidRPr="00B3361E" w:rsidRDefault="00B3361E" w:rsidP="00B3361E">
      <w:pPr>
        <w:rPr>
          <w:sz w:val="20"/>
          <w:szCs w:val="20"/>
        </w:rPr>
      </w:pPr>
      <w:r w:rsidRPr="00B3361E">
        <w:rPr>
          <w:sz w:val="20"/>
          <w:szCs w:val="20"/>
        </w:rPr>
        <w:t>('1991-07-03', '1991-07-03')</w:t>
      </w:r>
    </w:p>
    <w:p w14:paraId="0388BB96" w14:textId="77777777" w:rsidR="00B3361E" w:rsidRPr="00B3361E" w:rsidRDefault="00B3361E" w:rsidP="00B3361E">
      <w:pPr>
        <w:rPr>
          <w:sz w:val="20"/>
          <w:szCs w:val="20"/>
        </w:rPr>
      </w:pPr>
      <w:r w:rsidRPr="00B3361E">
        <w:rPr>
          <w:sz w:val="20"/>
          <w:szCs w:val="20"/>
        </w:rPr>
        <w:t>('1990-11-16', '1990-11-16')</w:t>
      </w:r>
    </w:p>
    <w:p w14:paraId="2F912E81" w14:textId="77777777" w:rsidR="00B3361E" w:rsidRPr="00B3361E" w:rsidRDefault="00B3361E" w:rsidP="00B3361E">
      <w:pPr>
        <w:rPr>
          <w:sz w:val="20"/>
          <w:szCs w:val="20"/>
        </w:rPr>
      </w:pPr>
      <w:r w:rsidRPr="00B3361E">
        <w:rPr>
          <w:sz w:val="20"/>
          <w:szCs w:val="20"/>
        </w:rPr>
        <w:t>('1991-01-29', '1991-01-29')</w:t>
      </w:r>
    </w:p>
    <w:p w14:paraId="6FB1C980" w14:textId="77777777" w:rsidR="00B3361E" w:rsidRPr="00B3361E" w:rsidRDefault="00B3361E" w:rsidP="00B3361E">
      <w:pPr>
        <w:rPr>
          <w:sz w:val="20"/>
          <w:szCs w:val="20"/>
        </w:rPr>
      </w:pPr>
      <w:r w:rsidRPr="00B3361E">
        <w:rPr>
          <w:sz w:val="20"/>
          <w:szCs w:val="20"/>
        </w:rPr>
        <w:t>('1990-08-11', '1990-08-11')</w:t>
      </w:r>
    </w:p>
    <w:p w14:paraId="128C2E03" w14:textId="77777777" w:rsidR="00B3361E" w:rsidRPr="00B3361E" w:rsidRDefault="00B3361E" w:rsidP="00B3361E">
      <w:pPr>
        <w:rPr>
          <w:sz w:val="20"/>
          <w:szCs w:val="20"/>
        </w:rPr>
      </w:pPr>
      <w:r w:rsidRPr="00B3361E">
        <w:rPr>
          <w:sz w:val="20"/>
          <w:szCs w:val="20"/>
        </w:rPr>
        <w:t>('1991-09-02', '1991-09-02')</w:t>
      </w:r>
    </w:p>
    <w:p w14:paraId="26CDDBF8" w14:textId="77777777" w:rsidR="00B3361E" w:rsidRPr="00B3361E" w:rsidRDefault="00B3361E" w:rsidP="00B3361E">
      <w:pPr>
        <w:rPr>
          <w:sz w:val="20"/>
          <w:szCs w:val="20"/>
        </w:rPr>
      </w:pPr>
      <w:r w:rsidRPr="00B3361E">
        <w:rPr>
          <w:sz w:val="20"/>
          <w:szCs w:val="20"/>
        </w:rPr>
        <w:t>('1990-12-13', '1990-12-13')</w:t>
      </w:r>
    </w:p>
    <w:p w14:paraId="427C7962" w14:textId="77777777" w:rsidR="00B3361E" w:rsidRPr="00B3361E" w:rsidRDefault="00B3361E" w:rsidP="00B3361E">
      <w:pPr>
        <w:rPr>
          <w:sz w:val="20"/>
          <w:szCs w:val="20"/>
        </w:rPr>
      </w:pPr>
      <w:r w:rsidRPr="00B3361E">
        <w:rPr>
          <w:sz w:val="20"/>
          <w:szCs w:val="20"/>
        </w:rPr>
        <w:t>('1991-06-21', '1991-06-21')</w:t>
      </w:r>
    </w:p>
    <w:p w14:paraId="3C497899" w14:textId="77777777" w:rsidR="00B3361E" w:rsidRPr="00B3361E" w:rsidRDefault="00B3361E" w:rsidP="00B3361E">
      <w:pPr>
        <w:rPr>
          <w:sz w:val="20"/>
          <w:szCs w:val="20"/>
        </w:rPr>
      </w:pPr>
      <w:r w:rsidRPr="00B3361E">
        <w:rPr>
          <w:sz w:val="20"/>
          <w:szCs w:val="20"/>
        </w:rPr>
        <w:t>('1992-02-27', '1992-02-27')</w:t>
      </w:r>
    </w:p>
    <w:p w14:paraId="69A450CF" w14:textId="77777777" w:rsidR="00B3361E" w:rsidRPr="00B3361E" w:rsidRDefault="00B3361E" w:rsidP="00B3361E">
      <w:pPr>
        <w:rPr>
          <w:sz w:val="20"/>
          <w:szCs w:val="20"/>
        </w:rPr>
      </w:pPr>
      <w:r w:rsidRPr="00B3361E">
        <w:rPr>
          <w:sz w:val="20"/>
          <w:szCs w:val="20"/>
        </w:rPr>
        <w:t>('1991-06-21', '1991-06-21')</w:t>
      </w:r>
    </w:p>
    <w:p w14:paraId="5FBCFD20" w14:textId="77777777" w:rsidR="00B3361E" w:rsidRPr="00B3361E" w:rsidRDefault="00B3361E" w:rsidP="00B3361E">
      <w:pPr>
        <w:rPr>
          <w:sz w:val="20"/>
          <w:szCs w:val="20"/>
        </w:rPr>
      </w:pPr>
      <w:r w:rsidRPr="00B3361E">
        <w:rPr>
          <w:sz w:val="20"/>
          <w:szCs w:val="20"/>
        </w:rPr>
        <w:t>('1991-06-21', '1991-06-21')</w:t>
      </w:r>
    </w:p>
    <w:p w14:paraId="70478BFD" w14:textId="77777777" w:rsidR="00B3361E" w:rsidRPr="00B3361E" w:rsidRDefault="00B3361E" w:rsidP="00B3361E">
      <w:pPr>
        <w:rPr>
          <w:sz w:val="20"/>
          <w:szCs w:val="20"/>
        </w:rPr>
        <w:sectPr w:rsidR="00B3361E" w:rsidRPr="00B3361E" w:rsidSect="0085434F">
          <w:type w:val="continuous"/>
          <w:pgSz w:w="11906" w:h="16838"/>
          <w:pgMar w:top="1440" w:right="1440" w:bottom="1440" w:left="1440" w:header="720" w:footer="720" w:gutter="0"/>
          <w:cols w:num="2" w:space="708"/>
        </w:sectPr>
      </w:pPr>
    </w:p>
    <w:p w14:paraId="03D2612D" w14:textId="77777777" w:rsidR="00B3361E" w:rsidRPr="00B3361E" w:rsidRDefault="00B3361E" w:rsidP="00B3361E">
      <w:pPr>
        <w:rPr>
          <w:sz w:val="20"/>
          <w:szCs w:val="20"/>
        </w:rPr>
      </w:pPr>
    </w:p>
    <w:p w14:paraId="38E69CFE" w14:textId="77777777" w:rsidR="00B3361E" w:rsidRPr="00B3361E" w:rsidRDefault="00B3361E" w:rsidP="00B3361E">
      <w:pPr>
        <w:rPr>
          <w:sz w:val="20"/>
          <w:szCs w:val="20"/>
        </w:rPr>
      </w:pPr>
      <w:r w:rsidRPr="00B3361E">
        <w:rPr>
          <w:sz w:val="20"/>
          <w:szCs w:val="20"/>
        </w:rPr>
        <w:t>---------------------------------</w:t>
      </w:r>
    </w:p>
    <w:p w14:paraId="0221851C" w14:textId="77777777" w:rsidR="00B3361E" w:rsidRPr="00B3361E" w:rsidRDefault="00B3361E" w:rsidP="00B3361E">
      <w:pPr>
        <w:rPr>
          <w:sz w:val="20"/>
          <w:szCs w:val="20"/>
        </w:rPr>
      </w:pPr>
      <w:r w:rsidRPr="00B3361E">
        <w:rPr>
          <w:sz w:val="20"/>
          <w:szCs w:val="20"/>
        </w:rPr>
        <w:t>Question: 4</w:t>
      </w:r>
    </w:p>
    <w:p w14:paraId="5AFC2590" w14:textId="77777777" w:rsidR="00B3361E" w:rsidRPr="00B3361E" w:rsidRDefault="00B3361E" w:rsidP="00B3361E">
      <w:pPr>
        <w:rPr>
          <w:sz w:val="20"/>
          <w:szCs w:val="20"/>
        </w:rPr>
      </w:pPr>
      <w:r w:rsidRPr="00B3361E">
        <w:rPr>
          <w:sz w:val="20"/>
          <w:szCs w:val="20"/>
        </w:rPr>
        <w:t xml:space="preserve">Natural language question: Display the members with their join dates and tenures (in both days and years), in alphabetical order of </w:t>
      </w:r>
      <w:proofErr w:type="gramStart"/>
      <w:r w:rsidRPr="00B3361E">
        <w:rPr>
          <w:sz w:val="20"/>
          <w:szCs w:val="20"/>
        </w:rPr>
        <w:t>names</w:t>
      </w:r>
      <w:proofErr w:type="gramEnd"/>
    </w:p>
    <w:p w14:paraId="1639ED78"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AS "Member Name", </w:t>
      </w:r>
      <w:proofErr w:type="spellStart"/>
      <w:r w:rsidRPr="00B3361E">
        <w:rPr>
          <w:sz w:val="20"/>
          <w:szCs w:val="20"/>
        </w:rPr>
        <w:t>strftime</w:t>
      </w:r>
      <w:proofErr w:type="spellEnd"/>
      <w:r w:rsidRPr="00B3361E">
        <w:rPr>
          <w:sz w:val="20"/>
          <w:szCs w:val="20"/>
        </w:rPr>
        <w:t>('%d/%m/%Y',</w:t>
      </w:r>
      <w:proofErr w:type="spellStart"/>
      <w:r w:rsidRPr="00B3361E">
        <w:rPr>
          <w:sz w:val="20"/>
          <w:szCs w:val="20"/>
        </w:rPr>
        <w:t>joindate</w:t>
      </w:r>
      <w:proofErr w:type="spellEnd"/>
      <w:r w:rsidRPr="00B3361E">
        <w:rPr>
          <w:sz w:val="20"/>
          <w:szCs w:val="20"/>
        </w:rPr>
        <w:t xml:space="preserve">) AS "Joined Date", </w:t>
      </w:r>
      <w:proofErr w:type="spellStart"/>
      <w:r w:rsidRPr="00B3361E">
        <w:rPr>
          <w:sz w:val="20"/>
          <w:szCs w:val="20"/>
        </w:rPr>
        <w:t>strftime</w:t>
      </w:r>
      <w:proofErr w:type="spellEnd"/>
      <w:r w:rsidRPr="00B3361E">
        <w:rPr>
          <w:sz w:val="20"/>
          <w:szCs w:val="20"/>
        </w:rPr>
        <w:t>('%d/%m/%</w:t>
      </w:r>
      <w:proofErr w:type="spellStart"/>
      <w:r w:rsidRPr="00B3361E">
        <w:rPr>
          <w:sz w:val="20"/>
          <w:szCs w:val="20"/>
        </w:rPr>
        <w:t>Y','now</w:t>
      </w:r>
      <w:proofErr w:type="spellEnd"/>
      <w:r w:rsidRPr="00B3361E">
        <w:rPr>
          <w:sz w:val="20"/>
          <w:szCs w:val="20"/>
        </w:rPr>
        <w:t>') AS "Todays Date",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AS "No. of days since joined",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xml:space="preserve">)) / 365 ) AS "No of years since joined" FROM member ORDER BY </w:t>
      </w:r>
      <w:proofErr w:type="spellStart"/>
      <w:r w:rsidRPr="00B3361E">
        <w:rPr>
          <w:sz w:val="20"/>
          <w:szCs w:val="20"/>
        </w:rPr>
        <w:t>mmbname</w:t>
      </w:r>
      <w:proofErr w:type="spellEnd"/>
      <w:r w:rsidRPr="00B3361E">
        <w:rPr>
          <w:sz w:val="20"/>
          <w:szCs w:val="20"/>
        </w:rPr>
        <w:t>;</w:t>
      </w:r>
    </w:p>
    <w:p w14:paraId="4757CB24"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ember.date</w:t>
      </w:r>
      <w:proofErr w:type="gramEnd"/>
      <w:r w:rsidRPr="00B3361E">
        <w:rPr>
          <w:sz w:val="20"/>
          <w:szCs w:val="20"/>
        </w:rPr>
        <w:t>_joined</w:t>
      </w:r>
      <w:proofErr w:type="spellEnd"/>
      <w:r w:rsidRPr="00B3361E">
        <w:rPr>
          <w:sz w:val="20"/>
          <w:szCs w:val="20"/>
        </w:rPr>
        <w:t xml:space="preserve"> , </w:t>
      </w:r>
      <w:proofErr w:type="spellStart"/>
      <w:r w:rsidRPr="00B3361E">
        <w:rPr>
          <w:sz w:val="20"/>
          <w:szCs w:val="20"/>
        </w:rPr>
        <w:t>member.date_joined</w:t>
      </w:r>
      <w:proofErr w:type="spellEnd"/>
      <w:r w:rsidRPr="00B3361E">
        <w:rPr>
          <w:sz w:val="20"/>
          <w:szCs w:val="20"/>
        </w:rPr>
        <w:t xml:space="preserve"> from MEMBER   order by member.name </w:t>
      </w:r>
      <w:proofErr w:type="spellStart"/>
      <w:r w:rsidRPr="00B3361E">
        <w:rPr>
          <w:sz w:val="20"/>
          <w:szCs w:val="20"/>
        </w:rPr>
        <w:t>asc</w:t>
      </w:r>
      <w:proofErr w:type="spellEnd"/>
    </w:p>
    <w:p w14:paraId="0E1906E9" w14:textId="77777777" w:rsidR="00B3361E" w:rsidRPr="00B3361E" w:rsidRDefault="00B3361E" w:rsidP="00B3361E">
      <w:pPr>
        <w:rPr>
          <w:sz w:val="20"/>
          <w:szCs w:val="20"/>
        </w:rPr>
      </w:pPr>
    </w:p>
    <w:p w14:paraId="712AE285" w14:textId="77777777" w:rsidR="00B3361E" w:rsidRPr="00B3361E" w:rsidRDefault="00B3361E" w:rsidP="00B3361E">
      <w:pPr>
        <w:rPr>
          <w:sz w:val="20"/>
          <w:szCs w:val="20"/>
        </w:rPr>
      </w:pPr>
      <w:r w:rsidRPr="00B3361E">
        <w:rPr>
          <w:sz w:val="20"/>
          <w:szCs w:val="20"/>
        </w:rPr>
        <w:t>Target output:</w:t>
      </w:r>
    </w:p>
    <w:p w14:paraId="15410C45" w14:textId="77777777" w:rsidR="00B3361E" w:rsidRPr="00B3361E" w:rsidRDefault="00B3361E" w:rsidP="00B3361E">
      <w:pPr>
        <w:rPr>
          <w:sz w:val="20"/>
          <w:szCs w:val="20"/>
        </w:rPr>
      </w:pPr>
    </w:p>
    <w:p w14:paraId="7B806198" w14:textId="77777777" w:rsidR="00B3361E" w:rsidRPr="00B3361E" w:rsidRDefault="00B3361E" w:rsidP="00B3361E">
      <w:pPr>
        <w:rPr>
          <w:sz w:val="20"/>
          <w:szCs w:val="20"/>
        </w:rPr>
      </w:pPr>
      <w:r w:rsidRPr="00B3361E">
        <w:rPr>
          <w:sz w:val="20"/>
          <w:szCs w:val="20"/>
        </w:rPr>
        <w:t>('Allen, Donna', '25/05/1991', '25/10/2023', 11841.0, 32.0)</w:t>
      </w:r>
    </w:p>
    <w:p w14:paraId="072CFCB5" w14:textId="77777777" w:rsidR="00B3361E" w:rsidRPr="00B3361E" w:rsidRDefault="00B3361E" w:rsidP="00B3361E">
      <w:pPr>
        <w:rPr>
          <w:sz w:val="20"/>
          <w:szCs w:val="20"/>
        </w:rPr>
      </w:pPr>
      <w:r w:rsidRPr="00B3361E">
        <w:rPr>
          <w:sz w:val="20"/>
          <w:szCs w:val="20"/>
        </w:rPr>
        <w:lastRenderedPageBreak/>
        <w:t>('Franklin, Trudy', '13/12/1990', '25/10/2023', 12004.0, 33.0)</w:t>
      </w:r>
    </w:p>
    <w:p w14:paraId="63E7623A" w14:textId="77777777" w:rsidR="00B3361E" w:rsidRPr="00B3361E" w:rsidRDefault="00B3361E" w:rsidP="00B3361E">
      <w:pPr>
        <w:rPr>
          <w:sz w:val="20"/>
          <w:szCs w:val="20"/>
        </w:rPr>
      </w:pPr>
      <w:r w:rsidRPr="00B3361E">
        <w:rPr>
          <w:sz w:val="20"/>
          <w:szCs w:val="20"/>
        </w:rPr>
        <w:t>('MacDonald, Greg', '29/01/1991', '25/10/2023', 11957.0, 33.0)</w:t>
      </w:r>
    </w:p>
    <w:p w14:paraId="3EB026EF" w14:textId="77777777" w:rsidR="00B3361E" w:rsidRPr="00B3361E" w:rsidRDefault="00B3361E" w:rsidP="00B3361E">
      <w:pPr>
        <w:rPr>
          <w:sz w:val="20"/>
          <w:szCs w:val="20"/>
        </w:rPr>
      </w:pPr>
      <w:r w:rsidRPr="00B3361E">
        <w:rPr>
          <w:sz w:val="20"/>
          <w:szCs w:val="20"/>
        </w:rPr>
        <w:t>('Peterson, Mark', '20/02/1990', '25/10/2023', 12300.0, 34.0)</w:t>
      </w:r>
    </w:p>
    <w:p w14:paraId="06D26CD4" w14:textId="77777777" w:rsidR="00B3361E" w:rsidRPr="00B3361E" w:rsidRDefault="00B3361E" w:rsidP="00B3361E">
      <w:pPr>
        <w:rPr>
          <w:sz w:val="20"/>
          <w:szCs w:val="20"/>
        </w:rPr>
      </w:pPr>
      <w:r w:rsidRPr="00B3361E">
        <w:rPr>
          <w:sz w:val="20"/>
          <w:szCs w:val="20"/>
        </w:rPr>
        <w:t>('Roberts, Terry', '16/11/1990', '25/10/2023', 12031.0, 33.0)</w:t>
      </w:r>
    </w:p>
    <w:p w14:paraId="51A5B7DD" w14:textId="77777777" w:rsidR="00B3361E" w:rsidRPr="00B3361E" w:rsidRDefault="00B3361E" w:rsidP="00B3361E">
      <w:pPr>
        <w:rPr>
          <w:sz w:val="20"/>
          <w:szCs w:val="20"/>
        </w:rPr>
      </w:pPr>
      <w:r w:rsidRPr="00B3361E">
        <w:rPr>
          <w:sz w:val="20"/>
          <w:szCs w:val="20"/>
        </w:rPr>
        <w:t>('Sanchez, Miguel', '21/06/1991', '25/10/2023', 11814.0, 32.0)</w:t>
      </w:r>
    </w:p>
    <w:p w14:paraId="5D8B71A0" w14:textId="77777777" w:rsidR="00B3361E" w:rsidRPr="00B3361E" w:rsidRDefault="00B3361E" w:rsidP="00B3361E">
      <w:pPr>
        <w:rPr>
          <w:sz w:val="20"/>
          <w:szCs w:val="20"/>
        </w:rPr>
      </w:pPr>
      <w:r w:rsidRPr="00B3361E">
        <w:rPr>
          <w:sz w:val="20"/>
          <w:szCs w:val="20"/>
        </w:rPr>
        <w:t>('Shippers, John', '02/09/1991', '25/10/2023', 11741.0, 32.0)</w:t>
      </w:r>
    </w:p>
    <w:p w14:paraId="4992E6E2" w14:textId="77777777" w:rsidR="00B3361E" w:rsidRPr="00B3361E" w:rsidRDefault="00B3361E" w:rsidP="00B3361E">
      <w:pPr>
        <w:rPr>
          <w:sz w:val="20"/>
          <w:szCs w:val="20"/>
        </w:rPr>
      </w:pPr>
      <w:r w:rsidRPr="00B3361E">
        <w:rPr>
          <w:sz w:val="20"/>
          <w:szCs w:val="20"/>
        </w:rPr>
        <w:t>('Stein, Angie', '21/06/1991', '25/10/2023', 11814.0, 32.0)</w:t>
      </w:r>
    </w:p>
    <w:p w14:paraId="23B04B30" w14:textId="77777777" w:rsidR="00B3361E" w:rsidRPr="00B3361E" w:rsidRDefault="00B3361E" w:rsidP="00B3361E">
      <w:pPr>
        <w:rPr>
          <w:sz w:val="20"/>
          <w:szCs w:val="20"/>
        </w:rPr>
      </w:pPr>
      <w:r w:rsidRPr="00B3361E">
        <w:rPr>
          <w:sz w:val="20"/>
          <w:szCs w:val="20"/>
        </w:rPr>
        <w:t>('Stein, Billy', '27/02/1992', '25/10/2023', 11563.0, 32.0)</w:t>
      </w:r>
    </w:p>
    <w:p w14:paraId="3D41372C" w14:textId="77777777" w:rsidR="00B3361E" w:rsidRPr="00B3361E" w:rsidRDefault="00B3361E" w:rsidP="00B3361E">
      <w:pPr>
        <w:rPr>
          <w:sz w:val="20"/>
          <w:szCs w:val="20"/>
        </w:rPr>
      </w:pPr>
      <w:r w:rsidRPr="00B3361E">
        <w:rPr>
          <w:sz w:val="20"/>
          <w:szCs w:val="20"/>
        </w:rPr>
        <w:t>('Stein, Shelly', '21/06/1991', '25/10/2023', 11814.0, 32.0)</w:t>
      </w:r>
    </w:p>
    <w:p w14:paraId="09EE5872" w14:textId="77777777" w:rsidR="00B3361E" w:rsidRPr="00B3361E" w:rsidRDefault="00B3361E" w:rsidP="00B3361E">
      <w:pPr>
        <w:rPr>
          <w:sz w:val="20"/>
          <w:szCs w:val="20"/>
        </w:rPr>
      </w:pPr>
      <w:r w:rsidRPr="00B3361E">
        <w:rPr>
          <w:sz w:val="20"/>
          <w:szCs w:val="20"/>
        </w:rPr>
        <w:t>('Stein, Willy', '21/06/1991', '25/10/2023', 11814.0, 32.0)</w:t>
      </w:r>
    </w:p>
    <w:p w14:paraId="17C3CF81" w14:textId="77777777" w:rsidR="00B3361E" w:rsidRPr="00B3361E" w:rsidRDefault="00B3361E" w:rsidP="00B3361E">
      <w:pPr>
        <w:rPr>
          <w:sz w:val="20"/>
          <w:szCs w:val="20"/>
        </w:rPr>
      </w:pPr>
      <w:r w:rsidRPr="00B3361E">
        <w:rPr>
          <w:sz w:val="20"/>
          <w:szCs w:val="20"/>
        </w:rPr>
        <w:t>('Tran, Thanh', '03/07/1991', '25/10/2023', 11802.0, 32.0)</w:t>
      </w:r>
    </w:p>
    <w:p w14:paraId="4DFC4348" w14:textId="77777777" w:rsidR="00B3361E" w:rsidRPr="00B3361E" w:rsidRDefault="00B3361E" w:rsidP="00B3361E">
      <w:pPr>
        <w:rPr>
          <w:sz w:val="20"/>
          <w:szCs w:val="20"/>
        </w:rPr>
      </w:pPr>
      <w:r w:rsidRPr="00B3361E">
        <w:rPr>
          <w:sz w:val="20"/>
          <w:szCs w:val="20"/>
        </w:rPr>
        <w:t>('VanderJagt, Neal', '11/08/1990', '25/10/2023', 12128.0, 33.0)</w:t>
      </w:r>
    </w:p>
    <w:p w14:paraId="61ADFC91" w14:textId="77777777" w:rsidR="00B3361E" w:rsidRPr="00B3361E" w:rsidRDefault="00B3361E" w:rsidP="00B3361E">
      <w:pPr>
        <w:rPr>
          <w:sz w:val="20"/>
          <w:szCs w:val="20"/>
        </w:rPr>
      </w:pPr>
    </w:p>
    <w:p w14:paraId="6ABF3797" w14:textId="77777777" w:rsidR="00B3361E" w:rsidRPr="00B3361E" w:rsidRDefault="00B3361E" w:rsidP="00B3361E">
      <w:pPr>
        <w:rPr>
          <w:sz w:val="20"/>
          <w:szCs w:val="20"/>
        </w:rPr>
      </w:pPr>
      <w:r w:rsidRPr="00B3361E">
        <w:rPr>
          <w:sz w:val="20"/>
          <w:szCs w:val="20"/>
        </w:rPr>
        <w:t>RESD-SQL output:</w:t>
      </w:r>
    </w:p>
    <w:p w14:paraId="44C491CB" w14:textId="77777777" w:rsidR="00B3361E" w:rsidRPr="00B3361E" w:rsidRDefault="00B3361E" w:rsidP="00B3361E">
      <w:pPr>
        <w:rPr>
          <w:sz w:val="20"/>
          <w:szCs w:val="20"/>
        </w:rPr>
      </w:pPr>
    </w:p>
    <w:p w14:paraId="4419EED7" w14:textId="77777777" w:rsidR="00B3361E" w:rsidRPr="00B3361E" w:rsidRDefault="00B3361E" w:rsidP="00B3361E">
      <w:pPr>
        <w:rPr>
          <w:sz w:val="20"/>
          <w:szCs w:val="20"/>
        </w:rPr>
        <w:sectPr w:rsidR="00B3361E" w:rsidRPr="00B3361E" w:rsidSect="0020358B">
          <w:type w:val="continuous"/>
          <w:pgSz w:w="11906" w:h="16838"/>
          <w:pgMar w:top="1440" w:right="1440" w:bottom="1440" w:left="1440" w:header="708" w:footer="708" w:gutter="0"/>
          <w:cols w:space="708"/>
          <w:docGrid w:linePitch="360"/>
        </w:sectPr>
      </w:pPr>
    </w:p>
    <w:p w14:paraId="31EC7CA2" w14:textId="77777777" w:rsidR="00B3361E" w:rsidRPr="00B3361E" w:rsidRDefault="00B3361E" w:rsidP="00B3361E">
      <w:pPr>
        <w:rPr>
          <w:sz w:val="20"/>
          <w:szCs w:val="20"/>
        </w:rPr>
      </w:pPr>
      <w:r w:rsidRPr="00B3361E">
        <w:rPr>
          <w:sz w:val="20"/>
          <w:szCs w:val="20"/>
        </w:rPr>
        <w:t>('1991-05-25', '1991-05-25')</w:t>
      </w:r>
    </w:p>
    <w:p w14:paraId="5876141D" w14:textId="77777777" w:rsidR="00B3361E" w:rsidRPr="00B3361E" w:rsidRDefault="00B3361E" w:rsidP="00B3361E">
      <w:pPr>
        <w:rPr>
          <w:sz w:val="20"/>
          <w:szCs w:val="20"/>
        </w:rPr>
      </w:pPr>
      <w:r w:rsidRPr="00B3361E">
        <w:rPr>
          <w:sz w:val="20"/>
          <w:szCs w:val="20"/>
        </w:rPr>
        <w:t>('1990-12-13', '1990-12-13')</w:t>
      </w:r>
    </w:p>
    <w:p w14:paraId="44EE7E64" w14:textId="77777777" w:rsidR="00B3361E" w:rsidRPr="00B3361E" w:rsidRDefault="00B3361E" w:rsidP="00B3361E">
      <w:pPr>
        <w:rPr>
          <w:sz w:val="20"/>
          <w:szCs w:val="20"/>
        </w:rPr>
      </w:pPr>
      <w:r w:rsidRPr="00B3361E">
        <w:rPr>
          <w:sz w:val="20"/>
          <w:szCs w:val="20"/>
        </w:rPr>
        <w:t>('1991-01-29', '1991-01-29')</w:t>
      </w:r>
    </w:p>
    <w:p w14:paraId="0C73A4B6" w14:textId="77777777" w:rsidR="00B3361E" w:rsidRPr="00B3361E" w:rsidRDefault="00B3361E" w:rsidP="00B3361E">
      <w:pPr>
        <w:rPr>
          <w:sz w:val="20"/>
          <w:szCs w:val="20"/>
        </w:rPr>
      </w:pPr>
      <w:r w:rsidRPr="00B3361E">
        <w:rPr>
          <w:sz w:val="20"/>
          <w:szCs w:val="20"/>
        </w:rPr>
        <w:t>('1990-02-20', '1990-02-20')</w:t>
      </w:r>
    </w:p>
    <w:p w14:paraId="4B82A08D" w14:textId="77777777" w:rsidR="00B3361E" w:rsidRPr="00B3361E" w:rsidRDefault="00B3361E" w:rsidP="00B3361E">
      <w:pPr>
        <w:rPr>
          <w:sz w:val="20"/>
          <w:szCs w:val="20"/>
        </w:rPr>
      </w:pPr>
      <w:r w:rsidRPr="00B3361E">
        <w:rPr>
          <w:sz w:val="20"/>
          <w:szCs w:val="20"/>
        </w:rPr>
        <w:t>('1990-11-16', '1990-11-16')</w:t>
      </w:r>
    </w:p>
    <w:p w14:paraId="6D56112B" w14:textId="77777777" w:rsidR="00B3361E" w:rsidRPr="00B3361E" w:rsidRDefault="00B3361E" w:rsidP="00B3361E">
      <w:pPr>
        <w:rPr>
          <w:sz w:val="20"/>
          <w:szCs w:val="20"/>
        </w:rPr>
      </w:pPr>
      <w:r w:rsidRPr="00B3361E">
        <w:rPr>
          <w:sz w:val="20"/>
          <w:szCs w:val="20"/>
        </w:rPr>
        <w:t>('1991-06-21', '1991-06-21')</w:t>
      </w:r>
    </w:p>
    <w:p w14:paraId="19DD978F" w14:textId="77777777" w:rsidR="00B3361E" w:rsidRPr="00B3361E" w:rsidRDefault="00B3361E" w:rsidP="00B3361E">
      <w:pPr>
        <w:rPr>
          <w:sz w:val="20"/>
          <w:szCs w:val="20"/>
        </w:rPr>
      </w:pPr>
      <w:r w:rsidRPr="00B3361E">
        <w:rPr>
          <w:sz w:val="20"/>
          <w:szCs w:val="20"/>
        </w:rPr>
        <w:t>('1991-09-02', '1991-09-02')</w:t>
      </w:r>
    </w:p>
    <w:p w14:paraId="650C0304" w14:textId="77777777" w:rsidR="00B3361E" w:rsidRPr="00B3361E" w:rsidRDefault="00B3361E" w:rsidP="00B3361E">
      <w:pPr>
        <w:rPr>
          <w:sz w:val="20"/>
          <w:szCs w:val="20"/>
        </w:rPr>
      </w:pPr>
      <w:r w:rsidRPr="00B3361E">
        <w:rPr>
          <w:sz w:val="20"/>
          <w:szCs w:val="20"/>
        </w:rPr>
        <w:t>('1991-06-21', '1991-06-21')</w:t>
      </w:r>
    </w:p>
    <w:p w14:paraId="18DCA7E4" w14:textId="77777777" w:rsidR="00B3361E" w:rsidRPr="00B3361E" w:rsidRDefault="00B3361E" w:rsidP="00B3361E">
      <w:pPr>
        <w:rPr>
          <w:sz w:val="20"/>
          <w:szCs w:val="20"/>
        </w:rPr>
      </w:pPr>
      <w:r w:rsidRPr="00B3361E">
        <w:rPr>
          <w:sz w:val="20"/>
          <w:szCs w:val="20"/>
        </w:rPr>
        <w:t>('1992-02-27', '1992-02-27')</w:t>
      </w:r>
    </w:p>
    <w:p w14:paraId="64219DD5" w14:textId="77777777" w:rsidR="00B3361E" w:rsidRPr="00B3361E" w:rsidRDefault="00B3361E" w:rsidP="00B3361E">
      <w:pPr>
        <w:rPr>
          <w:sz w:val="20"/>
          <w:szCs w:val="20"/>
        </w:rPr>
      </w:pPr>
      <w:r w:rsidRPr="00B3361E">
        <w:rPr>
          <w:sz w:val="20"/>
          <w:szCs w:val="20"/>
        </w:rPr>
        <w:t>('1991-06-21', '1991-06-21')</w:t>
      </w:r>
    </w:p>
    <w:p w14:paraId="78B0E392" w14:textId="77777777" w:rsidR="00B3361E" w:rsidRPr="00B3361E" w:rsidRDefault="00B3361E" w:rsidP="00B3361E">
      <w:pPr>
        <w:rPr>
          <w:sz w:val="20"/>
          <w:szCs w:val="20"/>
        </w:rPr>
      </w:pPr>
      <w:r w:rsidRPr="00B3361E">
        <w:rPr>
          <w:sz w:val="20"/>
          <w:szCs w:val="20"/>
        </w:rPr>
        <w:t>('1991-06-21', '1991-06-21')</w:t>
      </w:r>
    </w:p>
    <w:p w14:paraId="35174729" w14:textId="77777777" w:rsidR="00B3361E" w:rsidRPr="00B3361E" w:rsidRDefault="00B3361E" w:rsidP="00B3361E">
      <w:pPr>
        <w:rPr>
          <w:sz w:val="20"/>
          <w:szCs w:val="20"/>
        </w:rPr>
      </w:pPr>
      <w:r w:rsidRPr="00B3361E">
        <w:rPr>
          <w:sz w:val="20"/>
          <w:szCs w:val="20"/>
        </w:rPr>
        <w:t>('1991-07-03', '1991-07-03')</w:t>
      </w:r>
    </w:p>
    <w:p w14:paraId="5911B1C1" w14:textId="77777777" w:rsidR="00B3361E" w:rsidRPr="00B3361E" w:rsidRDefault="00B3361E" w:rsidP="00B3361E">
      <w:pPr>
        <w:rPr>
          <w:sz w:val="20"/>
          <w:szCs w:val="20"/>
        </w:rPr>
      </w:pPr>
      <w:r w:rsidRPr="00B3361E">
        <w:rPr>
          <w:sz w:val="20"/>
          <w:szCs w:val="20"/>
        </w:rPr>
        <w:t>('1990-08-11', '1990-08-11')</w:t>
      </w:r>
    </w:p>
    <w:p w14:paraId="16DD2C5B" w14:textId="77777777" w:rsidR="00B3361E" w:rsidRPr="00B3361E" w:rsidRDefault="00B3361E" w:rsidP="00B3361E">
      <w:pPr>
        <w:rPr>
          <w:sz w:val="20"/>
          <w:szCs w:val="20"/>
        </w:rPr>
        <w:sectPr w:rsidR="00B3361E" w:rsidRPr="00B3361E" w:rsidSect="0020358B">
          <w:type w:val="continuous"/>
          <w:pgSz w:w="11906" w:h="16838"/>
          <w:pgMar w:top="1440" w:right="1440" w:bottom="1440" w:left="1440" w:header="708" w:footer="708" w:gutter="0"/>
          <w:cols w:num="2" w:space="708"/>
          <w:docGrid w:linePitch="360"/>
        </w:sectPr>
      </w:pPr>
    </w:p>
    <w:p w14:paraId="3DFB6079" w14:textId="77777777" w:rsidR="00B3361E" w:rsidRPr="00B3361E" w:rsidRDefault="00B3361E" w:rsidP="00B3361E">
      <w:pPr>
        <w:rPr>
          <w:sz w:val="20"/>
          <w:szCs w:val="20"/>
        </w:rPr>
      </w:pPr>
    </w:p>
    <w:p w14:paraId="6FB0CB62" w14:textId="77777777" w:rsidR="00B3361E" w:rsidRPr="00B3361E" w:rsidRDefault="00B3361E" w:rsidP="00B3361E">
      <w:pPr>
        <w:rPr>
          <w:sz w:val="20"/>
          <w:szCs w:val="20"/>
        </w:rPr>
      </w:pPr>
    </w:p>
    <w:p w14:paraId="6C776F1A" w14:textId="77777777" w:rsidR="00B3361E" w:rsidRPr="00B3361E" w:rsidRDefault="00B3361E" w:rsidP="00B3361E">
      <w:pPr>
        <w:rPr>
          <w:sz w:val="20"/>
          <w:szCs w:val="20"/>
        </w:rPr>
      </w:pPr>
      <w:r w:rsidRPr="00B3361E">
        <w:rPr>
          <w:sz w:val="20"/>
          <w:szCs w:val="20"/>
        </w:rPr>
        <w:t>---------------------------------</w:t>
      </w:r>
    </w:p>
    <w:p w14:paraId="3CEE2611" w14:textId="77777777" w:rsidR="00B3361E" w:rsidRPr="00B3361E" w:rsidRDefault="00B3361E" w:rsidP="00B3361E">
      <w:pPr>
        <w:rPr>
          <w:sz w:val="20"/>
          <w:szCs w:val="20"/>
        </w:rPr>
      </w:pPr>
      <w:r w:rsidRPr="00B3361E">
        <w:rPr>
          <w:sz w:val="20"/>
          <w:szCs w:val="20"/>
        </w:rPr>
        <w:t>Question: 5</w:t>
      </w:r>
    </w:p>
    <w:p w14:paraId="17372A21" w14:textId="77777777" w:rsidR="00B3361E" w:rsidRPr="00B3361E" w:rsidRDefault="00B3361E" w:rsidP="00B3361E">
      <w:pPr>
        <w:rPr>
          <w:sz w:val="20"/>
          <w:szCs w:val="20"/>
        </w:rPr>
      </w:pPr>
      <w:r w:rsidRPr="00B3361E">
        <w:rPr>
          <w:sz w:val="20"/>
          <w:szCs w:val="20"/>
        </w:rPr>
        <w:t xml:space="preserve">Natural language question: Display the members with their join dates and tenures (in both days and years), and sort by descending order of </w:t>
      </w:r>
      <w:proofErr w:type="gramStart"/>
      <w:r w:rsidRPr="00B3361E">
        <w:rPr>
          <w:sz w:val="20"/>
          <w:szCs w:val="20"/>
        </w:rPr>
        <w:t>tenure</w:t>
      </w:r>
      <w:proofErr w:type="gramEnd"/>
    </w:p>
    <w:p w14:paraId="3A57E032"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AS "Member Name", </w:t>
      </w:r>
      <w:proofErr w:type="spellStart"/>
      <w:r w:rsidRPr="00B3361E">
        <w:rPr>
          <w:sz w:val="20"/>
          <w:szCs w:val="20"/>
        </w:rPr>
        <w:t>strftime</w:t>
      </w:r>
      <w:proofErr w:type="spellEnd"/>
      <w:r w:rsidRPr="00B3361E">
        <w:rPr>
          <w:sz w:val="20"/>
          <w:szCs w:val="20"/>
        </w:rPr>
        <w:t>('%d/%m/%Y',</w:t>
      </w:r>
      <w:proofErr w:type="spellStart"/>
      <w:r w:rsidRPr="00B3361E">
        <w:rPr>
          <w:sz w:val="20"/>
          <w:szCs w:val="20"/>
        </w:rPr>
        <w:t>joindate</w:t>
      </w:r>
      <w:proofErr w:type="spellEnd"/>
      <w:r w:rsidRPr="00B3361E">
        <w:rPr>
          <w:sz w:val="20"/>
          <w:szCs w:val="20"/>
        </w:rPr>
        <w:t xml:space="preserve">) AS "Joined Date", </w:t>
      </w:r>
      <w:proofErr w:type="spellStart"/>
      <w:r w:rsidRPr="00B3361E">
        <w:rPr>
          <w:sz w:val="20"/>
          <w:szCs w:val="20"/>
        </w:rPr>
        <w:t>strftime</w:t>
      </w:r>
      <w:proofErr w:type="spellEnd"/>
      <w:r w:rsidRPr="00B3361E">
        <w:rPr>
          <w:sz w:val="20"/>
          <w:szCs w:val="20"/>
        </w:rPr>
        <w:t>('%d/%m/%</w:t>
      </w:r>
      <w:proofErr w:type="spellStart"/>
      <w:r w:rsidRPr="00B3361E">
        <w:rPr>
          <w:sz w:val="20"/>
          <w:szCs w:val="20"/>
        </w:rPr>
        <w:t>Y','now</w:t>
      </w:r>
      <w:proofErr w:type="spellEnd"/>
      <w:r w:rsidRPr="00B3361E">
        <w:rPr>
          <w:sz w:val="20"/>
          <w:szCs w:val="20"/>
        </w:rPr>
        <w:t>') AS "Todays Date",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AS "No. of days since joined",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xml:space="preserve">)) / 365 ) AS "No of years since joined" FROM member ORDER BY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w:t>
      </w:r>
    </w:p>
    <w:p w14:paraId="5840BE72"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ember.date</w:t>
      </w:r>
      <w:proofErr w:type="gramEnd"/>
      <w:r w:rsidRPr="00B3361E">
        <w:rPr>
          <w:sz w:val="20"/>
          <w:szCs w:val="20"/>
        </w:rPr>
        <w:t>_joined</w:t>
      </w:r>
      <w:proofErr w:type="spellEnd"/>
      <w:r w:rsidRPr="00B3361E">
        <w:rPr>
          <w:sz w:val="20"/>
          <w:szCs w:val="20"/>
        </w:rPr>
        <w:t xml:space="preserve"> , </w:t>
      </w:r>
      <w:proofErr w:type="spellStart"/>
      <w:r w:rsidRPr="00B3361E">
        <w:rPr>
          <w:sz w:val="20"/>
          <w:szCs w:val="20"/>
        </w:rPr>
        <w:t>member.date_joined</w:t>
      </w:r>
      <w:proofErr w:type="spellEnd"/>
      <w:r w:rsidRPr="00B3361E">
        <w:rPr>
          <w:sz w:val="20"/>
          <w:szCs w:val="20"/>
        </w:rPr>
        <w:t xml:space="preserve"> , * from MEMBER   order by </w:t>
      </w:r>
      <w:proofErr w:type="spellStart"/>
      <w:r w:rsidRPr="00B3361E">
        <w:rPr>
          <w:sz w:val="20"/>
          <w:szCs w:val="20"/>
        </w:rPr>
        <w:t>member.date_joined</w:t>
      </w:r>
      <w:proofErr w:type="spellEnd"/>
      <w:r w:rsidRPr="00B3361E">
        <w:rPr>
          <w:sz w:val="20"/>
          <w:szCs w:val="20"/>
        </w:rPr>
        <w:t xml:space="preserve"> desc</w:t>
      </w:r>
    </w:p>
    <w:p w14:paraId="46D704EA" w14:textId="77777777" w:rsidR="00B3361E" w:rsidRPr="00B3361E" w:rsidRDefault="00B3361E" w:rsidP="00B3361E">
      <w:pPr>
        <w:rPr>
          <w:sz w:val="20"/>
          <w:szCs w:val="20"/>
        </w:rPr>
      </w:pPr>
    </w:p>
    <w:p w14:paraId="41E45542" w14:textId="77777777" w:rsidR="00B3361E" w:rsidRPr="00B3361E" w:rsidRDefault="00B3361E" w:rsidP="00B3361E">
      <w:pPr>
        <w:rPr>
          <w:sz w:val="20"/>
          <w:szCs w:val="20"/>
        </w:rPr>
      </w:pPr>
      <w:r w:rsidRPr="00B3361E">
        <w:rPr>
          <w:sz w:val="20"/>
          <w:szCs w:val="20"/>
        </w:rPr>
        <w:t>Target output:</w:t>
      </w:r>
    </w:p>
    <w:p w14:paraId="6FA78D0E" w14:textId="77777777" w:rsidR="00B3361E" w:rsidRPr="00B3361E" w:rsidRDefault="00B3361E" w:rsidP="00B3361E">
      <w:pPr>
        <w:rPr>
          <w:sz w:val="20"/>
          <w:szCs w:val="20"/>
        </w:rPr>
      </w:pPr>
    </w:p>
    <w:p w14:paraId="09DB4840" w14:textId="77777777" w:rsidR="00B3361E" w:rsidRPr="00B3361E" w:rsidRDefault="00B3361E" w:rsidP="00B3361E">
      <w:pPr>
        <w:rPr>
          <w:sz w:val="20"/>
          <w:szCs w:val="20"/>
        </w:rPr>
      </w:pPr>
      <w:r w:rsidRPr="00B3361E">
        <w:rPr>
          <w:sz w:val="20"/>
          <w:szCs w:val="20"/>
        </w:rPr>
        <w:t>('Peterson, Mark', '20/02/1990', '25/10/2023', 12300.0, 34.0)</w:t>
      </w:r>
    </w:p>
    <w:p w14:paraId="3C6F83F6" w14:textId="77777777" w:rsidR="00B3361E" w:rsidRPr="00B3361E" w:rsidRDefault="00B3361E" w:rsidP="00B3361E">
      <w:pPr>
        <w:rPr>
          <w:sz w:val="20"/>
          <w:szCs w:val="20"/>
        </w:rPr>
      </w:pPr>
      <w:r w:rsidRPr="00B3361E">
        <w:rPr>
          <w:sz w:val="20"/>
          <w:szCs w:val="20"/>
        </w:rPr>
        <w:t>('VanderJagt, Neal', '11/08/1990', '25/10/2023', 12128.0, 33.0)</w:t>
      </w:r>
    </w:p>
    <w:p w14:paraId="1D263D80" w14:textId="77777777" w:rsidR="00B3361E" w:rsidRPr="00B3361E" w:rsidRDefault="00B3361E" w:rsidP="00B3361E">
      <w:pPr>
        <w:rPr>
          <w:sz w:val="20"/>
          <w:szCs w:val="20"/>
        </w:rPr>
      </w:pPr>
      <w:r w:rsidRPr="00B3361E">
        <w:rPr>
          <w:sz w:val="20"/>
          <w:szCs w:val="20"/>
        </w:rPr>
        <w:t>('Roberts, Terry', '16/11/1990', '25/10/2023', 12031.0, 33.0)</w:t>
      </w:r>
    </w:p>
    <w:p w14:paraId="5F1215C4" w14:textId="77777777" w:rsidR="00B3361E" w:rsidRPr="00B3361E" w:rsidRDefault="00B3361E" w:rsidP="00B3361E">
      <w:pPr>
        <w:rPr>
          <w:sz w:val="20"/>
          <w:szCs w:val="20"/>
        </w:rPr>
      </w:pPr>
      <w:r w:rsidRPr="00B3361E">
        <w:rPr>
          <w:sz w:val="20"/>
          <w:szCs w:val="20"/>
        </w:rPr>
        <w:t>('Franklin, Trudy', '13/12/1990', '25/10/2023', 12004.0, 33.0)</w:t>
      </w:r>
    </w:p>
    <w:p w14:paraId="53D9D7DE" w14:textId="77777777" w:rsidR="00B3361E" w:rsidRPr="00B3361E" w:rsidRDefault="00B3361E" w:rsidP="00B3361E">
      <w:pPr>
        <w:rPr>
          <w:sz w:val="20"/>
          <w:szCs w:val="20"/>
        </w:rPr>
      </w:pPr>
      <w:r w:rsidRPr="00B3361E">
        <w:rPr>
          <w:sz w:val="20"/>
          <w:szCs w:val="20"/>
        </w:rPr>
        <w:t>('MacDonald, Greg', '29/01/1991', '25/10/2023', 11957.0, 33.0)</w:t>
      </w:r>
    </w:p>
    <w:p w14:paraId="673B4D6B" w14:textId="77777777" w:rsidR="00B3361E" w:rsidRPr="00B3361E" w:rsidRDefault="00B3361E" w:rsidP="00B3361E">
      <w:pPr>
        <w:rPr>
          <w:sz w:val="20"/>
          <w:szCs w:val="20"/>
        </w:rPr>
      </w:pPr>
      <w:r w:rsidRPr="00B3361E">
        <w:rPr>
          <w:sz w:val="20"/>
          <w:szCs w:val="20"/>
        </w:rPr>
        <w:t>('Allen, Donna', '25/05/1991', '25/10/2023', 11841.0, 32.0)</w:t>
      </w:r>
    </w:p>
    <w:p w14:paraId="6915DFAE" w14:textId="77777777" w:rsidR="00B3361E" w:rsidRPr="00B3361E" w:rsidRDefault="00B3361E" w:rsidP="00B3361E">
      <w:pPr>
        <w:rPr>
          <w:sz w:val="20"/>
          <w:szCs w:val="20"/>
        </w:rPr>
      </w:pPr>
      <w:r w:rsidRPr="00B3361E">
        <w:rPr>
          <w:sz w:val="20"/>
          <w:szCs w:val="20"/>
        </w:rPr>
        <w:t>('Sanchez, Miguel', '21/06/1991', '25/10/2023', 11814.0, 32.0)</w:t>
      </w:r>
    </w:p>
    <w:p w14:paraId="0732FFF0" w14:textId="77777777" w:rsidR="00B3361E" w:rsidRPr="00B3361E" w:rsidRDefault="00B3361E" w:rsidP="00B3361E">
      <w:pPr>
        <w:rPr>
          <w:sz w:val="20"/>
          <w:szCs w:val="20"/>
        </w:rPr>
      </w:pPr>
      <w:r w:rsidRPr="00B3361E">
        <w:rPr>
          <w:sz w:val="20"/>
          <w:szCs w:val="20"/>
        </w:rPr>
        <w:t>('Stein, Shelly', '21/06/1991', '25/10/2023', 11814.0, 32.0)</w:t>
      </w:r>
    </w:p>
    <w:p w14:paraId="4A9158FA" w14:textId="77777777" w:rsidR="00B3361E" w:rsidRPr="00B3361E" w:rsidRDefault="00B3361E" w:rsidP="00B3361E">
      <w:pPr>
        <w:rPr>
          <w:sz w:val="20"/>
          <w:szCs w:val="20"/>
        </w:rPr>
      </w:pPr>
      <w:r w:rsidRPr="00B3361E">
        <w:rPr>
          <w:sz w:val="20"/>
          <w:szCs w:val="20"/>
        </w:rPr>
        <w:t>('Stein, Angie', '21/06/1991', '25/10/2023', 11814.0, 32.0)</w:t>
      </w:r>
    </w:p>
    <w:p w14:paraId="450F50E7" w14:textId="77777777" w:rsidR="00B3361E" w:rsidRPr="00B3361E" w:rsidRDefault="00B3361E" w:rsidP="00B3361E">
      <w:pPr>
        <w:rPr>
          <w:sz w:val="20"/>
          <w:szCs w:val="20"/>
        </w:rPr>
      </w:pPr>
      <w:r w:rsidRPr="00B3361E">
        <w:rPr>
          <w:sz w:val="20"/>
          <w:szCs w:val="20"/>
        </w:rPr>
        <w:t>('Stein, Willy', '21/06/1991', '25/10/2023', 11814.0, 32.0)</w:t>
      </w:r>
    </w:p>
    <w:p w14:paraId="779F7ED6" w14:textId="77777777" w:rsidR="00B3361E" w:rsidRPr="00B3361E" w:rsidRDefault="00B3361E" w:rsidP="00B3361E">
      <w:pPr>
        <w:rPr>
          <w:sz w:val="20"/>
          <w:szCs w:val="20"/>
        </w:rPr>
      </w:pPr>
      <w:r w:rsidRPr="00B3361E">
        <w:rPr>
          <w:sz w:val="20"/>
          <w:szCs w:val="20"/>
        </w:rPr>
        <w:t>('Tran, Thanh', '03/07/1991', '25/10/2023', 11802.0, 32.0)</w:t>
      </w:r>
    </w:p>
    <w:p w14:paraId="3CD1DE8A" w14:textId="77777777" w:rsidR="00B3361E" w:rsidRPr="00B3361E" w:rsidRDefault="00B3361E" w:rsidP="00B3361E">
      <w:pPr>
        <w:rPr>
          <w:sz w:val="20"/>
          <w:szCs w:val="20"/>
        </w:rPr>
      </w:pPr>
      <w:r w:rsidRPr="00B3361E">
        <w:rPr>
          <w:sz w:val="20"/>
          <w:szCs w:val="20"/>
        </w:rPr>
        <w:t>('Shippers, John', '02/09/1991', '25/10/2023', 11741.0, 32.0)</w:t>
      </w:r>
    </w:p>
    <w:p w14:paraId="5A532547" w14:textId="77777777" w:rsidR="00B3361E" w:rsidRPr="00B3361E" w:rsidRDefault="00B3361E" w:rsidP="00B3361E">
      <w:pPr>
        <w:rPr>
          <w:sz w:val="20"/>
          <w:szCs w:val="20"/>
        </w:rPr>
      </w:pPr>
      <w:r w:rsidRPr="00B3361E">
        <w:rPr>
          <w:sz w:val="20"/>
          <w:szCs w:val="20"/>
        </w:rPr>
        <w:t>('Stein, Billy', '27/02/1992', '25/10/2023', 11563.0, 32.0)</w:t>
      </w:r>
    </w:p>
    <w:p w14:paraId="42CA0A21" w14:textId="77777777" w:rsidR="00B3361E" w:rsidRPr="00B3361E" w:rsidRDefault="00B3361E" w:rsidP="00B3361E">
      <w:pPr>
        <w:rPr>
          <w:sz w:val="20"/>
          <w:szCs w:val="20"/>
        </w:rPr>
      </w:pPr>
    </w:p>
    <w:p w14:paraId="5BF37F0F" w14:textId="77777777" w:rsidR="00B3361E" w:rsidRPr="00B3361E" w:rsidRDefault="00B3361E" w:rsidP="00B3361E">
      <w:pPr>
        <w:rPr>
          <w:sz w:val="20"/>
          <w:szCs w:val="20"/>
        </w:rPr>
      </w:pPr>
      <w:r w:rsidRPr="00B3361E">
        <w:rPr>
          <w:sz w:val="20"/>
          <w:szCs w:val="20"/>
        </w:rPr>
        <w:t>RESD-SQL output:</w:t>
      </w:r>
    </w:p>
    <w:p w14:paraId="275E51F2" w14:textId="77777777" w:rsidR="00B3361E" w:rsidRPr="00B3361E" w:rsidRDefault="00B3361E" w:rsidP="00B3361E">
      <w:pPr>
        <w:rPr>
          <w:sz w:val="20"/>
          <w:szCs w:val="20"/>
        </w:rPr>
      </w:pPr>
    </w:p>
    <w:p w14:paraId="687A6F2D" w14:textId="77777777" w:rsidR="00B3361E" w:rsidRPr="00B3361E" w:rsidRDefault="00B3361E" w:rsidP="00B3361E">
      <w:pPr>
        <w:rPr>
          <w:sz w:val="20"/>
          <w:szCs w:val="20"/>
        </w:rPr>
      </w:pPr>
      <w:r w:rsidRPr="00B3361E">
        <w:rPr>
          <w:sz w:val="20"/>
          <w:szCs w:val="20"/>
        </w:rPr>
        <w:t>('1992-02-27', '1992-02-27', 11, 'Stein, Billy', '60 Oakland', 'Cedar', 'In', 2, 0, '1992-02-27')</w:t>
      </w:r>
    </w:p>
    <w:p w14:paraId="3C080F61" w14:textId="77777777" w:rsidR="00B3361E" w:rsidRPr="00B3361E" w:rsidRDefault="00B3361E" w:rsidP="00B3361E">
      <w:pPr>
        <w:rPr>
          <w:sz w:val="20"/>
          <w:szCs w:val="20"/>
        </w:rPr>
      </w:pPr>
      <w:r w:rsidRPr="00B3361E">
        <w:rPr>
          <w:sz w:val="20"/>
          <w:szCs w:val="20"/>
        </w:rPr>
        <w:t>('1991-09-02', '1991-09-02', 8, 'Shippers, John', '208 Grayton', 'Cedar', 'In', 6, 1, '1991-09-02')</w:t>
      </w:r>
    </w:p>
    <w:p w14:paraId="1C42C3A6" w14:textId="77777777" w:rsidR="00B3361E" w:rsidRPr="00B3361E" w:rsidRDefault="00B3361E" w:rsidP="00B3361E">
      <w:pPr>
        <w:rPr>
          <w:sz w:val="20"/>
          <w:szCs w:val="20"/>
        </w:rPr>
      </w:pPr>
      <w:r w:rsidRPr="00B3361E">
        <w:rPr>
          <w:sz w:val="20"/>
          <w:szCs w:val="20"/>
        </w:rPr>
        <w:t>('1991-07-03', '1991-07-03', 4, 'Tran, Thanh', '108 College', 'Carson', 'In', 3, 0, '1991-07-03')</w:t>
      </w:r>
    </w:p>
    <w:p w14:paraId="48586EC0" w14:textId="77777777" w:rsidR="00B3361E" w:rsidRPr="00B3361E" w:rsidRDefault="00B3361E" w:rsidP="00B3361E">
      <w:pPr>
        <w:rPr>
          <w:sz w:val="20"/>
          <w:szCs w:val="20"/>
        </w:rPr>
      </w:pPr>
      <w:r w:rsidRPr="00B3361E">
        <w:rPr>
          <w:sz w:val="20"/>
          <w:szCs w:val="20"/>
        </w:rPr>
        <w:t xml:space="preserve">('1991-06-21', '1991-06-21', 3, 'Sanchez, Miguel', '47 </w:t>
      </w:r>
      <w:proofErr w:type="spellStart"/>
      <w:r w:rsidRPr="00B3361E">
        <w:rPr>
          <w:sz w:val="20"/>
          <w:szCs w:val="20"/>
        </w:rPr>
        <w:t>Chipwood</w:t>
      </w:r>
      <w:proofErr w:type="spellEnd"/>
      <w:r w:rsidRPr="00B3361E">
        <w:rPr>
          <w:sz w:val="20"/>
          <w:szCs w:val="20"/>
        </w:rPr>
        <w:t>', 'Hudson', 'Mi', 22, 0, '1991-06-21')</w:t>
      </w:r>
    </w:p>
    <w:p w14:paraId="039DA57A" w14:textId="77777777" w:rsidR="00B3361E" w:rsidRPr="00B3361E" w:rsidRDefault="00B3361E" w:rsidP="00B3361E">
      <w:pPr>
        <w:rPr>
          <w:sz w:val="20"/>
          <w:szCs w:val="20"/>
        </w:rPr>
      </w:pPr>
      <w:r w:rsidRPr="00B3361E">
        <w:rPr>
          <w:sz w:val="20"/>
          <w:szCs w:val="20"/>
        </w:rPr>
        <w:t>('1991-06-21', '1991-06-21', 10, 'Stein, Shelly', '82 Harcourt', 'Hudson', 'Mi', 4, 0, '1991-06-21')</w:t>
      </w:r>
    </w:p>
    <w:p w14:paraId="51E1F81C" w14:textId="77777777" w:rsidR="00B3361E" w:rsidRPr="00B3361E" w:rsidRDefault="00B3361E" w:rsidP="00B3361E">
      <w:pPr>
        <w:rPr>
          <w:sz w:val="20"/>
          <w:szCs w:val="20"/>
        </w:rPr>
      </w:pPr>
      <w:r w:rsidRPr="00B3361E">
        <w:rPr>
          <w:sz w:val="20"/>
          <w:szCs w:val="20"/>
        </w:rPr>
        <w:t>('1991-06-21', '1991-06-21', 12, 'Stein, Angie', '82 North', 'Hudson', 'Mi', 14, 0, '1991-06-21')</w:t>
      </w:r>
    </w:p>
    <w:p w14:paraId="64F82C40" w14:textId="77777777" w:rsidR="00B3361E" w:rsidRPr="00B3361E" w:rsidRDefault="00B3361E" w:rsidP="00B3361E">
      <w:pPr>
        <w:rPr>
          <w:sz w:val="20"/>
          <w:szCs w:val="20"/>
        </w:rPr>
      </w:pPr>
      <w:r w:rsidRPr="00B3361E">
        <w:rPr>
          <w:sz w:val="20"/>
          <w:szCs w:val="20"/>
        </w:rPr>
        <w:t>('1991-06-21', '1991-06-21', 13, 'Stein, Willy', '80 Harcourt', 'Hudson', 'Mi', 44, 1, '1991-06-21')</w:t>
      </w:r>
    </w:p>
    <w:p w14:paraId="1FC68A8A" w14:textId="77777777" w:rsidR="00B3361E" w:rsidRPr="00B3361E" w:rsidRDefault="00B3361E" w:rsidP="00B3361E">
      <w:pPr>
        <w:rPr>
          <w:sz w:val="20"/>
          <w:szCs w:val="20"/>
        </w:rPr>
      </w:pPr>
      <w:r w:rsidRPr="00B3361E">
        <w:rPr>
          <w:sz w:val="20"/>
          <w:szCs w:val="20"/>
        </w:rPr>
        <w:lastRenderedPageBreak/>
        <w:t>('1991-05-25', '1991-05-25', 1, 'Allen, Donna', '21 Wilson', 'Carson', 'In', 2, 0, '1991-05-25')</w:t>
      </w:r>
    </w:p>
    <w:p w14:paraId="1EBD8A34" w14:textId="77777777" w:rsidR="00B3361E" w:rsidRPr="00B3361E" w:rsidRDefault="00B3361E" w:rsidP="00B3361E">
      <w:pPr>
        <w:rPr>
          <w:sz w:val="20"/>
          <w:szCs w:val="20"/>
        </w:rPr>
      </w:pPr>
      <w:r w:rsidRPr="00B3361E">
        <w:rPr>
          <w:sz w:val="20"/>
          <w:szCs w:val="20"/>
        </w:rPr>
        <w:t>('1991-01-29', '1991-01-29', 6, 'MacDonald, Greg', '19 Oak', 'Carson', 'In', 11, 1, '1991-01-29')</w:t>
      </w:r>
    </w:p>
    <w:p w14:paraId="686BBDF6" w14:textId="77777777" w:rsidR="00B3361E" w:rsidRPr="00B3361E" w:rsidRDefault="00B3361E" w:rsidP="00B3361E">
      <w:pPr>
        <w:rPr>
          <w:sz w:val="20"/>
          <w:szCs w:val="20"/>
        </w:rPr>
      </w:pPr>
      <w:r w:rsidRPr="00B3361E">
        <w:rPr>
          <w:sz w:val="20"/>
          <w:szCs w:val="20"/>
        </w:rPr>
        <w:t>('1990-12-13', '1990-12-13', 9, 'Franklin, Trudy', '103 Bedford', 'Brook', 'Mi', 27, 3, '1990-12-13')</w:t>
      </w:r>
    </w:p>
    <w:p w14:paraId="086374BE" w14:textId="77777777" w:rsidR="00B3361E" w:rsidRPr="00B3361E" w:rsidRDefault="00B3361E" w:rsidP="00B3361E">
      <w:pPr>
        <w:rPr>
          <w:sz w:val="20"/>
          <w:szCs w:val="20"/>
        </w:rPr>
      </w:pPr>
      <w:r w:rsidRPr="00B3361E">
        <w:rPr>
          <w:sz w:val="20"/>
          <w:szCs w:val="20"/>
        </w:rPr>
        <w:t>('1990-11-16', '1990-11-16', 5, 'Roberts, Terry', '602 Bridge', 'Hudson', 'Mi', 1, 0, '1990-11-16')</w:t>
      </w:r>
    </w:p>
    <w:p w14:paraId="6A823F7D" w14:textId="77777777" w:rsidR="00B3361E" w:rsidRPr="00B3361E" w:rsidRDefault="00B3361E" w:rsidP="00B3361E">
      <w:pPr>
        <w:rPr>
          <w:sz w:val="20"/>
          <w:szCs w:val="20"/>
        </w:rPr>
      </w:pPr>
      <w:r w:rsidRPr="00B3361E">
        <w:rPr>
          <w:sz w:val="20"/>
          <w:szCs w:val="20"/>
        </w:rPr>
        <w:t>('1990-08-11', '1990-08-11', 7, 'VanderJagt, Neal', '12 Bishop', 'Mantin', 'Il', 19, 2, '1990-08-11')</w:t>
      </w:r>
    </w:p>
    <w:p w14:paraId="21CA8D88" w14:textId="77777777" w:rsidR="00B3361E" w:rsidRPr="00B3361E" w:rsidRDefault="00B3361E" w:rsidP="00B3361E">
      <w:pPr>
        <w:rPr>
          <w:sz w:val="20"/>
          <w:szCs w:val="20"/>
        </w:rPr>
      </w:pPr>
      <w:r w:rsidRPr="00B3361E">
        <w:rPr>
          <w:sz w:val="20"/>
          <w:szCs w:val="20"/>
        </w:rPr>
        <w:t>('1990-02-20', '1990-02-20', 2, 'Peterson, Mark', '215 Raymond', 'Cedar', 'In', 14, 1, '1990-02-20')</w:t>
      </w:r>
    </w:p>
    <w:p w14:paraId="72A45C31" w14:textId="77777777" w:rsidR="00B3361E" w:rsidRPr="00B3361E" w:rsidRDefault="00B3361E" w:rsidP="00B3361E"/>
    <w:p w14:paraId="2671B013" w14:textId="77777777" w:rsidR="00B3361E" w:rsidRPr="00B3361E" w:rsidRDefault="00B3361E" w:rsidP="00B3361E"/>
    <w:p w14:paraId="727C8E82" w14:textId="77777777" w:rsidR="00B3361E" w:rsidRPr="00B3361E" w:rsidRDefault="00B3361E" w:rsidP="00B3361E">
      <w:r w:rsidRPr="00B3361E">
        <w:rPr>
          <w:b/>
          <w:bCs/>
        </w:rPr>
        <w:t>Complex Queries</w:t>
      </w:r>
    </w:p>
    <w:p w14:paraId="2F74079D" w14:textId="77777777" w:rsidR="00B3361E" w:rsidRPr="00B3361E" w:rsidRDefault="00B3361E" w:rsidP="00B3361E">
      <w:pPr>
        <w:rPr>
          <w:sz w:val="20"/>
          <w:szCs w:val="20"/>
        </w:rPr>
      </w:pPr>
      <w:r w:rsidRPr="00B3361E">
        <w:rPr>
          <w:sz w:val="20"/>
          <w:szCs w:val="20"/>
        </w:rPr>
        <w:t>---------------------------------</w:t>
      </w:r>
    </w:p>
    <w:p w14:paraId="1154EB94" w14:textId="77777777" w:rsidR="00B3361E" w:rsidRPr="00B3361E" w:rsidRDefault="00B3361E" w:rsidP="00B3361E">
      <w:pPr>
        <w:rPr>
          <w:sz w:val="20"/>
          <w:szCs w:val="20"/>
        </w:rPr>
      </w:pPr>
      <w:r w:rsidRPr="00B3361E">
        <w:rPr>
          <w:sz w:val="20"/>
          <w:szCs w:val="20"/>
        </w:rPr>
        <w:t>Question: 0</w:t>
      </w:r>
    </w:p>
    <w:p w14:paraId="01DE4291" w14:textId="77777777" w:rsidR="00B3361E" w:rsidRPr="00B3361E" w:rsidRDefault="00B3361E" w:rsidP="00B3361E">
      <w:pPr>
        <w:rPr>
          <w:sz w:val="20"/>
          <w:szCs w:val="20"/>
        </w:rPr>
      </w:pPr>
      <w:r w:rsidRPr="00B3361E">
        <w:rPr>
          <w:sz w:val="20"/>
          <w:szCs w:val="20"/>
        </w:rPr>
        <w:t>Natural language question: Display movie titles and director names for all movies</w:t>
      </w:r>
    </w:p>
    <w:p w14:paraId="46AC7830"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m.mvtitle</w:t>
      </w:r>
      <w:proofErr w:type="spellEnd"/>
      <w:proofErr w:type="gramEnd"/>
      <w:r w:rsidRPr="00B3361E">
        <w:rPr>
          <w:sz w:val="20"/>
          <w:szCs w:val="20"/>
        </w:rPr>
        <w:t xml:space="preserve">, </w:t>
      </w:r>
      <w:proofErr w:type="spellStart"/>
      <w:r w:rsidRPr="00B3361E">
        <w:rPr>
          <w:sz w:val="20"/>
          <w:szCs w:val="20"/>
        </w:rPr>
        <w:t>d.dirname</w:t>
      </w:r>
      <w:proofErr w:type="spellEnd"/>
      <w:r w:rsidRPr="00B3361E">
        <w:rPr>
          <w:sz w:val="20"/>
          <w:szCs w:val="20"/>
        </w:rPr>
        <w:t xml:space="preserve"> FROM movie m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p>
    <w:p w14:paraId="618B962A"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 director.name from DIRECTOR join MOVIE on </w:t>
      </w:r>
      <w:proofErr w:type="spellStart"/>
      <w:r w:rsidRPr="00B3361E">
        <w:rPr>
          <w:sz w:val="20"/>
          <w:szCs w:val="20"/>
        </w:rPr>
        <w:t>DIRECTOR.director_id</w:t>
      </w:r>
      <w:proofErr w:type="spellEnd"/>
      <w:r w:rsidRPr="00B3361E">
        <w:rPr>
          <w:sz w:val="20"/>
          <w:szCs w:val="20"/>
        </w:rPr>
        <w:t xml:space="preserve"> = </w:t>
      </w:r>
      <w:proofErr w:type="spellStart"/>
      <w:r w:rsidRPr="00B3361E">
        <w:rPr>
          <w:sz w:val="20"/>
          <w:szCs w:val="20"/>
        </w:rPr>
        <w:t>MOVIE.director_id</w:t>
      </w:r>
      <w:proofErr w:type="spellEnd"/>
    </w:p>
    <w:p w14:paraId="430CBA1A" w14:textId="77777777" w:rsidR="00B3361E" w:rsidRPr="00B3361E" w:rsidRDefault="00B3361E" w:rsidP="00B3361E">
      <w:pPr>
        <w:rPr>
          <w:sz w:val="20"/>
          <w:szCs w:val="20"/>
        </w:rPr>
      </w:pPr>
    </w:p>
    <w:p w14:paraId="5A4C400D" w14:textId="77777777" w:rsidR="00B3361E" w:rsidRPr="00B3361E" w:rsidRDefault="00B3361E" w:rsidP="00B3361E">
      <w:pPr>
        <w:rPr>
          <w:sz w:val="20"/>
          <w:szCs w:val="20"/>
        </w:rPr>
      </w:pPr>
      <w:r w:rsidRPr="00B3361E">
        <w:rPr>
          <w:sz w:val="20"/>
          <w:szCs w:val="20"/>
        </w:rPr>
        <w:t>Target output:</w:t>
      </w:r>
    </w:p>
    <w:p w14:paraId="3A420CF0"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12F72157" w14:textId="77777777" w:rsidR="00B3361E" w:rsidRPr="00B3361E" w:rsidRDefault="00B3361E" w:rsidP="00B3361E">
      <w:pPr>
        <w:rPr>
          <w:sz w:val="20"/>
          <w:szCs w:val="20"/>
        </w:rPr>
      </w:pPr>
      <w:r w:rsidRPr="00B3361E">
        <w:rPr>
          <w:sz w:val="20"/>
          <w:szCs w:val="20"/>
        </w:rPr>
        <w:t>('Annie Hall', 'Allen, Woody')</w:t>
      </w:r>
    </w:p>
    <w:p w14:paraId="2DC6CB64" w14:textId="77777777" w:rsidR="00B3361E" w:rsidRPr="00B3361E" w:rsidRDefault="00B3361E" w:rsidP="00B3361E">
      <w:pPr>
        <w:rPr>
          <w:sz w:val="20"/>
          <w:szCs w:val="20"/>
        </w:rPr>
      </w:pPr>
      <w:r w:rsidRPr="00B3361E">
        <w:rPr>
          <w:sz w:val="20"/>
          <w:szCs w:val="20"/>
        </w:rPr>
        <w:t>('Dr. Strangelove', 'Kubrick, Stanley')</w:t>
      </w:r>
    </w:p>
    <w:p w14:paraId="3E758B6D" w14:textId="77777777" w:rsidR="00B3361E" w:rsidRPr="00B3361E" w:rsidRDefault="00B3361E" w:rsidP="00B3361E">
      <w:pPr>
        <w:rPr>
          <w:sz w:val="20"/>
          <w:szCs w:val="20"/>
        </w:rPr>
      </w:pPr>
      <w:r w:rsidRPr="00B3361E">
        <w:rPr>
          <w:sz w:val="20"/>
          <w:szCs w:val="20"/>
        </w:rPr>
        <w:t>('Clockwork Orange', 'Kubrick, Stanley')</w:t>
      </w:r>
    </w:p>
    <w:p w14:paraId="3E72B51B" w14:textId="77777777" w:rsidR="00B3361E" w:rsidRPr="00B3361E" w:rsidRDefault="00B3361E" w:rsidP="00B3361E">
      <w:pPr>
        <w:rPr>
          <w:sz w:val="20"/>
          <w:szCs w:val="20"/>
        </w:rPr>
      </w:pPr>
      <w:r w:rsidRPr="00B3361E">
        <w:rPr>
          <w:sz w:val="20"/>
          <w:szCs w:val="20"/>
        </w:rPr>
        <w:t>('North by Northwest', 'Hitchcock, Alfred')</w:t>
      </w:r>
    </w:p>
    <w:p w14:paraId="519AA4D9" w14:textId="77777777" w:rsidR="00B3361E" w:rsidRPr="00B3361E" w:rsidRDefault="00B3361E" w:rsidP="00B3361E">
      <w:pPr>
        <w:rPr>
          <w:sz w:val="20"/>
          <w:szCs w:val="20"/>
        </w:rPr>
      </w:pPr>
      <w:r w:rsidRPr="00B3361E">
        <w:rPr>
          <w:sz w:val="20"/>
          <w:szCs w:val="20"/>
        </w:rPr>
        <w:t>('Rope', 'Hitchcock, Alfred')</w:t>
      </w:r>
    </w:p>
    <w:p w14:paraId="34B30315" w14:textId="77777777" w:rsidR="00B3361E" w:rsidRPr="00B3361E" w:rsidRDefault="00B3361E" w:rsidP="00B3361E">
      <w:pPr>
        <w:rPr>
          <w:sz w:val="20"/>
          <w:szCs w:val="20"/>
        </w:rPr>
      </w:pPr>
      <w:r w:rsidRPr="00B3361E">
        <w:rPr>
          <w:sz w:val="20"/>
          <w:szCs w:val="20"/>
        </w:rPr>
        <w:t>('Psycho', 'Hitchcock, Alfred')</w:t>
      </w:r>
    </w:p>
    <w:p w14:paraId="528A05D5" w14:textId="77777777" w:rsidR="00B3361E" w:rsidRPr="00B3361E" w:rsidRDefault="00B3361E" w:rsidP="00B3361E">
      <w:pPr>
        <w:rPr>
          <w:sz w:val="20"/>
          <w:szCs w:val="20"/>
        </w:rPr>
      </w:pPr>
      <w:r w:rsidRPr="00B3361E">
        <w:rPr>
          <w:sz w:val="20"/>
          <w:szCs w:val="20"/>
        </w:rPr>
        <w:t>('Interiors', 'Allen, Woody')</w:t>
      </w:r>
    </w:p>
    <w:p w14:paraId="140EA7FB" w14:textId="77777777" w:rsidR="00B3361E" w:rsidRPr="00B3361E" w:rsidRDefault="00B3361E" w:rsidP="00B3361E">
      <w:pPr>
        <w:rPr>
          <w:sz w:val="20"/>
          <w:szCs w:val="20"/>
        </w:rPr>
      </w:pPr>
      <w:r w:rsidRPr="00B3361E">
        <w:rPr>
          <w:sz w:val="20"/>
          <w:szCs w:val="20"/>
        </w:rPr>
        <w:t>('The Birds', 'Hitchcock, Alfred')</w:t>
      </w:r>
    </w:p>
    <w:p w14:paraId="114EF55E" w14:textId="77777777" w:rsidR="00B3361E" w:rsidRPr="00B3361E" w:rsidRDefault="00B3361E" w:rsidP="00B3361E">
      <w:pPr>
        <w:rPr>
          <w:sz w:val="20"/>
          <w:szCs w:val="20"/>
        </w:rPr>
      </w:pPr>
      <w:r w:rsidRPr="00B3361E">
        <w:rPr>
          <w:sz w:val="20"/>
          <w:szCs w:val="20"/>
        </w:rPr>
        <w:t>('Samson and Delilah', 'De Mille, Cecil B')</w:t>
      </w:r>
    </w:p>
    <w:p w14:paraId="1D27DEEF" w14:textId="77777777" w:rsidR="00B3361E" w:rsidRPr="00B3361E" w:rsidRDefault="00B3361E" w:rsidP="00B3361E">
      <w:pPr>
        <w:rPr>
          <w:sz w:val="20"/>
          <w:szCs w:val="20"/>
        </w:rPr>
      </w:pPr>
      <w:r w:rsidRPr="00B3361E">
        <w:rPr>
          <w:sz w:val="20"/>
          <w:szCs w:val="20"/>
        </w:rPr>
        <w:t>("Guess Who's Coming to Dinner", 'Kramer, Stanley')</w:t>
      </w:r>
    </w:p>
    <w:p w14:paraId="1DA02AC0" w14:textId="77777777" w:rsidR="00B3361E" w:rsidRPr="00B3361E" w:rsidRDefault="00B3361E" w:rsidP="00B3361E">
      <w:pPr>
        <w:rPr>
          <w:sz w:val="20"/>
          <w:szCs w:val="20"/>
        </w:rPr>
      </w:pPr>
      <w:r w:rsidRPr="00B3361E">
        <w:rPr>
          <w:sz w:val="20"/>
          <w:szCs w:val="20"/>
        </w:rPr>
        <w:t>('Manhattan', 'Allen, Woody')</w:t>
      </w:r>
    </w:p>
    <w:p w14:paraId="2494DCDF" w14:textId="77777777" w:rsidR="00B3361E" w:rsidRPr="00B3361E" w:rsidRDefault="00B3361E" w:rsidP="00B3361E">
      <w:pPr>
        <w:rPr>
          <w:sz w:val="20"/>
          <w:szCs w:val="20"/>
        </w:rPr>
      </w:pPr>
      <w:r w:rsidRPr="00B3361E">
        <w:rPr>
          <w:sz w:val="20"/>
          <w:szCs w:val="20"/>
        </w:rPr>
        <w:t>('Vertigo', 'Hitchcock, Alfred')</w:t>
      </w:r>
    </w:p>
    <w:p w14:paraId="7DEA17AC" w14:textId="77777777" w:rsidR="00B3361E" w:rsidRPr="00B3361E" w:rsidRDefault="00B3361E" w:rsidP="00B3361E">
      <w:pPr>
        <w:rPr>
          <w:sz w:val="20"/>
          <w:szCs w:val="20"/>
        </w:rPr>
      </w:pPr>
      <w:r w:rsidRPr="00B3361E">
        <w:rPr>
          <w:sz w:val="20"/>
          <w:szCs w:val="20"/>
        </w:rPr>
        <w:t>('Judgment at Nuremberg', 'Kramer, Stanley')</w:t>
      </w:r>
    </w:p>
    <w:p w14:paraId="189B1853" w14:textId="77777777" w:rsidR="00B3361E" w:rsidRPr="00B3361E" w:rsidRDefault="00B3361E" w:rsidP="00B3361E">
      <w:pPr>
        <w:rPr>
          <w:sz w:val="20"/>
          <w:szCs w:val="20"/>
        </w:rPr>
      </w:pPr>
      <w:r w:rsidRPr="00B3361E">
        <w:rPr>
          <w:sz w:val="20"/>
          <w:szCs w:val="20"/>
        </w:rPr>
        <w:t>('2001', 'Kubrick, Stanley')</w:t>
      </w:r>
    </w:p>
    <w:p w14:paraId="1100DEEE" w14:textId="77777777" w:rsidR="00B3361E" w:rsidRPr="00B3361E" w:rsidRDefault="00B3361E" w:rsidP="00B3361E">
      <w:pPr>
        <w:rPr>
          <w:sz w:val="20"/>
          <w:szCs w:val="20"/>
        </w:rPr>
      </w:pPr>
      <w:r w:rsidRPr="00B3361E">
        <w:rPr>
          <w:sz w:val="20"/>
          <w:szCs w:val="20"/>
        </w:rPr>
        <w:t>('The Man with the Golden Arm', 'Preminger, Otto')</w:t>
      </w:r>
    </w:p>
    <w:p w14:paraId="6974FB78" w14:textId="77777777" w:rsidR="00B3361E" w:rsidRPr="00B3361E" w:rsidRDefault="00B3361E" w:rsidP="00B3361E">
      <w:pPr>
        <w:rPr>
          <w:sz w:val="20"/>
          <w:szCs w:val="20"/>
        </w:rPr>
      </w:pPr>
      <w:r w:rsidRPr="00B3361E">
        <w:rPr>
          <w:sz w:val="20"/>
          <w:szCs w:val="20"/>
        </w:rPr>
        <w:t>('Anatomy of Murder', 'Preminger, Otto')</w:t>
      </w:r>
    </w:p>
    <w:p w14:paraId="47E00E79" w14:textId="77777777" w:rsidR="00B3361E" w:rsidRPr="00B3361E" w:rsidRDefault="00B3361E" w:rsidP="00B3361E">
      <w:pPr>
        <w:rPr>
          <w:sz w:val="20"/>
          <w:szCs w:val="20"/>
        </w:rPr>
      </w:pPr>
      <w:r w:rsidRPr="00B3361E">
        <w:rPr>
          <w:sz w:val="20"/>
          <w:szCs w:val="20"/>
        </w:rPr>
        <w:t>('Inherit the Wind', 'Kramer, Stanley')</w:t>
      </w:r>
    </w:p>
    <w:p w14:paraId="799816AA" w14:textId="77777777" w:rsidR="00B3361E" w:rsidRPr="00B3361E" w:rsidRDefault="00B3361E" w:rsidP="00B3361E">
      <w:pPr>
        <w:rPr>
          <w:sz w:val="20"/>
          <w:szCs w:val="20"/>
        </w:rPr>
      </w:pPr>
      <w:r w:rsidRPr="00B3361E">
        <w:rPr>
          <w:sz w:val="20"/>
          <w:szCs w:val="20"/>
        </w:rPr>
        <w:t>('Laura', 'Preminger, Otto')</w:t>
      </w:r>
    </w:p>
    <w:p w14:paraId="5AAA6860" w14:textId="77777777" w:rsidR="00B3361E" w:rsidRPr="00B3361E" w:rsidRDefault="00B3361E" w:rsidP="00B3361E">
      <w:pPr>
        <w:rPr>
          <w:sz w:val="20"/>
          <w:szCs w:val="20"/>
        </w:rPr>
      </w:pPr>
      <w:r w:rsidRPr="00B3361E">
        <w:rPr>
          <w:sz w:val="20"/>
          <w:szCs w:val="20"/>
        </w:rPr>
        <w:t>('The Ten Commandments', 'De Mille, Cecil B')</w:t>
      </w:r>
    </w:p>
    <w:p w14:paraId="56730503" w14:textId="77777777" w:rsidR="00B3361E" w:rsidRPr="00B3361E" w:rsidRDefault="00B3361E" w:rsidP="00B3361E">
      <w:pPr>
        <w:rPr>
          <w:sz w:val="20"/>
          <w:szCs w:val="20"/>
        </w:rPr>
      </w:pPr>
      <w:r w:rsidRPr="00B3361E">
        <w:rPr>
          <w:sz w:val="20"/>
          <w:szCs w:val="20"/>
        </w:rPr>
        <w:t>('The Moon is Blue', 'Preminger, Otto')</w:t>
      </w:r>
    </w:p>
    <w:p w14:paraId="159431A3" w14:textId="77777777" w:rsidR="00B3361E" w:rsidRPr="00B3361E" w:rsidRDefault="00B3361E" w:rsidP="00B3361E">
      <w:pPr>
        <w:rPr>
          <w:sz w:val="20"/>
          <w:szCs w:val="20"/>
        </w:rPr>
      </w:pPr>
      <w:r w:rsidRPr="00B3361E">
        <w:rPr>
          <w:sz w:val="20"/>
          <w:szCs w:val="20"/>
        </w:rPr>
        <w:t>('Stagecoach', 'Ford, John')</w:t>
      </w:r>
    </w:p>
    <w:p w14:paraId="7141031E" w14:textId="77777777" w:rsidR="00B3361E" w:rsidRPr="00B3361E" w:rsidRDefault="00B3361E" w:rsidP="00B3361E">
      <w:pPr>
        <w:rPr>
          <w:sz w:val="20"/>
          <w:szCs w:val="20"/>
        </w:rPr>
      </w:pPr>
      <w:r w:rsidRPr="00B3361E">
        <w:rPr>
          <w:sz w:val="20"/>
          <w:szCs w:val="20"/>
        </w:rPr>
        <w:t>('Rear Window', 'Hitchcock, Alfred')</w:t>
      </w:r>
    </w:p>
    <w:p w14:paraId="66218BFC" w14:textId="77777777" w:rsidR="00B3361E" w:rsidRPr="00B3361E" w:rsidRDefault="00B3361E" w:rsidP="00B3361E">
      <w:pPr>
        <w:rPr>
          <w:sz w:val="20"/>
          <w:szCs w:val="20"/>
        </w:rPr>
      </w:pPr>
      <w:r w:rsidRPr="00B3361E">
        <w:rPr>
          <w:sz w:val="20"/>
          <w:szCs w:val="20"/>
        </w:rPr>
        <w:t>('Mogambo', 'Ford, John')</w:t>
      </w:r>
    </w:p>
    <w:p w14:paraId="30042694" w14:textId="77777777" w:rsidR="00B3361E" w:rsidRPr="00B3361E" w:rsidRDefault="00B3361E" w:rsidP="00B3361E">
      <w:pPr>
        <w:rPr>
          <w:sz w:val="20"/>
          <w:szCs w:val="20"/>
        </w:rPr>
      </w:pPr>
      <w:r w:rsidRPr="00B3361E">
        <w:rPr>
          <w:sz w:val="20"/>
          <w:szCs w:val="20"/>
        </w:rPr>
        <w:t>('Grapes of Wrath', 'Ford, John')</w:t>
      </w:r>
    </w:p>
    <w:p w14:paraId="2A48C20D" w14:textId="77777777" w:rsidR="00B3361E" w:rsidRPr="00B3361E" w:rsidRDefault="00B3361E" w:rsidP="00B3361E">
      <w:pPr>
        <w:rPr>
          <w:sz w:val="20"/>
          <w:szCs w:val="20"/>
        </w:rPr>
        <w:sectPr w:rsidR="00B3361E" w:rsidRPr="00B3361E" w:rsidSect="001E6C08">
          <w:type w:val="continuous"/>
          <w:pgSz w:w="11906" w:h="16838"/>
          <w:pgMar w:top="1440" w:right="1440" w:bottom="1440" w:left="1440" w:header="720" w:footer="720" w:gutter="0"/>
          <w:cols w:num="2" w:space="708"/>
        </w:sectPr>
      </w:pPr>
    </w:p>
    <w:p w14:paraId="44492EBC" w14:textId="77777777" w:rsidR="00B3361E" w:rsidRPr="00B3361E" w:rsidRDefault="00B3361E" w:rsidP="00B3361E">
      <w:pPr>
        <w:rPr>
          <w:sz w:val="20"/>
          <w:szCs w:val="20"/>
        </w:rPr>
      </w:pPr>
    </w:p>
    <w:p w14:paraId="4692BD1C"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066DBAB6" w14:textId="77777777" w:rsidR="00B3361E" w:rsidRPr="00B3361E" w:rsidRDefault="00B3361E" w:rsidP="00B3361E">
      <w:pPr>
        <w:rPr>
          <w:sz w:val="20"/>
          <w:szCs w:val="20"/>
        </w:rPr>
      </w:pPr>
    </w:p>
    <w:p w14:paraId="3AA07BEF"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39BF52EC" w14:textId="77777777" w:rsidR="00B3361E" w:rsidRPr="00B3361E" w:rsidRDefault="00B3361E" w:rsidP="00B3361E">
      <w:pPr>
        <w:rPr>
          <w:sz w:val="20"/>
          <w:szCs w:val="20"/>
        </w:rPr>
      </w:pPr>
      <w:r w:rsidRPr="00B3361E">
        <w:rPr>
          <w:sz w:val="20"/>
          <w:szCs w:val="20"/>
        </w:rPr>
        <w:t>('Annie Hall', 'Allen, Woody')</w:t>
      </w:r>
    </w:p>
    <w:p w14:paraId="7BDCEC11" w14:textId="77777777" w:rsidR="00B3361E" w:rsidRPr="00B3361E" w:rsidRDefault="00B3361E" w:rsidP="00B3361E">
      <w:pPr>
        <w:rPr>
          <w:sz w:val="20"/>
          <w:szCs w:val="20"/>
        </w:rPr>
      </w:pPr>
      <w:r w:rsidRPr="00B3361E">
        <w:rPr>
          <w:sz w:val="20"/>
          <w:szCs w:val="20"/>
        </w:rPr>
        <w:t>('Dr. Strangelove', 'Kubrick, Stanley')</w:t>
      </w:r>
    </w:p>
    <w:p w14:paraId="65593B30" w14:textId="77777777" w:rsidR="00B3361E" w:rsidRPr="00B3361E" w:rsidRDefault="00B3361E" w:rsidP="00B3361E">
      <w:pPr>
        <w:rPr>
          <w:sz w:val="20"/>
          <w:szCs w:val="20"/>
        </w:rPr>
      </w:pPr>
      <w:r w:rsidRPr="00B3361E">
        <w:rPr>
          <w:sz w:val="20"/>
          <w:szCs w:val="20"/>
        </w:rPr>
        <w:t>('Clockwork Orange', 'Kubrick, Stanley')</w:t>
      </w:r>
    </w:p>
    <w:p w14:paraId="2B4099BF" w14:textId="77777777" w:rsidR="00B3361E" w:rsidRPr="00B3361E" w:rsidRDefault="00B3361E" w:rsidP="00B3361E">
      <w:pPr>
        <w:rPr>
          <w:sz w:val="20"/>
          <w:szCs w:val="20"/>
        </w:rPr>
      </w:pPr>
      <w:r w:rsidRPr="00B3361E">
        <w:rPr>
          <w:sz w:val="20"/>
          <w:szCs w:val="20"/>
        </w:rPr>
        <w:t>('North by Northwest', 'Hitchcock, Alfred')</w:t>
      </w:r>
    </w:p>
    <w:p w14:paraId="68571125" w14:textId="77777777" w:rsidR="00B3361E" w:rsidRPr="00B3361E" w:rsidRDefault="00B3361E" w:rsidP="00B3361E">
      <w:pPr>
        <w:rPr>
          <w:sz w:val="20"/>
          <w:szCs w:val="20"/>
        </w:rPr>
      </w:pPr>
      <w:r w:rsidRPr="00B3361E">
        <w:rPr>
          <w:sz w:val="20"/>
          <w:szCs w:val="20"/>
        </w:rPr>
        <w:t>('Rope', 'Hitchcock, Alfred')</w:t>
      </w:r>
    </w:p>
    <w:p w14:paraId="6F39B3B2" w14:textId="77777777" w:rsidR="00B3361E" w:rsidRPr="00B3361E" w:rsidRDefault="00B3361E" w:rsidP="00B3361E">
      <w:pPr>
        <w:rPr>
          <w:sz w:val="20"/>
          <w:szCs w:val="20"/>
        </w:rPr>
      </w:pPr>
      <w:r w:rsidRPr="00B3361E">
        <w:rPr>
          <w:sz w:val="20"/>
          <w:szCs w:val="20"/>
        </w:rPr>
        <w:t>('Psycho', 'Hitchcock, Alfred')</w:t>
      </w:r>
    </w:p>
    <w:p w14:paraId="13AFAC27" w14:textId="77777777" w:rsidR="00B3361E" w:rsidRPr="00B3361E" w:rsidRDefault="00B3361E" w:rsidP="00B3361E">
      <w:pPr>
        <w:rPr>
          <w:sz w:val="20"/>
          <w:szCs w:val="20"/>
        </w:rPr>
      </w:pPr>
      <w:r w:rsidRPr="00B3361E">
        <w:rPr>
          <w:sz w:val="20"/>
          <w:szCs w:val="20"/>
        </w:rPr>
        <w:t>('Interiors', 'Allen, Woody')</w:t>
      </w:r>
    </w:p>
    <w:p w14:paraId="556C0AA4" w14:textId="77777777" w:rsidR="00B3361E" w:rsidRPr="00B3361E" w:rsidRDefault="00B3361E" w:rsidP="00B3361E">
      <w:pPr>
        <w:rPr>
          <w:sz w:val="20"/>
          <w:szCs w:val="20"/>
        </w:rPr>
      </w:pPr>
      <w:r w:rsidRPr="00B3361E">
        <w:rPr>
          <w:sz w:val="20"/>
          <w:szCs w:val="20"/>
        </w:rPr>
        <w:t>('The Birds', 'Hitchcock, Alfred')</w:t>
      </w:r>
    </w:p>
    <w:p w14:paraId="2CE11171" w14:textId="77777777" w:rsidR="00B3361E" w:rsidRPr="00B3361E" w:rsidRDefault="00B3361E" w:rsidP="00B3361E">
      <w:pPr>
        <w:rPr>
          <w:sz w:val="20"/>
          <w:szCs w:val="20"/>
        </w:rPr>
      </w:pPr>
      <w:r w:rsidRPr="00B3361E">
        <w:rPr>
          <w:sz w:val="20"/>
          <w:szCs w:val="20"/>
        </w:rPr>
        <w:t>('Samson and Delilah', 'De Mille, Cecil B')</w:t>
      </w:r>
    </w:p>
    <w:p w14:paraId="5166EA0D" w14:textId="77777777" w:rsidR="00B3361E" w:rsidRPr="00B3361E" w:rsidRDefault="00B3361E" w:rsidP="00B3361E">
      <w:pPr>
        <w:rPr>
          <w:sz w:val="20"/>
          <w:szCs w:val="20"/>
        </w:rPr>
      </w:pPr>
      <w:r w:rsidRPr="00B3361E">
        <w:rPr>
          <w:sz w:val="20"/>
          <w:szCs w:val="20"/>
        </w:rPr>
        <w:t>("Guess Who's Coming to Dinner", 'Kramer, Stanley')</w:t>
      </w:r>
    </w:p>
    <w:p w14:paraId="742DD1EE" w14:textId="77777777" w:rsidR="00B3361E" w:rsidRPr="00B3361E" w:rsidRDefault="00B3361E" w:rsidP="00B3361E">
      <w:pPr>
        <w:rPr>
          <w:sz w:val="20"/>
          <w:szCs w:val="20"/>
        </w:rPr>
      </w:pPr>
      <w:r w:rsidRPr="00B3361E">
        <w:rPr>
          <w:sz w:val="20"/>
          <w:szCs w:val="20"/>
        </w:rPr>
        <w:t>('Manhattan', 'Allen, Woody')</w:t>
      </w:r>
    </w:p>
    <w:p w14:paraId="1CDB962B" w14:textId="77777777" w:rsidR="00B3361E" w:rsidRPr="00B3361E" w:rsidRDefault="00B3361E" w:rsidP="00B3361E">
      <w:pPr>
        <w:rPr>
          <w:sz w:val="20"/>
          <w:szCs w:val="20"/>
        </w:rPr>
      </w:pPr>
      <w:r w:rsidRPr="00B3361E">
        <w:rPr>
          <w:sz w:val="20"/>
          <w:szCs w:val="20"/>
        </w:rPr>
        <w:t>('Vertigo', 'Hitchcock, Alfred')</w:t>
      </w:r>
    </w:p>
    <w:p w14:paraId="2F1CA918" w14:textId="77777777" w:rsidR="00B3361E" w:rsidRPr="00B3361E" w:rsidRDefault="00B3361E" w:rsidP="00B3361E">
      <w:pPr>
        <w:rPr>
          <w:sz w:val="20"/>
          <w:szCs w:val="20"/>
        </w:rPr>
      </w:pPr>
      <w:r w:rsidRPr="00B3361E">
        <w:rPr>
          <w:sz w:val="20"/>
          <w:szCs w:val="20"/>
        </w:rPr>
        <w:t>('Judgment at Nuremberg', 'Kramer, Stanley')</w:t>
      </w:r>
    </w:p>
    <w:p w14:paraId="798FBD68" w14:textId="77777777" w:rsidR="00B3361E" w:rsidRPr="00B3361E" w:rsidRDefault="00B3361E" w:rsidP="00B3361E">
      <w:pPr>
        <w:rPr>
          <w:sz w:val="20"/>
          <w:szCs w:val="20"/>
        </w:rPr>
      </w:pPr>
      <w:r w:rsidRPr="00B3361E">
        <w:rPr>
          <w:sz w:val="20"/>
          <w:szCs w:val="20"/>
        </w:rPr>
        <w:t>('2001', 'Kubrick, Stanley')</w:t>
      </w:r>
    </w:p>
    <w:p w14:paraId="1A6227C2" w14:textId="77777777" w:rsidR="00B3361E" w:rsidRPr="00B3361E" w:rsidRDefault="00B3361E" w:rsidP="00B3361E">
      <w:pPr>
        <w:rPr>
          <w:sz w:val="20"/>
          <w:szCs w:val="20"/>
        </w:rPr>
      </w:pPr>
      <w:r w:rsidRPr="00B3361E">
        <w:rPr>
          <w:sz w:val="20"/>
          <w:szCs w:val="20"/>
        </w:rPr>
        <w:t>('The Man with the Golden Arm', 'Preminger, Otto')</w:t>
      </w:r>
    </w:p>
    <w:p w14:paraId="429C0363" w14:textId="77777777" w:rsidR="00B3361E" w:rsidRPr="00B3361E" w:rsidRDefault="00B3361E" w:rsidP="00B3361E">
      <w:pPr>
        <w:rPr>
          <w:sz w:val="20"/>
          <w:szCs w:val="20"/>
        </w:rPr>
      </w:pPr>
      <w:r w:rsidRPr="00B3361E">
        <w:rPr>
          <w:sz w:val="20"/>
          <w:szCs w:val="20"/>
        </w:rPr>
        <w:t>('Anatomy of Murder', 'Preminger, Otto')</w:t>
      </w:r>
    </w:p>
    <w:p w14:paraId="763AB27F" w14:textId="77777777" w:rsidR="00B3361E" w:rsidRPr="00B3361E" w:rsidRDefault="00B3361E" w:rsidP="00B3361E">
      <w:pPr>
        <w:rPr>
          <w:sz w:val="20"/>
          <w:szCs w:val="20"/>
        </w:rPr>
      </w:pPr>
      <w:r w:rsidRPr="00B3361E">
        <w:rPr>
          <w:sz w:val="20"/>
          <w:szCs w:val="20"/>
        </w:rPr>
        <w:t>('Inherit the Wind', 'Kramer, Stanley')</w:t>
      </w:r>
    </w:p>
    <w:p w14:paraId="44DEA18E" w14:textId="77777777" w:rsidR="00B3361E" w:rsidRPr="00B3361E" w:rsidRDefault="00B3361E" w:rsidP="00B3361E">
      <w:pPr>
        <w:rPr>
          <w:sz w:val="20"/>
          <w:szCs w:val="20"/>
        </w:rPr>
      </w:pPr>
      <w:r w:rsidRPr="00B3361E">
        <w:rPr>
          <w:sz w:val="20"/>
          <w:szCs w:val="20"/>
        </w:rPr>
        <w:t>('Laura', 'Preminger, Otto')</w:t>
      </w:r>
    </w:p>
    <w:p w14:paraId="2BE8A253" w14:textId="77777777" w:rsidR="00B3361E" w:rsidRPr="00B3361E" w:rsidRDefault="00B3361E" w:rsidP="00B3361E">
      <w:pPr>
        <w:rPr>
          <w:sz w:val="20"/>
          <w:szCs w:val="20"/>
        </w:rPr>
      </w:pPr>
      <w:r w:rsidRPr="00B3361E">
        <w:rPr>
          <w:sz w:val="20"/>
          <w:szCs w:val="20"/>
        </w:rPr>
        <w:t>('The Ten Commandments', 'De Mille, Cecil B')</w:t>
      </w:r>
    </w:p>
    <w:p w14:paraId="16A8068C" w14:textId="77777777" w:rsidR="00B3361E" w:rsidRPr="00B3361E" w:rsidRDefault="00B3361E" w:rsidP="00B3361E">
      <w:pPr>
        <w:rPr>
          <w:sz w:val="20"/>
          <w:szCs w:val="20"/>
        </w:rPr>
      </w:pPr>
      <w:r w:rsidRPr="00B3361E">
        <w:rPr>
          <w:sz w:val="20"/>
          <w:szCs w:val="20"/>
        </w:rPr>
        <w:t>('The Moon is Blue', 'Preminger, Otto')</w:t>
      </w:r>
    </w:p>
    <w:p w14:paraId="470FEBC5" w14:textId="77777777" w:rsidR="00B3361E" w:rsidRPr="00B3361E" w:rsidRDefault="00B3361E" w:rsidP="00B3361E">
      <w:pPr>
        <w:rPr>
          <w:sz w:val="20"/>
          <w:szCs w:val="20"/>
        </w:rPr>
      </w:pPr>
      <w:r w:rsidRPr="00B3361E">
        <w:rPr>
          <w:sz w:val="20"/>
          <w:szCs w:val="20"/>
        </w:rPr>
        <w:t>('Stagecoach', 'Ford, John')</w:t>
      </w:r>
    </w:p>
    <w:p w14:paraId="48D4C646" w14:textId="77777777" w:rsidR="00B3361E" w:rsidRPr="00B3361E" w:rsidRDefault="00B3361E" w:rsidP="00B3361E">
      <w:pPr>
        <w:rPr>
          <w:sz w:val="20"/>
          <w:szCs w:val="20"/>
        </w:rPr>
      </w:pPr>
      <w:r w:rsidRPr="00B3361E">
        <w:rPr>
          <w:sz w:val="20"/>
          <w:szCs w:val="20"/>
        </w:rPr>
        <w:t>('Rear Window', 'Hitchcock, Alfred')</w:t>
      </w:r>
    </w:p>
    <w:p w14:paraId="25C73FE0" w14:textId="77777777" w:rsidR="00B3361E" w:rsidRPr="00B3361E" w:rsidRDefault="00B3361E" w:rsidP="00B3361E">
      <w:pPr>
        <w:rPr>
          <w:sz w:val="20"/>
          <w:szCs w:val="20"/>
        </w:rPr>
      </w:pPr>
      <w:r w:rsidRPr="00B3361E">
        <w:rPr>
          <w:sz w:val="20"/>
          <w:szCs w:val="20"/>
        </w:rPr>
        <w:t>('Mogambo', 'Ford, John')</w:t>
      </w:r>
    </w:p>
    <w:p w14:paraId="67EA430C" w14:textId="77777777" w:rsidR="00B3361E" w:rsidRPr="00B3361E" w:rsidRDefault="00B3361E" w:rsidP="00B3361E">
      <w:pPr>
        <w:rPr>
          <w:sz w:val="20"/>
          <w:szCs w:val="20"/>
        </w:rPr>
      </w:pPr>
      <w:r w:rsidRPr="00B3361E">
        <w:rPr>
          <w:sz w:val="20"/>
          <w:szCs w:val="20"/>
        </w:rPr>
        <w:t>('Grapes of Wrath', 'Ford, John')</w:t>
      </w:r>
    </w:p>
    <w:p w14:paraId="211B18ED" w14:textId="77777777" w:rsidR="00B3361E" w:rsidRPr="00B3361E" w:rsidRDefault="00B3361E" w:rsidP="00B3361E">
      <w:pPr>
        <w:rPr>
          <w:sz w:val="20"/>
          <w:szCs w:val="20"/>
        </w:rPr>
        <w:sectPr w:rsidR="00B3361E" w:rsidRPr="00B3361E" w:rsidSect="001E6C08">
          <w:type w:val="continuous"/>
          <w:pgSz w:w="11906" w:h="16838"/>
          <w:pgMar w:top="1440" w:right="1440" w:bottom="1440" w:left="1440" w:header="720" w:footer="720" w:gutter="0"/>
          <w:cols w:num="2" w:space="708"/>
        </w:sectPr>
      </w:pPr>
    </w:p>
    <w:p w14:paraId="2797EF5A" w14:textId="77777777" w:rsidR="00B3361E" w:rsidRPr="00B3361E" w:rsidRDefault="00B3361E" w:rsidP="00B3361E">
      <w:pPr>
        <w:rPr>
          <w:sz w:val="20"/>
          <w:szCs w:val="20"/>
        </w:rPr>
      </w:pPr>
    </w:p>
    <w:p w14:paraId="0AC60C77" w14:textId="77777777" w:rsidR="00B3361E" w:rsidRPr="00B3361E" w:rsidRDefault="00B3361E" w:rsidP="00B3361E">
      <w:pPr>
        <w:rPr>
          <w:sz w:val="20"/>
          <w:szCs w:val="20"/>
        </w:rPr>
      </w:pPr>
      <w:r w:rsidRPr="00B3361E">
        <w:rPr>
          <w:sz w:val="20"/>
          <w:szCs w:val="20"/>
        </w:rPr>
        <w:t>---------------------------------</w:t>
      </w:r>
    </w:p>
    <w:p w14:paraId="6AD8F09E" w14:textId="77777777" w:rsidR="00B3361E" w:rsidRPr="00B3361E" w:rsidRDefault="00B3361E" w:rsidP="00B3361E">
      <w:pPr>
        <w:rPr>
          <w:sz w:val="20"/>
          <w:szCs w:val="20"/>
        </w:rPr>
      </w:pPr>
      <w:r w:rsidRPr="00B3361E">
        <w:rPr>
          <w:sz w:val="20"/>
          <w:szCs w:val="20"/>
        </w:rPr>
        <w:t>Question: 1</w:t>
      </w:r>
    </w:p>
    <w:p w14:paraId="1F93D0DE" w14:textId="77777777" w:rsidR="00B3361E" w:rsidRPr="00B3361E" w:rsidRDefault="00B3361E" w:rsidP="00B3361E">
      <w:pPr>
        <w:rPr>
          <w:sz w:val="20"/>
          <w:szCs w:val="20"/>
        </w:rPr>
      </w:pPr>
      <w:r w:rsidRPr="00B3361E">
        <w:rPr>
          <w:sz w:val="20"/>
          <w:szCs w:val="20"/>
        </w:rPr>
        <w:t>Natural language question: Display movies that are directed by Woody Allen</w:t>
      </w:r>
    </w:p>
    <w:p w14:paraId="04C084AE"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m.mvtitle</w:t>
      </w:r>
      <w:proofErr w:type="spellEnd"/>
      <w:proofErr w:type="gramEnd"/>
      <w:r w:rsidRPr="00B3361E">
        <w:rPr>
          <w:sz w:val="20"/>
          <w:szCs w:val="20"/>
        </w:rPr>
        <w:t xml:space="preserve">, </w:t>
      </w:r>
      <w:proofErr w:type="spellStart"/>
      <w:r w:rsidRPr="00B3361E">
        <w:rPr>
          <w:sz w:val="20"/>
          <w:szCs w:val="20"/>
        </w:rPr>
        <w:t>d.dirname</w:t>
      </w:r>
      <w:proofErr w:type="spellEnd"/>
      <w:r w:rsidRPr="00B3361E">
        <w:rPr>
          <w:sz w:val="20"/>
          <w:szCs w:val="20"/>
        </w:rPr>
        <w:t xml:space="preserve"> FROM movie m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r w:rsidRPr="00B3361E">
        <w:rPr>
          <w:sz w:val="20"/>
          <w:szCs w:val="20"/>
        </w:rPr>
        <w:t xml:space="preserve"> WHERE lower(</w:t>
      </w:r>
      <w:proofErr w:type="spellStart"/>
      <w:r w:rsidRPr="00B3361E">
        <w:rPr>
          <w:sz w:val="20"/>
          <w:szCs w:val="20"/>
        </w:rPr>
        <w:t>d.dirname</w:t>
      </w:r>
      <w:proofErr w:type="spellEnd"/>
      <w:r w:rsidRPr="00B3361E">
        <w:rPr>
          <w:sz w:val="20"/>
          <w:szCs w:val="20"/>
        </w:rPr>
        <w:t>) = '</w:t>
      </w:r>
      <w:proofErr w:type="spellStart"/>
      <w:r w:rsidRPr="00B3361E">
        <w:rPr>
          <w:sz w:val="20"/>
          <w:szCs w:val="20"/>
        </w:rPr>
        <w:t>allen</w:t>
      </w:r>
      <w:proofErr w:type="spellEnd"/>
      <w:r w:rsidRPr="00B3361E">
        <w:rPr>
          <w:sz w:val="20"/>
          <w:szCs w:val="20"/>
        </w:rPr>
        <w:t>, woody' OR lower(</w:t>
      </w:r>
      <w:proofErr w:type="spellStart"/>
      <w:r w:rsidRPr="00B3361E">
        <w:rPr>
          <w:sz w:val="20"/>
          <w:szCs w:val="20"/>
        </w:rPr>
        <w:t>d.dirname</w:t>
      </w:r>
      <w:proofErr w:type="spellEnd"/>
      <w:r w:rsidRPr="00B3361E">
        <w:rPr>
          <w:sz w:val="20"/>
          <w:szCs w:val="20"/>
        </w:rPr>
        <w:t>) = 'woody Allen';</w:t>
      </w:r>
    </w:p>
    <w:p w14:paraId="68AECB3E"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DIRECTOR join MOVIE on </w:t>
      </w:r>
      <w:proofErr w:type="spellStart"/>
      <w:r w:rsidRPr="00B3361E">
        <w:rPr>
          <w:sz w:val="20"/>
          <w:szCs w:val="20"/>
        </w:rPr>
        <w:t>DIRECTOR.director_id</w:t>
      </w:r>
      <w:proofErr w:type="spellEnd"/>
      <w:r w:rsidRPr="00B3361E">
        <w:rPr>
          <w:sz w:val="20"/>
          <w:szCs w:val="20"/>
        </w:rPr>
        <w:t xml:space="preserve"> = </w:t>
      </w:r>
      <w:proofErr w:type="spellStart"/>
      <w:r w:rsidRPr="00B3361E">
        <w:rPr>
          <w:sz w:val="20"/>
          <w:szCs w:val="20"/>
        </w:rPr>
        <w:t>MOVIE.director_id</w:t>
      </w:r>
      <w:proofErr w:type="spellEnd"/>
      <w:r w:rsidRPr="00B3361E">
        <w:rPr>
          <w:sz w:val="20"/>
          <w:szCs w:val="20"/>
        </w:rPr>
        <w:t xml:space="preserve"> where  director.name = "Woody Allen"</w:t>
      </w:r>
    </w:p>
    <w:p w14:paraId="14B80708" w14:textId="77777777" w:rsidR="00B3361E" w:rsidRPr="00B3361E" w:rsidRDefault="00B3361E" w:rsidP="00B3361E">
      <w:pPr>
        <w:rPr>
          <w:sz w:val="20"/>
          <w:szCs w:val="20"/>
        </w:rPr>
      </w:pPr>
    </w:p>
    <w:p w14:paraId="72F27AE5" w14:textId="77777777" w:rsidR="00B3361E" w:rsidRPr="00B3361E" w:rsidRDefault="00B3361E" w:rsidP="00B3361E">
      <w:pPr>
        <w:rPr>
          <w:sz w:val="20"/>
          <w:szCs w:val="20"/>
        </w:rPr>
      </w:pPr>
      <w:r w:rsidRPr="00B3361E">
        <w:rPr>
          <w:sz w:val="20"/>
          <w:szCs w:val="20"/>
        </w:rPr>
        <w:t>Target output:</w:t>
      </w:r>
    </w:p>
    <w:p w14:paraId="5B619DD9" w14:textId="77777777" w:rsidR="00B3361E" w:rsidRPr="00B3361E" w:rsidRDefault="00B3361E" w:rsidP="00B3361E">
      <w:pPr>
        <w:rPr>
          <w:sz w:val="20"/>
          <w:szCs w:val="20"/>
        </w:rPr>
      </w:pPr>
      <w:r w:rsidRPr="00B3361E">
        <w:rPr>
          <w:sz w:val="20"/>
          <w:szCs w:val="20"/>
        </w:rPr>
        <w:t>('Annie Hall', 'Allen, Woody')</w:t>
      </w:r>
    </w:p>
    <w:p w14:paraId="4AF17502" w14:textId="77777777" w:rsidR="00B3361E" w:rsidRPr="00B3361E" w:rsidRDefault="00B3361E" w:rsidP="00B3361E">
      <w:pPr>
        <w:rPr>
          <w:sz w:val="20"/>
          <w:szCs w:val="20"/>
        </w:rPr>
      </w:pPr>
      <w:r w:rsidRPr="00B3361E">
        <w:rPr>
          <w:sz w:val="20"/>
          <w:szCs w:val="20"/>
        </w:rPr>
        <w:t>('Interiors', 'Allen, Woody')</w:t>
      </w:r>
    </w:p>
    <w:p w14:paraId="2C22AC23" w14:textId="77777777" w:rsidR="00B3361E" w:rsidRPr="00B3361E" w:rsidRDefault="00B3361E" w:rsidP="00B3361E">
      <w:pPr>
        <w:rPr>
          <w:sz w:val="20"/>
          <w:szCs w:val="20"/>
        </w:rPr>
      </w:pPr>
      <w:r w:rsidRPr="00B3361E">
        <w:rPr>
          <w:sz w:val="20"/>
          <w:szCs w:val="20"/>
        </w:rPr>
        <w:t>('Manhattan', 'Allen, Woody')</w:t>
      </w:r>
    </w:p>
    <w:p w14:paraId="49328F75" w14:textId="77777777" w:rsidR="00B3361E" w:rsidRPr="00B3361E" w:rsidRDefault="00B3361E" w:rsidP="00B3361E">
      <w:pPr>
        <w:rPr>
          <w:sz w:val="20"/>
          <w:szCs w:val="20"/>
        </w:rPr>
      </w:pPr>
    </w:p>
    <w:p w14:paraId="33B6660E" w14:textId="77777777" w:rsidR="00B3361E" w:rsidRPr="00B3361E" w:rsidRDefault="00B3361E" w:rsidP="00B3361E">
      <w:pPr>
        <w:rPr>
          <w:sz w:val="20"/>
          <w:szCs w:val="20"/>
        </w:rPr>
      </w:pPr>
      <w:r w:rsidRPr="00B3361E">
        <w:rPr>
          <w:sz w:val="20"/>
          <w:szCs w:val="20"/>
        </w:rPr>
        <w:lastRenderedPageBreak/>
        <w:t>RESD-</w:t>
      </w:r>
      <w:proofErr w:type="gramStart"/>
      <w:r w:rsidRPr="00B3361E">
        <w:rPr>
          <w:sz w:val="20"/>
          <w:szCs w:val="20"/>
        </w:rPr>
        <w:t>SQL  output</w:t>
      </w:r>
      <w:proofErr w:type="gramEnd"/>
      <w:r w:rsidRPr="00B3361E">
        <w:rPr>
          <w:sz w:val="20"/>
          <w:szCs w:val="20"/>
        </w:rPr>
        <w:t>:</w:t>
      </w:r>
    </w:p>
    <w:p w14:paraId="7775E5CC" w14:textId="77777777" w:rsidR="00B3361E" w:rsidRPr="00B3361E" w:rsidRDefault="00B3361E" w:rsidP="00B3361E">
      <w:pPr>
        <w:rPr>
          <w:sz w:val="20"/>
          <w:szCs w:val="20"/>
        </w:rPr>
      </w:pPr>
    </w:p>
    <w:p w14:paraId="00FDC497" w14:textId="77777777" w:rsidR="00B3361E" w:rsidRPr="00B3361E" w:rsidRDefault="00B3361E" w:rsidP="00B3361E">
      <w:pPr>
        <w:rPr>
          <w:sz w:val="20"/>
          <w:szCs w:val="20"/>
        </w:rPr>
      </w:pPr>
      <w:r w:rsidRPr="00B3361E">
        <w:rPr>
          <w:sz w:val="20"/>
          <w:szCs w:val="20"/>
        </w:rPr>
        <w:t>---------------------------------</w:t>
      </w:r>
    </w:p>
    <w:p w14:paraId="226B838A" w14:textId="77777777" w:rsidR="00B3361E" w:rsidRPr="00B3361E" w:rsidRDefault="00B3361E" w:rsidP="00B3361E">
      <w:pPr>
        <w:rPr>
          <w:sz w:val="20"/>
          <w:szCs w:val="20"/>
        </w:rPr>
      </w:pPr>
      <w:r w:rsidRPr="00B3361E">
        <w:rPr>
          <w:sz w:val="20"/>
          <w:szCs w:val="20"/>
        </w:rPr>
        <w:t>Question: 2</w:t>
      </w:r>
    </w:p>
    <w:p w14:paraId="11A1FED5" w14:textId="77777777" w:rsidR="00B3361E" w:rsidRPr="00B3361E" w:rsidRDefault="00B3361E" w:rsidP="00B3361E">
      <w:pPr>
        <w:rPr>
          <w:sz w:val="20"/>
          <w:szCs w:val="20"/>
        </w:rPr>
      </w:pPr>
      <w:r w:rsidRPr="00B3361E">
        <w:rPr>
          <w:sz w:val="20"/>
          <w:szCs w:val="20"/>
        </w:rPr>
        <w:t xml:space="preserve">Natural language question: Display all movies by directors who are still alive, along with their </w:t>
      </w:r>
      <w:proofErr w:type="gramStart"/>
      <w:r w:rsidRPr="00B3361E">
        <w:rPr>
          <w:sz w:val="20"/>
          <w:szCs w:val="20"/>
        </w:rPr>
        <w:t>directors</w:t>
      </w:r>
      <w:proofErr w:type="gramEnd"/>
    </w:p>
    <w:p w14:paraId="0EB9EB1D"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m.mvtitle</w:t>
      </w:r>
      <w:proofErr w:type="spellEnd"/>
      <w:proofErr w:type="gramEnd"/>
      <w:r w:rsidRPr="00B3361E">
        <w:rPr>
          <w:sz w:val="20"/>
          <w:szCs w:val="20"/>
        </w:rPr>
        <w:t xml:space="preserve">, </w:t>
      </w:r>
      <w:proofErr w:type="spellStart"/>
      <w:r w:rsidRPr="00B3361E">
        <w:rPr>
          <w:sz w:val="20"/>
          <w:szCs w:val="20"/>
        </w:rPr>
        <w:t>d.dirname</w:t>
      </w:r>
      <w:proofErr w:type="spellEnd"/>
      <w:r w:rsidRPr="00B3361E">
        <w:rPr>
          <w:sz w:val="20"/>
          <w:szCs w:val="20"/>
        </w:rPr>
        <w:t xml:space="preserve"> FROM movie m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r w:rsidRPr="00B3361E">
        <w:rPr>
          <w:sz w:val="20"/>
          <w:szCs w:val="20"/>
        </w:rPr>
        <w:t xml:space="preserve"> WHERE </w:t>
      </w:r>
      <w:proofErr w:type="spellStart"/>
      <w:r w:rsidRPr="00B3361E">
        <w:rPr>
          <w:sz w:val="20"/>
          <w:szCs w:val="20"/>
        </w:rPr>
        <w:t>d.dirdied</w:t>
      </w:r>
      <w:proofErr w:type="spellEnd"/>
      <w:r w:rsidRPr="00B3361E">
        <w:rPr>
          <w:sz w:val="20"/>
          <w:szCs w:val="20"/>
        </w:rPr>
        <w:t xml:space="preserve"> IS NULL;</w:t>
      </w:r>
    </w:p>
    <w:p w14:paraId="0D7D7C6F"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 director.name from DIRECTOR join MOVIE on </w:t>
      </w:r>
      <w:proofErr w:type="spellStart"/>
      <w:r w:rsidRPr="00B3361E">
        <w:rPr>
          <w:sz w:val="20"/>
          <w:szCs w:val="20"/>
        </w:rPr>
        <w:t>DIRECTOR.director_id</w:t>
      </w:r>
      <w:proofErr w:type="spellEnd"/>
      <w:r w:rsidRPr="00B3361E">
        <w:rPr>
          <w:sz w:val="20"/>
          <w:szCs w:val="20"/>
        </w:rPr>
        <w:t xml:space="preserve"> = </w:t>
      </w:r>
      <w:proofErr w:type="spellStart"/>
      <w:r w:rsidRPr="00B3361E">
        <w:rPr>
          <w:sz w:val="20"/>
          <w:szCs w:val="20"/>
        </w:rPr>
        <w:t>MOVIE.director_id</w:t>
      </w:r>
      <w:proofErr w:type="spellEnd"/>
    </w:p>
    <w:p w14:paraId="221B75B2" w14:textId="77777777" w:rsidR="00B3361E" w:rsidRPr="00B3361E" w:rsidRDefault="00B3361E" w:rsidP="00B3361E">
      <w:pPr>
        <w:rPr>
          <w:sz w:val="20"/>
          <w:szCs w:val="20"/>
        </w:rPr>
      </w:pPr>
    </w:p>
    <w:p w14:paraId="127EF4D0" w14:textId="77777777" w:rsidR="00B3361E" w:rsidRPr="00B3361E" w:rsidRDefault="00B3361E" w:rsidP="00B3361E">
      <w:pPr>
        <w:rPr>
          <w:sz w:val="20"/>
          <w:szCs w:val="20"/>
        </w:rPr>
      </w:pPr>
      <w:r w:rsidRPr="00B3361E">
        <w:rPr>
          <w:sz w:val="20"/>
          <w:szCs w:val="20"/>
        </w:rPr>
        <w:t>Target output:</w:t>
      </w:r>
    </w:p>
    <w:p w14:paraId="2B8281CE"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48BA7A70" w14:textId="77777777" w:rsidR="00B3361E" w:rsidRPr="00B3361E" w:rsidRDefault="00B3361E" w:rsidP="00B3361E">
      <w:pPr>
        <w:rPr>
          <w:sz w:val="20"/>
          <w:szCs w:val="20"/>
        </w:rPr>
      </w:pPr>
      <w:r w:rsidRPr="00B3361E">
        <w:rPr>
          <w:sz w:val="20"/>
          <w:szCs w:val="20"/>
        </w:rPr>
        <w:t>('Annie Hall', 'Allen, Woody')</w:t>
      </w:r>
    </w:p>
    <w:p w14:paraId="34F7FE88" w14:textId="77777777" w:rsidR="00B3361E" w:rsidRPr="00B3361E" w:rsidRDefault="00B3361E" w:rsidP="00B3361E">
      <w:pPr>
        <w:rPr>
          <w:sz w:val="20"/>
          <w:szCs w:val="20"/>
        </w:rPr>
      </w:pPr>
      <w:r w:rsidRPr="00B3361E">
        <w:rPr>
          <w:sz w:val="20"/>
          <w:szCs w:val="20"/>
        </w:rPr>
        <w:t>('Dr. Strangelove', 'Kubrick, Stanley')</w:t>
      </w:r>
    </w:p>
    <w:p w14:paraId="28EC6F7D" w14:textId="77777777" w:rsidR="00B3361E" w:rsidRPr="00B3361E" w:rsidRDefault="00B3361E" w:rsidP="00B3361E">
      <w:pPr>
        <w:rPr>
          <w:sz w:val="20"/>
          <w:szCs w:val="20"/>
        </w:rPr>
      </w:pPr>
      <w:r w:rsidRPr="00B3361E">
        <w:rPr>
          <w:sz w:val="20"/>
          <w:szCs w:val="20"/>
        </w:rPr>
        <w:t>('Clockwork Orange', 'Kubrick, Stanley')</w:t>
      </w:r>
    </w:p>
    <w:p w14:paraId="117DDE36" w14:textId="77777777" w:rsidR="00B3361E" w:rsidRPr="00B3361E" w:rsidRDefault="00B3361E" w:rsidP="00B3361E">
      <w:pPr>
        <w:rPr>
          <w:sz w:val="20"/>
          <w:szCs w:val="20"/>
        </w:rPr>
      </w:pPr>
      <w:r w:rsidRPr="00B3361E">
        <w:rPr>
          <w:sz w:val="20"/>
          <w:szCs w:val="20"/>
        </w:rPr>
        <w:t>('Interiors', 'Allen, Woody')</w:t>
      </w:r>
    </w:p>
    <w:p w14:paraId="24C28241" w14:textId="77777777" w:rsidR="00B3361E" w:rsidRPr="00B3361E" w:rsidRDefault="00B3361E" w:rsidP="00B3361E">
      <w:pPr>
        <w:rPr>
          <w:sz w:val="20"/>
          <w:szCs w:val="20"/>
        </w:rPr>
      </w:pPr>
      <w:r w:rsidRPr="00B3361E">
        <w:rPr>
          <w:sz w:val="20"/>
          <w:szCs w:val="20"/>
        </w:rPr>
        <w:t>("Guess Who's Coming to Dinner", 'Kramer, Stanley')</w:t>
      </w:r>
    </w:p>
    <w:p w14:paraId="550BB9C6" w14:textId="77777777" w:rsidR="00B3361E" w:rsidRPr="00B3361E" w:rsidRDefault="00B3361E" w:rsidP="00B3361E">
      <w:pPr>
        <w:rPr>
          <w:sz w:val="20"/>
          <w:szCs w:val="20"/>
        </w:rPr>
      </w:pPr>
      <w:r w:rsidRPr="00B3361E">
        <w:rPr>
          <w:sz w:val="20"/>
          <w:szCs w:val="20"/>
        </w:rPr>
        <w:t>('Manhattan', 'Allen, Woody')</w:t>
      </w:r>
    </w:p>
    <w:p w14:paraId="3DE2C9AE" w14:textId="77777777" w:rsidR="00B3361E" w:rsidRPr="00B3361E" w:rsidRDefault="00B3361E" w:rsidP="00B3361E">
      <w:pPr>
        <w:rPr>
          <w:sz w:val="20"/>
          <w:szCs w:val="20"/>
        </w:rPr>
      </w:pPr>
      <w:r w:rsidRPr="00B3361E">
        <w:rPr>
          <w:sz w:val="20"/>
          <w:szCs w:val="20"/>
        </w:rPr>
        <w:t>('Judgment at Nuremberg', 'Kramer, Stanley')</w:t>
      </w:r>
    </w:p>
    <w:p w14:paraId="405FEF81" w14:textId="77777777" w:rsidR="00B3361E" w:rsidRPr="00B3361E" w:rsidRDefault="00B3361E" w:rsidP="00B3361E">
      <w:pPr>
        <w:rPr>
          <w:sz w:val="20"/>
          <w:szCs w:val="20"/>
        </w:rPr>
      </w:pPr>
      <w:r w:rsidRPr="00B3361E">
        <w:rPr>
          <w:sz w:val="20"/>
          <w:szCs w:val="20"/>
        </w:rPr>
        <w:t>('2001', 'Kubrick, Stanley')</w:t>
      </w:r>
    </w:p>
    <w:p w14:paraId="3B73F2CB" w14:textId="77777777" w:rsidR="00B3361E" w:rsidRPr="00B3361E" w:rsidRDefault="00B3361E" w:rsidP="00B3361E">
      <w:pPr>
        <w:rPr>
          <w:sz w:val="20"/>
          <w:szCs w:val="20"/>
        </w:rPr>
      </w:pPr>
      <w:r w:rsidRPr="00B3361E">
        <w:rPr>
          <w:sz w:val="20"/>
          <w:szCs w:val="20"/>
        </w:rPr>
        <w:t>('The Man with the Golden Arm', 'Preminger, Otto')</w:t>
      </w:r>
    </w:p>
    <w:p w14:paraId="6A3621CC" w14:textId="77777777" w:rsidR="00B3361E" w:rsidRPr="00B3361E" w:rsidRDefault="00B3361E" w:rsidP="00B3361E">
      <w:pPr>
        <w:rPr>
          <w:sz w:val="20"/>
          <w:szCs w:val="20"/>
        </w:rPr>
      </w:pPr>
      <w:r w:rsidRPr="00B3361E">
        <w:rPr>
          <w:sz w:val="20"/>
          <w:szCs w:val="20"/>
        </w:rPr>
        <w:t>('Anatomy of Murder', 'Preminger, Otto')</w:t>
      </w:r>
    </w:p>
    <w:p w14:paraId="39BB76F6" w14:textId="77777777" w:rsidR="00B3361E" w:rsidRPr="00B3361E" w:rsidRDefault="00B3361E" w:rsidP="00B3361E">
      <w:pPr>
        <w:rPr>
          <w:sz w:val="20"/>
          <w:szCs w:val="20"/>
        </w:rPr>
      </w:pPr>
      <w:r w:rsidRPr="00B3361E">
        <w:rPr>
          <w:sz w:val="20"/>
          <w:szCs w:val="20"/>
        </w:rPr>
        <w:t>('Inherit the Wind', 'Kramer, Stanley')</w:t>
      </w:r>
    </w:p>
    <w:p w14:paraId="67CF8BC3" w14:textId="77777777" w:rsidR="00B3361E" w:rsidRPr="00B3361E" w:rsidRDefault="00B3361E" w:rsidP="00B3361E">
      <w:pPr>
        <w:rPr>
          <w:sz w:val="20"/>
          <w:szCs w:val="20"/>
        </w:rPr>
      </w:pPr>
      <w:r w:rsidRPr="00B3361E">
        <w:rPr>
          <w:sz w:val="20"/>
          <w:szCs w:val="20"/>
        </w:rPr>
        <w:t>('Laura', 'Preminger, Otto')</w:t>
      </w:r>
    </w:p>
    <w:p w14:paraId="2031B439" w14:textId="77777777" w:rsidR="00B3361E" w:rsidRPr="00B3361E" w:rsidRDefault="00B3361E" w:rsidP="00B3361E">
      <w:pPr>
        <w:rPr>
          <w:sz w:val="20"/>
          <w:szCs w:val="20"/>
        </w:rPr>
      </w:pPr>
      <w:r w:rsidRPr="00B3361E">
        <w:rPr>
          <w:sz w:val="20"/>
          <w:szCs w:val="20"/>
        </w:rPr>
        <w:t>('The Moon is Blue', 'Preminger, Otto')</w:t>
      </w:r>
    </w:p>
    <w:p w14:paraId="2DDBB644" w14:textId="77777777" w:rsidR="00B3361E" w:rsidRPr="00B3361E" w:rsidRDefault="00B3361E" w:rsidP="00B3361E">
      <w:pPr>
        <w:rPr>
          <w:sz w:val="20"/>
          <w:szCs w:val="20"/>
        </w:rPr>
        <w:sectPr w:rsidR="00B3361E" w:rsidRPr="00B3361E" w:rsidSect="001E6C08">
          <w:type w:val="continuous"/>
          <w:pgSz w:w="11906" w:h="16838"/>
          <w:pgMar w:top="1440" w:right="1440" w:bottom="1440" w:left="1440" w:header="720" w:footer="720" w:gutter="0"/>
          <w:cols w:num="2" w:space="708"/>
        </w:sectPr>
      </w:pPr>
    </w:p>
    <w:p w14:paraId="60EC1416" w14:textId="77777777" w:rsidR="00B3361E" w:rsidRPr="00B3361E" w:rsidRDefault="00B3361E" w:rsidP="00B3361E">
      <w:pPr>
        <w:rPr>
          <w:sz w:val="20"/>
          <w:szCs w:val="20"/>
        </w:rPr>
      </w:pPr>
    </w:p>
    <w:p w14:paraId="5BCB7179"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26CD14DD" w14:textId="77777777" w:rsidR="00B3361E" w:rsidRPr="00B3361E" w:rsidRDefault="00B3361E" w:rsidP="00B3361E">
      <w:pPr>
        <w:rPr>
          <w:sz w:val="20"/>
          <w:szCs w:val="20"/>
        </w:rPr>
      </w:pPr>
    </w:p>
    <w:p w14:paraId="24A616F6"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12CBA972" w14:textId="77777777" w:rsidR="00B3361E" w:rsidRPr="00B3361E" w:rsidRDefault="00B3361E" w:rsidP="00B3361E">
      <w:pPr>
        <w:rPr>
          <w:sz w:val="20"/>
          <w:szCs w:val="20"/>
        </w:rPr>
      </w:pPr>
      <w:r w:rsidRPr="00B3361E">
        <w:rPr>
          <w:sz w:val="20"/>
          <w:szCs w:val="20"/>
        </w:rPr>
        <w:t>('Annie Hall', 'Allen, Woody')</w:t>
      </w:r>
    </w:p>
    <w:p w14:paraId="2A30383B" w14:textId="77777777" w:rsidR="00B3361E" w:rsidRPr="00B3361E" w:rsidRDefault="00B3361E" w:rsidP="00B3361E">
      <w:pPr>
        <w:rPr>
          <w:sz w:val="20"/>
          <w:szCs w:val="20"/>
        </w:rPr>
      </w:pPr>
      <w:r w:rsidRPr="00B3361E">
        <w:rPr>
          <w:sz w:val="20"/>
          <w:szCs w:val="20"/>
        </w:rPr>
        <w:t>('Dr. Strangelove', 'Kubrick, Stanley')</w:t>
      </w:r>
    </w:p>
    <w:p w14:paraId="16EA03A8" w14:textId="77777777" w:rsidR="00B3361E" w:rsidRPr="00B3361E" w:rsidRDefault="00B3361E" w:rsidP="00B3361E">
      <w:pPr>
        <w:rPr>
          <w:sz w:val="20"/>
          <w:szCs w:val="20"/>
        </w:rPr>
      </w:pPr>
      <w:r w:rsidRPr="00B3361E">
        <w:rPr>
          <w:sz w:val="20"/>
          <w:szCs w:val="20"/>
        </w:rPr>
        <w:t>('Clockwork Orange', 'Kubrick, Stanley')</w:t>
      </w:r>
    </w:p>
    <w:p w14:paraId="2A9AFDCD" w14:textId="77777777" w:rsidR="00B3361E" w:rsidRPr="00B3361E" w:rsidRDefault="00B3361E" w:rsidP="00B3361E">
      <w:pPr>
        <w:rPr>
          <w:sz w:val="20"/>
          <w:szCs w:val="20"/>
        </w:rPr>
      </w:pPr>
      <w:r w:rsidRPr="00B3361E">
        <w:rPr>
          <w:sz w:val="20"/>
          <w:szCs w:val="20"/>
        </w:rPr>
        <w:t>('North by Northwest', 'Hitchcock, Alfred')</w:t>
      </w:r>
    </w:p>
    <w:p w14:paraId="17077D0A" w14:textId="77777777" w:rsidR="00B3361E" w:rsidRPr="00B3361E" w:rsidRDefault="00B3361E" w:rsidP="00B3361E">
      <w:pPr>
        <w:rPr>
          <w:sz w:val="20"/>
          <w:szCs w:val="20"/>
        </w:rPr>
      </w:pPr>
      <w:r w:rsidRPr="00B3361E">
        <w:rPr>
          <w:sz w:val="20"/>
          <w:szCs w:val="20"/>
        </w:rPr>
        <w:t>('Rope', 'Hitchcock, Alfred')</w:t>
      </w:r>
    </w:p>
    <w:p w14:paraId="15549AC3" w14:textId="77777777" w:rsidR="00B3361E" w:rsidRPr="00B3361E" w:rsidRDefault="00B3361E" w:rsidP="00B3361E">
      <w:pPr>
        <w:rPr>
          <w:sz w:val="20"/>
          <w:szCs w:val="20"/>
        </w:rPr>
      </w:pPr>
      <w:r w:rsidRPr="00B3361E">
        <w:rPr>
          <w:sz w:val="20"/>
          <w:szCs w:val="20"/>
        </w:rPr>
        <w:t>('Psycho', 'Hitchcock, Alfred')</w:t>
      </w:r>
    </w:p>
    <w:p w14:paraId="69C1F22B" w14:textId="77777777" w:rsidR="00B3361E" w:rsidRPr="00B3361E" w:rsidRDefault="00B3361E" w:rsidP="00B3361E">
      <w:pPr>
        <w:rPr>
          <w:sz w:val="20"/>
          <w:szCs w:val="20"/>
        </w:rPr>
      </w:pPr>
      <w:r w:rsidRPr="00B3361E">
        <w:rPr>
          <w:sz w:val="20"/>
          <w:szCs w:val="20"/>
        </w:rPr>
        <w:t>('Interiors', 'Allen, Woody')</w:t>
      </w:r>
    </w:p>
    <w:p w14:paraId="507458D3" w14:textId="77777777" w:rsidR="00B3361E" w:rsidRPr="00B3361E" w:rsidRDefault="00B3361E" w:rsidP="00B3361E">
      <w:pPr>
        <w:rPr>
          <w:sz w:val="20"/>
          <w:szCs w:val="20"/>
        </w:rPr>
      </w:pPr>
      <w:r w:rsidRPr="00B3361E">
        <w:rPr>
          <w:sz w:val="20"/>
          <w:szCs w:val="20"/>
        </w:rPr>
        <w:t>('The Birds', 'Hitchcock, Alfred')</w:t>
      </w:r>
    </w:p>
    <w:p w14:paraId="1A808480" w14:textId="77777777" w:rsidR="00B3361E" w:rsidRPr="00B3361E" w:rsidRDefault="00B3361E" w:rsidP="00B3361E">
      <w:pPr>
        <w:rPr>
          <w:sz w:val="20"/>
          <w:szCs w:val="20"/>
        </w:rPr>
      </w:pPr>
      <w:r w:rsidRPr="00B3361E">
        <w:rPr>
          <w:sz w:val="20"/>
          <w:szCs w:val="20"/>
        </w:rPr>
        <w:t>('Samson and Delilah', 'De Mille, Cecil B')</w:t>
      </w:r>
    </w:p>
    <w:p w14:paraId="4F67E0EA" w14:textId="77777777" w:rsidR="00B3361E" w:rsidRPr="00B3361E" w:rsidRDefault="00B3361E" w:rsidP="00B3361E">
      <w:pPr>
        <w:rPr>
          <w:sz w:val="20"/>
          <w:szCs w:val="20"/>
        </w:rPr>
      </w:pPr>
      <w:r w:rsidRPr="00B3361E">
        <w:rPr>
          <w:sz w:val="20"/>
          <w:szCs w:val="20"/>
        </w:rPr>
        <w:t>("Guess Who's Coming to Dinner", 'Kramer, Stanley')</w:t>
      </w:r>
    </w:p>
    <w:p w14:paraId="5F2C569C" w14:textId="77777777" w:rsidR="00B3361E" w:rsidRPr="00B3361E" w:rsidRDefault="00B3361E" w:rsidP="00B3361E">
      <w:pPr>
        <w:rPr>
          <w:sz w:val="20"/>
          <w:szCs w:val="20"/>
        </w:rPr>
      </w:pPr>
      <w:r w:rsidRPr="00B3361E">
        <w:rPr>
          <w:sz w:val="20"/>
          <w:szCs w:val="20"/>
        </w:rPr>
        <w:t>('Manhattan', 'Allen, Woody')</w:t>
      </w:r>
    </w:p>
    <w:p w14:paraId="43038433" w14:textId="77777777" w:rsidR="00B3361E" w:rsidRPr="00B3361E" w:rsidRDefault="00B3361E" w:rsidP="00B3361E">
      <w:pPr>
        <w:rPr>
          <w:sz w:val="20"/>
          <w:szCs w:val="20"/>
        </w:rPr>
      </w:pPr>
      <w:r w:rsidRPr="00B3361E">
        <w:rPr>
          <w:sz w:val="20"/>
          <w:szCs w:val="20"/>
        </w:rPr>
        <w:t>('Vertigo', 'Hitchcock, Alfred')</w:t>
      </w:r>
    </w:p>
    <w:p w14:paraId="78F37715" w14:textId="77777777" w:rsidR="00B3361E" w:rsidRPr="00B3361E" w:rsidRDefault="00B3361E" w:rsidP="00B3361E">
      <w:pPr>
        <w:rPr>
          <w:sz w:val="20"/>
          <w:szCs w:val="20"/>
        </w:rPr>
      </w:pPr>
      <w:r w:rsidRPr="00B3361E">
        <w:rPr>
          <w:sz w:val="20"/>
          <w:szCs w:val="20"/>
        </w:rPr>
        <w:t>('Judgment at Nuremberg', 'Kramer, Stanley')</w:t>
      </w:r>
    </w:p>
    <w:p w14:paraId="2F2C69AD" w14:textId="77777777" w:rsidR="00B3361E" w:rsidRPr="00B3361E" w:rsidRDefault="00B3361E" w:rsidP="00B3361E">
      <w:pPr>
        <w:rPr>
          <w:sz w:val="20"/>
          <w:szCs w:val="20"/>
        </w:rPr>
      </w:pPr>
      <w:r w:rsidRPr="00B3361E">
        <w:rPr>
          <w:sz w:val="20"/>
          <w:szCs w:val="20"/>
        </w:rPr>
        <w:t>('2001', 'Kubrick, Stanley')</w:t>
      </w:r>
    </w:p>
    <w:p w14:paraId="55DECDDD" w14:textId="77777777" w:rsidR="00B3361E" w:rsidRPr="00B3361E" w:rsidRDefault="00B3361E" w:rsidP="00B3361E">
      <w:pPr>
        <w:rPr>
          <w:sz w:val="20"/>
          <w:szCs w:val="20"/>
        </w:rPr>
      </w:pPr>
      <w:r w:rsidRPr="00B3361E">
        <w:rPr>
          <w:sz w:val="20"/>
          <w:szCs w:val="20"/>
        </w:rPr>
        <w:t>('The Man with the Golden Arm', 'Preminger, Otto')</w:t>
      </w:r>
    </w:p>
    <w:p w14:paraId="5F8C8414" w14:textId="77777777" w:rsidR="00B3361E" w:rsidRPr="00B3361E" w:rsidRDefault="00B3361E" w:rsidP="00B3361E">
      <w:pPr>
        <w:rPr>
          <w:sz w:val="20"/>
          <w:szCs w:val="20"/>
        </w:rPr>
      </w:pPr>
      <w:r w:rsidRPr="00B3361E">
        <w:rPr>
          <w:sz w:val="20"/>
          <w:szCs w:val="20"/>
        </w:rPr>
        <w:t>('Anatomy of Murder', 'Preminger, Otto')</w:t>
      </w:r>
    </w:p>
    <w:p w14:paraId="2CB3E994" w14:textId="77777777" w:rsidR="00B3361E" w:rsidRPr="00B3361E" w:rsidRDefault="00B3361E" w:rsidP="00B3361E">
      <w:pPr>
        <w:rPr>
          <w:sz w:val="20"/>
          <w:szCs w:val="20"/>
        </w:rPr>
      </w:pPr>
      <w:r w:rsidRPr="00B3361E">
        <w:rPr>
          <w:sz w:val="20"/>
          <w:szCs w:val="20"/>
        </w:rPr>
        <w:t>('Inherit the Wind', 'Kramer, Stanley')</w:t>
      </w:r>
    </w:p>
    <w:p w14:paraId="0D14A557" w14:textId="77777777" w:rsidR="00B3361E" w:rsidRPr="00B3361E" w:rsidRDefault="00B3361E" w:rsidP="00B3361E">
      <w:pPr>
        <w:rPr>
          <w:sz w:val="20"/>
          <w:szCs w:val="20"/>
        </w:rPr>
      </w:pPr>
      <w:r w:rsidRPr="00B3361E">
        <w:rPr>
          <w:sz w:val="20"/>
          <w:szCs w:val="20"/>
        </w:rPr>
        <w:t>('Laura', 'Preminger, Otto')</w:t>
      </w:r>
    </w:p>
    <w:p w14:paraId="6C17B486" w14:textId="77777777" w:rsidR="00B3361E" w:rsidRPr="00B3361E" w:rsidRDefault="00B3361E" w:rsidP="00B3361E">
      <w:pPr>
        <w:rPr>
          <w:sz w:val="20"/>
          <w:szCs w:val="20"/>
        </w:rPr>
      </w:pPr>
      <w:r w:rsidRPr="00B3361E">
        <w:rPr>
          <w:sz w:val="20"/>
          <w:szCs w:val="20"/>
        </w:rPr>
        <w:t>('The Ten Commandments', 'De Mille, Cecil B')</w:t>
      </w:r>
    </w:p>
    <w:p w14:paraId="6475622D" w14:textId="77777777" w:rsidR="00B3361E" w:rsidRPr="00B3361E" w:rsidRDefault="00B3361E" w:rsidP="00B3361E">
      <w:pPr>
        <w:rPr>
          <w:sz w:val="20"/>
          <w:szCs w:val="20"/>
        </w:rPr>
      </w:pPr>
      <w:r w:rsidRPr="00B3361E">
        <w:rPr>
          <w:sz w:val="20"/>
          <w:szCs w:val="20"/>
        </w:rPr>
        <w:t>('The Moon is Blue', 'Preminger, Otto')</w:t>
      </w:r>
    </w:p>
    <w:p w14:paraId="06444EF7" w14:textId="77777777" w:rsidR="00B3361E" w:rsidRPr="00B3361E" w:rsidRDefault="00B3361E" w:rsidP="00B3361E">
      <w:pPr>
        <w:rPr>
          <w:sz w:val="20"/>
          <w:szCs w:val="20"/>
        </w:rPr>
      </w:pPr>
      <w:r w:rsidRPr="00B3361E">
        <w:rPr>
          <w:sz w:val="20"/>
          <w:szCs w:val="20"/>
        </w:rPr>
        <w:t>('Stagecoach', 'Ford, John')</w:t>
      </w:r>
    </w:p>
    <w:p w14:paraId="0595FB74" w14:textId="77777777" w:rsidR="00B3361E" w:rsidRPr="00B3361E" w:rsidRDefault="00B3361E" w:rsidP="00B3361E">
      <w:pPr>
        <w:rPr>
          <w:sz w:val="20"/>
          <w:szCs w:val="20"/>
        </w:rPr>
      </w:pPr>
      <w:r w:rsidRPr="00B3361E">
        <w:rPr>
          <w:sz w:val="20"/>
          <w:szCs w:val="20"/>
        </w:rPr>
        <w:t>('Rear Window', 'Hitchcock, Alfred')</w:t>
      </w:r>
    </w:p>
    <w:p w14:paraId="65DC3A93" w14:textId="77777777" w:rsidR="00B3361E" w:rsidRPr="00B3361E" w:rsidRDefault="00B3361E" w:rsidP="00B3361E">
      <w:pPr>
        <w:rPr>
          <w:sz w:val="20"/>
          <w:szCs w:val="20"/>
        </w:rPr>
      </w:pPr>
      <w:r w:rsidRPr="00B3361E">
        <w:rPr>
          <w:sz w:val="20"/>
          <w:szCs w:val="20"/>
        </w:rPr>
        <w:t>('Mogambo', 'Ford, John')</w:t>
      </w:r>
    </w:p>
    <w:p w14:paraId="4CC00466" w14:textId="77777777" w:rsidR="00B3361E" w:rsidRPr="00B3361E" w:rsidRDefault="00B3361E" w:rsidP="00B3361E">
      <w:pPr>
        <w:rPr>
          <w:sz w:val="20"/>
          <w:szCs w:val="20"/>
        </w:rPr>
      </w:pPr>
      <w:r w:rsidRPr="00B3361E">
        <w:rPr>
          <w:sz w:val="20"/>
          <w:szCs w:val="20"/>
        </w:rPr>
        <w:t>('Grapes of Wrath', 'Ford, John')</w:t>
      </w:r>
    </w:p>
    <w:p w14:paraId="7D75A594" w14:textId="77777777" w:rsidR="00B3361E" w:rsidRPr="00B3361E" w:rsidRDefault="00B3361E" w:rsidP="00B3361E">
      <w:pPr>
        <w:rPr>
          <w:sz w:val="20"/>
          <w:szCs w:val="20"/>
        </w:rPr>
        <w:sectPr w:rsidR="00B3361E" w:rsidRPr="00B3361E" w:rsidSect="001E6C08">
          <w:type w:val="continuous"/>
          <w:pgSz w:w="11906" w:h="16838"/>
          <w:pgMar w:top="1440" w:right="1440" w:bottom="1440" w:left="1440" w:header="720" w:footer="720" w:gutter="0"/>
          <w:cols w:num="2" w:space="708"/>
        </w:sectPr>
      </w:pPr>
    </w:p>
    <w:p w14:paraId="255E0784" w14:textId="77777777" w:rsidR="00B3361E" w:rsidRPr="00B3361E" w:rsidRDefault="00B3361E" w:rsidP="00B3361E">
      <w:pPr>
        <w:rPr>
          <w:sz w:val="20"/>
          <w:szCs w:val="20"/>
        </w:rPr>
      </w:pPr>
    </w:p>
    <w:p w14:paraId="23532A66" w14:textId="77777777" w:rsidR="00B3361E" w:rsidRPr="00B3361E" w:rsidRDefault="00B3361E" w:rsidP="00B3361E">
      <w:pPr>
        <w:rPr>
          <w:sz w:val="20"/>
          <w:szCs w:val="20"/>
        </w:rPr>
      </w:pPr>
      <w:r w:rsidRPr="00B3361E">
        <w:rPr>
          <w:sz w:val="20"/>
          <w:szCs w:val="20"/>
        </w:rPr>
        <w:t>---------------------------------</w:t>
      </w:r>
    </w:p>
    <w:p w14:paraId="488E3D8E" w14:textId="77777777" w:rsidR="00B3361E" w:rsidRPr="00B3361E" w:rsidRDefault="00B3361E" w:rsidP="00B3361E">
      <w:pPr>
        <w:rPr>
          <w:sz w:val="20"/>
          <w:szCs w:val="20"/>
        </w:rPr>
      </w:pPr>
      <w:r w:rsidRPr="00B3361E">
        <w:rPr>
          <w:sz w:val="20"/>
          <w:szCs w:val="20"/>
        </w:rPr>
        <w:t>Question: 3</w:t>
      </w:r>
    </w:p>
    <w:p w14:paraId="13DC5AC3" w14:textId="77777777" w:rsidR="00B3361E" w:rsidRPr="00B3361E" w:rsidRDefault="00B3361E" w:rsidP="00B3361E">
      <w:pPr>
        <w:rPr>
          <w:sz w:val="20"/>
          <w:szCs w:val="20"/>
        </w:rPr>
      </w:pPr>
      <w:r w:rsidRPr="00B3361E">
        <w:rPr>
          <w:sz w:val="20"/>
          <w:szCs w:val="20"/>
        </w:rPr>
        <w:t>Natural language question: Who are the stars in the movie "Manhattan"?</w:t>
      </w:r>
    </w:p>
    <w:p w14:paraId="0792AD15"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s.starname</w:t>
      </w:r>
      <w:proofErr w:type="spellEnd"/>
      <w:proofErr w:type="gramEnd"/>
      <w:r w:rsidRPr="00B3361E">
        <w:rPr>
          <w:sz w:val="20"/>
          <w:szCs w:val="20"/>
        </w:rPr>
        <w:t xml:space="preserve"> FROM (movie m JOIN </w:t>
      </w:r>
      <w:proofErr w:type="spellStart"/>
      <w:r w:rsidRPr="00B3361E">
        <w:rPr>
          <w:sz w:val="20"/>
          <w:szCs w:val="20"/>
        </w:rPr>
        <w:t>movstar</w:t>
      </w:r>
      <w:proofErr w:type="spellEnd"/>
      <w:r w:rsidRPr="00B3361E">
        <w:rPr>
          <w:sz w:val="20"/>
          <w:szCs w:val="20"/>
        </w:rPr>
        <w:t xml:space="preserve"> </w:t>
      </w:r>
      <w:proofErr w:type="spellStart"/>
      <w:r w:rsidRPr="00B3361E">
        <w:rPr>
          <w:sz w:val="20"/>
          <w:szCs w:val="20"/>
        </w:rPr>
        <w:t>ms</w:t>
      </w:r>
      <w:proofErr w:type="spellEnd"/>
      <w:r w:rsidRPr="00B3361E">
        <w:rPr>
          <w:sz w:val="20"/>
          <w:szCs w:val="20"/>
        </w:rPr>
        <w:t xml:space="preserve"> ON </w:t>
      </w:r>
      <w:proofErr w:type="spellStart"/>
      <w:r w:rsidRPr="00B3361E">
        <w:rPr>
          <w:sz w:val="20"/>
          <w:szCs w:val="20"/>
        </w:rPr>
        <w:t>m.mvnumb</w:t>
      </w:r>
      <w:proofErr w:type="spellEnd"/>
      <w:r w:rsidRPr="00B3361E">
        <w:rPr>
          <w:sz w:val="20"/>
          <w:szCs w:val="20"/>
        </w:rPr>
        <w:t xml:space="preserve"> = </w:t>
      </w:r>
      <w:proofErr w:type="spellStart"/>
      <w:r w:rsidRPr="00B3361E">
        <w:rPr>
          <w:sz w:val="20"/>
          <w:szCs w:val="20"/>
        </w:rPr>
        <w:t>ms.mvnumb</w:t>
      </w:r>
      <w:proofErr w:type="spellEnd"/>
      <w:r w:rsidRPr="00B3361E">
        <w:rPr>
          <w:sz w:val="20"/>
          <w:szCs w:val="20"/>
        </w:rPr>
        <w:t xml:space="preserve">) JOIN star s ON </w:t>
      </w:r>
      <w:proofErr w:type="spellStart"/>
      <w:r w:rsidRPr="00B3361E">
        <w:rPr>
          <w:sz w:val="20"/>
          <w:szCs w:val="20"/>
        </w:rPr>
        <w:t>ms.starnumb</w:t>
      </w:r>
      <w:proofErr w:type="spellEnd"/>
      <w:r w:rsidRPr="00B3361E">
        <w:rPr>
          <w:sz w:val="20"/>
          <w:szCs w:val="20"/>
        </w:rPr>
        <w:t xml:space="preserve"> = </w:t>
      </w:r>
      <w:proofErr w:type="spellStart"/>
      <w:r w:rsidRPr="00B3361E">
        <w:rPr>
          <w:sz w:val="20"/>
          <w:szCs w:val="20"/>
        </w:rPr>
        <w:t>s.starnumb</w:t>
      </w:r>
      <w:proofErr w:type="spellEnd"/>
      <w:r w:rsidRPr="00B3361E">
        <w:rPr>
          <w:sz w:val="20"/>
          <w:szCs w:val="20"/>
        </w:rPr>
        <w:t xml:space="preserve"> WHERE lower(</w:t>
      </w:r>
      <w:proofErr w:type="spellStart"/>
      <w:r w:rsidRPr="00B3361E">
        <w:rPr>
          <w:sz w:val="20"/>
          <w:szCs w:val="20"/>
        </w:rPr>
        <w:t>mvtitle</w:t>
      </w:r>
      <w:proofErr w:type="spellEnd"/>
      <w:r w:rsidRPr="00B3361E">
        <w:rPr>
          <w:sz w:val="20"/>
          <w:szCs w:val="20"/>
        </w:rPr>
        <w:t>) = '</w:t>
      </w:r>
      <w:proofErr w:type="spellStart"/>
      <w:r w:rsidRPr="00B3361E">
        <w:rPr>
          <w:sz w:val="20"/>
          <w:szCs w:val="20"/>
        </w:rPr>
        <w:t>manhattan</w:t>
      </w:r>
      <w:proofErr w:type="spellEnd"/>
      <w:r w:rsidRPr="00B3361E">
        <w:rPr>
          <w:sz w:val="20"/>
          <w:szCs w:val="20"/>
        </w:rPr>
        <w:t>';</w:t>
      </w:r>
    </w:p>
    <w:p w14:paraId="2106A19F" w14:textId="77777777" w:rsidR="00B3361E" w:rsidRPr="00B3361E" w:rsidRDefault="00B3361E" w:rsidP="00B3361E">
      <w:pPr>
        <w:rPr>
          <w:sz w:val="20"/>
          <w:szCs w:val="20"/>
        </w:rPr>
      </w:pPr>
      <w:r w:rsidRPr="00B3361E">
        <w:rPr>
          <w:sz w:val="20"/>
          <w:szCs w:val="20"/>
        </w:rPr>
        <w:t xml:space="preserve">Predicted SQL: select star.name from STAR join MOVIE on </w:t>
      </w:r>
      <w:proofErr w:type="spellStart"/>
      <w:r w:rsidRPr="00B3361E">
        <w:rPr>
          <w:sz w:val="20"/>
          <w:szCs w:val="20"/>
        </w:rPr>
        <w:t>STAR.movie_star_id</w:t>
      </w:r>
      <w:proofErr w:type="spellEnd"/>
      <w:r w:rsidRPr="00B3361E">
        <w:rPr>
          <w:sz w:val="20"/>
          <w:szCs w:val="20"/>
        </w:rPr>
        <w:t xml:space="preserve"> = </w:t>
      </w:r>
      <w:proofErr w:type="spellStart"/>
      <w:r w:rsidRPr="00B3361E">
        <w:rPr>
          <w:sz w:val="20"/>
          <w:szCs w:val="20"/>
        </w:rPr>
        <w:t>MOVIE.movie_id</w:t>
      </w:r>
      <w:proofErr w:type="spellEnd"/>
      <w:r w:rsidRPr="00B3361E">
        <w:rPr>
          <w:sz w:val="20"/>
          <w:szCs w:val="20"/>
        </w:rPr>
        <w:t xml:space="preserve"> </w:t>
      </w:r>
      <w:proofErr w:type="gramStart"/>
      <w:r w:rsidRPr="00B3361E">
        <w:rPr>
          <w:sz w:val="20"/>
          <w:szCs w:val="20"/>
        </w:rPr>
        <w:t xml:space="preserve">where  </w:t>
      </w:r>
      <w:proofErr w:type="spellStart"/>
      <w:r w:rsidRPr="00B3361E">
        <w:rPr>
          <w:sz w:val="20"/>
          <w:szCs w:val="20"/>
        </w:rPr>
        <w:t>movie</w:t>
      </w:r>
      <w:proofErr w:type="gramEnd"/>
      <w:r w:rsidRPr="00B3361E">
        <w:rPr>
          <w:sz w:val="20"/>
          <w:szCs w:val="20"/>
        </w:rPr>
        <w:t>.title</w:t>
      </w:r>
      <w:proofErr w:type="spellEnd"/>
      <w:r w:rsidRPr="00B3361E">
        <w:rPr>
          <w:sz w:val="20"/>
          <w:szCs w:val="20"/>
        </w:rPr>
        <w:t xml:space="preserve"> = "Manhattan"</w:t>
      </w:r>
    </w:p>
    <w:p w14:paraId="167323EF" w14:textId="77777777" w:rsidR="00B3361E" w:rsidRPr="00B3361E" w:rsidRDefault="00B3361E" w:rsidP="00B3361E">
      <w:pPr>
        <w:rPr>
          <w:sz w:val="20"/>
          <w:szCs w:val="20"/>
        </w:rPr>
      </w:pPr>
    </w:p>
    <w:p w14:paraId="5A365320"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711FE184" w14:textId="77777777" w:rsidR="00B3361E" w:rsidRPr="00B3361E" w:rsidRDefault="00B3361E" w:rsidP="00B3361E">
      <w:pPr>
        <w:rPr>
          <w:sz w:val="20"/>
          <w:szCs w:val="20"/>
        </w:rPr>
      </w:pPr>
      <w:r w:rsidRPr="00B3361E">
        <w:rPr>
          <w:sz w:val="20"/>
          <w:szCs w:val="20"/>
        </w:rPr>
        <w:t>Target output:</w:t>
      </w:r>
    </w:p>
    <w:p w14:paraId="6F1B7E8F" w14:textId="77777777" w:rsidR="00B3361E" w:rsidRPr="00B3361E" w:rsidRDefault="00B3361E" w:rsidP="00B3361E">
      <w:pPr>
        <w:rPr>
          <w:sz w:val="20"/>
          <w:szCs w:val="20"/>
        </w:rPr>
      </w:pPr>
      <w:r w:rsidRPr="00B3361E">
        <w:rPr>
          <w:sz w:val="20"/>
          <w:szCs w:val="20"/>
        </w:rPr>
        <w:t>('Allen, Woody',)</w:t>
      </w:r>
    </w:p>
    <w:p w14:paraId="0CD32CAA" w14:textId="77777777" w:rsidR="00B3361E" w:rsidRPr="00B3361E" w:rsidRDefault="00B3361E" w:rsidP="00B3361E">
      <w:pPr>
        <w:rPr>
          <w:sz w:val="20"/>
          <w:szCs w:val="20"/>
        </w:rPr>
      </w:pPr>
      <w:r w:rsidRPr="00B3361E">
        <w:rPr>
          <w:sz w:val="20"/>
          <w:szCs w:val="20"/>
        </w:rPr>
        <w:t>('Keaton, Diane',)</w:t>
      </w:r>
    </w:p>
    <w:p w14:paraId="1C651ADA" w14:textId="77777777" w:rsidR="00B3361E" w:rsidRPr="00B3361E" w:rsidRDefault="00B3361E" w:rsidP="00B3361E">
      <w:pPr>
        <w:rPr>
          <w:sz w:val="20"/>
          <w:szCs w:val="20"/>
        </w:rPr>
      </w:pPr>
    </w:p>
    <w:p w14:paraId="6DC3CD4C"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0BA7CDFB" w14:textId="77777777" w:rsidR="00B3361E" w:rsidRPr="00B3361E" w:rsidRDefault="00B3361E" w:rsidP="00B3361E">
      <w:pPr>
        <w:rPr>
          <w:sz w:val="20"/>
          <w:szCs w:val="20"/>
        </w:rPr>
      </w:pPr>
      <w:r w:rsidRPr="00B3361E">
        <w:rPr>
          <w:sz w:val="20"/>
          <w:szCs w:val="20"/>
        </w:rPr>
        <w:t>('Taylor, Rod',)</w:t>
      </w:r>
    </w:p>
    <w:p w14:paraId="3F95C2EB" w14:textId="77777777" w:rsidR="00B3361E" w:rsidRPr="00B3361E" w:rsidRDefault="00B3361E" w:rsidP="00B3361E">
      <w:pPr>
        <w:rPr>
          <w:sz w:val="20"/>
          <w:szCs w:val="20"/>
        </w:rPr>
      </w:pPr>
    </w:p>
    <w:p w14:paraId="6F6375B4" w14:textId="77777777" w:rsidR="00B3361E" w:rsidRPr="00B3361E" w:rsidRDefault="00B3361E" w:rsidP="00B3361E">
      <w:pPr>
        <w:rPr>
          <w:sz w:val="20"/>
          <w:szCs w:val="20"/>
        </w:rPr>
        <w:sectPr w:rsidR="00B3361E" w:rsidRPr="00B3361E" w:rsidSect="009712EA">
          <w:type w:val="continuous"/>
          <w:pgSz w:w="11906" w:h="16838"/>
          <w:pgMar w:top="1440" w:right="1440" w:bottom="1440" w:left="1440" w:header="720" w:footer="720" w:gutter="0"/>
          <w:cols w:num="2" w:space="708"/>
        </w:sectPr>
      </w:pPr>
    </w:p>
    <w:p w14:paraId="55A76D68" w14:textId="77777777" w:rsidR="00B3361E" w:rsidRPr="00B3361E" w:rsidRDefault="00B3361E" w:rsidP="00B3361E">
      <w:pPr>
        <w:rPr>
          <w:sz w:val="20"/>
          <w:szCs w:val="20"/>
        </w:rPr>
      </w:pPr>
      <w:r w:rsidRPr="00B3361E">
        <w:rPr>
          <w:sz w:val="20"/>
          <w:szCs w:val="20"/>
        </w:rPr>
        <w:t>---------------------------------</w:t>
      </w:r>
    </w:p>
    <w:p w14:paraId="131D01BB" w14:textId="77777777" w:rsidR="00B3361E" w:rsidRPr="00B3361E" w:rsidRDefault="00B3361E" w:rsidP="00B3361E">
      <w:pPr>
        <w:rPr>
          <w:sz w:val="20"/>
          <w:szCs w:val="20"/>
        </w:rPr>
      </w:pPr>
      <w:r w:rsidRPr="00B3361E">
        <w:rPr>
          <w:sz w:val="20"/>
          <w:szCs w:val="20"/>
        </w:rPr>
        <w:t>Question: 4</w:t>
      </w:r>
    </w:p>
    <w:p w14:paraId="5AD81955" w14:textId="77777777" w:rsidR="00B3361E" w:rsidRPr="00B3361E" w:rsidRDefault="00B3361E" w:rsidP="00B3361E">
      <w:pPr>
        <w:rPr>
          <w:sz w:val="20"/>
          <w:szCs w:val="20"/>
        </w:rPr>
      </w:pPr>
      <w:r w:rsidRPr="00B3361E">
        <w:rPr>
          <w:sz w:val="20"/>
          <w:szCs w:val="20"/>
        </w:rPr>
        <w:t xml:space="preserve">Natural language question: Display movies whose directors also acted in </w:t>
      </w:r>
      <w:proofErr w:type="gramStart"/>
      <w:r w:rsidRPr="00B3361E">
        <w:rPr>
          <w:sz w:val="20"/>
          <w:szCs w:val="20"/>
        </w:rPr>
        <w:t>them</w:t>
      </w:r>
      <w:proofErr w:type="gramEnd"/>
    </w:p>
    <w:p w14:paraId="2F50A6C6"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m.mvtitle</w:t>
      </w:r>
      <w:proofErr w:type="spellEnd"/>
      <w:proofErr w:type="gramEnd"/>
      <w:r w:rsidRPr="00B3361E">
        <w:rPr>
          <w:sz w:val="20"/>
          <w:szCs w:val="20"/>
        </w:rPr>
        <w:t xml:space="preserve"> FROM ((movie m JOIN </w:t>
      </w:r>
      <w:proofErr w:type="spellStart"/>
      <w:r w:rsidRPr="00B3361E">
        <w:rPr>
          <w:sz w:val="20"/>
          <w:szCs w:val="20"/>
        </w:rPr>
        <w:t>movstar</w:t>
      </w:r>
      <w:proofErr w:type="spellEnd"/>
      <w:r w:rsidRPr="00B3361E">
        <w:rPr>
          <w:sz w:val="20"/>
          <w:szCs w:val="20"/>
        </w:rPr>
        <w:t xml:space="preserve"> </w:t>
      </w:r>
      <w:proofErr w:type="spellStart"/>
      <w:r w:rsidRPr="00B3361E">
        <w:rPr>
          <w:sz w:val="20"/>
          <w:szCs w:val="20"/>
        </w:rPr>
        <w:t>ms</w:t>
      </w:r>
      <w:proofErr w:type="spellEnd"/>
      <w:r w:rsidRPr="00B3361E">
        <w:rPr>
          <w:sz w:val="20"/>
          <w:szCs w:val="20"/>
        </w:rPr>
        <w:t xml:space="preserve"> ON </w:t>
      </w:r>
      <w:proofErr w:type="spellStart"/>
      <w:r w:rsidRPr="00B3361E">
        <w:rPr>
          <w:sz w:val="20"/>
          <w:szCs w:val="20"/>
        </w:rPr>
        <w:t>m.mvnumb</w:t>
      </w:r>
      <w:proofErr w:type="spellEnd"/>
      <w:r w:rsidRPr="00B3361E">
        <w:rPr>
          <w:sz w:val="20"/>
          <w:szCs w:val="20"/>
        </w:rPr>
        <w:t xml:space="preserve"> = </w:t>
      </w:r>
      <w:proofErr w:type="spellStart"/>
      <w:r w:rsidRPr="00B3361E">
        <w:rPr>
          <w:sz w:val="20"/>
          <w:szCs w:val="20"/>
        </w:rPr>
        <w:t>ms.mvnumb</w:t>
      </w:r>
      <w:proofErr w:type="spellEnd"/>
      <w:r w:rsidRPr="00B3361E">
        <w:rPr>
          <w:sz w:val="20"/>
          <w:szCs w:val="20"/>
        </w:rPr>
        <w:t xml:space="preserve">) JOIN star s ON </w:t>
      </w:r>
      <w:proofErr w:type="spellStart"/>
      <w:r w:rsidRPr="00B3361E">
        <w:rPr>
          <w:sz w:val="20"/>
          <w:szCs w:val="20"/>
        </w:rPr>
        <w:t>ms.starnumb</w:t>
      </w:r>
      <w:proofErr w:type="spellEnd"/>
      <w:r w:rsidRPr="00B3361E">
        <w:rPr>
          <w:sz w:val="20"/>
          <w:szCs w:val="20"/>
        </w:rPr>
        <w:t xml:space="preserve"> = </w:t>
      </w:r>
      <w:proofErr w:type="spellStart"/>
      <w:r w:rsidRPr="00B3361E">
        <w:rPr>
          <w:sz w:val="20"/>
          <w:szCs w:val="20"/>
        </w:rPr>
        <w:t>s.starnumb</w:t>
      </w:r>
      <w:proofErr w:type="spellEnd"/>
      <w:r w:rsidRPr="00B3361E">
        <w:rPr>
          <w:sz w:val="20"/>
          <w:szCs w:val="20"/>
        </w:rPr>
        <w:t xml:space="preserve">)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r w:rsidRPr="00B3361E">
        <w:rPr>
          <w:sz w:val="20"/>
          <w:szCs w:val="20"/>
        </w:rPr>
        <w:t xml:space="preserve"> WHERE lower(</w:t>
      </w:r>
      <w:proofErr w:type="spellStart"/>
      <w:r w:rsidRPr="00B3361E">
        <w:rPr>
          <w:sz w:val="20"/>
          <w:szCs w:val="20"/>
        </w:rPr>
        <w:t>s.starname</w:t>
      </w:r>
      <w:proofErr w:type="spellEnd"/>
      <w:r w:rsidRPr="00B3361E">
        <w:rPr>
          <w:sz w:val="20"/>
          <w:szCs w:val="20"/>
        </w:rPr>
        <w:t>) = lower (</w:t>
      </w:r>
      <w:proofErr w:type="spellStart"/>
      <w:r w:rsidRPr="00B3361E">
        <w:rPr>
          <w:sz w:val="20"/>
          <w:szCs w:val="20"/>
        </w:rPr>
        <w:t>d.dirname</w:t>
      </w:r>
      <w:proofErr w:type="spellEnd"/>
      <w:r w:rsidRPr="00B3361E">
        <w:rPr>
          <w:sz w:val="20"/>
          <w:szCs w:val="20"/>
        </w:rPr>
        <w:t>);</w:t>
      </w:r>
    </w:p>
    <w:p w14:paraId="441ACC0D"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DIRECTOR join MOVIE on </w:t>
      </w:r>
      <w:proofErr w:type="spellStart"/>
      <w:r w:rsidRPr="00B3361E">
        <w:rPr>
          <w:sz w:val="20"/>
          <w:szCs w:val="20"/>
        </w:rPr>
        <w:t>DIRECTOR.director_id</w:t>
      </w:r>
      <w:proofErr w:type="spellEnd"/>
      <w:r w:rsidRPr="00B3361E">
        <w:rPr>
          <w:sz w:val="20"/>
          <w:szCs w:val="20"/>
        </w:rPr>
        <w:t xml:space="preserve"> = </w:t>
      </w:r>
      <w:proofErr w:type="spellStart"/>
      <w:r w:rsidRPr="00B3361E">
        <w:rPr>
          <w:sz w:val="20"/>
          <w:szCs w:val="20"/>
        </w:rPr>
        <w:t>MOVIE.director_id</w:t>
      </w:r>
      <w:proofErr w:type="spellEnd"/>
    </w:p>
    <w:p w14:paraId="5312EB8F" w14:textId="77777777" w:rsidR="00B3361E" w:rsidRPr="00B3361E" w:rsidRDefault="00B3361E" w:rsidP="00B3361E">
      <w:pPr>
        <w:rPr>
          <w:sz w:val="20"/>
          <w:szCs w:val="20"/>
        </w:rPr>
      </w:pPr>
    </w:p>
    <w:p w14:paraId="17E3A8D0" w14:textId="77777777" w:rsidR="00B3361E" w:rsidRPr="00B3361E" w:rsidRDefault="00B3361E" w:rsidP="00B3361E">
      <w:pPr>
        <w:rPr>
          <w:sz w:val="20"/>
          <w:szCs w:val="20"/>
        </w:rPr>
      </w:pPr>
      <w:r w:rsidRPr="00B3361E">
        <w:rPr>
          <w:sz w:val="20"/>
          <w:szCs w:val="20"/>
        </w:rPr>
        <w:t>Target output:</w:t>
      </w:r>
    </w:p>
    <w:p w14:paraId="13D00191" w14:textId="77777777" w:rsidR="00B3361E" w:rsidRPr="00B3361E" w:rsidRDefault="00B3361E" w:rsidP="00B3361E">
      <w:pPr>
        <w:rPr>
          <w:sz w:val="20"/>
          <w:szCs w:val="20"/>
        </w:rPr>
      </w:pPr>
      <w:r w:rsidRPr="00B3361E">
        <w:rPr>
          <w:sz w:val="20"/>
          <w:szCs w:val="20"/>
        </w:rPr>
        <w:t>('Annie Hall',)</w:t>
      </w:r>
    </w:p>
    <w:p w14:paraId="2DD8CE86" w14:textId="77777777" w:rsidR="00B3361E" w:rsidRPr="00B3361E" w:rsidRDefault="00B3361E" w:rsidP="00B3361E">
      <w:pPr>
        <w:rPr>
          <w:sz w:val="20"/>
          <w:szCs w:val="20"/>
        </w:rPr>
      </w:pPr>
      <w:r w:rsidRPr="00B3361E">
        <w:rPr>
          <w:sz w:val="20"/>
          <w:szCs w:val="20"/>
        </w:rPr>
        <w:t>('Manhattan',)</w:t>
      </w:r>
    </w:p>
    <w:p w14:paraId="7177C304" w14:textId="77777777" w:rsidR="00B3361E" w:rsidRPr="00B3361E" w:rsidRDefault="00B3361E" w:rsidP="00B3361E">
      <w:pPr>
        <w:rPr>
          <w:sz w:val="20"/>
          <w:szCs w:val="20"/>
        </w:rPr>
      </w:pPr>
    </w:p>
    <w:p w14:paraId="1A817694"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73AEC4A2"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12BA75E3" w14:textId="77777777" w:rsidR="00B3361E" w:rsidRPr="00B3361E" w:rsidRDefault="00B3361E" w:rsidP="00B3361E">
      <w:pPr>
        <w:rPr>
          <w:sz w:val="20"/>
          <w:szCs w:val="20"/>
        </w:rPr>
      </w:pPr>
      <w:r w:rsidRPr="00B3361E">
        <w:rPr>
          <w:sz w:val="20"/>
          <w:szCs w:val="20"/>
        </w:rPr>
        <w:t>('Annie Hall',)</w:t>
      </w:r>
    </w:p>
    <w:p w14:paraId="164942D6" w14:textId="77777777" w:rsidR="00B3361E" w:rsidRPr="00B3361E" w:rsidRDefault="00B3361E" w:rsidP="00B3361E">
      <w:pPr>
        <w:rPr>
          <w:sz w:val="20"/>
          <w:szCs w:val="20"/>
        </w:rPr>
      </w:pPr>
      <w:r w:rsidRPr="00B3361E">
        <w:rPr>
          <w:sz w:val="20"/>
          <w:szCs w:val="20"/>
        </w:rPr>
        <w:t>('Dr. Strangelove',)</w:t>
      </w:r>
    </w:p>
    <w:p w14:paraId="1395B628" w14:textId="77777777" w:rsidR="00B3361E" w:rsidRPr="00B3361E" w:rsidRDefault="00B3361E" w:rsidP="00B3361E">
      <w:pPr>
        <w:rPr>
          <w:sz w:val="20"/>
          <w:szCs w:val="20"/>
        </w:rPr>
      </w:pPr>
      <w:r w:rsidRPr="00B3361E">
        <w:rPr>
          <w:sz w:val="20"/>
          <w:szCs w:val="20"/>
        </w:rPr>
        <w:t>('Clockwork Orange',)</w:t>
      </w:r>
    </w:p>
    <w:p w14:paraId="7179C8A9" w14:textId="77777777" w:rsidR="00B3361E" w:rsidRPr="00B3361E" w:rsidRDefault="00B3361E" w:rsidP="00B3361E">
      <w:pPr>
        <w:rPr>
          <w:sz w:val="20"/>
          <w:szCs w:val="20"/>
        </w:rPr>
      </w:pPr>
      <w:r w:rsidRPr="00B3361E">
        <w:rPr>
          <w:sz w:val="20"/>
          <w:szCs w:val="20"/>
        </w:rPr>
        <w:t>('North by Northwest',)</w:t>
      </w:r>
    </w:p>
    <w:p w14:paraId="6813FB12" w14:textId="77777777" w:rsidR="00B3361E" w:rsidRPr="00B3361E" w:rsidRDefault="00B3361E" w:rsidP="00B3361E">
      <w:pPr>
        <w:rPr>
          <w:sz w:val="20"/>
          <w:szCs w:val="20"/>
        </w:rPr>
      </w:pPr>
      <w:r w:rsidRPr="00B3361E">
        <w:rPr>
          <w:sz w:val="20"/>
          <w:szCs w:val="20"/>
        </w:rPr>
        <w:t>('Rope',)</w:t>
      </w:r>
    </w:p>
    <w:p w14:paraId="6193CF28" w14:textId="77777777" w:rsidR="00B3361E" w:rsidRPr="00B3361E" w:rsidRDefault="00B3361E" w:rsidP="00B3361E">
      <w:pPr>
        <w:rPr>
          <w:sz w:val="20"/>
          <w:szCs w:val="20"/>
        </w:rPr>
      </w:pPr>
      <w:r w:rsidRPr="00B3361E">
        <w:rPr>
          <w:sz w:val="20"/>
          <w:szCs w:val="20"/>
        </w:rPr>
        <w:t>('Psycho',)</w:t>
      </w:r>
    </w:p>
    <w:p w14:paraId="7E7F27C4" w14:textId="77777777" w:rsidR="00B3361E" w:rsidRPr="00B3361E" w:rsidRDefault="00B3361E" w:rsidP="00B3361E">
      <w:pPr>
        <w:rPr>
          <w:sz w:val="20"/>
          <w:szCs w:val="20"/>
        </w:rPr>
      </w:pPr>
      <w:r w:rsidRPr="00B3361E">
        <w:rPr>
          <w:sz w:val="20"/>
          <w:szCs w:val="20"/>
        </w:rPr>
        <w:t>('Interiors',)</w:t>
      </w:r>
    </w:p>
    <w:p w14:paraId="6F257C2B" w14:textId="77777777" w:rsidR="00B3361E" w:rsidRPr="00B3361E" w:rsidRDefault="00B3361E" w:rsidP="00B3361E">
      <w:pPr>
        <w:rPr>
          <w:sz w:val="20"/>
          <w:szCs w:val="20"/>
        </w:rPr>
      </w:pPr>
      <w:r w:rsidRPr="00B3361E">
        <w:rPr>
          <w:sz w:val="20"/>
          <w:szCs w:val="20"/>
        </w:rPr>
        <w:t>('The Birds',)</w:t>
      </w:r>
    </w:p>
    <w:p w14:paraId="0C19621A" w14:textId="77777777" w:rsidR="00B3361E" w:rsidRPr="00B3361E" w:rsidRDefault="00B3361E" w:rsidP="00B3361E">
      <w:pPr>
        <w:rPr>
          <w:sz w:val="20"/>
          <w:szCs w:val="20"/>
        </w:rPr>
      </w:pPr>
      <w:r w:rsidRPr="00B3361E">
        <w:rPr>
          <w:sz w:val="20"/>
          <w:szCs w:val="20"/>
        </w:rPr>
        <w:t>('Samson and Delilah',)</w:t>
      </w:r>
    </w:p>
    <w:p w14:paraId="44D54940" w14:textId="77777777" w:rsidR="00B3361E" w:rsidRPr="00B3361E" w:rsidRDefault="00B3361E" w:rsidP="00B3361E">
      <w:pPr>
        <w:rPr>
          <w:sz w:val="20"/>
          <w:szCs w:val="20"/>
        </w:rPr>
      </w:pPr>
      <w:r w:rsidRPr="00B3361E">
        <w:rPr>
          <w:sz w:val="20"/>
          <w:szCs w:val="20"/>
        </w:rPr>
        <w:t>("Guess Who's Coming to Dinner",)</w:t>
      </w:r>
    </w:p>
    <w:p w14:paraId="4567F2DE" w14:textId="77777777" w:rsidR="00B3361E" w:rsidRPr="00B3361E" w:rsidRDefault="00B3361E" w:rsidP="00B3361E">
      <w:pPr>
        <w:rPr>
          <w:sz w:val="20"/>
          <w:szCs w:val="20"/>
        </w:rPr>
      </w:pPr>
      <w:r w:rsidRPr="00B3361E">
        <w:rPr>
          <w:sz w:val="20"/>
          <w:szCs w:val="20"/>
        </w:rPr>
        <w:t>('Manhattan',)</w:t>
      </w:r>
    </w:p>
    <w:p w14:paraId="3FDD0797" w14:textId="77777777" w:rsidR="00B3361E" w:rsidRPr="00B3361E" w:rsidRDefault="00B3361E" w:rsidP="00B3361E">
      <w:pPr>
        <w:rPr>
          <w:sz w:val="20"/>
          <w:szCs w:val="20"/>
        </w:rPr>
      </w:pPr>
      <w:r w:rsidRPr="00B3361E">
        <w:rPr>
          <w:sz w:val="20"/>
          <w:szCs w:val="20"/>
        </w:rPr>
        <w:t>('Vertigo',)</w:t>
      </w:r>
    </w:p>
    <w:p w14:paraId="1D78F6A3" w14:textId="77777777" w:rsidR="00B3361E" w:rsidRPr="00B3361E" w:rsidRDefault="00B3361E" w:rsidP="00B3361E">
      <w:pPr>
        <w:rPr>
          <w:sz w:val="20"/>
          <w:szCs w:val="20"/>
        </w:rPr>
      </w:pPr>
      <w:r w:rsidRPr="00B3361E">
        <w:rPr>
          <w:sz w:val="20"/>
          <w:szCs w:val="20"/>
        </w:rPr>
        <w:t>('Judgment at Nuremberg',)</w:t>
      </w:r>
    </w:p>
    <w:p w14:paraId="449A8955" w14:textId="77777777" w:rsidR="00B3361E" w:rsidRPr="00B3361E" w:rsidRDefault="00B3361E" w:rsidP="00B3361E">
      <w:pPr>
        <w:rPr>
          <w:sz w:val="20"/>
          <w:szCs w:val="20"/>
        </w:rPr>
      </w:pPr>
      <w:r w:rsidRPr="00B3361E">
        <w:rPr>
          <w:sz w:val="20"/>
          <w:szCs w:val="20"/>
        </w:rPr>
        <w:t>('2001',)</w:t>
      </w:r>
    </w:p>
    <w:p w14:paraId="77934B9B" w14:textId="77777777" w:rsidR="00B3361E" w:rsidRPr="00B3361E" w:rsidRDefault="00B3361E" w:rsidP="00B3361E">
      <w:pPr>
        <w:rPr>
          <w:sz w:val="20"/>
          <w:szCs w:val="20"/>
        </w:rPr>
      </w:pPr>
      <w:r w:rsidRPr="00B3361E">
        <w:rPr>
          <w:sz w:val="20"/>
          <w:szCs w:val="20"/>
        </w:rPr>
        <w:t>('The Man with the Golden Arm',)</w:t>
      </w:r>
    </w:p>
    <w:p w14:paraId="68C86F52" w14:textId="77777777" w:rsidR="00B3361E" w:rsidRPr="00B3361E" w:rsidRDefault="00B3361E" w:rsidP="00B3361E">
      <w:pPr>
        <w:rPr>
          <w:sz w:val="20"/>
          <w:szCs w:val="20"/>
        </w:rPr>
      </w:pPr>
      <w:r w:rsidRPr="00B3361E">
        <w:rPr>
          <w:sz w:val="20"/>
          <w:szCs w:val="20"/>
        </w:rPr>
        <w:t>('Anatomy of Murder',)</w:t>
      </w:r>
    </w:p>
    <w:p w14:paraId="6C6379EC" w14:textId="77777777" w:rsidR="00B3361E" w:rsidRPr="00B3361E" w:rsidRDefault="00B3361E" w:rsidP="00B3361E">
      <w:pPr>
        <w:rPr>
          <w:sz w:val="20"/>
          <w:szCs w:val="20"/>
        </w:rPr>
      </w:pPr>
      <w:r w:rsidRPr="00B3361E">
        <w:rPr>
          <w:sz w:val="20"/>
          <w:szCs w:val="20"/>
        </w:rPr>
        <w:t>('Inherit the Wind',)</w:t>
      </w:r>
    </w:p>
    <w:p w14:paraId="3F494A78" w14:textId="77777777" w:rsidR="00B3361E" w:rsidRPr="00B3361E" w:rsidRDefault="00B3361E" w:rsidP="00B3361E">
      <w:pPr>
        <w:rPr>
          <w:sz w:val="20"/>
          <w:szCs w:val="20"/>
        </w:rPr>
      </w:pPr>
      <w:r w:rsidRPr="00B3361E">
        <w:rPr>
          <w:sz w:val="20"/>
          <w:szCs w:val="20"/>
        </w:rPr>
        <w:t>('Laura',)</w:t>
      </w:r>
    </w:p>
    <w:p w14:paraId="79BAC19F" w14:textId="77777777" w:rsidR="00B3361E" w:rsidRPr="00B3361E" w:rsidRDefault="00B3361E" w:rsidP="00B3361E">
      <w:pPr>
        <w:rPr>
          <w:sz w:val="20"/>
          <w:szCs w:val="20"/>
        </w:rPr>
      </w:pPr>
      <w:r w:rsidRPr="00B3361E">
        <w:rPr>
          <w:sz w:val="20"/>
          <w:szCs w:val="20"/>
        </w:rPr>
        <w:t>('The Ten Commandments',)</w:t>
      </w:r>
    </w:p>
    <w:p w14:paraId="0CA2DD69" w14:textId="77777777" w:rsidR="00B3361E" w:rsidRPr="00B3361E" w:rsidRDefault="00B3361E" w:rsidP="00B3361E">
      <w:pPr>
        <w:rPr>
          <w:sz w:val="20"/>
          <w:szCs w:val="20"/>
        </w:rPr>
      </w:pPr>
      <w:r w:rsidRPr="00B3361E">
        <w:rPr>
          <w:sz w:val="20"/>
          <w:szCs w:val="20"/>
        </w:rPr>
        <w:t>('The Moon is Blue',)</w:t>
      </w:r>
    </w:p>
    <w:p w14:paraId="5F14C74E" w14:textId="77777777" w:rsidR="00B3361E" w:rsidRPr="00B3361E" w:rsidRDefault="00B3361E" w:rsidP="00B3361E">
      <w:pPr>
        <w:rPr>
          <w:sz w:val="20"/>
          <w:szCs w:val="20"/>
        </w:rPr>
      </w:pPr>
      <w:r w:rsidRPr="00B3361E">
        <w:rPr>
          <w:sz w:val="20"/>
          <w:szCs w:val="20"/>
        </w:rPr>
        <w:t>('Stagecoach',)</w:t>
      </w:r>
    </w:p>
    <w:p w14:paraId="3B2EE416" w14:textId="77777777" w:rsidR="00B3361E" w:rsidRPr="00B3361E" w:rsidRDefault="00B3361E" w:rsidP="00B3361E">
      <w:pPr>
        <w:rPr>
          <w:sz w:val="20"/>
          <w:szCs w:val="20"/>
        </w:rPr>
      </w:pPr>
      <w:r w:rsidRPr="00B3361E">
        <w:rPr>
          <w:sz w:val="20"/>
          <w:szCs w:val="20"/>
        </w:rPr>
        <w:t>('Rear Window',)</w:t>
      </w:r>
    </w:p>
    <w:p w14:paraId="10F0F749" w14:textId="77777777" w:rsidR="00B3361E" w:rsidRPr="00B3361E" w:rsidRDefault="00B3361E" w:rsidP="00B3361E">
      <w:pPr>
        <w:rPr>
          <w:sz w:val="20"/>
          <w:szCs w:val="20"/>
        </w:rPr>
      </w:pPr>
      <w:r w:rsidRPr="00B3361E">
        <w:rPr>
          <w:sz w:val="20"/>
          <w:szCs w:val="20"/>
        </w:rPr>
        <w:t>('Mogambo',)</w:t>
      </w:r>
    </w:p>
    <w:p w14:paraId="074B7674" w14:textId="77777777" w:rsidR="00B3361E" w:rsidRPr="00B3361E" w:rsidRDefault="00B3361E" w:rsidP="00B3361E">
      <w:pPr>
        <w:rPr>
          <w:sz w:val="20"/>
          <w:szCs w:val="20"/>
        </w:rPr>
        <w:sectPr w:rsidR="00B3361E" w:rsidRPr="00B3361E" w:rsidSect="009712EA">
          <w:type w:val="continuous"/>
          <w:pgSz w:w="11906" w:h="16838"/>
          <w:pgMar w:top="1440" w:right="1440" w:bottom="1440" w:left="1440" w:header="720" w:footer="720" w:gutter="0"/>
          <w:cols w:num="2" w:space="708"/>
        </w:sectPr>
      </w:pPr>
      <w:r w:rsidRPr="00B3361E">
        <w:rPr>
          <w:sz w:val="20"/>
          <w:szCs w:val="20"/>
        </w:rPr>
        <w:t>('Grapes of Wrath',)</w:t>
      </w:r>
    </w:p>
    <w:p w14:paraId="750BE5D4" w14:textId="77777777" w:rsidR="00B3361E" w:rsidRPr="00B3361E" w:rsidRDefault="00B3361E" w:rsidP="00B3361E">
      <w:pPr>
        <w:rPr>
          <w:sz w:val="20"/>
          <w:szCs w:val="20"/>
        </w:rPr>
      </w:pPr>
    </w:p>
    <w:p w14:paraId="647CDDDD" w14:textId="77777777" w:rsidR="00B3361E" w:rsidRPr="00B3361E" w:rsidRDefault="00B3361E" w:rsidP="00B3361E">
      <w:pPr>
        <w:rPr>
          <w:sz w:val="20"/>
          <w:szCs w:val="20"/>
        </w:rPr>
      </w:pPr>
      <w:r w:rsidRPr="00B3361E">
        <w:rPr>
          <w:sz w:val="20"/>
          <w:szCs w:val="20"/>
        </w:rPr>
        <w:t>---------------------------------</w:t>
      </w:r>
    </w:p>
    <w:p w14:paraId="25585E33" w14:textId="77777777" w:rsidR="00B3361E" w:rsidRPr="00B3361E" w:rsidRDefault="00B3361E" w:rsidP="00B3361E">
      <w:pPr>
        <w:rPr>
          <w:sz w:val="20"/>
          <w:szCs w:val="20"/>
        </w:rPr>
      </w:pPr>
      <w:r w:rsidRPr="00B3361E">
        <w:rPr>
          <w:sz w:val="20"/>
          <w:szCs w:val="20"/>
        </w:rPr>
        <w:t>Question: 5</w:t>
      </w:r>
    </w:p>
    <w:p w14:paraId="4A22881E" w14:textId="77777777" w:rsidR="00B3361E" w:rsidRPr="00B3361E" w:rsidRDefault="00B3361E" w:rsidP="00B3361E">
      <w:pPr>
        <w:rPr>
          <w:sz w:val="20"/>
          <w:szCs w:val="20"/>
        </w:rPr>
      </w:pPr>
      <w:r w:rsidRPr="00B3361E">
        <w:rPr>
          <w:sz w:val="20"/>
          <w:szCs w:val="20"/>
        </w:rPr>
        <w:t>Natural language question: Display a list of directors with the movies they directed.</w:t>
      </w:r>
    </w:p>
    <w:p w14:paraId="29CCCC94"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d.dirname</w:t>
      </w:r>
      <w:proofErr w:type="spellEnd"/>
      <w:proofErr w:type="gramEnd"/>
      <w:r w:rsidRPr="00B3361E">
        <w:rPr>
          <w:sz w:val="20"/>
          <w:szCs w:val="20"/>
        </w:rPr>
        <w:t xml:space="preserve">, </w:t>
      </w:r>
      <w:proofErr w:type="spellStart"/>
      <w:r w:rsidRPr="00B3361E">
        <w:rPr>
          <w:sz w:val="20"/>
          <w:szCs w:val="20"/>
        </w:rPr>
        <w:t>m.mvtitle</w:t>
      </w:r>
      <w:proofErr w:type="spellEnd"/>
      <w:r w:rsidRPr="00B3361E">
        <w:rPr>
          <w:sz w:val="20"/>
          <w:szCs w:val="20"/>
        </w:rPr>
        <w:t xml:space="preserve"> FROM director d LEFT OUTER JOIN movie m ON </w:t>
      </w:r>
      <w:proofErr w:type="spellStart"/>
      <w:r w:rsidRPr="00B3361E">
        <w:rPr>
          <w:sz w:val="20"/>
          <w:szCs w:val="20"/>
        </w:rPr>
        <w:t>d.dirnumb</w:t>
      </w:r>
      <w:proofErr w:type="spellEnd"/>
      <w:r w:rsidRPr="00B3361E">
        <w:rPr>
          <w:sz w:val="20"/>
          <w:szCs w:val="20"/>
        </w:rPr>
        <w:t xml:space="preserve"> = </w:t>
      </w:r>
      <w:proofErr w:type="spellStart"/>
      <w:r w:rsidRPr="00B3361E">
        <w:rPr>
          <w:sz w:val="20"/>
          <w:szCs w:val="20"/>
        </w:rPr>
        <w:t>m.dirnumb</w:t>
      </w:r>
      <w:proofErr w:type="spellEnd"/>
      <w:r w:rsidRPr="00B3361E">
        <w:rPr>
          <w:sz w:val="20"/>
          <w:szCs w:val="20"/>
        </w:rPr>
        <w:t>;</w:t>
      </w:r>
    </w:p>
    <w:p w14:paraId="30D10FE6" w14:textId="77777777" w:rsidR="00B3361E" w:rsidRPr="00B3361E" w:rsidRDefault="00B3361E" w:rsidP="00B3361E">
      <w:pPr>
        <w:rPr>
          <w:sz w:val="20"/>
          <w:szCs w:val="20"/>
        </w:rPr>
      </w:pPr>
      <w:r w:rsidRPr="00B3361E">
        <w:rPr>
          <w:sz w:val="20"/>
          <w:szCs w:val="20"/>
        </w:rPr>
        <w:t xml:space="preserve">Predicted SQL: select </w:t>
      </w:r>
      <w:proofErr w:type="gramStart"/>
      <w:r w:rsidRPr="00B3361E">
        <w:rPr>
          <w:sz w:val="20"/>
          <w:szCs w:val="20"/>
        </w:rPr>
        <w:t>director.name ,</w:t>
      </w:r>
      <w:proofErr w:type="gramEnd"/>
      <w:r w:rsidRPr="00B3361E">
        <w:rPr>
          <w:sz w:val="20"/>
          <w:szCs w:val="20"/>
        </w:rPr>
        <w:t xml:space="preserve"> </w:t>
      </w:r>
      <w:proofErr w:type="spellStart"/>
      <w:r w:rsidRPr="00B3361E">
        <w:rPr>
          <w:sz w:val="20"/>
          <w:szCs w:val="20"/>
        </w:rPr>
        <w:t>movie.title</w:t>
      </w:r>
      <w:proofErr w:type="spellEnd"/>
      <w:r w:rsidRPr="00B3361E">
        <w:rPr>
          <w:sz w:val="20"/>
          <w:szCs w:val="20"/>
        </w:rPr>
        <w:t xml:space="preserve"> from DIRECTOR join MOVIE on </w:t>
      </w:r>
      <w:proofErr w:type="spellStart"/>
      <w:r w:rsidRPr="00B3361E">
        <w:rPr>
          <w:sz w:val="20"/>
          <w:szCs w:val="20"/>
        </w:rPr>
        <w:t>DIRECTOR.director_id</w:t>
      </w:r>
      <w:proofErr w:type="spellEnd"/>
      <w:r w:rsidRPr="00B3361E">
        <w:rPr>
          <w:sz w:val="20"/>
          <w:szCs w:val="20"/>
        </w:rPr>
        <w:t xml:space="preserve"> = </w:t>
      </w:r>
      <w:proofErr w:type="spellStart"/>
      <w:r w:rsidRPr="00B3361E">
        <w:rPr>
          <w:sz w:val="20"/>
          <w:szCs w:val="20"/>
        </w:rPr>
        <w:t>MOVIE.director_id</w:t>
      </w:r>
      <w:proofErr w:type="spellEnd"/>
    </w:p>
    <w:p w14:paraId="5F5BC4FE" w14:textId="77777777" w:rsidR="00B3361E" w:rsidRPr="00B3361E" w:rsidRDefault="00B3361E" w:rsidP="00B3361E">
      <w:pPr>
        <w:rPr>
          <w:sz w:val="20"/>
          <w:szCs w:val="20"/>
        </w:rPr>
      </w:pPr>
    </w:p>
    <w:p w14:paraId="5EA12754" w14:textId="77777777" w:rsidR="00B3361E" w:rsidRPr="00B3361E" w:rsidRDefault="00B3361E" w:rsidP="00B3361E">
      <w:pPr>
        <w:rPr>
          <w:sz w:val="20"/>
          <w:szCs w:val="20"/>
        </w:rPr>
      </w:pPr>
      <w:r w:rsidRPr="00B3361E">
        <w:rPr>
          <w:sz w:val="20"/>
          <w:szCs w:val="20"/>
        </w:rPr>
        <w:t>Target output:</w:t>
      </w:r>
    </w:p>
    <w:p w14:paraId="676EA04C" w14:textId="77777777" w:rsidR="00B3361E" w:rsidRPr="00B3361E" w:rsidRDefault="00B3361E" w:rsidP="00B3361E">
      <w:pPr>
        <w:rPr>
          <w:sz w:val="20"/>
          <w:szCs w:val="20"/>
        </w:rPr>
      </w:pPr>
    </w:p>
    <w:p w14:paraId="1A087B33"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526B031B" w14:textId="77777777" w:rsidR="00B3361E" w:rsidRPr="00B3361E" w:rsidRDefault="00B3361E" w:rsidP="00B3361E">
      <w:pPr>
        <w:rPr>
          <w:sz w:val="20"/>
          <w:szCs w:val="20"/>
        </w:rPr>
      </w:pPr>
      <w:r w:rsidRPr="00B3361E">
        <w:rPr>
          <w:sz w:val="20"/>
          <w:szCs w:val="20"/>
        </w:rPr>
        <w:t>('Allen, Woody', 'Annie Hall')</w:t>
      </w:r>
    </w:p>
    <w:p w14:paraId="6E6309C2" w14:textId="77777777" w:rsidR="00B3361E" w:rsidRPr="00B3361E" w:rsidRDefault="00B3361E" w:rsidP="00B3361E">
      <w:pPr>
        <w:rPr>
          <w:sz w:val="20"/>
          <w:szCs w:val="20"/>
        </w:rPr>
      </w:pPr>
      <w:r w:rsidRPr="00B3361E">
        <w:rPr>
          <w:sz w:val="20"/>
          <w:szCs w:val="20"/>
        </w:rPr>
        <w:t>('Allen, Woody', 'Interiors')</w:t>
      </w:r>
    </w:p>
    <w:p w14:paraId="687A4758" w14:textId="77777777" w:rsidR="00B3361E" w:rsidRPr="00B3361E" w:rsidRDefault="00B3361E" w:rsidP="00B3361E">
      <w:pPr>
        <w:rPr>
          <w:sz w:val="20"/>
          <w:szCs w:val="20"/>
        </w:rPr>
      </w:pPr>
      <w:r w:rsidRPr="00B3361E">
        <w:rPr>
          <w:sz w:val="20"/>
          <w:szCs w:val="20"/>
        </w:rPr>
        <w:t>('Allen, Woody', 'Manhattan')</w:t>
      </w:r>
    </w:p>
    <w:p w14:paraId="360FDC27" w14:textId="77777777" w:rsidR="00B3361E" w:rsidRPr="00B3361E" w:rsidRDefault="00B3361E" w:rsidP="00B3361E">
      <w:pPr>
        <w:rPr>
          <w:sz w:val="20"/>
          <w:szCs w:val="20"/>
        </w:rPr>
      </w:pPr>
      <w:r w:rsidRPr="00B3361E">
        <w:rPr>
          <w:sz w:val="20"/>
          <w:szCs w:val="20"/>
        </w:rPr>
        <w:t>('Hitchcock, Alfred', 'North by Northwest')</w:t>
      </w:r>
    </w:p>
    <w:p w14:paraId="197D8E33" w14:textId="77777777" w:rsidR="00B3361E" w:rsidRPr="00B3361E" w:rsidRDefault="00B3361E" w:rsidP="00B3361E">
      <w:pPr>
        <w:rPr>
          <w:sz w:val="20"/>
          <w:szCs w:val="20"/>
        </w:rPr>
      </w:pPr>
      <w:r w:rsidRPr="00B3361E">
        <w:rPr>
          <w:sz w:val="20"/>
          <w:szCs w:val="20"/>
        </w:rPr>
        <w:t>('Hitchcock, Alfred', 'Psycho')</w:t>
      </w:r>
    </w:p>
    <w:p w14:paraId="00C4FFB1" w14:textId="77777777" w:rsidR="00B3361E" w:rsidRPr="00B3361E" w:rsidRDefault="00B3361E" w:rsidP="00B3361E">
      <w:pPr>
        <w:rPr>
          <w:sz w:val="20"/>
          <w:szCs w:val="20"/>
        </w:rPr>
      </w:pPr>
      <w:r w:rsidRPr="00B3361E">
        <w:rPr>
          <w:sz w:val="20"/>
          <w:szCs w:val="20"/>
        </w:rPr>
        <w:t>('Hitchcock, Alfred', 'Rear Window')</w:t>
      </w:r>
    </w:p>
    <w:p w14:paraId="2091CF84" w14:textId="77777777" w:rsidR="00B3361E" w:rsidRPr="00B3361E" w:rsidRDefault="00B3361E" w:rsidP="00B3361E">
      <w:pPr>
        <w:rPr>
          <w:sz w:val="20"/>
          <w:szCs w:val="20"/>
        </w:rPr>
      </w:pPr>
      <w:r w:rsidRPr="00B3361E">
        <w:rPr>
          <w:sz w:val="20"/>
          <w:szCs w:val="20"/>
        </w:rPr>
        <w:t>('Hitchcock, Alfred', 'Rope')</w:t>
      </w:r>
    </w:p>
    <w:p w14:paraId="14D2C6DC" w14:textId="77777777" w:rsidR="00B3361E" w:rsidRPr="00B3361E" w:rsidRDefault="00B3361E" w:rsidP="00B3361E">
      <w:pPr>
        <w:rPr>
          <w:sz w:val="20"/>
          <w:szCs w:val="20"/>
        </w:rPr>
      </w:pPr>
      <w:r w:rsidRPr="00B3361E">
        <w:rPr>
          <w:sz w:val="20"/>
          <w:szCs w:val="20"/>
        </w:rPr>
        <w:t>('Hitchcock, Alfred', 'The Birds')</w:t>
      </w:r>
    </w:p>
    <w:p w14:paraId="7523A4F9" w14:textId="77777777" w:rsidR="00B3361E" w:rsidRPr="00B3361E" w:rsidRDefault="00B3361E" w:rsidP="00B3361E">
      <w:pPr>
        <w:rPr>
          <w:sz w:val="20"/>
          <w:szCs w:val="20"/>
        </w:rPr>
      </w:pPr>
      <w:r w:rsidRPr="00B3361E">
        <w:rPr>
          <w:sz w:val="20"/>
          <w:szCs w:val="20"/>
        </w:rPr>
        <w:t>('Hitchcock, Alfred', 'Vertigo')</w:t>
      </w:r>
    </w:p>
    <w:p w14:paraId="737CCBBE" w14:textId="77777777" w:rsidR="00B3361E" w:rsidRPr="00B3361E" w:rsidRDefault="00B3361E" w:rsidP="00B3361E">
      <w:pPr>
        <w:rPr>
          <w:sz w:val="20"/>
          <w:szCs w:val="20"/>
        </w:rPr>
      </w:pPr>
      <w:r w:rsidRPr="00B3361E">
        <w:rPr>
          <w:sz w:val="20"/>
          <w:szCs w:val="20"/>
        </w:rPr>
        <w:t>('De Mille, Cecil B', 'Samson and Delilah')</w:t>
      </w:r>
    </w:p>
    <w:p w14:paraId="15A1342F" w14:textId="77777777" w:rsidR="00B3361E" w:rsidRPr="00B3361E" w:rsidRDefault="00B3361E" w:rsidP="00B3361E">
      <w:pPr>
        <w:rPr>
          <w:sz w:val="20"/>
          <w:szCs w:val="20"/>
        </w:rPr>
      </w:pPr>
      <w:r w:rsidRPr="00B3361E">
        <w:rPr>
          <w:sz w:val="20"/>
          <w:szCs w:val="20"/>
        </w:rPr>
        <w:t>('De Mille, Cecil B', 'The Ten Commandments')</w:t>
      </w:r>
    </w:p>
    <w:p w14:paraId="645BA1CC" w14:textId="77777777" w:rsidR="00B3361E" w:rsidRPr="00B3361E" w:rsidRDefault="00B3361E" w:rsidP="00B3361E">
      <w:pPr>
        <w:rPr>
          <w:sz w:val="20"/>
          <w:szCs w:val="20"/>
        </w:rPr>
      </w:pPr>
      <w:r w:rsidRPr="00B3361E">
        <w:rPr>
          <w:sz w:val="20"/>
          <w:szCs w:val="20"/>
        </w:rPr>
        <w:t>('Kramer, Stanley', "Guess Who's Coming to Dinner")</w:t>
      </w:r>
    </w:p>
    <w:p w14:paraId="2A5B0E30" w14:textId="77777777" w:rsidR="00B3361E" w:rsidRPr="00B3361E" w:rsidRDefault="00B3361E" w:rsidP="00B3361E">
      <w:pPr>
        <w:rPr>
          <w:sz w:val="20"/>
          <w:szCs w:val="20"/>
        </w:rPr>
      </w:pPr>
      <w:r w:rsidRPr="00B3361E">
        <w:rPr>
          <w:sz w:val="20"/>
          <w:szCs w:val="20"/>
        </w:rPr>
        <w:t>('Kramer, Stanley', 'Inherit the Wind')</w:t>
      </w:r>
    </w:p>
    <w:p w14:paraId="023C23AE" w14:textId="77777777" w:rsidR="00B3361E" w:rsidRPr="00B3361E" w:rsidRDefault="00B3361E" w:rsidP="00B3361E">
      <w:pPr>
        <w:rPr>
          <w:sz w:val="20"/>
          <w:szCs w:val="20"/>
        </w:rPr>
      </w:pPr>
      <w:r w:rsidRPr="00B3361E">
        <w:rPr>
          <w:sz w:val="20"/>
          <w:szCs w:val="20"/>
        </w:rPr>
        <w:t>('Kramer, Stanley', 'Judgment at Nuremberg')</w:t>
      </w:r>
    </w:p>
    <w:p w14:paraId="58316E53" w14:textId="77777777" w:rsidR="00B3361E" w:rsidRPr="00B3361E" w:rsidRDefault="00B3361E" w:rsidP="00B3361E">
      <w:pPr>
        <w:rPr>
          <w:sz w:val="20"/>
          <w:szCs w:val="20"/>
        </w:rPr>
      </w:pPr>
      <w:r w:rsidRPr="00B3361E">
        <w:rPr>
          <w:sz w:val="20"/>
          <w:szCs w:val="20"/>
        </w:rPr>
        <w:t>('Kubrick, Stanley', '2001')</w:t>
      </w:r>
    </w:p>
    <w:p w14:paraId="7B62551F" w14:textId="77777777" w:rsidR="00B3361E" w:rsidRPr="00B3361E" w:rsidRDefault="00B3361E" w:rsidP="00B3361E">
      <w:pPr>
        <w:rPr>
          <w:sz w:val="20"/>
          <w:szCs w:val="20"/>
        </w:rPr>
      </w:pPr>
      <w:r w:rsidRPr="00B3361E">
        <w:rPr>
          <w:sz w:val="20"/>
          <w:szCs w:val="20"/>
        </w:rPr>
        <w:t>('Kubrick, Stanley', 'Clockwork Orange')</w:t>
      </w:r>
    </w:p>
    <w:p w14:paraId="0668777B" w14:textId="77777777" w:rsidR="00B3361E" w:rsidRPr="00B3361E" w:rsidRDefault="00B3361E" w:rsidP="00B3361E">
      <w:pPr>
        <w:rPr>
          <w:sz w:val="20"/>
          <w:szCs w:val="20"/>
        </w:rPr>
      </w:pPr>
      <w:r w:rsidRPr="00B3361E">
        <w:rPr>
          <w:sz w:val="20"/>
          <w:szCs w:val="20"/>
        </w:rPr>
        <w:t>('Kubrick, Stanley', 'Dr. Strangelove')</w:t>
      </w:r>
    </w:p>
    <w:p w14:paraId="70BC6ED7" w14:textId="77777777" w:rsidR="00B3361E" w:rsidRPr="00B3361E" w:rsidRDefault="00B3361E" w:rsidP="00B3361E">
      <w:pPr>
        <w:rPr>
          <w:sz w:val="20"/>
          <w:szCs w:val="20"/>
        </w:rPr>
      </w:pPr>
      <w:r w:rsidRPr="00B3361E">
        <w:rPr>
          <w:sz w:val="20"/>
          <w:szCs w:val="20"/>
        </w:rPr>
        <w:t>('Preminger, Otto', 'Anatomy of Murder')</w:t>
      </w:r>
    </w:p>
    <w:p w14:paraId="07F5210D" w14:textId="77777777" w:rsidR="00B3361E" w:rsidRPr="00B3361E" w:rsidRDefault="00B3361E" w:rsidP="00B3361E">
      <w:pPr>
        <w:rPr>
          <w:sz w:val="20"/>
          <w:szCs w:val="20"/>
        </w:rPr>
      </w:pPr>
      <w:r w:rsidRPr="00B3361E">
        <w:rPr>
          <w:sz w:val="20"/>
          <w:szCs w:val="20"/>
        </w:rPr>
        <w:t>('Preminger, Otto', 'Laura')</w:t>
      </w:r>
    </w:p>
    <w:p w14:paraId="62019569" w14:textId="77777777" w:rsidR="00B3361E" w:rsidRPr="00B3361E" w:rsidRDefault="00B3361E" w:rsidP="00B3361E">
      <w:pPr>
        <w:rPr>
          <w:sz w:val="20"/>
          <w:szCs w:val="20"/>
        </w:rPr>
      </w:pPr>
      <w:r w:rsidRPr="00B3361E">
        <w:rPr>
          <w:sz w:val="20"/>
          <w:szCs w:val="20"/>
        </w:rPr>
        <w:t>('Preminger, Otto', 'The Man with the Golden Arm')</w:t>
      </w:r>
    </w:p>
    <w:p w14:paraId="71CDC4FE" w14:textId="77777777" w:rsidR="00B3361E" w:rsidRPr="00B3361E" w:rsidRDefault="00B3361E" w:rsidP="00B3361E">
      <w:pPr>
        <w:rPr>
          <w:sz w:val="20"/>
          <w:szCs w:val="20"/>
        </w:rPr>
      </w:pPr>
      <w:r w:rsidRPr="00B3361E">
        <w:rPr>
          <w:sz w:val="20"/>
          <w:szCs w:val="20"/>
        </w:rPr>
        <w:t>('Preminger, Otto', 'The Moon is Blue')</w:t>
      </w:r>
    </w:p>
    <w:p w14:paraId="7E0B3B08" w14:textId="77777777" w:rsidR="00B3361E" w:rsidRPr="00B3361E" w:rsidRDefault="00B3361E" w:rsidP="00B3361E">
      <w:pPr>
        <w:rPr>
          <w:sz w:val="20"/>
          <w:szCs w:val="20"/>
        </w:rPr>
      </w:pPr>
      <w:r w:rsidRPr="00B3361E">
        <w:rPr>
          <w:sz w:val="20"/>
          <w:szCs w:val="20"/>
        </w:rPr>
        <w:t>('Ford, John', 'Grapes of Wrath')</w:t>
      </w:r>
    </w:p>
    <w:p w14:paraId="0FE49E5E" w14:textId="77777777" w:rsidR="00B3361E" w:rsidRPr="00B3361E" w:rsidRDefault="00B3361E" w:rsidP="00B3361E">
      <w:pPr>
        <w:rPr>
          <w:sz w:val="20"/>
          <w:szCs w:val="20"/>
        </w:rPr>
      </w:pPr>
      <w:r w:rsidRPr="00B3361E">
        <w:rPr>
          <w:sz w:val="20"/>
          <w:szCs w:val="20"/>
        </w:rPr>
        <w:t>('Ford, John', 'Mogambo')</w:t>
      </w:r>
    </w:p>
    <w:p w14:paraId="509C2462" w14:textId="77777777" w:rsidR="00B3361E" w:rsidRPr="00B3361E" w:rsidRDefault="00B3361E" w:rsidP="00B3361E">
      <w:pPr>
        <w:rPr>
          <w:sz w:val="20"/>
          <w:szCs w:val="20"/>
        </w:rPr>
      </w:pPr>
      <w:r w:rsidRPr="00B3361E">
        <w:rPr>
          <w:sz w:val="20"/>
          <w:szCs w:val="20"/>
        </w:rPr>
        <w:t>('Ford, John', 'Stagecoach')</w:t>
      </w:r>
    </w:p>
    <w:p w14:paraId="112CB233" w14:textId="77777777" w:rsidR="00B3361E" w:rsidRPr="00B3361E" w:rsidRDefault="00B3361E" w:rsidP="00B3361E">
      <w:pPr>
        <w:rPr>
          <w:sz w:val="20"/>
          <w:szCs w:val="20"/>
        </w:rPr>
      </w:pPr>
      <w:r w:rsidRPr="00B3361E">
        <w:rPr>
          <w:sz w:val="20"/>
          <w:szCs w:val="20"/>
        </w:rPr>
        <w:t>('Fellini, Federico', None)</w:t>
      </w:r>
    </w:p>
    <w:p w14:paraId="7ABD05E5" w14:textId="77777777" w:rsidR="00B3361E" w:rsidRPr="00B3361E" w:rsidRDefault="00B3361E" w:rsidP="00B3361E">
      <w:pPr>
        <w:rPr>
          <w:sz w:val="20"/>
          <w:szCs w:val="20"/>
        </w:rPr>
        <w:sectPr w:rsidR="00B3361E" w:rsidRPr="00B3361E" w:rsidSect="009712EA">
          <w:type w:val="continuous"/>
          <w:pgSz w:w="11906" w:h="16838"/>
          <w:pgMar w:top="1440" w:right="1440" w:bottom="1440" w:left="1440" w:header="720" w:footer="720" w:gutter="0"/>
          <w:cols w:num="2" w:space="708"/>
        </w:sectPr>
      </w:pPr>
    </w:p>
    <w:p w14:paraId="40982B4F" w14:textId="77777777" w:rsidR="00B3361E" w:rsidRPr="00B3361E" w:rsidRDefault="00B3361E" w:rsidP="00B3361E">
      <w:pPr>
        <w:rPr>
          <w:sz w:val="20"/>
          <w:szCs w:val="20"/>
        </w:rPr>
      </w:pPr>
    </w:p>
    <w:p w14:paraId="28C25F20"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43C817E8" w14:textId="77777777" w:rsidR="00B3361E" w:rsidRPr="00B3361E" w:rsidRDefault="00B3361E" w:rsidP="00B3361E">
      <w:pPr>
        <w:rPr>
          <w:sz w:val="20"/>
          <w:szCs w:val="20"/>
        </w:rPr>
      </w:pPr>
    </w:p>
    <w:p w14:paraId="6E49EB7B"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24DBC379" w14:textId="77777777" w:rsidR="00B3361E" w:rsidRPr="00B3361E" w:rsidRDefault="00B3361E" w:rsidP="00B3361E">
      <w:pPr>
        <w:rPr>
          <w:sz w:val="20"/>
          <w:szCs w:val="20"/>
        </w:rPr>
      </w:pPr>
      <w:r w:rsidRPr="00B3361E">
        <w:rPr>
          <w:sz w:val="20"/>
          <w:szCs w:val="20"/>
        </w:rPr>
        <w:t>('Allen, Woody', 'Annie Hall')</w:t>
      </w:r>
    </w:p>
    <w:p w14:paraId="1DE6C11E" w14:textId="77777777" w:rsidR="00B3361E" w:rsidRPr="00B3361E" w:rsidRDefault="00B3361E" w:rsidP="00B3361E">
      <w:pPr>
        <w:rPr>
          <w:sz w:val="20"/>
          <w:szCs w:val="20"/>
        </w:rPr>
      </w:pPr>
      <w:r w:rsidRPr="00B3361E">
        <w:rPr>
          <w:sz w:val="20"/>
          <w:szCs w:val="20"/>
        </w:rPr>
        <w:t>('Kubrick, Stanley', 'Dr. Strangelove')</w:t>
      </w:r>
    </w:p>
    <w:p w14:paraId="388B4C4E" w14:textId="77777777" w:rsidR="00B3361E" w:rsidRPr="00B3361E" w:rsidRDefault="00B3361E" w:rsidP="00B3361E">
      <w:pPr>
        <w:rPr>
          <w:sz w:val="20"/>
          <w:szCs w:val="20"/>
        </w:rPr>
      </w:pPr>
      <w:r w:rsidRPr="00B3361E">
        <w:rPr>
          <w:sz w:val="20"/>
          <w:szCs w:val="20"/>
        </w:rPr>
        <w:t>('Kubrick, Stanley', 'Clockwork Orange')</w:t>
      </w:r>
    </w:p>
    <w:p w14:paraId="52FB0CD9" w14:textId="77777777" w:rsidR="00B3361E" w:rsidRPr="00B3361E" w:rsidRDefault="00B3361E" w:rsidP="00B3361E">
      <w:pPr>
        <w:rPr>
          <w:sz w:val="20"/>
          <w:szCs w:val="20"/>
        </w:rPr>
      </w:pPr>
      <w:r w:rsidRPr="00B3361E">
        <w:rPr>
          <w:sz w:val="20"/>
          <w:szCs w:val="20"/>
        </w:rPr>
        <w:t>('Hitchcock, Alfred', 'North by Northwest')</w:t>
      </w:r>
    </w:p>
    <w:p w14:paraId="0428C9BC" w14:textId="77777777" w:rsidR="00B3361E" w:rsidRPr="00B3361E" w:rsidRDefault="00B3361E" w:rsidP="00B3361E">
      <w:pPr>
        <w:rPr>
          <w:sz w:val="20"/>
          <w:szCs w:val="20"/>
        </w:rPr>
      </w:pPr>
      <w:r w:rsidRPr="00B3361E">
        <w:rPr>
          <w:sz w:val="20"/>
          <w:szCs w:val="20"/>
        </w:rPr>
        <w:t>('Hitchcock, Alfred', 'Rope')</w:t>
      </w:r>
    </w:p>
    <w:p w14:paraId="2BCFF02A" w14:textId="77777777" w:rsidR="00B3361E" w:rsidRPr="00B3361E" w:rsidRDefault="00B3361E" w:rsidP="00B3361E">
      <w:pPr>
        <w:rPr>
          <w:sz w:val="20"/>
          <w:szCs w:val="20"/>
        </w:rPr>
      </w:pPr>
      <w:r w:rsidRPr="00B3361E">
        <w:rPr>
          <w:sz w:val="20"/>
          <w:szCs w:val="20"/>
        </w:rPr>
        <w:t>('Hitchcock, Alfred', 'Psycho')</w:t>
      </w:r>
    </w:p>
    <w:p w14:paraId="633D3DF1" w14:textId="77777777" w:rsidR="00B3361E" w:rsidRPr="00B3361E" w:rsidRDefault="00B3361E" w:rsidP="00B3361E">
      <w:pPr>
        <w:rPr>
          <w:sz w:val="20"/>
          <w:szCs w:val="20"/>
        </w:rPr>
      </w:pPr>
      <w:r w:rsidRPr="00B3361E">
        <w:rPr>
          <w:sz w:val="20"/>
          <w:szCs w:val="20"/>
        </w:rPr>
        <w:t>('Allen, Woody', 'Interiors')</w:t>
      </w:r>
    </w:p>
    <w:p w14:paraId="3F7E39B7" w14:textId="77777777" w:rsidR="00B3361E" w:rsidRPr="00B3361E" w:rsidRDefault="00B3361E" w:rsidP="00B3361E">
      <w:pPr>
        <w:rPr>
          <w:sz w:val="20"/>
          <w:szCs w:val="20"/>
        </w:rPr>
      </w:pPr>
      <w:r w:rsidRPr="00B3361E">
        <w:rPr>
          <w:sz w:val="20"/>
          <w:szCs w:val="20"/>
        </w:rPr>
        <w:t>('Hitchcock, Alfred', 'The Birds')</w:t>
      </w:r>
    </w:p>
    <w:p w14:paraId="68790249" w14:textId="77777777" w:rsidR="00B3361E" w:rsidRPr="00B3361E" w:rsidRDefault="00B3361E" w:rsidP="00B3361E">
      <w:pPr>
        <w:rPr>
          <w:sz w:val="20"/>
          <w:szCs w:val="20"/>
        </w:rPr>
      </w:pPr>
      <w:r w:rsidRPr="00B3361E">
        <w:rPr>
          <w:sz w:val="20"/>
          <w:szCs w:val="20"/>
        </w:rPr>
        <w:t>('De Mille, Cecil B', 'Samson and Delilah')</w:t>
      </w:r>
    </w:p>
    <w:p w14:paraId="05599E70" w14:textId="77777777" w:rsidR="00B3361E" w:rsidRPr="00B3361E" w:rsidRDefault="00B3361E" w:rsidP="00B3361E">
      <w:pPr>
        <w:rPr>
          <w:sz w:val="20"/>
          <w:szCs w:val="20"/>
        </w:rPr>
      </w:pPr>
      <w:r w:rsidRPr="00B3361E">
        <w:rPr>
          <w:sz w:val="20"/>
          <w:szCs w:val="20"/>
        </w:rPr>
        <w:t>('Kramer, Stanley', "Guess Who's Coming to Dinner")</w:t>
      </w:r>
    </w:p>
    <w:p w14:paraId="5A1FE216" w14:textId="77777777" w:rsidR="00B3361E" w:rsidRPr="00B3361E" w:rsidRDefault="00B3361E" w:rsidP="00B3361E">
      <w:pPr>
        <w:rPr>
          <w:sz w:val="20"/>
          <w:szCs w:val="20"/>
        </w:rPr>
      </w:pPr>
      <w:r w:rsidRPr="00B3361E">
        <w:rPr>
          <w:sz w:val="20"/>
          <w:szCs w:val="20"/>
        </w:rPr>
        <w:t>('Allen, Woody', 'Manhattan')</w:t>
      </w:r>
    </w:p>
    <w:p w14:paraId="14315710" w14:textId="77777777" w:rsidR="00B3361E" w:rsidRPr="00B3361E" w:rsidRDefault="00B3361E" w:rsidP="00B3361E">
      <w:pPr>
        <w:rPr>
          <w:sz w:val="20"/>
          <w:szCs w:val="20"/>
        </w:rPr>
      </w:pPr>
      <w:r w:rsidRPr="00B3361E">
        <w:rPr>
          <w:sz w:val="20"/>
          <w:szCs w:val="20"/>
        </w:rPr>
        <w:t>('Hitchcock, Alfred', 'Vertigo')</w:t>
      </w:r>
    </w:p>
    <w:p w14:paraId="43E5B7F6" w14:textId="77777777" w:rsidR="00B3361E" w:rsidRPr="00B3361E" w:rsidRDefault="00B3361E" w:rsidP="00B3361E">
      <w:pPr>
        <w:rPr>
          <w:sz w:val="20"/>
          <w:szCs w:val="20"/>
        </w:rPr>
      </w:pPr>
      <w:r w:rsidRPr="00B3361E">
        <w:rPr>
          <w:sz w:val="20"/>
          <w:szCs w:val="20"/>
        </w:rPr>
        <w:t>('Kramer, Stanley', 'Judgment at Nuremberg')</w:t>
      </w:r>
    </w:p>
    <w:p w14:paraId="5ECF2637" w14:textId="77777777" w:rsidR="00B3361E" w:rsidRPr="00B3361E" w:rsidRDefault="00B3361E" w:rsidP="00B3361E">
      <w:pPr>
        <w:rPr>
          <w:sz w:val="20"/>
          <w:szCs w:val="20"/>
        </w:rPr>
      </w:pPr>
      <w:r w:rsidRPr="00B3361E">
        <w:rPr>
          <w:sz w:val="20"/>
          <w:szCs w:val="20"/>
        </w:rPr>
        <w:t>('Kubrick, Stanley', '2001')</w:t>
      </w:r>
    </w:p>
    <w:p w14:paraId="4BFA019E" w14:textId="77777777" w:rsidR="00B3361E" w:rsidRPr="00B3361E" w:rsidRDefault="00B3361E" w:rsidP="00B3361E">
      <w:pPr>
        <w:rPr>
          <w:sz w:val="20"/>
          <w:szCs w:val="20"/>
        </w:rPr>
      </w:pPr>
      <w:r w:rsidRPr="00B3361E">
        <w:rPr>
          <w:sz w:val="20"/>
          <w:szCs w:val="20"/>
        </w:rPr>
        <w:t>('Preminger, Otto', 'The Man with the Golden Arm')</w:t>
      </w:r>
    </w:p>
    <w:p w14:paraId="511CEAFB" w14:textId="77777777" w:rsidR="00B3361E" w:rsidRPr="00B3361E" w:rsidRDefault="00B3361E" w:rsidP="00B3361E">
      <w:pPr>
        <w:rPr>
          <w:sz w:val="20"/>
          <w:szCs w:val="20"/>
        </w:rPr>
      </w:pPr>
      <w:r w:rsidRPr="00B3361E">
        <w:rPr>
          <w:sz w:val="20"/>
          <w:szCs w:val="20"/>
        </w:rPr>
        <w:t>('Preminger, Otto', 'Anatomy of Murder')</w:t>
      </w:r>
    </w:p>
    <w:p w14:paraId="5D6F7E31" w14:textId="77777777" w:rsidR="00B3361E" w:rsidRPr="00B3361E" w:rsidRDefault="00B3361E" w:rsidP="00B3361E">
      <w:pPr>
        <w:rPr>
          <w:sz w:val="20"/>
          <w:szCs w:val="20"/>
        </w:rPr>
      </w:pPr>
      <w:r w:rsidRPr="00B3361E">
        <w:rPr>
          <w:sz w:val="20"/>
          <w:szCs w:val="20"/>
        </w:rPr>
        <w:t>('Kramer, Stanley', 'Inherit the Wind')</w:t>
      </w:r>
    </w:p>
    <w:p w14:paraId="194903EE" w14:textId="77777777" w:rsidR="00B3361E" w:rsidRPr="00B3361E" w:rsidRDefault="00B3361E" w:rsidP="00B3361E">
      <w:pPr>
        <w:rPr>
          <w:sz w:val="20"/>
          <w:szCs w:val="20"/>
        </w:rPr>
      </w:pPr>
      <w:r w:rsidRPr="00B3361E">
        <w:rPr>
          <w:sz w:val="20"/>
          <w:szCs w:val="20"/>
        </w:rPr>
        <w:t>('Preminger, Otto', 'Laura')</w:t>
      </w:r>
    </w:p>
    <w:p w14:paraId="21288B0B" w14:textId="77777777" w:rsidR="00B3361E" w:rsidRPr="00B3361E" w:rsidRDefault="00B3361E" w:rsidP="00B3361E">
      <w:pPr>
        <w:rPr>
          <w:sz w:val="20"/>
          <w:szCs w:val="20"/>
        </w:rPr>
      </w:pPr>
      <w:r w:rsidRPr="00B3361E">
        <w:rPr>
          <w:sz w:val="20"/>
          <w:szCs w:val="20"/>
        </w:rPr>
        <w:t>('De Mille, Cecil B', 'The Ten Commandments')</w:t>
      </w:r>
    </w:p>
    <w:p w14:paraId="2B6AE6B6" w14:textId="77777777" w:rsidR="00B3361E" w:rsidRPr="00B3361E" w:rsidRDefault="00B3361E" w:rsidP="00B3361E">
      <w:pPr>
        <w:rPr>
          <w:sz w:val="20"/>
          <w:szCs w:val="20"/>
        </w:rPr>
      </w:pPr>
      <w:r w:rsidRPr="00B3361E">
        <w:rPr>
          <w:sz w:val="20"/>
          <w:szCs w:val="20"/>
        </w:rPr>
        <w:t>('Preminger, Otto', 'The Moon is Blue')</w:t>
      </w:r>
    </w:p>
    <w:p w14:paraId="3F21930F" w14:textId="77777777" w:rsidR="00B3361E" w:rsidRPr="00B3361E" w:rsidRDefault="00B3361E" w:rsidP="00B3361E">
      <w:pPr>
        <w:rPr>
          <w:sz w:val="20"/>
          <w:szCs w:val="20"/>
        </w:rPr>
      </w:pPr>
      <w:r w:rsidRPr="00B3361E">
        <w:rPr>
          <w:sz w:val="20"/>
          <w:szCs w:val="20"/>
        </w:rPr>
        <w:t>('Ford, John', 'Stagecoach')</w:t>
      </w:r>
    </w:p>
    <w:p w14:paraId="0613701C" w14:textId="77777777" w:rsidR="00B3361E" w:rsidRPr="00B3361E" w:rsidRDefault="00B3361E" w:rsidP="00B3361E">
      <w:pPr>
        <w:rPr>
          <w:sz w:val="20"/>
          <w:szCs w:val="20"/>
        </w:rPr>
      </w:pPr>
      <w:r w:rsidRPr="00B3361E">
        <w:rPr>
          <w:sz w:val="20"/>
          <w:szCs w:val="20"/>
        </w:rPr>
        <w:t>('Hitchcock, Alfred', 'Rear Window')</w:t>
      </w:r>
    </w:p>
    <w:p w14:paraId="32C0847D" w14:textId="77777777" w:rsidR="00B3361E" w:rsidRPr="00B3361E" w:rsidRDefault="00B3361E" w:rsidP="00B3361E">
      <w:pPr>
        <w:rPr>
          <w:sz w:val="20"/>
          <w:szCs w:val="20"/>
        </w:rPr>
      </w:pPr>
      <w:r w:rsidRPr="00B3361E">
        <w:rPr>
          <w:sz w:val="20"/>
          <w:szCs w:val="20"/>
        </w:rPr>
        <w:t>('Ford, John', 'Mogambo')</w:t>
      </w:r>
    </w:p>
    <w:p w14:paraId="1EA79098" w14:textId="77777777" w:rsidR="00B3361E" w:rsidRPr="00B3361E" w:rsidRDefault="00B3361E" w:rsidP="00B3361E">
      <w:pPr>
        <w:rPr>
          <w:sz w:val="20"/>
          <w:szCs w:val="20"/>
        </w:rPr>
      </w:pPr>
      <w:r w:rsidRPr="00B3361E">
        <w:rPr>
          <w:sz w:val="20"/>
          <w:szCs w:val="20"/>
        </w:rPr>
        <w:t>('Ford, John', 'Grapes of Wrath')</w:t>
      </w:r>
    </w:p>
    <w:p w14:paraId="1D62E140" w14:textId="77777777" w:rsidR="00B3361E" w:rsidRPr="00B3361E" w:rsidRDefault="00B3361E" w:rsidP="00B3361E">
      <w:pPr>
        <w:rPr>
          <w:sz w:val="20"/>
          <w:szCs w:val="20"/>
        </w:rPr>
        <w:sectPr w:rsidR="00B3361E" w:rsidRPr="00B3361E" w:rsidSect="009712EA">
          <w:type w:val="continuous"/>
          <w:pgSz w:w="11906" w:h="16838"/>
          <w:pgMar w:top="1440" w:right="1440" w:bottom="1440" w:left="1440" w:header="720" w:footer="720" w:gutter="0"/>
          <w:cols w:num="2" w:space="708"/>
        </w:sectPr>
      </w:pPr>
    </w:p>
    <w:p w14:paraId="75681968" w14:textId="77777777" w:rsidR="00B3361E" w:rsidRPr="00B3361E" w:rsidRDefault="00B3361E" w:rsidP="00B3361E">
      <w:pPr>
        <w:rPr>
          <w:sz w:val="20"/>
          <w:szCs w:val="20"/>
        </w:rPr>
      </w:pPr>
    </w:p>
    <w:p w14:paraId="35A39DB9" w14:textId="77777777" w:rsidR="00B3361E" w:rsidRPr="00B3361E" w:rsidRDefault="00B3361E" w:rsidP="00B3361E">
      <w:pPr>
        <w:rPr>
          <w:sz w:val="20"/>
          <w:szCs w:val="20"/>
        </w:rPr>
      </w:pPr>
      <w:r w:rsidRPr="00B3361E">
        <w:rPr>
          <w:sz w:val="20"/>
          <w:szCs w:val="20"/>
        </w:rPr>
        <w:t>---------------------------------</w:t>
      </w:r>
    </w:p>
    <w:p w14:paraId="60E68E42" w14:textId="77777777" w:rsidR="00B3361E" w:rsidRPr="00B3361E" w:rsidRDefault="00B3361E" w:rsidP="00B3361E">
      <w:pPr>
        <w:rPr>
          <w:sz w:val="20"/>
          <w:szCs w:val="20"/>
        </w:rPr>
      </w:pPr>
      <w:r w:rsidRPr="00B3361E">
        <w:rPr>
          <w:sz w:val="20"/>
          <w:szCs w:val="20"/>
        </w:rPr>
        <w:t>Question: 6</w:t>
      </w:r>
    </w:p>
    <w:p w14:paraId="07EC61D5" w14:textId="77777777" w:rsidR="00B3361E" w:rsidRPr="00B3361E" w:rsidRDefault="00B3361E" w:rsidP="00B3361E">
      <w:pPr>
        <w:rPr>
          <w:sz w:val="20"/>
          <w:szCs w:val="20"/>
        </w:rPr>
      </w:pPr>
      <w:r w:rsidRPr="00B3361E">
        <w:rPr>
          <w:sz w:val="20"/>
          <w:szCs w:val="20"/>
        </w:rPr>
        <w:t>Natural language question: Display a list of actors with the movies they stared in.</w:t>
      </w:r>
    </w:p>
    <w:p w14:paraId="1271D26B" w14:textId="77777777" w:rsidR="00B3361E" w:rsidRPr="00B3361E" w:rsidRDefault="00B3361E" w:rsidP="00B3361E">
      <w:pPr>
        <w:rPr>
          <w:sz w:val="20"/>
          <w:szCs w:val="20"/>
        </w:rPr>
      </w:pPr>
      <w:r w:rsidRPr="00B3361E">
        <w:rPr>
          <w:sz w:val="20"/>
          <w:szCs w:val="20"/>
        </w:rPr>
        <w:lastRenderedPageBreak/>
        <w:t xml:space="preserve">Target SQL: SELECT </w:t>
      </w:r>
      <w:proofErr w:type="spellStart"/>
      <w:proofErr w:type="gramStart"/>
      <w:r w:rsidRPr="00B3361E">
        <w:rPr>
          <w:sz w:val="20"/>
          <w:szCs w:val="20"/>
        </w:rPr>
        <w:t>s.starname</w:t>
      </w:r>
      <w:proofErr w:type="spellEnd"/>
      <w:proofErr w:type="gramEnd"/>
      <w:r w:rsidRPr="00B3361E">
        <w:rPr>
          <w:sz w:val="20"/>
          <w:szCs w:val="20"/>
        </w:rPr>
        <w:t xml:space="preserve">, </w:t>
      </w:r>
      <w:proofErr w:type="spellStart"/>
      <w:r w:rsidRPr="00B3361E">
        <w:rPr>
          <w:sz w:val="20"/>
          <w:szCs w:val="20"/>
        </w:rPr>
        <w:t>m.mvtitle</w:t>
      </w:r>
      <w:proofErr w:type="spellEnd"/>
      <w:r w:rsidRPr="00B3361E">
        <w:rPr>
          <w:sz w:val="20"/>
          <w:szCs w:val="20"/>
        </w:rPr>
        <w:t xml:space="preserve"> FROM (star s LEFT OUTER JOIN </w:t>
      </w:r>
      <w:proofErr w:type="spellStart"/>
      <w:r w:rsidRPr="00B3361E">
        <w:rPr>
          <w:sz w:val="20"/>
          <w:szCs w:val="20"/>
        </w:rPr>
        <w:t>movstar</w:t>
      </w:r>
      <w:proofErr w:type="spellEnd"/>
      <w:r w:rsidRPr="00B3361E">
        <w:rPr>
          <w:sz w:val="20"/>
          <w:szCs w:val="20"/>
        </w:rPr>
        <w:t xml:space="preserve"> </w:t>
      </w:r>
      <w:proofErr w:type="spellStart"/>
      <w:r w:rsidRPr="00B3361E">
        <w:rPr>
          <w:sz w:val="20"/>
          <w:szCs w:val="20"/>
        </w:rPr>
        <w:t>ms</w:t>
      </w:r>
      <w:proofErr w:type="spellEnd"/>
      <w:r w:rsidRPr="00B3361E">
        <w:rPr>
          <w:sz w:val="20"/>
          <w:szCs w:val="20"/>
        </w:rPr>
        <w:t xml:space="preserve"> ON </w:t>
      </w:r>
      <w:proofErr w:type="spellStart"/>
      <w:r w:rsidRPr="00B3361E">
        <w:rPr>
          <w:sz w:val="20"/>
          <w:szCs w:val="20"/>
        </w:rPr>
        <w:t>s.starnumb</w:t>
      </w:r>
      <w:proofErr w:type="spellEnd"/>
      <w:r w:rsidRPr="00B3361E">
        <w:rPr>
          <w:sz w:val="20"/>
          <w:szCs w:val="20"/>
        </w:rPr>
        <w:t xml:space="preserve"> = </w:t>
      </w:r>
      <w:proofErr w:type="spellStart"/>
      <w:r w:rsidRPr="00B3361E">
        <w:rPr>
          <w:sz w:val="20"/>
          <w:szCs w:val="20"/>
        </w:rPr>
        <w:t>ms.starnumb</w:t>
      </w:r>
      <w:proofErr w:type="spellEnd"/>
      <w:r w:rsidRPr="00B3361E">
        <w:rPr>
          <w:sz w:val="20"/>
          <w:szCs w:val="20"/>
        </w:rPr>
        <w:t xml:space="preserve">) LEFT OUTER JOIN movie m ON </w:t>
      </w:r>
      <w:proofErr w:type="spellStart"/>
      <w:r w:rsidRPr="00B3361E">
        <w:rPr>
          <w:sz w:val="20"/>
          <w:szCs w:val="20"/>
        </w:rPr>
        <w:t>ms.mvnumb</w:t>
      </w:r>
      <w:proofErr w:type="spellEnd"/>
      <w:r w:rsidRPr="00B3361E">
        <w:rPr>
          <w:sz w:val="20"/>
          <w:szCs w:val="20"/>
        </w:rPr>
        <w:t xml:space="preserve"> = </w:t>
      </w:r>
      <w:proofErr w:type="spellStart"/>
      <w:r w:rsidRPr="00B3361E">
        <w:rPr>
          <w:sz w:val="20"/>
          <w:szCs w:val="20"/>
        </w:rPr>
        <w:t>m.mvnumb</w:t>
      </w:r>
      <w:proofErr w:type="spellEnd"/>
      <w:r w:rsidRPr="00B3361E">
        <w:rPr>
          <w:sz w:val="20"/>
          <w:szCs w:val="20"/>
        </w:rPr>
        <w:t>;</w:t>
      </w:r>
    </w:p>
    <w:p w14:paraId="33A20287" w14:textId="77777777" w:rsidR="00B3361E" w:rsidRPr="00B3361E" w:rsidRDefault="00B3361E" w:rsidP="00B3361E">
      <w:pPr>
        <w:rPr>
          <w:sz w:val="20"/>
          <w:szCs w:val="20"/>
        </w:rPr>
      </w:pPr>
      <w:r w:rsidRPr="00B3361E">
        <w:rPr>
          <w:sz w:val="20"/>
          <w:szCs w:val="20"/>
        </w:rPr>
        <w:t xml:space="preserve">Predicted SQL: select </w:t>
      </w:r>
      <w:proofErr w:type="gramStart"/>
      <w:r w:rsidRPr="00B3361E">
        <w:rPr>
          <w:sz w:val="20"/>
          <w:szCs w:val="20"/>
        </w:rPr>
        <w:t>star.name ,</w:t>
      </w:r>
      <w:proofErr w:type="gramEnd"/>
      <w:r w:rsidRPr="00B3361E">
        <w:rPr>
          <w:sz w:val="20"/>
          <w:szCs w:val="20"/>
        </w:rPr>
        <w:t xml:space="preserve"> </w:t>
      </w:r>
      <w:proofErr w:type="spellStart"/>
      <w:r w:rsidRPr="00B3361E">
        <w:rPr>
          <w:sz w:val="20"/>
          <w:szCs w:val="20"/>
        </w:rPr>
        <w:t>movie.title</w:t>
      </w:r>
      <w:proofErr w:type="spellEnd"/>
      <w:r w:rsidRPr="00B3361E">
        <w:rPr>
          <w:sz w:val="20"/>
          <w:szCs w:val="20"/>
        </w:rPr>
        <w:t xml:space="preserve"> from STAR join MOVIE on </w:t>
      </w:r>
      <w:proofErr w:type="spellStart"/>
      <w:r w:rsidRPr="00B3361E">
        <w:rPr>
          <w:sz w:val="20"/>
          <w:szCs w:val="20"/>
        </w:rPr>
        <w:t>STAR.movie_star_id</w:t>
      </w:r>
      <w:proofErr w:type="spellEnd"/>
      <w:r w:rsidRPr="00B3361E">
        <w:rPr>
          <w:sz w:val="20"/>
          <w:szCs w:val="20"/>
        </w:rPr>
        <w:t xml:space="preserve"> = </w:t>
      </w:r>
      <w:proofErr w:type="spellStart"/>
      <w:r w:rsidRPr="00B3361E">
        <w:rPr>
          <w:sz w:val="20"/>
          <w:szCs w:val="20"/>
        </w:rPr>
        <w:t>MOVIE.movie_id</w:t>
      </w:r>
      <w:proofErr w:type="spellEnd"/>
    </w:p>
    <w:p w14:paraId="6947BC99" w14:textId="77777777" w:rsidR="00B3361E" w:rsidRPr="00B3361E" w:rsidRDefault="00B3361E" w:rsidP="00B3361E">
      <w:pPr>
        <w:rPr>
          <w:sz w:val="20"/>
          <w:szCs w:val="20"/>
        </w:rPr>
      </w:pPr>
    </w:p>
    <w:p w14:paraId="001B2555" w14:textId="77777777" w:rsidR="00B3361E" w:rsidRPr="00B3361E" w:rsidRDefault="00B3361E" w:rsidP="00B3361E">
      <w:pPr>
        <w:rPr>
          <w:sz w:val="20"/>
          <w:szCs w:val="20"/>
        </w:rPr>
      </w:pPr>
      <w:r w:rsidRPr="00B3361E">
        <w:rPr>
          <w:sz w:val="20"/>
          <w:szCs w:val="20"/>
        </w:rPr>
        <w:t>Target output:</w:t>
      </w:r>
    </w:p>
    <w:p w14:paraId="2C73E900" w14:textId="77777777" w:rsidR="00B3361E" w:rsidRPr="00B3361E" w:rsidRDefault="00B3361E" w:rsidP="00B3361E">
      <w:pPr>
        <w:rPr>
          <w:sz w:val="20"/>
          <w:szCs w:val="20"/>
        </w:rPr>
      </w:pPr>
    </w:p>
    <w:p w14:paraId="75BE648A"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2423EB8F" w14:textId="77777777" w:rsidR="00B3361E" w:rsidRPr="00B3361E" w:rsidRDefault="00B3361E" w:rsidP="00B3361E">
      <w:pPr>
        <w:rPr>
          <w:sz w:val="20"/>
          <w:szCs w:val="20"/>
        </w:rPr>
      </w:pPr>
      <w:r w:rsidRPr="00B3361E">
        <w:rPr>
          <w:sz w:val="20"/>
          <w:szCs w:val="20"/>
        </w:rPr>
        <w:t>('Allen, Woody', 'Annie Hall')</w:t>
      </w:r>
    </w:p>
    <w:p w14:paraId="1110964F" w14:textId="77777777" w:rsidR="00B3361E" w:rsidRPr="00B3361E" w:rsidRDefault="00B3361E" w:rsidP="00B3361E">
      <w:pPr>
        <w:rPr>
          <w:sz w:val="20"/>
          <w:szCs w:val="20"/>
        </w:rPr>
      </w:pPr>
      <w:r w:rsidRPr="00B3361E">
        <w:rPr>
          <w:sz w:val="20"/>
          <w:szCs w:val="20"/>
        </w:rPr>
        <w:t>('Allen, Woody', 'Manhattan')</w:t>
      </w:r>
    </w:p>
    <w:p w14:paraId="44630182" w14:textId="77777777" w:rsidR="00B3361E" w:rsidRPr="00B3361E" w:rsidRDefault="00B3361E" w:rsidP="00B3361E">
      <w:pPr>
        <w:rPr>
          <w:sz w:val="20"/>
          <w:szCs w:val="20"/>
        </w:rPr>
      </w:pPr>
      <w:r w:rsidRPr="00B3361E">
        <w:rPr>
          <w:sz w:val="20"/>
          <w:szCs w:val="20"/>
        </w:rPr>
        <w:t>('Keaton, Diane', 'Annie Hall')</w:t>
      </w:r>
    </w:p>
    <w:p w14:paraId="253DA388" w14:textId="77777777" w:rsidR="00B3361E" w:rsidRPr="00B3361E" w:rsidRDefault="00B3361E" w:rsidP="00B3361E">
      <w:pPr>
        <w:rPr>
          <w:sz w:val="20"/>
          <w:szCs w:val="20"/>
        </w:rPr>
      </w:pPr>
      <w:r w:rsidRPr="00B3361E">
        <w:rPr>
          <w:sz w:val="20"/>
          <w:szCs w:val="20"/>
        </w:rPr>
        <w:t>('Keaton, Diane', 'Interiors')</w:t>
      </w:r>
    </w:p>
    <w:p w14:paraId="48B760F0" w14:textId="77777777" w:rsidR="00B3361E" w:rsidRPr="00B3361E" w:rsidRDefault="00B3361E" w:rsidP="00B3361E">
      <w:pPr>
        <w:rPr>
          <w:sz w:val="20"/>
          <w:szCs w:val="20"/>
        </w:rPr>
      </w:pPr>
      <w:r w:rsidRPr="00B3361E">
        <w:rPr>
          <w:sz w:val="20"/>
          <w:szCs w:val="20"/>
        </w:rPr>
        <w:t>('Keaton, Diane', 'Manhattan')</w:t>
      </w:r>
    </w:p>
    <w:p w14:paraId="3E0EAA6F" w14:textId="77777777" w:rsidR="00B3361E" w:rsidRPr="00B3361E" w:rsidRDefault="00B3361E" w:rsidP="00B3361E">
      <w:pPr>
        <w:rPr>
          <w:sz w:val="20"/>
          <w:szCs w:val="20"/>
        </w:rPr>
      </w:pPr>
      <w:r w:rsidRPr="00B3361E">
        <w:rPr>
          <w:sz w:val="20"/>
          <w:szCs w:val="20"/>
        </w:rPr>
        <w:t>('Sellers, Peter', 'Dr. Strangelove')</w:t>
      </w:r>
    </w:p>
    <w:p w14:paraId="53AD3698" w14:textId="77777777" w:rsidR="00B3361E" w:rsidRPr="00B3361E" w:rsidRDefault="00B3361E" w:rsidP="00B3361E">
      <w:pPr>
        <w:rPr>
          <w:sz w:val="20"/>
          <w:szCs w:val="20"/>
        </w:rPr>
      </w:pPr>
      <w:r w:rsidRPr="00B3361E">
        <w:rPr>
          <w:sz w:val="20"/>
          <w:szCs w:val="20"/>
        </w:rPr>
        <w:t>('Scott, George C.', 'Dr. Strangelove')</w:t>
      </w:r>
    </w:p>
    <w:p w14:paraId="37144FFE" w14:textId="77777777" w:rsidR="00B3361E" w:rsidRPr="00B3361E" w:rsidRDefault="00B3361E" w:rsidP="00B3361E">
      <w:pPr>
        <w:rPr>
          <w:sz w:val="20"/>
          <w:szCs w:val="20"/>
        </w:rPr>
      </w:pPr>
      <w:r w:rsidRPr="00B3361E">
        <w:rPr>
          <w:sz w:val="20"/>
          <w:szCs w:val="20"/>
        </w:rPr>
        <w:t>('McDowell, Malcolm', 'Clockwork Orange')</w:t>
      </w:r>
    </w:p>
    <w:p w14:paraId="214D96E5" w14:textId="77777777" w:rsidR="00B3361E" w:rsidRPr="00B3361E" w:rsidRDefault="00B3361E" w:rsidP="00B3361E">
      <w:pPr>
        <w:rPr>
          <w:sz w:val="20"/>
          <w:szCs w:val="20"/>
        </w:rPr>
      </w:pPr>
      <w:r w:rsidRPr="00B3361E">
        <w:rPr>
          <w:sz w:val="20"/>
          <w:szCs w:val="20"/>
        </w:rPr>
        <w:t>('Grant, Cary', 'North by Northwest')</w:t>
      </w:r>
    </w:p>
    <w:p w14:paraId="38A29DF1" w14:textId="77777777" w:rsidR="00B3361E" w:rsidRPr="00B3361E" w:rsidRDefault="00B3361E" w:rsidP="00B3361E">
      <w:pPr>
        <w:rPr>
          <w:sz w:val="20"/>
          <w:szCs w:val="20"/>
        </w:rPr>
      </w:pPr>
      <w:r w:rsidRPr="00B3361E">
        <w:rPr>
          <w:sz w:val="20"/>
          <w:szCs w:val="20"/>
        </w:rPr>
        <w:t>('Saint, Eva Marie', 'North by Northwest')</w:t>
      </w:r>
    </w:p>
    <w:p w14:paraId="5191FCB8" w14:textId="77777777" w:rsidR="00B3361E" w:rsidRPr="00B3361E" w:rsidRDefault="00B3361E" w:rsidP="00B3361E">
      <w:pPr>
        <w:rPr>
          <w:sz w:val="20"/>
          <w:szCs w:val="20"/>
        </w:rPr>
      </w:pPr>
      <w:r w:rsidRPr="00B3361E">
        <w:rPr>
          <w:sz w:val="20"/>
          <w:szCs w:val="20"/>
        </w:rPr>
        <w:t>('Stewart, James', 'Rope')</w:t>
      </w:r>
    </w:p>
    <w:p w14:paraId="6898F456" w14:textId="77777777" w:rsidR="00B3361E" w:rsidRPr="00B3361E" w:rsidRDefault="00B3361E" w:rsidP="00B3361E">
      <w:pPr>
        <w:rPr>
          <w:sz w:val="20"/>
          <w:szCs w:val="20"/>
        </w:rPr>
      </w:pPr>
      <w:r w:rsidRPr="00B3361E">
        <w:rPr>
          <w:sz w:val="20"/>
          <w:szCs w:val="20"/>
        </w:rPr>
        <w:t>('Stewart, James', 'Vertigo')</w:t>
      </w:r>
    </w:p>
    <w:p w14:paraId="4EE26ABF" w14:textId="77777777" w:rsidR="00B3361E" w:rsidRPr="00B3361E" w:rsidRDefault="00B3361E" w:rsidP="00B3361E">
      <w:pPr>
        <w:rPr>
          <w:sz w:val="20"/>
          <w:szCs w:val="20"/>
        </w:rPr>
      </w:pPr>
      <w:r w:rsidRPr="00B3361E">
        <w:rPr>
          <w:sz w:val="20"/>
          <w:szCs w:val="20"/>
        </w:rPr>
        <w:t>('Stewart, James', 'Anatomy of Murder')</w:t>
      </w:r>
    </w:p>
    <w:p w14:paraId="5F26039E" w14:textId="77777777" w:rsidR="00B3361E" w:rsidRPr="00B3361E" w:rsidRDefault="00B3361E" w:rsidP="00B3361E">
      <w:pPr>
        <w:rPr>
          <w:sz w:val="20"/>
          <w:szCs w:val="20"/>
        </w:rPr>
      </w:pPr>
      <w:r w:rsidRPr="00B3361E">
        <w:rPr>
          <w:sz w:val="20"/>
          <w:szCs w:val="20"/>
        </w:rPr>
        <w:t>('Stewart, James', 'Rear Window')</w:t>
      </w:r>
    </w:p>
    <w:p w14:paraId="5065A342" w14:textId="77777777" w:rsidR="00B3361E" w:rsidRPr="00B3361E" w:rsidRDefault="00B3361E" w:rsidP="00B3361E">
      <w:pPr>
        <w:rPr>
          <w:sz w:val="20"/>
          <w:szCs w:val="20"/>
        </w:rPr>
      </w:pPr>
      <w:r w:rsidRPr="00B3361E">
        <w:rPr>
          <w:sz w:val="20"/>
          <w:szCs w:val="20"/>
        </w:rPr>
        <w:t>('Perkins, Anthony', 'Psycho')</w:t>
      </w:r>
    </w:p>
    <w:p w14:paraId="6634F32A" w14:textId="77777777" w:rsidR="00B3361E" w:rsidRPr="00B3361E" w:rsidRDefault="00B3361E" w:rsidP="00B3361E">
      <w:pPr>
        <w:rPr>
          <w:sz w:val="20"/>
          <w:szCs w:val="20"/>
        </w:rPr>
      </w:pPr>
      <w:r w:rsidRPr="00B3361E">
        <w:rPr>
          <w:sz w:val="20"/>
          <w:szCs w:val="20"/>
        </w:rPr>
        <w:t>('Leigh, Janet', 'Psycho')</w:t>
      </w:r>
    </w:p>
    <w:p w14:paraId="18618A72" w14:textId="77777777" w:rsidR="00B3361E" w:rsidRPr="00B3361E" w:rsidRDefault="00B3361E" w:rsidP="00B3361E">
      <w:pPr>
        <w:rPr>
          <w:sz w:val="20"/>
          <w:szCs w:val="20"/>
        </w:rPr>
      </w:pPr>
      <w:r w:rsidRPr="00B3361E">
        <w:rPr>
          <w:sz w:val="20"/>
          <w:szCs w:val="20"/>
        </w:rPr>
        <w:t>('Taylor, Rod', 'The Birds')</w:t>
      </w:r>
    </w:p>
    <w:p w14:paraId="7108F860" w14:textId="77777777" w:rsidR="00B3361E" w:rsidRPr="00B3361E" w:rsidRDefault="00B3361E" w:rsidP="00B3361E">
      <w:pPr>
        <w:rPr>
          <w:sz w:val="20"/>
          <w:szCs w:val="20"/>
        </w:rPr>
      </w:pPr>
      <w:r w:rsidRPr="00B3361E">
        <w:rPr>
          <w:sz w:val="20"/>
          <w:szCs w:val="20"/>
        </w:rPr>
        <w:t>('Hedren, Tippi', 'The Birds')</w:t>
      </w:r>
    </w:p>
    <w:p w14:paraId="002D673A" w14:textId="77777777" w:rsidR="00B3361E" w:rsidRPr="00B3361E" w:rsidRDefault="00B3361E" w:rsidP="00B3361E">
      <w:pPr>
        <w:rPr>
          <w:sz w:val="20"/>
          <w:szCs w:val="20"/>
        </w:rPr>
      </w:pPr>
      <w:r w:rsidRPr="00B3361E">
        <w:rPr>
          <w:sz w:val="20"/>
          <w:szCs w:val="20"/>
        </w:rPr>
        <w:t>('Mature, Victor', 'Samson and Delilah')</w:t>
      </w:r>
    </w:p>
    <w:p w14:paraId="68DDC25B" w14:textId="77777777" w:rsidR="00B3361E" w:rsidRPr="00B3361E" w:rsidRDefault="00B3361E" w:rsidP="00B3361E">
      <w:pPr>
        <w:rPr>
          <w:sz w:val="20"/>
          <w:szCs w:val="20"/>
        </w:rPr>
      </w:pPr>
      <w:r w:rsidRPr="00B3361E">
        <w:rPr>
          <w:sz w:val="20"/>
          <w:szCs w:val="20"/>
        </w:rPr>
        <w:t>('Tracy, Spencer', "Guess Who's Coming to Dinner")</w:t>
      </w:r>
    </w:p>
    <w:p w14:paraId="1E76164C" w14:textId="77777777" w:rsidR="00B3361E" w:rsidRPr="00B3361E" w:rsidRDefault="00B3361E" w:rsidP="00B3361E">
      <w:pPr>
        <w:rPr>
          <w:sz w:val="20"/>
          <w:szCs w:val="20"/>
        </w:rPr>
      </w:pPr>
      <w:r w:rsidRPr="00B3361E">
        <w:rPr>
          <w:sz w:val="20"/>
          <w:szCs w:val="20"/>
        </w:rPr>
        <w:t>('Tracy, Spencer', 'Judgment at Nuremberg')</w:t>
      </w:r>
    </w:p>
    <w:p w14:paraId="33421F6D" w14:textId="77777777" w:rsidR="00B3361E" w:rsidRPr="00B3361E" w:rsidRDefault="00B3361E" w:rsidP="00B3361E">
      <w:pPr>
        <w:rPr>
          <w:sz w:val="20"/>
          <w:szCs w:val="20"/>
        </w:rPr>
      </w:pPr>
      <w:r w:rsidRPr="00B3361E">
        <w:rPr>
          <w:sz w:val="20"/>
          <w:szCs w:val="20"/>
        </w:rPr>
        <w:t>('Tracy, Spencer', 'Inherit the Wind')</w:t>
      </w:r>
    </w:p>
    <w:p w14:paraId="0ABC6CD2" w14:textId="77777777" w:rsidR="00B3361E" w:rsidRPr="00B3361E" w:rsidRDefault="00B3361E" w:rsidP="00B3361E">
      <w:pPr>
        <w:rPr>
          <w:sz w:val="20"/>
          <w:szCs w:val="20"/>
        </w:rPr>
      </w:pPr>
      <w:r w:rsidRPr="00B3361E">
        <w:rPr>
          <w:sz w:val="20"/>
          <w:szCs w:val="20"/>
        </w:rPr>
        <w:t>('Hepburn, Katharine', "Guess Who's Coming to Dinner")</w:t>
      </w:r>
    </w:p>
    <w:p w14:paraId="79A76E0E" w14:textId="77777777" w:rsidR="00B3361E" w:rsidRPr="00B3361E" w:rsidRDefault="00B3361E" w:rsidP="00B3361E">
      <w:pPr>
        <w:rPr>
          <w:sz w:val="20"/>
          <w:szCs w:val="20"/>
        </w:rPr>
      </w:pPr>
      <w:r w:rsidRPr="00B3361E">
        <w:rPr>
          <w:sz w:val="20"/>
          <w:szCs w:val="20"/>
        </w:rPr>
        <w:t>('Dullea, Keir', '2001')</w:t>
      </w:r>
    </w:p>
    <w:p w14:paraId="27361103" w14:textId="77777777" w:rsidR="00B3361E" w:rsidRPr="00B3361E" w:rsidRDefault="00B3361E" w:rsidP="00B3361E">
      <w:pPr>
        <w:rPr>
          <w:sz w:val="20"/>
          <w:szCs w:val="20"/>
        </w:rPr>
      </w:pPr>
      <w:r w:rsidRPr="00B3361E">
        <w:rPr>
          <w:sz w:val="20"/>
          <w:szCs w:val="20"/>
        </w:rPr>
        <w:t>('Novak, Kim', 'Vertigo')</w:t>
      </w:r>
    </w:p>
    <w:p w14:paraId="603778BA" w14:textId="77777777" w:rsidR="00B3361E" w:rsidRPr="00B3361E" w:rsidRDefault="00B3361E" w:rsidP="00B3361E">
      <w:pPr>
        <w:rPr>
          <w:sz w:val="20"/>
          <w:szCs w:val="20"/>
        </w:rPr>
      </w:pPr>
      <w:r w:rsidRPr="00B3361E">
        <w:rPr>
          <w:sz w:val="20"/>
          <w:szCs w:val="20"/>
        </w:rPr>
        <w:t>('Novak, Kim', 'The Man with the Golden Arm')</w:t>
      </w:r>
    </w:p>
    <w:p w14:paraId="4B1F7334" w14:textId="77777777" w:rsidR="00B3361E" w:rsidRPr="00B3361E" w:rsidRDefault="00B3361E" w:rsidP="00B3361E">
      <w:pPr>
        <w:rPr>
          <w:sz w:val="20"/>
          <w:szCs w:val="20"/>
        </w:rPr>
      </w:pPr>
      <w:r w:rsidRPr="00B3361E">
        <w:rPr>
          <w:sz w:val="20"/>
          <w:szCs w:val="20"/>
        </w:rPr>
        <w:t>('Sinatra, Frank', 'The Man with the Golden Arm')</w:t>
      </w:r>
    </w:p>
    <w:p w14:paraId="1093607E" w14:textId="77777777" w:rsidR="00B3361E" w:rsidRPr="00B3361E" w:rsidRDefault="00B3361E" w:rsidP="00B3361E">
      <w:pPr>
        <w:rPr>
          <w:sz w:val="20"/>
          <w:szCs w:val="20"/>
        </w:rPr>
      </w:pPr>
      <w:r w:rsidRPr="00B3361E">
        <w:rPr>
          <w:sz w:val="20"/>
          <w:szCs w:val="20"/>
        </w:rPr>
        <w:t>('March, Frederick', 'Inherit the Wind')</w:t>
      </w:r>
    </w:p>
    <w:p w14:paraId="00E98A02" w14:textId="77777777" w:rsidR="00B3361E" w:rsidRPr="00B3361E" w:rsidRDefault="00B3361E" w:rsidP="00B3361E">
      <w:pPr>
        <w:rPr>
          <w:sz w:val="20"/>
          <w:szCs w:val="20"/>
        </w:rPr>
      </w:pPr>
      <w:r w:rsidRPr="00B3361E">
        <w:rPr>
          <w:sz w:val="20"/>
          <w:szCs w:val="20"/>
        </w:rPr>
        <w:t>('Andrews, Dana', 'Laura')</w:t>
      </w:r>
    </w:p>
    <w:p w14:paraId="1A60261A" w14:textId="77777777" w:rsidR="00B3361E" w:rsidRPr="00B3361E" w:rsidRDefault="00B3361E" w:rsidP="00B3361E">
      <w:pPr>
        <w:rPr>
          <w:sz w:val="20"/>
          <w:szCs w:val="20"/>
        </w:rPr>
      </w:pPr>
      <w:r w:rsidRPr="00B3361E">
        <w:rPr>
          <w:sz w:val="20"/>
          <w:szCs w:val="20"/>
        </w:rPr>
        <w:t>('Heston, Charlton', 'The Ten Commandments')</w:t>
      </w:r>
    </w:p>
    <w:p w14:paraId="75A26FD6" w14:textId="77777777" w:rsidR="00B3361E" w:rsidRPr="00B3361E" w:rsidRDefault="00B3361E" w:rsidP="00B3361E">
      <w:pPr>
        <w:rPr>
          <w:sz w:val="20"/>
          <w:szCs w:val="20"/>
        </w:rPr>
      </w:pPr>
      <w:r w:rsidRPr="00B3361E">
        <w:rPr>
          <w:sz w:val="20"/>
          <w:szCs w:val="20"/>
        </w:rPr>
        <w:t>('McNamara, Maggie', 'The Moon is Blue')</w:t>
      </w:r>
    </w:p>
    <w:p w14:paraId="73A95984" w14:textId="77777777" w:rsidR="00B3361E" w:rsidRPr="00B3361E" w:rsidRDefault="00B3361E" w:rsidP="00B3361E">
      <w:pPr>
        <w:rPr>
          <w:sz w:val="20"/>
          <w:szCs w:val="20"/>
        </w:rPr>
      </w:pPr>
      <w:r w:rsidRPr="00B3361E">
        <w:rPr>
          <w:sz w:val="20"/>
          <w:szCs w:val="20"/>
        </w:rPr>
        <w:t>('Niven, David', 'The Moon is Blue')</w:t>
      </w:r>
    </w:p>
    <w:p w14:paraId="42DC0D6C" w14:textId="77777777" w:rsidR="00B3361E" w:rsidRPr="00B3361E" w:rsidRDefault="00B3361E" w:rsidP="00B3361E">
      <w:pPr>
        <w:rPr>
          <w:sz w:val="20"/>
          <w:szCs w:val="20"/>
        </w:rPr>
      </w:pPr>
      <w:r w:rsidRPr="00B3361E">
        <w:rPr>
          <w:sz w:val="20"/>
          <w:szCs w:val="20"/>
        </w:rPr>
        <w:t>('Wayne, John', 'Stagecoach')</w:t>
      </w:r>
    </w:p>
    <w:p w14:paraId="0EFBB471" w14:textId="77777777" w:rsidR="00B3361E" w:rsidRPr="00B3361E" w:rsidRDefault="00B3361E" w:rsidP="00B3361E">
      <w:pPr>
        <w:rPr>
          <w:sz w:val="20"/>
          <w:szCs w:val="20"/>
        </w:rPr>
      </w:pPr>
      <w:r w:rsidRPr="00B3361E">
        <w:rPr>
          <w:sz w:val="20"/>
          <w:szCs w:val="20"/>
        </w:rPr>
        <w:t>('Gable, Clark', 'Mogambo')</w:t>
      </w:r>
    </w:p>
    <w:p w14:paraId="6945FC1C" w14:textId="77777777" w:rsidR="00B3361E" w:rsidRPr="00B3361E" w:rsidRDefault="00B3361E" w:rsidP="00B3361E">
      <w:pPr>
        <w:rPr>
          <w:sz w:val="20"/>
          <w:szCs w:val="20"/>
        </w:rPr>
      </w:pPr>
      <w:r w:rsidRPr="00B3361E">
        <w:rPr>
          <w:sz w:val="20"/>
          <w:szCs w:val="20"/>
        </w:rPr>
        <w:t>('Kelly, Grace', 'Rear Window')</w:t>
      </w:r>
    </w:p>
    <w:p w14:paraId="3CE5ACB1" w14:textId="77777777" w:rsidR="00B3361E" w:rsidRPr="00B3361E" w:rsidRDefault="00B3361E" w:rsidP="00B3361E">
      <w:pPr>
        <w:rPr>
          <w:sz w:val="20"/>
          <w:szCs w:val="20"/>
        </w:rPr>
      </w:pPr>
      <w:r w:rsidRPr="00B3361E">
        <w:rPr>
          <w:sz w:val="20"/>
          <w:szCs w:val="20"/>
        </w:rPr>
        <w:t>('Kelly, Grace', 'Mogambo')</w:t>
      </w:r>
    </w:p>
    <w:p w14:paraId="521ED911" w14:textId="77777777" w:rsidR="00B3361E" w:rsidRPr="00B3361E" w:rsidRDefault="00B3361E" w:rsidP="00B3361E">
      <w:pPr>
        <w:rPr>
          <w:sz w:val="20"/>
          <w:szCs w:val="20"/>
        </w:rPr>
      </w:pPr>
      <w:r w:rsidRPr="00B3361E">
        <w:rPr>
          <w:sz w:val="20"/>
          <w:szCs w:val="20"/>
        </w:rPr>
        <w:t>('Fonda, Henry', 'Grapes of Wrath')</w:t>
      </w:r>
    </w:p>
    <w:p w14:paraId="047A480E" w14:textId="77777777" w:rsidR="00B3361E" w:rsidRPr="00B3361E" w:rsidRDefault="00B3361E" w:rsidP="00B3361E">
      <w:pPr>
        <w:rPr>
          <w:sz w:val="20"/>
          <w:szCs w:val="20"/>
        </w:rPr>
      </w:pPr>
      <w:r w:rsidRPr="00B3361E">
        <w:rPr>
          <w:sz w:val="20"/>
          <w:szCs w:val="20"/>
        </w:rPr>
        <w:t>('Chaplin, Charlie', None)</w:t>
      </w:r>
    </w:p>
    <w:p w14:paraId="622B039F" w14:textId="77777777" w:rsidR="00B3361E" w:rsidRPr="00B3361E" w:rsidRDefault="00B3361E" w:rsidP="00B3361E">
      <w:pPr>
        <w:rPr>
          <w:sz w:val="20"/>
          <w:szCs w:val="20"/>
        </w:rPr>
      </w:pPr>
      <w:r w:rsidRPr="00B3361E">
        <w:rPr>
          <w:sz w:val="20"/>
          <w:szCs w:val="20"/>
        </w:rPr>
        <w:t>('Keaton, Buster', None)</w:t>
      </w:r>
    </w:p>
    <w:p w14:paraId="2736CFFE" w14:textId="77777777" w:rsidR="00B3361E" w:rsidRPr="00B3361E" w:rsidRDefault="00B3361E" w:rsidP="00B3361E">
      <w:pPr>
        <w:rPr>
          <w:sz w:val="20"/>
          <w:szCs w:val="20"/>
        </w:rPr>
      </w:pPr>
      <w:r w:rsidRPr="00B3361E">
        <w:rPr>
          <w:sz w:val="20"/>
          <w:szCs w:val="20"/>
        </w:rPr>
        <w:t>('</w:t>
      </w:r>
      <w:proofErr w:type="spellStart"/>
      <w:r w:rsidRPr="00B3361E">
        <w:rPr>
          <w:sz w:val="20"/>
          <w:szCs w:val="20"/>
        </w:rPr>
        <w:t>Cannet</w:t>
      </w:r>
      <w:proofErr w:type="spellEnd"/>
      <w:r w:rsidRPr="00B3361E">
        <w:rPr>
          <w:sz w:val="20"/>
          <w:szCs w:val="20"/>
        </w:rPr>
        <w:t>, Geoffrey', None)</w:t>
      </w:r>
    </w:p>
    <w:p w14:paraId="7CD605F5" w14:textId="77777777" w:rsidR="00B3361E" w:rsidRPr="00B3361E" w:rsidRDefault="00B3361E" w:rsidP="00B3361E">
      <w:pPr>
        <w:rPr>
          <w:sz w:val="20"/>
          <w:szCs w:val="20"/>
        </w:rPr>
        <w:sectPr w:rsidR="00B3361E" w:rsidRPr="00B3361E" w:rsidSect="00085C04">
          <w:type w:val="continuous"/>
          <w:pgSz w:w="11906" w:h="16838"/>
          <w:pgMar w:top="1440" w:right="1440" w:bottom="1440" w:left="1440" w:header="720" w:footer="720" w:gutter="0"/>
          <w:cols w:num="2" w:space="708"/>
        </w:sectPr>
      </w:pPr>
    </w:p>
    <w:p w14:paraId="39AF7B2B" w14:textId="77777777" w:rsidR="00B3361E" w:rsidRPr="00B3361E" w:rsidRDefault="00B3361E" w:rsidP="00B3361E">
      <w:pPr>
        <w:rPr>
          <w:sz w:val="20"/>
          <w:szCs w:val="20"/>
        </w:rPr>
      </w:pPr>
    </w:p>
    <w:p w14:paraId="1C150182"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6CE78661" w14:textId="77777777" w:rsidR="00B3361E" w:rsidRPr="00B3361E" w:rsidRDefault="00B3361E" w:rsidP="00B3361E">
      <w:pPr>
        <w:rPr>
          <w:sz w:val="20"/>
          <w:szCs w:val="20"/>
        </w:rPr>
      </w:pPr>
    </w:p>
    <w:p w14:paraId="091B3340"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7389C309" w14:textId="77777777" w:rsidR="00B3361E" w:rsidRPr="00B3361E" w:rsidRDefault="00B3361E" w:rsidP="00B3361E">
      <w:pPr>
        <w:rPr>
          <w:sz w:val="20"/>
          <w:szCs w:val="20"/>
        </w:rPr>
      </w:pPr>
      <w:r w:rsidRPr="00B3361E">
        <w:rPr>
          <w:sz w:val="20"/>
          <w:szCs w:val="20"/>
        </w:rPr>
        <w:t>('Allen, Woody', 'Annie Hall')</w:t>
      </w:r>
    </w:p>
    <w:p w14:paraId="070C3798" w14:textId="77777777" w:rsidR="00B3361E" w:rsidRPr="00B3361E" w:rsidRDefault="00B3361E" w:rsidP="00B3361E">
      <w:pPr>
        <w:rPr>
          <w:sz w:val="20"/>
          <w:szCs w:val="20"/>
        </w:rPr>
      </w:pPr>
      <w:r w:rsidRPr="00B3361E">
        <w:rPr>
          <w:sz w:val="20"/>
          <w:szCs w:val="20"/>
        </w:rPr>
        <w:t>('Keaton, Diane', 'Dr. Strangelove')</w:t>
      </w:r>
    </w:p>
    <w:p w14:paraId="7ABD777D" w14:textId="77777777" w:rsidR="00B3361E" w:rsidRPr="00B3361E" w:rsidRDefault="00B3361E" w:rsidP="00B3361E">
      <w:pPr>
        <w:rPr>
          <w:sz w:val="20"/>
          <w:szCs w:val="20"/>
        </w:rPr>
      </w:pPr>
      <w:r w:rsidRPr="00B3361E">
        <w:rPr>
          <w:sz w:val="20"/>
          <w:szCs w:val="20"/>
        </w:rPr>
        <w:t>('Sellers, Peter', 'Clockwork Orange')</w:t>
      </w:r>
    </w:p>
    <w:p w14:paraId="519DFC3B" w14:textId="77777777" w:rsidR="00B3361E" w:rsidRPr="00B3361E" w:rsidRDefault="00B3361E" w:rsidP="00B3361E">
      <w:pPr>
        <w:rPr>
          <w:sz w:val="20"/>
          <w:szCs w:val="20"/>
        </w:rPr>
      </w:pPr>
      <w:r w:rsidRPr="00B3361E">
        <w:rPr>
          <w:sz w:val="20"/>
          <w:szCs w:val="20"/>
        </w:rPr>
        <w:t>('Scott, George C.', 'North by Northwest')</w:t>
      </w:r>
    </w:p>
    <w:p w14:paraId="34E24D29" w14:textId="77777777" w:rsidR="00B3361E" w:rsidRPr="00B3361E" w:rsidRDefault="00B3361E" w:rsidP="00B3361E">
      <w:pPr>
        <w:rPr>
          <w:sz w:val="20"/>
          <w:szCs w:val="20"/>
        </w:rPr>
      </w:pPr>
      <w:r w:rsidRPr="00B3361E">
        <w:rPr>
          <w:sz w:val="20"/>
          <w:szCs w:val="20"/>
        </w:rPr>
        <w:t>('McDowell, Malcolm', 'Rope')</w:t>
      </w:r>
    </w:p>
    <w:p w14:paraId="68B6DCAF" w14:textId="77777777" w:rsidR="00B3361E" w:rsidRPr="00B3361E" w:rsidRDefault="00B3361E" w:rsidP="00B3361E">
      <w:pPr>
        <w:rPr>
          <w:sz w:val="20"/>
          <w:szCs w:val="20"/>
        </w:rPr>
      </w:pPr>
      <w:r w:rsidRPr="00B3361E">
        <w:rPr>
          <w:sz w:val="20"/>
          <w:szCs w:val="20"/>
        </w:rPr>
        <w:t>('Grant, Cary', 'Psycho')</w:t>
      </w:r>
    </w:p>
    <w:p w14:paraId="4A3D07A8" w14:textId="77777777" w:rsidR="00B3361E" w:rsidRPr="00B3361E" w:rsidRDefault="00B3361E" w:rsidP="00B3361E">
      <w:pPr>
        <w:rPr>
          <w:sz w:val="20"/>
          <w:szCs w:val="20"/>
        </w:rPr>
      </w:pPr>
      <w:r w:rsidRPr="00B3361E">
        <w:rPr>
          <w:sz w:val="20"/>
          <w:szCs w:val="20"/>
        </w:rPr>
        <w:t>('Saint, Eva Marie', 'Interiors')</w:t>
      </w:r>
    </w:p>
    <w:p w14:paraId="225B88F5" w14:textId="77777777" w:rsidR="00B3361E" w:rsidRPr="00B3361E" w:rsidRDefault="00B3361E" w:rsidP="00B3361E">
      <w:pPr>
        <w:rPr>
          <w:sz w:val="20"/>
          <w:szCs w:val="20"/>
        </w:rPr>
      </w:pPr>
      <w:r w:rsidRPr="00B3361E">
        <w:rPr>
          <w:sz w:val="20"/>
          <w:szCs w:val="20"/>
        </w:rPr>
        <w:t>('Stewart, James', 'The Birds')</w:t>
      </w:r>
    </w:p>
    <w:p w14:paraId="2CA1D913" w14:textId="77777777" w:rsidR="00B3361E" w:rsidRPr="00B3361E" w:rsidRDefault="00B3361E" w:rsidP="00B3361E">
      <w:pPr>
        <w:rPr>
          <w:sz w:val="20"/>
          <w:szCs w:val="20"/>
        </w:rPr>
      </w:pPr>
      <w:r w:rsidRPr="00B3361E">
        <w:rPr>
          <w:sz w:val="20"/>
          <w:szCs w:val="20"/>
        </w:rPr>
        <w:t>('Perkins, Anthony', 'Samson and Delilah')</w:t>
      </w:r>
    </w:p>
    <w:p w14:paraId="58117EF9" w14:textId="77777777" w:rsidR="00B3361E" w:rsidRPr="00B3361E" w:rsidRDefault="00B3361E" w:rsidP="00B3361E">
      <w:pPr>
        <w:rPr>
          <w:sz w:val="20"/>
          <w:szCs w:val="20"/>
        </w:rPr>
      </w:pPr>
      <w:r w:rsidRPr="00B3361E">
        <w:rPr>
          <w:sz w:val="20"/>
          <w:szCs w:val="20"/>
        </w:rPr>
        <w:t>('Leigh, Janet', "Guess Who's Coming to Dinner")</w:t>
      </w:r>
    </w:p>
    <w:p w14:paraId="324104D4" w14:textId="77777777" w:rsidR="00B3361E" w:rsidRPr="00B3361E" w:rsidRDefault="00B3361E" w:rsidP="00B3361E">
      <w:pPr>
        <w:rPr>
          <w:sz w:val="20"/>
          <w:szCs w:val="20"/>
        </w:rPr>
      </w:pPr>
      <w:r w:rsidRPr="00B3361E">
        <w:rPr>
          <w:sz w:val="20"/>
          <w:szCs w:val="20"/>
        </w:rPr>
        <w:t>('Taylor, Rod', 'Manhattan')</w:t>
      </w:r>
    </w:p>
    <w:p w14:paraId="036301DA" w14:textId="77777777" w:rsidR="00B3361E" w:rsidRPr="00B3361E" w:rsidRDefault="00B3361E" w:rsidP="00B3361E">
      <w:pPr>
        <w:rPr>
          <w:sz w:val="20"/>
          <w:szCs w:val="20"/>
        </w:rPr>
      </w:pPr>
      <w:r w:rsidRPr="00B3361E">
        <w:rPr>
          <w:sz w:val="20"/>
          <w:szCs w:val="20"/>
        </w:rPr>
        <w:t>('Hedren, Tippi', 'Vertigo')</w:t>
      </w:r>
    </w:p>
    <w:p w14:paraId="084AAA97" w14:textId="77777777" w:rsidR="00B3361E" w:rsidRPr="00B3361E" w:rsidRDefault="00B3361E" w:rsidP="00B3361E">
      <w:pPr>
        <w:rPr>
          <w:sz w:val="20"/>
          <w:szCs w:val="20"/>
        </w:rPr>
      </w:pPr>
      <w:r w:rsidRPr="00B3361E">
        <w:rPr>
          <w:sz w:val="20"/>
          <w:szCs w:val="20"/>
        </w:rPr>
        <w:t>('Mature, Victor', 'Judgment at Nuremberg')</w:t>
      </w:r>
    </w:p>
    <w:p w14:paraId="337F24A5" w14:textId="77777777" w:rsidR="00B3361E" w:rsidRPr="00B3361E" w:rsidRDefault="00B3361E" w:rsidP="00B3361E">
      <w:pPr>
        <w:rPr>
          <w:sz w:val="20"/>
          <w:szCs w:val="20"/>
        </w:rPr>
      </w:pPr>
      <w:r w:rsidRPr="00B3361E">
        <w:rPr>
          <w:sz w:val="20"/>
          <w:szCs w:val="20"/>
        </w:rPr>
        <w:t>('Tracy, Spencer', '2001')</w:t>
      </w:r>
    </w:p>
    <w:p w14:paraId="2FAD93DA" w14:textId="77777777" w:rsidR="00B3361E" w:rsidRPr="00B3361E" w:rsidRDefault="00B3361E" w:rsidP="00B3361E">
      <w:pPr>
        <w:rPr>
          <w:sz w:val="20"/>
          <w:szCs w:val="20"/>
        </w:rPr>
      </w:pPr>
      <w:r w:rsidRPr="00B3361E">
        <w:rPr>
          <w:sz w:val="20"/>
          <w:szCs w:val="20"/>
        </w:rPr>
        <w:t>('Hepburn, Katharine', 'The Man with the Golden Arm')</w:t>
      </w:r>
    </w:p>
    <w:p w14:paraId="310DD7BB" w14:textId="77777777" w:rsidR="00B3361E" w:rsidRPr="00B3361E" w:rsidRDefault="00B3361E" w:rsidP="00B3361E">
      <w:pPr>
        <w:rPr>
          <w:sz w:val="20"/>
          <w:szCs w:val="20"/>
        </w:rPr>
      </w:pPr>
      <w:r w:rsidRPr="00B3361E">
        <w:rPr>
          <w:sz w:val="20"/>
          <w:szCs w:val="20"/>
        </w:rPr>
        <w:t>('Dullea, Keir', 'Anatomy of Murder')</w:t>
      </w:r>
    </w:p>
    <w:p w14:paraId="7B19E9FC" w14:textId="77777777" w:rsidR="00B3361E" w:rsidRPr="00B3361E" w:rsidRDefault="00B3361E" w:rsidP="00B3361E">
      <w:pPr>
        <w:rPr>
          <w:sz w:val="20"/>
          <w:szCs w:val="20"/>
        </w:rPr>
      </w:pPr>
      <w:r w:rsidRPr="00B3361E">
        <w:rPr>
          <w:sz w:val="20"/>
          <w:szCs w:val="20"/>
        </w:rPr>
        <w:t>('Novak, Kim', 'Inherit the Wind')</w:t>
      </w:r>
    </w:p>
    <w:p w14:paraId="2C326C92" w14:textId="77777777" w:rsidR="00B3361E" w:rsidRPr="00B3361E" w:rsidRDefault="00B3361E" w:rsidP="00B3361E">
      <w:pPr>
        <w:rPr>
          <w:sz w:val="20"/>
          <w:szCs w:val="20"/>
        </w:rPr>
      </w:pPr>
      <w:r w:rsidRPr="00B3361E">
        <w:rPr>
          <w:sz w:val="20"/>
          <w:szCs w:val="20"/>
        </w:rPr>
        <w:t>('Sinatra, Frank', 'Laura')</w:t>
      </w:r>
    </w:p>
    <w:p w14:paraId="257BF8FA" w14:textId="77777777" w:rsidR="00B3361E" w:rsidRPr="00B3361E" w:rsidRDefault="00B3361E" w:rsidP="00B3361E">
      <w:pPr>
        <w:rPr>
          <w:sz w:val="20"/>
          <w:szCs w:val="20"/>
        </w:rPr>
      </w:pPr>
      <w:r w:rsidRPr="00B3361E">
        <w:rPr>
          <w:sz w:val="20"/>
          <w:szCs w:val="20"/>
        </w:rPr>
        <w:t>('March, Frederick', 'The Ten Commandments')</w:t>
      </w:r>
    </w:p>
    <w:p w14:paraId="200B63CB" w14:textId="77777777" w:rsidR="00B3361E" w:rsidRPr="00B3361E" w:rsidRDefault="00B3361E" w:rsidP="00B3361E">
      <w:pPr>
        <w:rPr>
          <w:sz w:val="20"/>
          <w:szCs w:val="20"/>
        </w:rPr>
      </w:pPr>
      <w:r w:rsidRPr="00B3361E">
        <w:rPr>
          <w:sz w:val="20"/>
          <w:szCs w:val="20"/>
        </w:rPr>
        <w:t>('Andrews, Dana', 'The Moon is Blue')</w:t>
      </w:r>
    </w:p>
    <w:p w14:paraId="70001578" w14:textId="77777777" w:rsidR="00B3361E" w:rsidRPr="00B3361E" w:rsidRDefault="00B3361E" w:rsidP="00B3361E">
      <w:pPr>
        <w:rPr>
          <w:sz w:val="20"/>
          <w:szCs w:val="20"/>
        </w:rPr>
      </w:pPr>
      <w:r w:rsidRPr="00B3361E">
        <w:rPr>
          <w:sz w:val="20"/>
          <w:szCs w:val="20"/>
        </w:rPr>
        <w:t>('Heston, Charlton', 'Stagecoach')</w:t>
      </w:r>
    </w:p>
    <w:p w14:paraId="4E449BAC" w14:textId="77777777" w:rsidR="00B3361E" w:rsidRPr="00B3361E" w:rsidRDefault="00B3361E" w:rsidP="00B3361E">
      <w:pPr>
        <w:rPr>
          <w:sz w:val="20"/>
          <w:szCs w:val="20"/>
        </w:rPr>
      </w:pPr>
      <w:r w:rsidRPr="00B3361E">
        <w:rPr>
          <w:sz w:val="20"/>
          <w:szCs w:val="20"/>
        </w:rPr>
        <w:t>('McNamara, Maggie', 'Rear Window')</w:t>
      </w:r>
    </w:p>
    <w:p w14:paraId="3914F1B9" w14:textId="77777777" w:rsidR="00B3361E" w:rsidRPr="00B3361E" w:rsidRDefault="00B3361E" w:rsidP="00B3361E">
      <w:pPr>
        <w:rPr>
          <w:sz w:val="20"/>
          <w:szCs w:val="20"/>
        </w:rPr>
      </w:pPr>
      <w:r w:rsidRPr="00B3361E">
        <w:rPr>
          <w:sz w:val="20"/>
          <w:szCs w:val="20"/>
        </w:rPr>
        <w:t>('Niven, David', 'Mogambo')</w:t>
      </w:r>
    </w:p>
    <w:p w14:paraId="738A10AF" w14:textId="77777777" w:rsidR="00B3361E" w:rsidRPr="00B3361E" w:rsidRDefault="00B3361E" w:rsidP="00B3361E">
      <w:pPr>
        <w:rPr>
          <w:sz w:val="20"/>
          <w:szCs w:val="20"/>
        </w:rPr>
      </w:pPr>
      <w:r w:rsidRPr="00B3361E">
        <w:rPr>
          <w:sz w:val="20"/>
          <w:szCs w:val="20"/>
        </w:rPr>
        <w:t>('Wayne, John', 'Grapes of Wrath')</w:t>
      </w:r>
    </w:p>
    <w:p w14:paraId="12AEF88C" w14:textId="77777777" w:rsidR="00B3361E" w:rsidRPr="00B3361E" w:rsidRDefault="00B3361E" w:rsidP="00B3361E">
      <w:pPr>
        <w:rPr>
          <w:sz w:val="20"/>
          <w:szCs w:val="20"/>
        </w:rPr>
        <w:sectPr w:rsidR="00B3361E" w:rsidRPr="00B3361E" w:rsidSect="00085C04">
          <w:type w:val="continuous"/>
          <w:pgSz w:w="11906" w:h="16838"/>
          <w:pgMar w:top="1440" w:right="1440" w:bottom="1440" w:left="1440" w:header="720" w:footer="720" w:gutter="0"/>
          <w:cols w:num="2" w:space="708"/>
        </w:sectPr>
      </w:pPr>
    </w:p>
    <w:p w14:paraId="5D81C6C9" w14:textId="77777777" w:rsidR="00B3361E" w:rsidRPr="00B3361E" w:rsidRDefault="00B3361E" w:rsidP="00B3361E">
      <w:pPr>
        <w:rPr>
          <w:sz w:val="20"/>
          <w:szCs w:val="20"/>
        </w:rPr>
      </w:pPr>
    </w:p>
    <w:p w14:paraId="56B3E223" w14:textId="77777777" w:rsidR="00B3361E" w:rsidRPr="00B3361E" w:rsidRDefault="00B3361E" w:rsidP="00B3361E">
      <w:pPr>
        <w:rPr>
          <w:sz w:val="20"/>
          <w:szCs w:val="20"/>
        </w:rPr>
      </w:pPr>
      <w:r w:rsidRPr="00B3361E">
        <w:rPr>
          <w:sz w:val="20"/>
          <w:szCs w:val="20"/>
        </w:rPr>
        <w:t>---------------------------------</w:t>
      </w:r>
    </w:p>
    <w:p w14:paraId="4DF73FBE" w14:textId="77777777" w:rsidR="00B3361E" w:rsidRPr="00B3361E" w:rsidRDefault="00B3361E" w:rsidP="00B3361E">
      <w:pPr>
        <w:rPr>
          <w:sz w:val="20"/>
          <w:szCs w:val="20"/>
        </w:rPr>
      </w:pPr>
      <w:r w:rsidRPr="00B3361E">
        <w:rPr>
          <w:sz w:val="20"/>
          <w:szCs w:val="20"/>
        </w:rPr>
        <w:t>Question: 7</w:t>
      </w:r>
    </w:p>
    <w:p w14:paraId="21552C80" w14:textId="77777777" w:rsidR="00B3361E" w:rsidRPr="00B3361E" w:rsidRDefault="00B3361E" w:rsidP="00B3361E">
      <w:pPr>
        <w:rPr>
          <w:sz w:val="20"/>
          <w:szCs w:val="20"/>
        </w:rPr>
      </w:pPr>
      <w:r w:rsidRPr="00B3361E">
        <w:rPr>
          <w:sz w:val="20"/>
          <w:szCs w:val="20"/>
        </w:rPr>
        <w:t xml:space="preserve">Natural language question: Show me a list of actors who starred in movies with "Allen, </w:t>
      </w:r>
      <w:proofErr w:type="gramStart"/>
      <w:r w:rsidRPr="00B3361E">
        <w:rPr>
          <w:sz w:val="20"/>
          <w:szCs w:val="20"/>
        </w:rPr>
        <w:t>Woody"</w:t>
      </w:r>
      <w:proofErr w:type="gramEnd"/>
    </w:p>
    <w:p w14:paraId="5B98E11F" w14:textId="77777777" w:rsidR="00B3361E" w:rsidRPr="00B3361E" w:rsidRDefault="00B3361E" w:rsidP="00B3361E">
      <w:pPr>
        <w:rPr>
          <w:sz w:val="20"/>
          <w:szCs w:val="20"/>
        </w:rPr>
      </w:pPr>
      <w:r w:rsidRPr="00B3361E">
        <w:rPr>
          <w:sz w:val="20"/>
          <w:szCs w:val="20"/>
        </w:rPr>
        <w:t>Target SQL: SELECT s</w:t>
      </w:r>
      <w:proofErr w:type="gramStart"/>
      <w:r w:rsidRPr="00B3361E">
        <w:rPr>
          <w:sz w:val="20"/>
          <w:szCs w:val="20"/>
        </w:rPr>
        <w:t>2.starname</w:t>
      </w:r>
      <w:proofErr w:type="gramEnd"/>
      <w:r w:rsidRPr="00B3361E">
        <w:rPr>
          <w:sz w:val="20"/>
          <w:szCs w:val="20"/>
        </w:rPr>
        <w:t xml:space="preserve"> FROM ((star s1 JOIN </w:t>
      </w:r>
      <w:proofErr w:type="spellStart"/>
      <w:r w:rsidRPr="00B3361E">
        <w:rPr>
          <w:sz w:val="20"/>
          <w:szCs w:val="20"/>
        </w:rPr>
        <w:t>movstar</w:t>
      </w:r>
      <w:proofErr w:type="spellEnd"/>
      <w:r w:rsidRPr="00B3361E">
        <w:rPr>
          <w:sz w:val="20"/>
          <w:szCs w:val="20"/>
        </w:rPr>
        <w:t xml:space="preserve"> ms1 ON s1.starnumb = ms1.starnumb) JOIN </w:t>
      </w:r>
      <w:proofErr w:type="spellStart"/>
      <w:r w:rsidRPr="00B3361E">
        <w:rPr>
          <w:sz w:val="20"/>
          <w:szCs w:val="20"/>
        </w:rPr>
        <w:t>movstar</w:t>
      </w:r>
      <w:proofErr w:type="spellEnd"/>
      <w:r w:rsidRPr="00B3361E">
        <w:rPr>
          <w:sz w:val="20"/>
          <w:szCs w:val="20"/>
        </w:rPr>
        <w:t xml:space="preserve"> ms2 ON ms1.mvnumb = ms2.mvnumb) JOIN star s2 ON ms2.starnumb = s2.starnumb WHERE lower(s1.starname) = '</w:t>
      </w:r>
      <w:proofErr w:type="spellStart"/>
      <w:r w:rsidRPr="00B3361E">
        <w:rPr>
          <w:sz w:val="20"/>
          <w:szCs w:val="20"/>
        </w:rPr>
        <w:t>allen</w:t>
      </w:r>
      <w:proofErr w:type="spellEnd"/>
      <w:r w:rsidRPr="00B3361E">
        <w:rPr>
          <w:sz w:val="20"/>
          <w:szCs w:val="20"/>
        </w:rPr>
        <w:t>, woody';</w:t>
      </w:r>
    </w:p>
    <w:p w14:paraId="13014C10" w14:textId="77777777" w:rsidR="00B3361E" w:rsidRPr="00B3361E" w:rsidRDefault="00B3361E" w:rsidP="00B3361E">
      <w:pPr>
        <w:rPr>
          <w:sz w:val="20"/>
          <w:szCs w:val="20"/>
        </w:rPr>
      </w:pPr>
      <w:r w:rsidRPr="00B3361E">
        <w:rPr>
          <w:sz w:val="20"/>
          <w:szCs w:val="20"/>
        </w:rPr>
        <w:t xml:space="preserve">Predicted SQL: select star.name from STAR join MOVIE on </w:t>
      </w:r>
      <w:proofErr w:type="spellStart"/>
      <w:r w:rsidRPr="00B3361E">
        <w:rPr>
          <w:sz w:val="20"/>
          <w:szCs w:val="20"/>
        </w:rPr>
        <w:t>STAR.movie_star_id</w:t>
      </w:r>
      <w:proofErr w:type="spellEnd"/>
      <w:r w:rsidRPr="00B3361E">
        <w:rPr>
          <w:sz w:val="20"/>
          <w:szCs w:val="20"/>
        </w:rPr>
        <w:t xml:space="preserve"> = </w:t>
      </w:r>
      <w:proofErr w:type="spellStart"/>
      <w:r w:rsidRPr="00B3361E">
        <w:rPr>
          <w:sz w:val="20"/>
          <w:szCs w:val="20"/>
        </w:rPr>
        <w:t>MOVIE.movie_id</w:t>
      </w:r>
      <w:proofErr w:type="spellEnd"/>
      <w:r w:rsidRPr="00B3361E">
        <w:rPr>
          <w:sz w:val="20"/>
          <w:szCs w:val="20"/>
        </w:rPr>
        <w:t xml:space="preserve"> </w:t>
      </w:r>
      <w:proofErr w:type="gramStart"/>
      <w:r w:rsidRPr="00B3361E">
        <w:rPr>
          <w:sz w:val="20"/>
          <w:szCs w:val="20"/>
        </w:rPr>
        <w:t xml:space="preserve">where  </w:t>
      </w:r>
      <w:proofErr w:type="spellStart"/>
      <w:r w:rsidRPr="00B3361E">
        <w:rPr>
          <w:sz w:val="20"/>
          <w:szCs w:val="20"/>
        </w:rPr>
        <w:t>movie</w:t>
      </w:r>
      <w:proofErr w:type="gramEnd"/>
      <w:r w:rsidRPr="00B3361E">
        <w:rPr>
          <w:sz w:val="20"/>
          <w:szCs w:val="20"/>
        </w:rPr>
        <w:t>.title</w:t>
      </w:r>
      <w:proofErr w:type="spellEnd"/>
      <w:r w:rsidRPr="00B3361E">
        <w:rPr>
          <w:sz w:val="20"/>
          <w:szCs w:val="20"/>
        </w:rPr>
        <w:t xml:space="preserve"> = "Allen , Woody"</w:t>
      </w:r>
    </w:p>
    <w:p w14:paraId="33CFC792" w14:textId="77777777" w:rsidR="00B3361E" w:rsidRPr="00B3361E" w:rsidRDefault="00B3361E" w:rsidP="00B3361E">
      <w:pPr>
        <w:rPr>
          <w:sz w:val="20"/>
          <w:szCs w:val="20"/>
        </w:rPr>
      </w:pPr>
    </w:p>
    <w:p w14:paraId="45280A00" w14:textId="77777777" w:rsidR="00B3361E" w:rsidRPr="00B3361E" w:rsidRDefault="00B3361E" w:rsidP="00B3361E">
      <w:pPr>
        <w:rPr>
          <w:sz w:val="20"/>
          <w:szCs w:val="20"/>
        </w:rPr>
      </w:pPr>
      <w:r w:rsidRPr="00B3361E">
        <w:rPr>
          <w:sz w:val="20"/>
          <w:szCs w:val="20"/>
        </w:rPr>
        <w:t>Target output:</w:t>
      </w:r>
    </w:p>
    <w:p w14:paraId="2C14734C" w14:textId="77777777" w:rsidR="00B3361E" w:rsidRPr="00B3361E" w:rsidRDefault="00B3361E" w:rsidP="00B3361E">
      <w:pPr>
        <w:rPr>
          <w:sz w:val="20"/>
          <w:szCs w:val="20"/>
        </w:rPr>
      </w:pPr>
      <w:r w:rsidRPr="00B3361E">
        <w:rPr>
          <w:sz w:val="20"/>
          <w:szCs w:val="20"/>
        </w:rPr>
        <w:t>('Allen, Woody',)</w:t>
      </w:r>
    </w:p>
    <w:p w14:paraId="27980786" w14:textId="77777777" w:rsidR="00B3361E" w:rsidRPr="00B3361E" w:rsidRDefault="00B3361E" w:rsidP="00B3361E">
      <w:pPr>
        <w:rPr>
          <w:sz w:val="20"/>
          <w:szCs w:val="20"/>
        </w:rPr>
      </w:pPr>
      <w:r w:rsidRPr="00B3361E">
        <w:rPr>
          <w:sz w:val="20"/>
          <w:szCs w:val="20"/>
        </w:rPr>
        <w:t>('Keaton, Diane',)</w:t>
      </w:r>
    </w:p>
    <w:p w14:paraId="0E655C26" w14:textId="77777777" w:rsidR="00B3361E" w:rsidRPr="00B3361E" w:rsidRDefault="00B3361E" w:rsidP="00B3361E">
      <w:pPr>
        <w:rPr>
          <w:sz w:val="20"/>
          <w:szCs w:val="20"/>
        </w:rPr>
      </w:pPr>
      <w:r w:rsidRPr="00B3361E">
        <w:rPr>
          <w:sz w:val="20"/>
          <w:szCs w:val="20"/>
        </w:rPr>
        <w:t>('Allen, Woody',)</w:t>
      </w:r>
    </w:p>
    <w:p w14:paraId="618CE7AF" w14:textId="77777777" w:rsidR="00B3361E" w:rsidRPr="00B3361E" w:rsidRDefault="00B3361E" w:rsidP="00B3361E">
      <w:pPr>
        <w:rPr>
          <w:sz w:val="20"/>
          <w:szCs w:val="20"/>
        </w:rPr>
      </w:pPr>
      <w:r w:rsidRPr="00B3361E">
        <w:rPr>
          <w:sz w:val="20"/>
          <w:szCs w:val="20"/>
        </w:rPr>
        <w:t>('Keaton, Diane',)</w:t>
      </w:r>
    </w:p>
    <w:p w14:paraId="75A10228" w14:textId="77777777" w:rsidR="00B3361E" w:rsidRPr="00B3361E" w:rsidRDefault="00B3361E" w:rsidP="00B3361E">
      <w:pPr>
        <w:rPr>
          <w:sz w:val="20"/>
          <w:szCs w:val="20"/>
        </w:rPr>
      </w:pPr>
    </w:p>
    <w:p w14:paraId="3CDCB3B7"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79E73EA1" w14:textId="77777777" w:rsidR="00B3361E" w:rsidRPr="00B3361E" w:rsidRDefault="00B3361E" w:rsidP="00B3361E">
      <w:pPr>
        <w:rPr>
          <w:sz w:val="20"/>
          <w:szCs w:val="20"/>
        </w:rPr>
      </w:pPr>
    </w:p>
    <w:p w14:paraId="375AADCF" w14:textId="77777777" w:rsidR="00B3361E" w:rsidRPr="00B3361E" w:rsidRDefault="00B3361E" w:rsidP="00B3361E">
      <w:pPr>
        <w:rPr>
          <w:sz w:val="20"/>
          <w:szCs w:val="20"/>
        </w:rPr>
      </w:pPr>
      <w:r w:rsidRPr="00B3361E">
        <w:rPr>
          <w:sz w:val="20"/>
          <w:szCs w:val="20"/>
        </w:rPr>
        <w:t>---------------------------------</w:t>
      </w:r>
    </w:p>
    <w:p w14:paraId="2CCAB9D7" w14:textId="77777777" w:rsidR="00B3361E" w:rsidRPr="00B3361E" w:rsidRDefault="00B3361E" w:rsidP="00B3361E">
      <w:pPr>
        <w:rPr>
          <w:sz w:val="20"/>
          <w:szCs w:val="20"/>
        </w:rPr>
      </w:pPr>
      <w:r w:rsidRPr="00B3361E">
        <w:rPr>
          <w:sz w:val="20"/>
          <w:szCs w:val="20"/>
        </w:rPr>
        <w:t>Question: 8</w:t>
      </w:r>
    </w:p>
    <w:p w14:paraId="78482633" w14:textId="77777777" w:rsidR="00B3361E" w:rsidRPr="00B3361E" w:rsidRDefault="00B3361E" w:rsidP="00B3361E">
      <w:pPr>
        <w:rPr>
          <w:sz w:val="20"/>
          <w:szCs w:val="20"/>
        </w:rPr>
      </w:pPr>
      <w:r w:rsidRPr="00B3361E">
        <w:rPr>
          <w:sz w:val="20"/>
          <w:szCs w:val="20"/>
        </w:rPr>
        <w:t>Natural language question: What is the most recent movie in the collection?</w:t>
      </w:r>
    </w:p>
    <w:p w14:paraId="02EE5C1B"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spellStart"/>
      <w:r w:rsidRPr="00B3361E">
        <w:rPr>
          <w:sz w:val="20"/>
          <w:szCs w:val="20"/>
        </w:rPr>
        <w:t>yrmde</w:t>
      </w:r>
      <w:proofErr w:type="spellEnd"/>
      <w:r w:rsidRPr="00B3361E">
        <w:rPr>
          <w:sz w:val="20"/>
          <w:szCs w:val="20"/>
        </w:rPr>
        <w:t xml:space="preserve"> = (SELECT </w:t>
      </w:r>
      <w:proofErr w:type="gramStart"/>
      <w:r w:rsidRPr="00B3361E">
        <w:rPr>
          <w:sz w:val="20"/>
          <w:szCs w:val="20"/>
        </w:rPr>
        <w:t>MAX(</w:t>
      </w:r>
      <w:proofErr w:type="spellStart"/>
      <w:proofErr w:type="gramEnd"/>
      <w:r w:rsidRPr="00B3361E">
        <w:rPr>
          <w:sz w:val="20"/>
          <w:szCs w:val="20"/>
        </w:rPr>
        <w:t>yrmde</w:t>
      </w:r>
      <w:proofErr w:type="spellEnd"/>
      <w:r w:rsidRPr="00B3361E">
        <w:rPr>
          <w:sz w:val="20"/>
          <w:szCs w:val="20"/>
        </w:rPr>
        <w:t>) FROM movie);</w:t>
      </w:r>
    </w:p>
    <w:p w14:paraId="0D5028BD"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MOVIE   order by </w:t>
      </w:r>
      <w:proofErr w:type="spellStart"/>
      <w:r w:rsidRPr="00B3361E">
        <w:rPr>
          <w:sz w:val="20"/>
          <w:szCs w:val="20"/>
        </w:rPr>
        <w:t>movie.year_made</w:t>
      </w:r>
      <w:proofErr w:type="spellEnd"/>
      <w:r w:rsidRPr="00B3361E">
        <w:rPr>
          <w:sz w:val="20"/>
          <w:szCs w:val="20"/>
        </w:rPr>
        <w:t xml:space="preserve"> desc limit 1</w:t>
      </w:r>
    </w:p>
    <w:p w14:paraId="5737A597" w14:textId="77777777" w:rsidR="00B3361E" w:rsidRPr="00B3361E" w:rsidRDefault="00B3361E" w:rsidP="00B3361E">
      <w:pPr>
        <w:rPr>
          <w:sz w:val="20"/>
          <w:szCs w:val="20"/>
        </w:rPr>
      </w:pPr>
    </w:p>
    <w:p w14:paraId="0CD874E8"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6709916A" w14:textId="77777777" w:rsidR="00B3361E" w:rsidRPr="00B3361E" w:rsidRDefault="00B3361E" w:rsidP="00B3361E">
      <w:pPr>
        <w:rPr>
          <w:sz w:val="20"/>
          <w:szCs w:val="20"/>
        </w:rPr>
      </w:pPr>
      <w:r w:rsidRPr="00B3361E">
        <w:rPr>
          <w:sz w:val="20"/>
          <w:szCs w:val="20"/>
        </w:rPr>
        <w:t>Target output:</w:t>
      </w:r>
    </w:p>
    <w:p w14:paraId="751C84FE" w14:textId="77777777" w:rsidR="00B3361E" w:rsidRPr="00B3361E" w:rsidRDefault="00B3361E" w:rsidP="00B3361E">
      <w:pPr>
        <w:rPr>
          <w:sz w:val="20"/>
          <w:szCs w:val="20"/>
        </w:rPr>
      </w:pPr>
      <w:r w:rsidRPr="00B3361E">
        <w:rPr>
          <w:sz w:val="20"/>
          <w:szCs w:val="20"/>
        </w:rPr>
        <w:t>('Manhattan',)</w:t>
      </w:r>
    </w:p>
    <w:p w14:paraId="6226FD48" w14:textId="77777777" w:rsidR="00B3361E" w:rsidRPr="00B3361E" w:rsidRDefault="00B3361E" w:rsidP="00B3361E">
      <w:pPr>
        <w:rPr>
          <w:sz w:val="20"/>
          <w:szCs w:val="20"/>
        </w:rPr>
      </w:pPr>
    </w:p>
    <w:p w14:paraId="0CCF9A7C"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13664D08" w14:textId="77777777" w:rsidR="00B3361E" w:rsidRPr="00B3361E" w:rsidRDefault="00B3361E" w:rsidP="00B3361E">
      <w:pPr>
        <w:rPr>
          <w:sz w:val="20"/>
          <w:szCs w:val="20"/>
        </w:rPr>
      </w:pPr>
      <w:r w:rsidRPr="00B3361E">
        <w:rPr>
          <w:sz w:val="20"/>
          <w:szCs w:val="20"/>
        </w:rPr>
        <w:t>('Manhattan',)</w:t>
      </w:r>
    </w:p>
    <w:p w14:paraId="56A5F868" w14:textId="77777777" w:rsidR="00B3361E" w:rsidRPr="00B3361E" w:rsidRDefault="00B3361E" w:rsidP="00B3361E">
      <w:pPr>
        <w:rPr>
          <w:sz w:val="20"/>
          <w:szCs w:val="20"/>
        </w:rPr>
        <w:sectPr w:rsidR="00B3361E" w:rsidRPr="00B3361E" w:rsidSect="00C80AFD">
          <w:type w:val="continuous"/>
          <w:pgSz w:w="11906" w:h="16838"/>
          <w:pgMar w:top="1440" w:right="1440" w:bottom="1440" w:left="1440" w:header="720" w:footer="720" w:gutter="0"/>
          <w:cols w:num="2" w:space="708"/>
        </w:sectPr>
      </w:pPr>
    </w:p>
    <w:p w14:paraId="38379914" w14:textId="77777777" w:rsidR="00B3361E" w:rsidRPr="00B3361E" w:rsidRDefault="00B3361E" w:rsidP="00B3361E">
      <w:pPr>
        <w:rPr>
          <w:sz w:val="20"/>
          <w:szCs w:val="20"/>
        </w:rPr>
      </w:pPr>
      <w:r w:rsidRPr="00B3361E">
        <w:rPr>
          <w:sz w:val="20"/>
          <w:szCs w:val="20"/>
        </w:rPr>
        <w:t>---------------------------------</w:t>
      </w:r>
    </w:p>
    <w:p w14:paraId="47F8724D" w14:textId="77777777" w:rsidR="00B3361E" w:rsidRPr="00B3361E" w:rsidRDefault="00B3361E" w:rsidP="00B3361E">
      <w:pPr>
        <w:rPr>
          <w:sz w:val="20"/>
          <w:szCs w:val="20"/>
        </w:rPr>
      </w:pPr>
      <w:r w:rsidRPr="00B3361E">
        <w:rPr>
          <w:sz w:val="20"/>
          <w:szCs w:val="20"/>
        </w:rPr>
        <w:t>Question: 9</w:t>
      </w:r>
    </w:p>
    <w:p w14:paraId="2145CC3E" w14:textId="77777777" w:rsidR="00B3361E" w:rsidRPr="00B3361E" w:rsidRDefault="00B3361E" w:rsidP="00B3361E">
      <w:pPr>
        <w:rPr>
          <w:sz w:val="20"/>
          <w:szCs w:val="20"/>
        </w:rPr>
      </w:pPr>
      <w:r w:rsidRPr="00B3361E">
        <w:rPr>
          <w:sz w:val="20"/>
          <w:szCs w:val="20"/>
        </w:rPr>
        <w:t>Natural language question: What is the oldest movie in the collection?</w:t>
      </w:r>
    </w:p>
    <w:p w14:paraId="0DB918F4"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spellStart"/>
      <w:r w:rsidRPr="00B3361E">
        <w:rPr>
          <w:sz w:val="20"/>
          <w:szCs w:val="20"/>
        </w:rPr>
        <w:t>yrmde</w:t>
      </w:r>
      <w:proofErr w:type="spellEnd"/>
      <w:r w:rsidRPr="00B3361E">
        <w:rPr>
          <w:sz w:val="20"/>
          <w:szCs w:val="20"/>
        </w:rPr>
        <w:t xml:space="preserve"> = (SELECT </w:t>
      </w:r>
      <w:proofErr w:type="gramStart"/>
      <w:r w:rsidRPr="00B3361E">
        <w:rPr>
          <w:sz w:val="20"/>
          <w:szCs w:val="20"/>
        </w:rPr>
        <w:t>MIN(</w:t>
      </w:r>
      <w:proofErr w:type="spellStart"/>
      <w:proofErr w:type="gramEnd"/>
      <w:r w:rsidRPr="00B3361E">
        <w:rPr>
          <w:sz w:val="20"/>
          <w:szCs w:val="20"/>
        </w:rPr>
        <w:t>yrmde</w:t>
      </w:r>
      <w:proofErr w:type="spellEnd"/>
      <w:r w:rsidRPr="00B3361E">
        <w:rPr>
          <w:sz w:val="20"/>
          <w:szCs w:val="20"/>
        </w:rPr>
        <w:t>) FROM movie);</w:t>
      </w:r>
    </w:p>
    <w:p w14:paraId="10FF057C"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MOVIE   order by </w:t>
      </w:r>
      <w:proofErr w:type="spellStart"/>
      <w:r w:rsidRPr="00B3361E">
        <w:rPr>
          <w:sz w:val="20"/>
          <w:szCs w:val="20"/>
        </w:rPr>
        <w:t>movie.year_made</w:t>
      </w:r>
      <w:proofErr w:type="spellEnd"/>
      <w:r w:rsidRPr="00B3361E">
        <w:rPr>
          <w:sz w:val="20"/>
          <w:szCs w:val="20"/>
        </w:rPr>
        <w:t xml:space="preserve"> desc limit 1</w:t>
      </w:r>
    </w:p>
    <w:p w14:paraId="22822C68" w14:textId="77777777" w:rsidR="00B3361E" w:rsidRPr="00B3361E" w:rsidRDefault="00B3361E" w:rsidP="00B3361E">
      <w:pPr>
        <w:rPr>
          <w:sz w:val="20"/>
          <w:szCs w:val="20"/>
        </w:rPr>
      </w:pPr>
    </w:p>
    <w:p w14:paraId="76EE5AC2"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311CC188" w14:textId="77777777" w:rsidR="00B3361E" w:rsidRPr="00B3361E" w:rsidRDefault="00B3361E" w:rsidP="00B3361E">
      <w:pPr>
        <w:rPr>
          <w:sz w:val="20"/>
          <w:szCs w:val="20"/>
        </w:rPr>
      </w:pPr>
      <w:r w:rsidRPr="00B3361E">
        <w:rPr>
          <w:sz w:val="20"/>
          <w:szCs w:val="20"/>
        </w:rPr>
        <w:t>Target output:</w:t>
      </w:r>
    </w:p>
    <w:p w14:paraId="37395E64" w14:textId="77777777" w:rsidR="00B3361E" w:rsidRPr="00B3361E" w:rsidRDefault="00B3361E" w:rsidP="00B3361E">
      <w:pPr>
        <w:rPr>
          <w:sz w:val="20"/>
          <w:szCs w:val="20"/>
        </w:rPr>
      </w:pPr>
      <w:r w:rsidRPr="00B3361E">
        <w:rPr>
          <w:sz w:val="20"/>
          <w:szCs w:val="20"/>
        </w:rPr>
        <w:t>('Stagecoach',)</w:t>
      </w:r>
    </w:p>
    <w:p w14:paraId="2EE6EFF5" w14:textId="77777777" w:rsidR="00B3361E" w:rsidRPr="00B3361E" w:rsidRDefault="00B3361E" w:rsidP="00B3361E">
      <w:pPr>
        <w:rPr>
          <w:sz w:val="20"/>
          <w:szCs w:val="20"/>
        </w:rPr>
      </w:pPr>
    </w:p>
    <w:p w14:paraId="6C90445F"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759BDD74" w14:textId="77777777" w:rsidR="00B3361E" w:rsidRPr="00B3361E" w:rsidRDefault="00B3361E" w:rsidP="00B3361E">
      <w:pPr>
        <w:rPr>
          <w:sz w:val="20"/>
          <w:szCs w:val="20"/>
        </w:rPr>
      </w:pPr>
      <w:r w:rsidRPr="00B3361E">
        <w:rPr>
          <w:sz w:val="20"/>
          <w:szCs w:val="20"/>
        </w:rPr>
        <w:t>('Manhattan',)</w:t>
      </w:r>
    </w:p>
    <w:p w14:paraId="778BAF89" w14:textId="77777777" w:rsidR="00B3361E" w:rsidRPr="00B3361E" w:rsidRDefault="00B3361E" w:rsidP="00B3361E">
      <w:pPr>
        <w:rPr>
          <w:sz w:val="20"/>
          <w:szCs w:val="20"/>
        </w:rPr>
      </w:pPr>
    </w:p>
    <w:p w14:paraId="44DA1979" w14:textId="77777777" w:rsidR="00B3361E" w:rsidRPr="00B3361E" w:rsidRDefault="00B3361E" w:rsidP="00B3361E">
      <w:pPr>
        <w:rPr>
          <w:sz w:val="20"/>
          <w:szCs w:val="20"/>
        </w:rPr>
      </w:pPr>
    </w:p>
    <w:p w14:paraId="7E1016C9" w14:textId="77777777" w:rsidR="00B3361E" w:rsidRPr="00B3361E" w:rsidRDefault="00B3361E" w:rsidP="00B3361E">
      <w:pPr>
        <w:rPr>
          <w:sz w:val="20"/>
          <w:szCs w:val="20"/>
        </w:rPr>
      </w:pPr>
      <w:r w:rsidRPr="00B3361E">
        <w:rPr>
          <w:sz w:val="20"/>
          <w:szCs w:val="20"/>
        </w:rPr>
        <w:t>---------------------------------</w:t>
      </w:r>
    </w:p>
    <w:p w14:paraId="4A47296F" w14:textId="77777777" w:rsidR="00B3361E" w:rsidRPr="00B3361E" w:rsidRDefault="00B3361E" w:rsidP="00B3361E">
      <w:pPr>
        <w:rPr>
          <w:sz w:val="20"/>
          <w:szCs w:val="20"/>
        </w:rPr>
      </w:pPr>
      <w:r w:rsidRPr="00B3361E">
        <w:rPr>
          <w:sz w:val="20"/>
          <w:szCs w:val="20"/>
        </w:rPr>
        <w:t>Question: 10</w:t>
      </w:r>
    </w:p>
    <w:p w14:paraId="270D7073" w14:textId="77777777" w:rsidR="00B3361E" w:rsidRPr="00B3361E" w:rsidRDefault="00B3361E" w:rsidP="00B3361E">
      <w:pPr>
        <w:rPr>
          <w:sz w:val="20"/>
          <w:szCs w:val="20"/>
        </w:rPr>
      </w:pPr>
      <w:r w:rsidRPr="00B3361E">
        <w:rPr>
          <w:sz w:val="20"/>
          <w:szCs w:val="20"/>
        </w:rPr>
        <w:t>Natural language question: List the movies, which were directed by 'Hitchcock, Alfred' that '</w:t>
      </w:r>
      <w:proofErr w:type="spellStart"/>
      <w:r w:rsidRPr="00B3361E">
        <w:rPr>
          <w:sz w:val="20"/>
          <w:szCs w:val="20"/>
        </w:rPr>
        <w:t>tran</w:t>
      </w:r>
      <w:proofErr w:type="spellEnd"/>
      <w:r w:rsidRPr="00B3361E">
        <w:rPr>
          <w:sz w:val="20"/>
          <w:szCs w:val="20"/>
        </w:rPr>
        <w:t xml:space="preserve">, </w:t>
      </w:r>
      <w:proofErr w:type="spellStart"/>
      <w:r w:rsidRPr="00B3361E">
        <w:rPr>
          <w:sz w:val="20"/>
          <w:szCs w:val="20"/>
        </w:rPr>
        <w:t>thanh</w:t>
      </w:r>
      <w:proofErr w:type="spellEnd"/>
      <w:r w:rsidRPr="00B3361E">
        <w:rPr>
          <w:sz w:val="20"/>
          <w:szCs w:val="20"/>
        </w:rPr>
        <w:t xml:space="preserve">' hasn't </w:t>
      </w:r>
      <w:proofErr w:type="gramStart"/>
      <w:r w:rsidRPr="00B3361E">
        <w:rPr>
          <w:sz w:val="20"/>
          <w:szCs w:val="20"/>
        </w:rPr>
        <w:t>borrowed</w:t>
      </w:r>
      <w:proofErr w:type="gramEnd"/>
    </w:p>
    <w:p w14:paraId="499FBF8C"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director d join movie m on </w:t>
      </w:r>
      <w:proofErr w:type="spellStart"/>
      <w:proofErr w:type="gramStart"/>
      <w:r w:rsidRPr="00B3361E">
        <w:rPr>
          <w:sz w:val="20"/>
          <w:szCs w:val="20"/>
        </w:rPr>
        <w:t>d.dirnumb</w:t>
      </w:r>
      <w:proofErr w:type="spellEnd"/>
      <w:proofErr w:type="gramEnd"/>
      <w:r w:rsidRPr="00B3361E">
        <w:rPr>
          <w:sz w:val="20"/>
          <w:szCs w:val="20"/>
        </w:rPr>
        <w:t xml:space="preserve"> = </w:t>
      </w:r>
      <w:proofErr w:type="spellStart"/>
      <w:r w:rsidRPr="00B3361E">
        <w:rPr>
          <w:sz w:val="20"/>
          <w:szCs w:val="20"/>
        </w:rPr>
        <w:t>m.DIRNUMB</w:t>
      </w:r>
      <w:proofErr w:type="spellEnd"/>
      <w:r w:rsidRPr="00B3361E">
        <w:rPr>
          <w:sz w:val="20"/>
          <w:szCs w:val="20"/>
        </w:rPr>
        <w:t xml:space="preserve"> WHERE </w:t>
      </w:r>
      <w:proofErr w:type="spellStart"/>
      <w:r w:rsidRPr="00B3361E">
        <w:rPr>
          <w:sz w:val="20"/>
          <w:szCs w:val="20"/>
        </w:rPr>
        <w:t>d.dirname</w:t>
      </w:r>
      <w:proofErr w:type="spellEnd"/>
      <w:r w:rsidRPr="00B3361E">
        <w:rPr>
          <w:sz w:val="20"/>
          <w:szCs w:val="20"/>
        </w:rPr>
        <w:t xml:space="preserve"> = 'Hitchcock, Alfred' AND </w:t>
      </w:r>
      <w:proofErr w:type="spellStart"/>
      <w:r w:rsidRPr="00B3361E">
        <w:rPr>
          <w:sz w:val="20"/>
          <w:szCs w:val="20"/>
        </w:rPr>
        <w:t>m.mvnumb</w:t>
      </w:r>
      <w:proofErr w:type="spellEnd"/>
      <w:r w:rsidRPr="00B3361E">
        <w:rPr>
          <w:sz w:val="20"/>
          <w:szCs w:val="20"/>
        </w:rPr>
        <w:t xml:space="preserve"> NOT IN (SELECT </w:t>
      </w:r>
      <w:proofErr w:type="spellStart"/>
      <w:r w:rsidRPr="00B3361E">
        <w:rPr>
          <w:sz w:val="20"/>
          <w:szCs w:val="20"/>
        </w:rPr>
        <w:t>mvnumb</w:t>
      </w:r>
      <w:proofErr w:type="spellEnd"/>
      <w:r w:rsidRPr="00B3361E">
        <w:rPr>
          <w:sz w:val="20"/>
          <w:szCs w:val="20"/>
        </w:rPr>
        <w:t xml:space="preserve"> FROM borrow b JOIN member mm ON </w:t>
      </w:r>
      <w:proofErr w:type="spellStart"/>
      <w:r w:rsidRPr="00B3361E">
        <w:rPr>
          <w:sz w:val="20"/>
          <w:szCs w:val="20"/>
        </w:rPr>
        <w:t>b.mmbnumb</w:t>
      </w:r>
      <w:proofErr w:type="spellEnd"/>
      <w:r w:rsidRPr="00B3361E">
        <w:rPr>
          <w:sz w:val="20"/>
          <w:szCs w:val="20"/>
        </w:rPr>
        <w:t xml:space="preserve"> = </w:t>
      </w:r>
      <w:proofErr w:type="spellStart"/>
      <w:r w:rsidRPr="00B3361E">
        <w:rPr>
          <w:sz w:val="20"/>
          <w:szCs w:val="20"/>
        </w:rPr>
        <w:t>mm.mmbnumb</w:t>
      </w:r>
      <w:proofErr w:type="spellEnd"/>
      <w:r w:rsidRPr="00B3361E">
        <w:rPr>
          <w:sz w:val="20"/>
          <w:szCs w:val="20"/>
        </w:rPr>
        <w:t xml:space="preserve"> WHERE lower(</w:t>
      </w:r>
      <w:proofErr w:type="spellStart"/>
      <w:r w:rsidRPr="00B3361E">
        <w:rPr>
          <w:sz w:val="20"/>
          <w:szCs w:val="20"/>
        </w:rPr>
        <w:t>mm.mmbname</w:t>
      </w:r>
      <w:proofErr w:type="spellEnd"/>
      <w:r w:rsidRPr="00B3361E">
        <w:rPr>
          <w:sz w:val="20"/>
          <w:szCs w:val="20"/>
        </w:rPr>
        <w:t>) = '</w:t>
      </w:r>
      <w:proofErr w:type="spellStart"/>
      <w:r w:rsidRPr="00B3361E">
        <w:rPr>
          <w:sz w:val="20"/>
          <w:szCs w:val="20"/>
        </w:rPr>
        <w:t>tran</w:t>
      </w:r>
      <w:proofErr w:type="spellEnd"/>
      <w:r w:rsidRPr="00B3361E">
        <w:rPr>
          <w:sz w:val="20"/>
          <w:szCs w:val="20"/>
        </w:rPr>
        <w:t xml:space="preserve">, </w:t>
      </w:r>
      <w:proofErr w:type="spellStart"/>
      <w:r w:rsidRPr="00B3361E">
        <w:rPr>
          <w:sz w:val="20"/>
          <w:szCs w:val="20"/>
        </w:rPr>
        <w:t>thanh</w:t>
      </w:r>
      <w:proofErr w:type="spellEnd"/>
      <w:r w:rsidRPr="00B3361E">
        <w:rPr>
          <w:sz w:val="20"/>
          <w:szCs w:val="20"/>
        </w:rPr>
        <w:t>')</w:t>
      </w:r>
    </w:p>
    <w:p w14:paraId="10843A8D"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borrow join director join movie where  director.name = "Hitchcock , Alfred" and </w:t>
      </w:r>
      <w:proofErr w:type="spellStart"/>
      <w:r w:rsidRPr="00B3361E">
        <w:rPr>
          <w:sz w:val="20"/>
          <w:szCs w:val="20"/>
        </w:rPr>
        <w:t>borrow.date_borrowed</w:t>
      </w:r>
      <w:proofErr w:type="spellEnd"/>
      <w:r w:rsidRPr="00B3361E">
        <w:rPr>
          <w:sz w:val="20"/>
          <w:szCs w:val="20"/>
        </w:rPr>
        <w:t xml:space="preserve"> = "null"</w:t>
      </w:r>
    </w:p>
    <w:p w14:paraId="3BC6DAC9" w14:textId="77777777" w:rsidR="00B3361E" w:rsidRPr="00B3361E" w:rsidRDefault="00B3361E" w:rsidP="00B3361E">
      <w:pPr>
        <w:rPr>
          <w:sz w:val="20"/>
          <w:szCs w:val="20"/>
        </w:rPr>
      </w:pPr>
    </w:p>
    <w:p w14:paraId="56C42743" w14:textId="77777777" w:rsidR="00B3361E" w:rsidRPr="00B3361E" w:rsidRDefault="00B3361E" w:rsidP="00B3361E">
      <w:pPr>
        <w:rPr>
          <w:sz w:val="20"/>
          <w:szCs w:val="20"/>
        </w:rPr>
      </w:pPr>
      <w:r w:rsidRPr="00B3361E">
        <w:rPr>
          <w:sz w:val="20"/>
          <w:szCs w:val="20"/>
        </w:rPr>
        <w:t>Target output:</w:t>
      </w:r>
    </w:p>
    <w:p w14:paraId="3E2311CD" w14:textId="77777777" w:rsidR="00B3361E" w:rsidRPr="00B3361E" w:rsidRDefault="00B3361E" w:rsidP="00B3361E">
      <w:pPr>
        <w:rPr>
          <w:sz w:val="20"/>
          <w:szCs w:val="20"/>
        </w:rPr>
      </w:pPr>
      <w:r w:rsidRPr="00B3361E">
        <w:rPr>
          <w:sz w:val="20"/>
          <w:szCs w:val="20"/>
        </w:rPr>
        <w:t>('North by Northwest',)</w:t>
      </w:r>
    </w:p>
    <w:p w14:paraId="626EC4DB" w14:textId="77777777" w:rsidR="00B3361E" w:rsidRPr="00B3361E" w:rsidRDefault="00B3361E" w:rsidP="00B3361E">
      <w:pPr>
        <w:rPr>
          <w:sz w:val="20"/>
          <w:szCs w:val="20"/>
        </w:rPr>
      </w:pPr>
      <w:r w:rsidRPr="00B3361E">
        <w:rPr>
          <w:sz w:val="20"/>
          <w:szCs w:val="20"/>
        </w:rPr>
        <w:t>('Psycho',)</w:t>
      </w:r>
    </w:p>
    <w:p w14:paraId="4E82E82A" w14:textId="77777777" w:rsidR="00B3361E" w:rsidRPr="00B3361E" w:rsidRDefault="00B3361E" w:rsidP="00B3361E">
      <w:pPr>
        <w:rPr>
          <w:sz w:val="20"/>
          <w:szCs w:val="20"/>
        </w:rPr>
      </w:pPr>
      <w:r w:rsidRPr="00B3361E">
        <w:rPr>
          <w:sz w:val="20"/>
          <w:szCs w:val="20"/>
        </w:rPr>
        <w:t>('The Birds',)</w:t>
      </w:r>
    </w:p>
    <w:p w14:paraId="0F116E99" w14:textId="77777777" w:rsidR="00B3361E" w:rsidRPr="00B3361E" w:rsidRDefault="00B3361E" w:rsidP="00B3361E">
      <w:pPr>
        <w:rPr>
          <w:sz w:val="20"/>
          <w:szCs w:val="20"/>
        </w:rPr>
      </w:pPr>
      <w:r w:rsidRPr="00B3361E">
        <w:rPr>
          <w:sz w:val="20"/>
          <w:szCs w:val="20"/>
        </w:rPr>
        <w:t>('Rear Window',)</w:t>
      </w:r>
    </w:p>
    <w:p w14:paraId="2ACCA72B" w14:textId="77777777" w:rsidR="00B3361E" w:rsidRPr="00B3361E" w:rsidRDefault="00B3361E" w:rsidP="00B3361E">
      <w:pPr>
        <w:rPr>
          <w:sz w:val="20"/>
          <w:szCs w:val="20"/>
        </w:rPr>
      </w:pPr>
    </w:p>
    <w:p w14:paraId="0835F052"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18512926" w14:textId="77777777" w:rsidR="00B3361E" w:rsidRPr="00B3361E" w:rsidRDefault="00B3361E" w:rsidP="00B3361E">
      <w:pPr>
        <w:rPr>
          <w:sz w:val="20"/>
          <w:szCs w:val="20"/>
        </w:rPr>
      </w:pPr>
    </w:p>
    <w:p w14:paraId="7CA4427C" w14:textId="77777777" w:rsidR="00B3361E" w:rsidRPr="00B3361E" w:rsidRDefault="00B3361E" w:rsidP="00B3361E">
      <w:pPr>
        <w:rPr>
          <w:sz w:val="20"/>
          <w:szCs w:val="20"/>
        </w:rPr>
      </w:pPr>
      <w:r w:rsidRPr="00B3361E">
        <w:rPr>
          <w:sz w:val="20"/>
          <w:szCs w:val="20"/>
        </w:rPr>
        <w:t>--------------------------------</w:t>
      </w:r>
    </w:p>
    <w:p w14:paraId="44978B47" w14:textId="77777777" w:rsidR="00B3361E" w:rsidRPr="00B3361E" w:rsidRDefault="00B3361E" w:rsidP="00B3361E">
      <w:pPr>
        <w:rPr>
          <w:sz w:val="20"/>
          <w:szCs w:val="20"/>
        </w:rPr>
      </w:pPr>
      <w:r w:rsidRPr="00B3361E">
        <w:rPr>
          <w:sz w:val="20"/>
          <w:szCs w:val="20"/>
        </w:rPr>
        <w:t>Question: 11</w:t>
      </w:r>
    </w:p>
    <w:p w14:paraId="04C702EE" w14:textId="77777777" w:rsidR="00B3361E" w:rsidRPr="00B3361E" w:rsidRDefault="00B3361E" w:rsidP="00B3361E">
      <w:pPr>
        <w:rPr>
          <w:sz w:val="20"/>
          <w:szCs w:val="20"/>
        </w:rPr>
      </w:pPr>
      <w:r w:rsidRPr="00B3361E">
        <w:rPr>
          <w:sz w:val="20"/>
          <w:szCs w:val="20"/>
        </w:rPr>
        <w:t>Natural language question: Which movie, by 'Hitchcock, Alfred' won the most awards?</w:t>
      </w:r>
    </w:p>
    <w:p w14:paraId="61C819A9"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m.mvtitle</w:t>
      </w:r>
      <w:proofErr w:type="spellEnd"/>
      <w:proofErr w:type="gramEnd"/>
      <w:r w:rsidRPr="00B3361E">
        <w:rPr>
          <w:sz w:val="20"/>
          <w:szCs w:val="20"/>
        </w:rPr>
        <w:t xml:space="preserve">, </w:t>
      </w:r>
      <w:proofErr w:type="spellStart"/>
      <w:r w:rsidRPr="00B3361E">
        <w:rPr>
          <w:sz w:val="20"/>
          <w:szCs w:val="20"/>
        </w:rPr>
        <w:t>m.awrd</w:t>
      </w:r>
      <w:proofErr w:type="spellEnd"/>
      <w:r w:rsidRPr="00B3361E">
        <w:rPr>
          <w:sz w:val="20"/>
          <w:szCs w:val="20"/>
        </w:rPr>
        <w:t xml:space="preserve"> FROM movie m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r w:rsidRPr="00B3361E">
        <w:rPr>
          <w:sz w:val="20"/>
          <w:szCs w:val="20"/>
        </w:rPr>
        <w:t xml:space="preserve"> WHERE </w:t>
      </w:r>
      <w:proofErr w:type="spellStart"/>
      <w:r w:rsidRPr="00B3361E">
        <w:rPr>
          <w:sz w:val="20"/>
          <w:szCs w:val="20"/>
        </w:rPr>
        <w:t>m.awrd</w:t>
      </w:r>
      <w:proofErr w:type="spellEnd"/>
      <w:r w:rsidRPr="00B3361E">
        <w:rPr>
          <w:sz w:val="20"/>
          <w:szCs w:val="20"/>
        </w:rPr>
        <w:t xml:space="preserve"> = (SELECT MAX(</w:t>
      </w:r>
      <w:proofErr w:type="spellStart"/>
      <w:r w:rsidRPr="00B3361E">
        <w:rPr>
          <w:sz w:val="20"/>
          <w:szCs w:val="20"/>
        </w:rPr>
        <w:t>awrd</w:t>
      </w:r>
      <w:proofErr w:type="spellEnd"/>
      <w:r w:rsidRPr="00B3361E">
        <w:rPr>
          <w:sz w:val="20"/>
          <w:szCs w:val="20"/>
        </w:rPr>
        <w:t xml:space="preserve">) FROM director di JOIN movie mi ON </w:t>
      </w:r>
      <w:proofErr w:type="spellStart"/>
      <w:r w:rsidRPr="00B3361E">
        <w:rPr>
          <w:sz w:val="20"/>
          <w:szCs w:val="20"/>
        </w:rPr>
        <w:t>di.dirnumb</w:t>
      </w:r>
      <w:proofErr w:type="spellEnd"/>
      <w:r w:rsidRPr="00B3361E">
        <w:rPr>
          <w:sz w:val="20"/>
          <w:szCs w:val="20"/>
        </w:rPr>
        <w:t xml:space="preserve"> = </w:t>
      </w:r>
      <w:proofErr w:type="spellStart"/>
      <w:r w:rsidRPr="00B3361E">
        <w:rPr>
          <w:sz w:val="20"/>
          <w:szCs w:val="20"/>
        </w:rPr>
        <w:t>mi.dirnumb</w:t>
      </w:r>
      <w:proofErr w:type="spellEnd"/>
      <w:r w:rsidRPr="00B3361E">
        <w:rPr>
          <w:sz w:val="20"/>
          <w:szCs w:val="20"/>
        </w:rPr>
        <w:t xml:space="preserve"> WHERE </w:t>
      </w:r>
      <w:proofErr w:type="spellStart"/>
      <w:r w:rsidRPr="00B3361E">
        <w:rPr>
          <w:sz w:val="20"/>
          <w:szCs w:val="20"/>
        </w:rPr>
        <w:t>di.dirname</w:t>
      </w:r>
      <w:proofErr w:type="spellEnd"/>
      <w:r w:rsidRPr="00B3361E">
        <w:rPr>
          <w:sz w:val="20"/>
          <w:szCs w:val="20"/>
        </w:rPr>
        <w:t xml:space="preserve"> = 'Hitchcock, Alfred' ) AND lower(</w:t>
      </w:r>
      <w:proofErr w:type="spellStart"/>
      <w:r w:rsidRPr="00B3361E">
        <w:rPr>
          <w:sz w:val="20"/>
          <w:szCs w:val="20"/>
        </w:rPr>
        <w:t>d.dirname</w:t>
      </w:r>
      <w:proofErr w:type="spellEnd"/>
      <w:r w:rsidRPr="00B3361E">
        <w:rPr>
          <w:sz w:val="20"/>
          <w:szCs w:val="20"/>
        </w:rPr>
        <w:t>) = '</w:t>
      </w:r>
      <w:proofErr w:type="spellStart"/>
      <w:r w:rsidRPr="00B3361E">
        <w:rPr>
          <w:sz w:val="20"/>
          <w:szCs w:val="20"/>
        </w:rPr>
        <w:t>hitchcock</w:t>
      </w:r>
      <w:proofErr w:type="spellEnd"/>
      <w:r w:rsidRPr="00B3361E">
        <w:rPr>
          <w:sz w:val="20"/>
          <w:szCs w:val="20"/>
        </w:rPr>
        <w:t xml:space="preserve">, </w:t>
      </w:r>
      <w:proofErr w:type="spellStart"/>
      <w:r w:rsidRPr="00B3361E">
        <w:rPr>
          <w:sz w:val="20"/>
          <w:szCs w:val="20"/>
        </w:rPr>
        <w:t>alfred</w:t>
      </w:r>
      <w:proofErr w:type="spellEnd"/>
      <w:r w:rsidRPr="00B3361E">
        <w:rPr>
          <w:sz w:val="20"/>
          <w:szCs w:val="20"/>
        </w:rPr>
        <w:t>';</w:t>
      </w:r>
    </w:p>
    <w:p w14:paraId="548D40E2" w14:textId="77777777" w:rsidR="00B3361E" w:rsidRPr="00B3361E" w:rsidRDefault="00B3361E" w:rsidP="00B3361E">
      <w:pPr>
        <w:rPr>
          <w:sz w:val="20"/>
          <w:szCs w:val="20"/>
        </w:rPr>
      </w:pPr>
      <w:r w:rsidRPr="00B3361E">
        <w:rPr>
          <w:sz w:val="20"/>
          <w:szCs w:val="20"/>
        </w:rPr>
        <w:t xml:space="preserve">Predicted SQL: select </w:t>
      </w:r>
      <w:proofErr w:type="spellStart"/>
      <w:proofErr w:type="gramStart"/>
      <w:r w:rsidRPr="00B3361E">
        <w:rPr>
          <w:sz w:val="20"/>
          <w:szCs w:val="20"/>
        </w:rPr>
        <w:t>movie.title</w:t>
      </w:r>
      <w:proofErr w:type="spellEnd"/>
      <w:proofErr w:type="gramEnd"/>
      <w:r w:rsidRPr="00B3361E">
        <w:rPr>
          <w:sz w:val="20"/>
          <w:szCs w:val="20"/>
        </w:rPr>
        <w:t xml:space="preserve"> from MOVIE where  </w:t>
      </w:r>
      <w:proofErr w:type="spellStart"/>
      <w:r w:rsidRPr="00B3361E">
        <w:rPr>
          <w:sz w:val="20"/>
          <w:szCs w:val="20"/>
        </w:rPr>
        <w:t>movie.awards</w:t>
      </w:r>
      <w:proofErr w:type="spellEnd"/>
      <w:r w:rsidRPr="00B3361E">
        <w:rPr>
          <w:sz w:val="20"/>
          <w:szCs w:val="20"/>
        </w:rPr>
        <w:t xml:space="preserve"> = "Hitchcock , Alfred"  group by </w:t>
      </w:r>
      <w:proofErr w:type="spellStart"/>
      <w:r w:rsidRPr="00B3361E">
        <w:rPr>
          <w:sz w:val="20"/>
          <w:szCs w:val="20"/>
        </w:rPr>
        <w:t>movie.awards</w:t>
      </w:r>
      <w:proofErr w:type="spellEnd"/>
      <w:r w:rsidRPr="00B3361E">
        <w:rPr>
          <w:sz w:val="20"/>
          <w:szCs w:val="20"/>
        </w:rPr>
        <w:t xml:space="preserve">  order by count(*) desc limit 1</w:t>
      </w:r>
    </w:p>
    <w:p w14:paraId="49FF0BCC" w14:textId="77777777" w:rsidR="00B3361E" w:rsidRPr="00B3361E" w:rsidRDefault="00B3361E" w:rsidP="00B3361E">
      <w:pPr>
        <w:rPr>
          <w:sz w:val="20"/>
          <w:szCs w:val="20"/>
        </w:rPr>
      </w:pPr>
    </w:p>
    <w:p w14:paraId="587467F3" w14:textId="77777777" w:rsidR="00B3361E" w:rsidRPr="00B3361E" w:rsidRDefault="00B3361E" w:rsidP="00B3361E">
      <w:pPr>
        <w:rPr>
          <w:sz w:val="20"/>
          <w:szCs w:val="20"/>
        </w:rPr>
      </w:pPr>
      <w:r w:rsidRPr="00B3361E">
        <w:rPr>
          <w:sz w:val="20"/>
          <w:szCs w:val="20"/>
        </w:rPr>
        <w:t>Target output:</w:t>
      </w:r>
    </w:p>
    <w:p w14:paraId="04C4C320" w14:textId="77777777" w:rsidR="00B3361E" w:rsidRPr="00B3361E" w:rsidRDefault="00B3361E" w:rsidP="00B3361E">
      <w:pPr>
        <w:rPr>
          <w:sz w:val="20"/>
          <w:szCs w:val="20"/>
        </w:rPr>
      </w:pPr>
    </w:p>
    <w:p w14:paraId="0B7E610B" w14:textId="77777777" w:rsidR="00B3361E" w:rsidRPr="00B3361E" w:rsidRDefault="00B3361E" w:rsidP="00B3361E">
      <w:pPr>
        <w:rPr>
          <w:sz w:val="20"/>
          <w:szCs w:val="20"/>
        </w:rPr>
        <w:sectPr w:rsidR="00B3361E" w:rsidRPr="00B3361E">
          <w:type w:val="continuous"/>
          <w:pgSz w:w="11906" w:h="16838"/>
          <w:pgMar w:top="1440" w:right="1440" w:bottom="1440" w:left="1440" w:header="720" w:footer="720" w:gutter="0"/>
          <w:cols w:space="708"/>
        </w:sectPr>
      </w:pPr>
    </w:p>
    <w:p w14:paraId="0A5DA23D" w14:textId="77777777" w:rsidR="00B3361E" w:rsidRPr="00B3361E" w:rsidRDefault="00B3361E" w:rsidP="00B3361E">
      <w:pPr>
        <w:rPr>
          <w:sz w:val="20"/>
          <w:szCs w:val="20"/>
        </w:rPr>
      </w:pPr>
      <w:r w:rsidRPr="00B3361E">
        <w:rPr>
          <w:sz w:val="20"/>
          <w:szCs w:val="20"/>
        </w:rPr>
        <w:t>('North by Northwest', 0)</w:t>
      </w:r>
    </w:p>
    <w:p w14:paraId="4525BD53" w14:textId="77777777" w:rsidR="00B3361E" w:rsidRPr="00B3361E" w:rsidRDefault="00B3361E" w:rsidP="00B3361E">
      <w:pPr>
        <w:rPr>
          <w:sz w:val="20"/>
          <w:szCs w:val="20"/>
        </w:rPr>
      </w:pPr>
      <w:r w:rsidRPr="00B3361E">
        <w:rPr>
          <w:sz w:val="20"/>
          <w:szCs w:val="20"/>
        </w:rPr>
        <w:t>('Rope', 0)</w:t>
      </w:r>
    </w:p>
    <w:p w14:paraId="53DCF7B6" w14:textId="77777777" w:rsidR="00B3361E" w:rsidRPr="00B3361E" w:rsidRDefault="00B3361E" w:rsidP="00B3361E">
      <w:pPr>
        <w:rPr>
          <w:sz w:val="20"/>
          <w:szCs w:val="20"/>
        </w:rPr>
      </w:pPr>
      <w:r w:rsidRPr="00B3361E">
        <w:rPr>
          <w:sz w:val="20"/>
          <w:szCs w:val="20"/>
        </w:rPr>
        <w:t>('Psycho', 0)</w:t>
      </w:r>
    </w:p>
    <w:p w14:paraId="5F17E3CC" w14:textId="77777777" w:rsidR="00B3361E" w:rsidRPr="00B3361E" w:rsidRDefault="00B3361E" w:rsidP="00B3361E">
      <w:pPr>
        <w:rPr>
          <w:sz w:val="20"/>
          <w:szCs w:val="20"/>
        </w:rPr>
      </w:pPr>
      <w:r w:rsidRPr="00B3361E">
        <w:rPr>
          <w:sz w:val="20"/>
          <w:szCs w:val="20"/>
        </w:rPr>
        <w:t>('The Birds', 0)</w:t>
      </w:r>
    </w:p>
    <w:p w14:paraId="328AEB6B" w14:textId="77777777" w:rsidR="00B3361E" w:rsidRPr="00B3361E" w:rsidRDefault="00B3361E" w:rsidP="00B3361E">
      <w:pPr>
        <w:rPr>
          <w:sz w:val="20"/>
          <w:szCs w:val="20"/>
        </w:rPr>
      </w:pPr>
      <w:r w:rsidRPr="00B3361E">
        <w:rPr>
          <w:sz w:val="20"/>
          <w:szCs w:val="20"/>
        </w:rPr>
        <w:t>('Vertigo', 0)</w:t>
      </w:r>
    </w:p>
    <w:p w14:paraId="16762757" w14:textId="77777777" w:rsidR="00B3361E" w:rsidRPr="00B3361E" w:rsidRDefault="00B3361E" w:rsidP="00B3361E">
      <w:pPr>
        <w:rPr>
          <w:sz w:val="20"/>
          <w:szCs w:val="20"/>
        </w:rPr>
      </w:pPr>
      <w:r w:rsidRPr="00B3361E">
        <w:rPr>
          <w:sz w:val="20"/>
          <w:szCs w:val="20"/>
        </w:rPr>
        <w:t>('Rear Window', 0)</w:t>
      </w:r>
    </w:p>
    <w:p w14:paraId="4DCFE250" w14:textId="77777777" w:rsidR="00B3361E" w:rsidRPr="00B3361E" w:rsidRDefault="00B3361E" w:rsidP="00B3361E">
      <w:pPr>
        <w:rPr>
          <w:sz w:val="20"/>
          <w:szCs w:val="20"/>
        </w:rPr>
      </w:pPr>
    </w:p>
    <w:p w14:paraId="3B29E942" w14:textId="77777777" w:rsidR="00B3361E" w:rsidRPr="00B3361E" w:rsidRDefault="00B3361E" w:rsidP="00B3361E">
      <w:pPr>
        <w:rPr>
          <w:sz w:val="20"/>
          <w:szCs w:val="20"/>
        </w:rPr>
        <w:sectPr w:rsidR="00B3361E" w:rsidRPr="00B3361E" w:rsidSect="00C80AFD">
          <w:type w:val="continuous"/>
          <w:pgSz w:w="11906" w:h="16838"/>
          <w:pgMar w:top="1440" w:right="1440" w:bottom="1440" w:left="1440" w:header="720" w:footer="720" w:gutter="0"/>
          <w:cols w:num="2" w:space="708"/>
        </w:sectPr>
      </w:pPr>
    </w:p>
    <w:p w14:paraId="51E66CC8" w14:textId="77777777" w:rsidR="00B3361E" w:rsidRPr="00B3361E" w:rsidRDefault="00B3361E" w:rsidP="00B3361E">
      <w:pPr>
        <w:rPr>
          <w:sz w:val="20"/>
          <w:szCs w:val="20"/>
        </w:rPr>
      </w:pPr>
    </w:p>
    <w:p w14:paraId="0FE80C67" w14:textId="77777777" w:rsidR="00B3361E" w:rsidRPr="00B3361E" w:rsidRDefault="00B3361E" w:rsidP="00B3361E">
      <w:pPr>
        <w:rPr>
          <w:sz w:val="20"/>
          <w:szCs w:val="20"/>
        </w:rPr>
      </w:pPr>
      <w:r w:rsidRPr="00B3361E">
        <w:rPr>
          <w:sz w:val="20"/>
          <w:szCs w:val="20"/>
        </w:rPr>
        <w:t>RESD-</w:t>
      </w:r>
      <w:proofErr w:type="gramStart"/>
      <w:r w:rsidRPr="00B3361E">
        <w:rPr>
          <w:sz w:val="20"/>
          <w:szCs w:val="20"/>
        </w:rPr>
        <w:t>SQL  output</w:t>
      </w:r>
      <w:proofErr w:type="gramEnd"/>
      <w:r w:rsidRPr="00B3361E">
        <w:rPr>
          <w:sz w:val="20"/>
          <w:szCs w:val="20"/>
        </w:rPr>
        <w:t>:</w:t>
      </w:r>
    </w:p>
    <w:p w14:paraId="5430736E" w14:textId="77777777" w:rsidR="00B3361E" w:rsidRPr="00B3361E" w:rsidRDefault="00B3361E" w:rsidP="00B3361E"/>
    <w:p w14:paraId="61C91CA6" w14:textId="43EAE425" w:rsidR="00B3361E" w:rsidRPr="00B3361E" w:rsidRDefault="00B3361E" w:rsidP="00B3361E">
      <w:pPr>
        <w:keepNext/>
        <w:keepLines/>
        <w:spacing w:before="40"/>
        <w:outlineLvl w:val="1"/>
        <w:rPr>
          <w:rFonts w:asciiTheme="majorHAnsi" w:eastAsiaTheme="majorEastAsia" w:hAnsiTheme="majorHAnsi" w:cstheme="majorBidi"/>
          <w:color w:val="2F5496" w:themeColor="accent1" w:themeShade="BF"/>
          <w:sz w:val="26"/>
          <w:szCs w:val="26"/>
        </w:rPr>
      </w:pPr>
      <w:bookmarkStart w:id="56" w:name="_Toc149396128"/>
      <w:bookmarkStart w:id="57" w:name="_Toc149491911"/>
      <w:r w:rsidRPr="00B3361E">
        <w:rPr>
          <w:rFonts w:asciiTheme="majorHAnsi" w:eastAsiaTheme="majorEastAsia" w:hAnsiTheme="majorHAnsi" w:cstheme="majorBidi"/>
          <w:color w:val="2F5496" w:themeColor="accent1" w:themeShade="BF"/>
          <w:sz w:val="26"/>
          <w:szCs w:val="26"/>
        </w:rPr>
        <w:t xml:space="preserve">DIN-SQL Evaluation </w:t>
      </w:r>
      <w:bookmarkEnd w:id="56"/>
      <w:r w:rsidR="00690447">
        <w:rPr>
          <w:rFonts w:asciiTheme="majorHAnsi" w:eastAsiaTheme="majorEastAsia" w:hAnsiTheme="majorHAnsi" w:cstheme="majorBidi"/>
          <w:color w:val="2F5496" w:themeColor="accent1" w:themeShade="BF"/>
          <w:sz w:val="26"/>
          <w:szCs w:val="26"/>
        </w:rPr>
        <w:t>Testing</w:t>
      </w:r>
      <w:bookmarkEnd w:id="57"/>
    </w:p>
    <w:p w14:paraId="7B5CF666" w14:textId="77777777" w:rsidR="00B3361E" w:rsidRPr="00B3361E" w:rsidRDefault="00B3361E" w:rsidP="00B3361E"/>
    <w:p w14:paraId="3865AF0D" w14:textId="77777777" w:rsidR="00B3361E" w:rsidRPr="00B3361E" w:rsidRDefault="00B3361E" w:rsidP="00B3361E">
      <w:pPr>
        <w:rPr>
          <w:b/>
          <w:bCs/>
        </w:rPr>
      </w:pPr>
      <w:r w:rsidRPr="00B3361E">
        <w:rPr>
          <w:b/>
          <w:bCs/>
        </w:rPr>
        <w:t>Basic Queries</w:t>
      </w:r>
    </w:p>
    <w:p w14:paraId="2FF95346" w14:textId="77777777" w:rsidR="00B3361E" w:rsidRPr="00B3361E" w:rsidRDefault="00B3361E" w:rsidP="00B3361E">
      <w:pPr>
        <w:rPr>
          <w:sz w:val="20"/>
          <w:szCs w:val="20"/>
        </w:rPr>
      </w:pPr>
      <w:r w:rsidRPr="00B3361E">
        <w:rPr>
          <w:sz w:val="20"/>
          <w:szCs w:val="20"/>
        </w:rPr>
        <w:t>---------------------------------</w:t>
      </w:r>
    </w:p>
    <w:p w14:paraId="0AFC7E33" w14:textId="77777777" w:rsidR="00B3361E" w:rsidRPr="00B3361E" w:rsidRDefault="00B3361E" w:rsidP="00B3361E">
      <w:pPr>
        <w:rPr>
          <w:sz w:val="20"/>
          <w:szCs w:val="20"/>
        </w:rPr>
      </w:pPr>
      <w:r w:rsidRPr="00B3361E">
        <w:rPr>
          <w:sz w:val="20"/>
          <w:szCs w:val="20"/>
        </w:rPr>
        <w:t>Question: 0</w:t>
      </w:r>
    </w:p>
    <w:p w14:paraId="13820EDF" w14:textId="77777777" w:rsidR="00B3361E" w:rsidRPr="00B3361E" w:rsidRDefault="00B3361E" w:rsidP="00B3361E">
      <w:pPr>
        <w:rPr>
          <w:sz w:val="20"/>
          <w:szCs w:val="20"/>
        </w:rPr>
      </w:pPr>
      <w:r w:rsidRPr="00B3361E">
        <w:rPr>
          <w:sz w:val="20"/>
          <w:szCs w:val="20"/>
        </w:rPr>
        <w:t>Natural language question: What are the movies available in your collection?</w:t>
      </w:r>
    </w:p>
    <w:p w14:paraId="7F813828" w14:textId="77777777" w:rsidR="00B3361E" w:rsidRPr="00B3361E" w:rsidRDefault="00B3361E" w:rsidP="00B3361E">
      <w:pPr>
        <w:rPr>
          <w:sz w:val="20"/>
          <w:szCs w:val="20"/>
        </w:rPr>
      </w:pPr>
      <w:r w:rsidRPr="00B3361E">
        <w:rPr>
          <w:sz w:val="20"/>
          <w:szCs w:val="20"/>
        </w:rPr>
        <w:t xml:space="preserve">Target SQL: SELECT * FROM </w:t>
      </w:r>
      <w:proofErr w:type="gramStart"/>
      <w:r w:rsidRPr="00B3361E">
        <w:rPr>
          <w:sz w:val="20"/>
          <w:szCs w:val="20"/>
        </w:rPr>
        <w:t>Movie;</w:t>
      </w:r>
      <w:proofErr w:type="gramEnd"/>
    </w:p>
    <w:p w14:paraId="1B544ABF" w14:textId="77777777" w:rsidR="00B3361E" w:rsidRPr="00B3361E" w:rsidRDefault="00B3361E" w:rsidP="00B3361E">
      <w:pPr>
        <w:rPr>
          <w:sz w:val="20"/>
          <w:szCs w:val="20"/>
        </w:rPr>
      </w:pPr>
      <w:r w:rsidRPr="00B3361E">
        <w:rPr>
          <w:sz w:val="20"/>
          <w:szCs w:val="20"/>
        </w:rPr>
        <w:t xml:space="preserve">Predicted SQL: SELECT MVTITLE FROM MOVIE </w:t>
      </w:r>
    </w:p>
    <w:p w14:paraId="0BC450BD" w14:textId="77777777" w:rsidR="00B3361E" w:rsidRPr="00B3361E" w:rsidRDefault="00B3361E" w:rsidP="00B3361E">
      <w:pPr>
        <w:rPr>
          <w:sz w:val="20"/>
          <w:szCs w:val="20"/>
        </w:rPr>
      </w:pPr>
    </w:p>
    <w:p w14:paraId="055A23DA" w14:textId="77777777" w:rsidR="00B3361E" w:rsidRPr="00B3361E" w:rsidRDefault="00B3361E" w:rsidP="00B3361E">
      <w:pPr>
        <w:rPr>
          <w:sz w:val="20"/>
          <w:szCs w:val="20"/>
        </w:rPr>
      </w:pPr>
      <w:r w:rsidRPr="00B3361E">
        <w:rPr>
          <w:sz w:val="20"/>
          <w:szCs w:val="20"/>
        </w:rPr>
        <w:t>Target output:</w:t>
      </w:r>
    </w:p>
    <w:p w14:paraId="6E1E16B8" w14:textId="77777777" w:rsidR="00B3361E" w:rsidRPr="00B3361E" w:rsidRDefault="00B3361E" w:rsidP="00B3361E">
      <w:pPr>
        <w:rPr>
          <w:sz w:val="20"/>
          <w:szCs w:val="20"/>
        </w:rPr>
      </w:pPr>
      <w:r w:rsidRPr="00B3361E">
        <w:rPr>
          <w:sz w:val="20"/>
          <w:szCs w:val="20"/>
        </w:rPr>
        <w:t>(1, 'Annie Hall', 1977, 'COMEDY', 4, 'PG', 5, 4, 1)</w:t>
      </w:r>
    </w:p>
    <w:p w14:paraId="135A7759" w14:textId="77777777" w:rsidR="00B3361E" w:rsidRPr="00B3361E" w:rsidRDefault="00B3361E" w:rsidP="00B3361E">
      <w:pPr>
        <w:rPr>
          <w:sz w:val="20"/>
          <w:szCs w:val="20"/>
        </w:rPr>
      </w:pPr>
      <w:r w:rsidRPr="00B3361E">
        <w:rPr>
          <w:sz w:val="20"/>
          <w:szCs w:val="20"/>
        </w:rPr>
        <w:t>(2, 'Dr. Strangelove', 1964, 'COMEDY', 4, 'PG', 4, 0, 5)</w:t>
      </w:r>
    </w:p>
    <w:p w14:paraId="10A15765" w14:textId="77777777" w:rsidR="00B3361E" w:rsidRPr="00B3361E" w:rsidRDefault="00B3361E" w:rsidP="00B3361E">
      <w:pPr>
        <w:rPr>
          <w:sz w:val="20"/>
          <w:szCs w:val="20"/>
        </w:rPr>
      </w:pPr>
      <w:r w:rsidRPr="00B3361E">
        <w:rPr>
          <w:sz w:val="20"/>
          <w:szCs w:val="20"/>
        </w:rPr>
        <w:t>(3, 'Clockwork Orange', 1971, 'SCI FI', 4, 'R', 3, 0, 5)</w:t>
      </w:r>
    </w:p>
    <w:p w14:paraId="18A26ACD" w14:textId="77777777" w:rsidR="00B3361E" w:rsidRPr="00B3361E" w:rsidRDefault="00B3361E" w:rsidP="00B3361E">
      <w:pPr>
        <w:rPr>
          <w:sz w:val="20"/>
          <w:szCs w:val="20"/>
        </w:rPr>
      </w:pPr>
      <w:r w:rsidRPr="00B3361E">
        <w:rPr>
          <w:sz w:val="20"/>
          <w:szCs w:val="20"/>
        </w:rPr>
        <w:t>(4, 'North by Northwest', 1959, 'SUSPEN', 4, 'PG', 1, 0, 2)</w:t>
      </w:r>
    </w:p>
    <w:p w14:paraId="29E7FB4A" w14:textId="77777777" w:rsidR="00B3361E" w:rsidRPr="00B3361E" w:rsidRDefault="00B3361E" w:rsidP="00B3361E">
      <w:pPr>
        <w:rPr>
          <w:sz w:val="20"/>
          <w:szCs w:val="20"/>
        </w:rPr>
      </w:pPr>
      <w:r w:rsidRPr="00B3361E">
        <w:rPr>
          <w:sz w:val="20"/>
          <w:szCs w:val="20"/>
        </w:rPr>
        <w:t>(5, 'Rope', 1948, 'SUSPEN', 3, 'NR', 0, 0, 2)</w:t>
      </w:r>
    </w:p>
    <w:p w14:paraId="439FFDEE" w14:textId="77777777" w:rsidR="00B3361E" w:rsidRPr="00B3361E" w:rsidRDefault="00B3361E" w:rsidP="00B3361E">
      <w:pPr>
        <w:rPr>
          <w:sz w:val="20"/>
          <w:szCs w:val="20"/>
        </w:rPr>
      </w:pPr>
      <w:r w:rsidRPr="00B3361E">
        <w:rPr>
          <w:sz w:val="20"/>
          <w:szCs w:val="20"/>
        </w:rPr>
        <w:t>(6, 'Psycho', 1960, 'HORROR', 4, 'PG', 3, 0, 2)</w:t>
      </w:r>
    </w:p>
    <w:p w14:paraId="6BDD6834" w14:textId="77777777" w:rsidR="00B3361E" w:rsidRPr="00B3361E" w:rsidRDefault="00B3361E" w:rsidP="00B3361E">
      <w:pPr>
        <w:rPr>
          <w:sz w:val="20"/>
          <w:szCs w:val="20"/>
        </w:rPr>
      </w:pPr>
      <w:r w:rsidRPr="00B3361E">
        <w:rPr>
          <w:sz w:val="20"/>
          <w:szCs w:val="20"/>
        </w:rPr>
        <w:t>(7, 'Interiors', 1978, 'DRAMA', 3, 'PG', 3, 0, 1)</w:t>
      </w:r>
    </w:p>
    <w:p w14:paraId="27F37D71" w14:textId="77777777" w:rsidR="00B3361E" w:rsidRPr="00B3361E" w:rsidRDefault="00B3361E" w:rsidP="00B3361E">
      <w:pPr>
        <w:rPr>
          <w:sz w:val="20"/>
          <w:szCs w:val="20"/>
        </w:rPr>
      </w:pPr>
      <w:r w:rsidRPr="00B3361E">
        <w:rPr>
          <w:sz w:val="20"/>
          <w:szCs w:val="20"/>
        </w:rPr>
        <w:t>(8, 'The Birds', 1963, 'HORROR', 3, 'NR', 0, 0, 2)</w:t>
      </w:r>
    </w:p>
    <w:p w14:paraId="432016EA" w14:textId="77777777" w:rsidR="00B3361E" w:rsidRPr="00B3361E" w:rsidRDefault="00B3361E" w:rsidP="00B3361E">
      <w:pPr>
        <w:rPr>
          <w:sz w:val="20"/>
          <w:szCs w:val="20"/>
        </w:rPr>
      </w:pPr>
      <w:r w:rsidRPr="00B3361E">
        <w:rPr>
          <w:sz w:val="20"/>
          <w:szCs w:val="20"/>
        </w:rPr>
        <w:t>(9, 'Samson and Delilah', 1949, 'RELIGI', 2, 'NR', 1, 0, 3)</w:t>
      </w:r>
    </w:p>
    <w:p w14:paraId="411BF80F" w14:textId="77777777" w:rsidR="00B3361E" w:rsidRPr="00B3361E" w:rsidRDefault="00B3361E" w:rsidP="00B3361E">
      <w:pPr>
        <w:rPr>
          <w:sz w:val="20"/>
          <w:szCs w:val="20"/>
        </w:rPr>
      </w:pPr>
      <w:r w:rsidRPr="00B3361E">
        <w:rPr>
          <w:sz w:val="20"/>
          <w:szCs w:val="20"/>
        </w:rPr>
        <w:t>(10, "Guess Who's Coming to Dinner", 1967, 'COMEDY', 3, 'NR', 6, 2, 4)</w:t>
      </w:r>
    </w:p>
    <w:p w14:paraId="69082440" w14:textId="77777777" w:rsidR="00B3361E" w:rsidRPr="00B3361E" w:rsidRDefault="00B3361E" w:rsidP="00B3361E">
      <w:pPr>
        <w:rPr>
          <w:sz w:val="20"/>
          <w:szCs w:val="20"/>
        </w:rPr>
      </w:pPr>
      <w:r w:rsidRPr="00B3361E">
        <w:rPr>
          <w:sz w:val="20"/>
          <w:szCs w:val="20"/>
        </w:rPr>
        <w:t>(11, 'Manhattan', 1979, 'COMEDY', 4, 'R', 2, 0, 1)</w:t>
      </w:r>
    </w:p>
    <w:p w14:paraId="78638C0E" w14:textId="77777777" w:rsidR="00B3361E" w:rsidRPr="00B3361E" w:rsidRDefault="00B3361E" w:rsidP="00B3361E">
      <w:pPr>
        <w:rPr>
          <w:sz w:val="20"/>
          <w:szCs w:val="20"/>
        </w:rPr>
      </w:pPr>
      <w:r w:rsidRPr="00B3361E">
        <w:rPr>
          <w:sz w:val="20"/>
          <w:szCs w:val="20"/>
        </w:rPr>
        <w:t>(12, 'Vertigo', 1958, 'SUSPEN', 4, 'NR', 0, 0, 2)</w:t>
      </w:r>
    </w:p>
    <w:p w14:paraId="1E00E901" w14:textId="77777777" w:rsidR="00B3361E" w:rsidRPr="00B3361E" w:rsidRDefault="00B3361E" w:rsidP="00B3361E">
      <w:pPr>
        <w:rPr>
          <w:sz w:val="20"/>
          <w:szCs w:val="20"/>
        </w:rPr>
      </w:pPr>
      <w:r w:rsidRPr="00B3361E">
        <w:rPr>
          <w:sz w:val="20"/>
          <w:szCs w:val="20"/>
        </w:rPr>
        <w:t>(13, 'Judgment at Nuremberg', 1961, 'DRAMA', 3, 'NR', 6, 2, 4)</w:t>
      </w:r>
    </w:p>
    <w:p w14:paraId="23F77ED7" w14:textId="77777777" w:rsidR="00B3361E" w:rsidRPr="00B3361E" w:rsidRDefault="00B3361E" w:rsidP="00B3361E">
      <w:pPr>
        <w:rPr>
          <w:sz w:val="20"/>
          <w:szCs w:val="20"/>
        </w:rPr>
      </w:pPr>
      <w:r w:rsidRPr="00B3361E">
        <w:rPr>
          <w:sz w:val="20"/>
          <w:szCs w:val="20"/>
        </w:rPr>
        <w:t>(14, '2001', 1968, 'SCI FI', 4, 'G', 2, 0, 5)</w:t>
      </w:r>
    </w:p>
    <w:p w14:paraId="68C9CFC6" w14:textId="77777777" w:rsidR="00B3361E" w:rsidRPr="00B3361E" w:rsidRDefault="00B3361E" w:rsidP="00B3361E">
      <w:pPr>
        <w:rPr>
          <w:sz w:val="20"/>
          <w:szCs w:val="20"/>
        </w:rPr>
      </w:pPr>
      <w:r w:rsidRPr="00B3361E">
        <w:rPr>
          <w:sz w:val="20"/>
          <w:szCs w:val="20"/>
        </w:rPr>
        <w:t>(15, 'The Man with the Golden Arm', 1955, 'DRAMA', 3, 'NR', 1, 0, 6)</w:t>
      </w:r>
    </w:p>
    <w:p w14:paraId="2134DEAF" w14:textId="77777777" w:rsidR="00B3361E" w:rsidRPr="00B3361E" w:rsidRDefault="00B3361E" w:rsidP="00B3361E">
      <w:pPr>
        <w:rPr>
          <w:sz w:val="20"/>
          <w:szCs w:val="20"/>
        </w:rPr>
      </w:pPr>
      <w:r w:rsidRPr="00B3361E">
        <w:rPr>
          <w:sz w:val="20"/>
          <w:szCs w:val="20"/>
        </w:rPr>
        <w:t>(16, 'Anatomy of Murder', 1959, 'SUSPEN', 4, 'NR', 4, 0, 6)</w:t>
      </w:r>
    </w:p>
    <w:p w14:paraId="044FADCE" w14:textId="77777777" w:rsidR="00B3361E" w:rsidRPr="00B3361E" w:rsidRDefault="00B3361E" w:rsidP="00B3361E">
      <w:pPr>
        <w:rPr>
          <w:sz w:val="20"/>
          <w:szCs w:val="20"/>
        </w:rPr>
      </w:pPr>
      <w:r w:rsidRPr="00B3361E">
        <w:rPr>
          <w:sz w:val="20"/>
          <w:szCs w:val="20"/>
        </w:rPr>
        <w:t>(17, 'Inherit the Wind', 1960, 'DRAMA', 4, 'NR', 2, 0, 4)</w:t>
      </w:r>
    </w:p>
    <w:p w14:paraId="7FCB5D39" w14:textId="77777777" w:rsidR="00B3361E" w:rsidRPr="00B3361E" w:rsidRDefault="00B3361E" w:rsidP="00B3361E">
      <w:pPr>
        <w:rPr>
          <w:sz w:val="20"/>
          <w:szCs w:val="20"/>
        </w:rPr>
      </w:pPr>
      <w:r w:rsidRPr="00B3361E">
        <w:rPr>
          <w:sz w:val="20"/>
          <w:szCs w:val="20"/>
        </w:rPr>
        <w:t>(18, 'Laura', 1944, 'SUSPEN', 4, 'NR', 3, 1, 6)</w:t>
      </w:r>
    </w:p>
    <w:p w14:paraId="37C4460C" w14:textId="77777777" w:rsidR="00B3361E" w:rsidRPr="00B3361E" w:rsidRDefault="00B3361E" w:rsidP="00B3361E">
      <w:pPr>
        <w:rPr>
          <w:sz w:val="20"/>
          <w:szCs w:val="20"/>
        </w:rPr>
      </w:pPr>
      <w:r w:rsidRPr="00B3361E">
        <w:rPr>
          <w:sz w:val="20"/>
          <w:szCs w:val="20"/>
        </w:rPr>
        <w:t>(19, 'The Ten Commandments', 1956, 'RELIGI', 3, 'NR', 1, 0, 3)</w:t>
      </w:r>
    </w:p>
    <w:p w14:paraId="7FC01B63" w14:textId="77777777" w:rsidR="00B3361E" w:rsidRPr="00B3361E" w:rsidRDefault="00B3361E" w:rsidP="00B3361E">
      <w:pPr>
        <w:rPr>
          <w:sz w:val="20"/>
          <w:szCs w:val="20"/>
        </w:rPr>
      </w:pPr>
      <w:r w:rsidRPr="00B3361E">
        <w:rPr>
          <w:sz w:val="20"/>
          <w:szCs w:val="20"/>
        </w:rPr>
        <w:t>(20, 'The Moon is Blue', 1953, 'COMEDY', 2, 'NR', 1, 0, 6)</w:t>
      </w:r>
    </w:p>
    <w:p w14:paraId="07E7ADCA" w14:textId="77777777" w:rsidR="00B3361E" w:rsidRPr="00B3361E" w:rsidRDefault="00B3361E" w:rsidP="00B3361E">
      <w:pPr>
        <w:rPr>
          <w:sz w:val="20"/>
          <w:szCs w:val="20"/>
        </w:rPr>
      </w:pPr>
      <w:r w:rsidRPr="00B3361E">
        <w:rPr>
          <w:sz w:val="20"/>
          <w:szCs w:val="20"/>
        </w:rPr>
        <w:t>(21, 'Stagecoach', 1939, 'WESTER', 4, 'NR', 3, 1, 7)</w:t>
      </w:r>
    </w:p>
    <w:p w14:paraId="5E02C592" w14:textId="77777777" w:rsidR="00B3361E" w:rsidRPr="00B3361E" w:rsidRDefault="00B3361E" w:rsidP="00B3361E">
      <w:pPr>
        <w:rPr>
          <w:sz w:val="20"/>
          <w:szCs w:val="20"/>
        </w:rPr>
      </w:pPr>
      <w:r w:rsidRPr="00B3361E">
        <w:rPr>
          <w:sz w:val="20"/>
          <w:szCs w:val="20"/>
        </w:rPr>
        <w:t>(22, 'Rear Window', 1954, 'SUSPEN', 4, 'NR', 1, 0, 2)</w:t>
      </w:r>
    </w:p>
    <w:p w14:paraId="2B624BCE" w14:textId="77777777" w:rsidR="00B3361E" w:rsidRPr="00B3361E" w:rsidRDefault="00B3361E" w:rsidP="00B3361E">
      <w:pPr>
        <w:rPr>
          <w:sz w:val="20"/>
          <w:szCs w:val="20"/>
        </w:rPr>
      </w:pPr>
      <w:r w:rsidRPr="00B3361E">
        <w:rPr>
          <w:sz w:val="20"/>
          <w:szCs w:val="20"/>
        </w:rPr>
        <w:t>(23, 'Mogambo', 1953, 'WESTER', 3, 'NR', 2, 0, 7)</w:t>
      </w:r>
    </w:p>
    <w:p w14:paraId="7502E889" w14:textId="77777777" w:rsidR="00B3361E" w:rsidRPr="00B3361E" w:rsidRDefault="00B3361E" w:rsidP="00B3361E">
      <w:pPr>
        <w:rPr>
          <w:sz w:val="20"/>
          <w:szCs w:val="20"/>
        </w:rPr>
      </w:pPr>
      <w:r w:rsidRPr="00B3361E">
        <w:rPr>
          <w:sz w:val="20"/>
          <w:szCs w:val="20"/>
        </w:rPr>
        <w:t>(24, 'Grapes of Wrath', 1940, 'DRAMA', 4, 'NR', 4, 2, 7)</w:t>
      </w:r>
    </w:p>
    <w:p w14:paraId="0B9FD3A6" w14:textId="77777777" w:rsidR="00B3361E" w:rsidRPr="00B3361E" w:rsidRDefault="00B3361E" w:rsidP="00B3361E">
      <w:pPr>
        <w:rPr>
          <w:sz w:val="20"/>
          <w:szCs w:val="20"/>
        </w:rPr>
      </w:pPr>
    </w:p>
    <w:p w14:paraId="0D872ECC" w14:textId="77777777" w:rsidR="00B3361E" w:rsidRPr="00B3361E" w:rsidRDefault="00B3361E" w:rsidP="00B3361E">
      <w:pPr>
        <w:rPr>
          <w:sz w:val="20"/>
          <w:szCs w:val="20"/>
        </w:rPr>
      </w:pPr>
      <w:r w:rsidRPr="00B3361E">
        <w:rPr>
          <w:sz w:val="20"/>
          <w:szCs w:val="20"/>
        </w:rPr>
        <w:t>GPT output:</w:t>
      </w:r>
    </w:p>
    <w:p w14:paraId="161AF106" w14:textId="77777777" w:rsidR="00B3361E" w:rsidRPr="00B3361E" w:rsidRDefault="00B3361E" w:rsidP="00B3361E">
      <w:pPr>
        <w:rPr>
          <w:sz w:val="20"/>
          <w:szCs w:val="20"/>
        </w:rPr>
      </w:pPr>
    </w:p>
    <w:p w14:paraId="229D2D67" w14:textId="77777777" w:rsidR="00B3361E" w:rsidRPr="00B3361E" w:rsidRDefault="00B3361E" w:rsidP="00B3361E">
      <w:pPr>
        <w:rPr>
          <w:sz w:val="20"/>
          <w:szCs w:val="20"/>
        </w:rPr>
        <w:sectPr w:rsidR="00B3361E" w:rsidRPr="00B3361E" w:rsidSect="00AE5D06">
          <w:type w:val="continuous"/>
          <w:pgSz w:w="11906" w:h="16838"/>
          <w:pgMar w:top="1440" w:right="1440" w:bottom="1440" w:left="1440" w:header="708" w:footer="708" w:gutter="0"/>
          <w:cols w:space="708"/>
          <w:docGrid w:linePitch="360"/>
        </w:sectPr>
      </w:pPr>
    </w:p>
    <w:p w14:paraId="02E38111" w14:textId="77777777" w:rsidR="00B3361E" w:rsidRPr="00B3361E" w:rsidRDefault="00B3361E" w:rsidP="00B3361E">
      <w:pPr>
        <w:rPr>
          <w:sz w:val="20"/>
          <w:szCs w:val="20"/>
        </w:rPr>
      </w:pPr>
      <w:r w:rsidRPr="00B3361E">
        <w:rPr>
          <w:sz w:val="20"/>
          <w:szCs w:val="20"/>
        </w:rPr>
        <w:t>('Annie Hall',)</w:t>
      </w:r>
    </w:p>
    <w:p w14:paraId="6CDB28F0" w14:textId="77777777" w:rsidR="00B3361E" w:rsidRPr="00B3361E" w:rsidRDefault="00B3361E" w:rsidP="00B3361E">
      <w:pPr>
        <w:rPr>
          <w:sz w:val="20"/>
          <w:szCs w:val="20"/>
        </w:rPr>
      </w:pPr>
      <w:r w:rsidRPr="00B3361E">
        <w:rPr>
          <w:sz w:val="20"/>
          <w:szCs w:val="20"/>
        </w:rPr>
        <w:t>('Dr. Strangelove',)</w:t>
      </w:r>
    </w:p>
    <w:p w14:paraId="2EBE6F22" w14:textId="77777777" w:rsidR="00B3361E" w:rsidRPr="00B3361E" w:rsidRDefault="00B3361E" w:rsidP="00B3361E">
      <w:pPr>
        <w:rPr>
          <w:sz w:val="20"/>
          <w:szCs w:val="20"/>
        </w:rPr>
      </w:pPr>
      <w:r w:rsidRPr="00B3361E">
        <w:rPr>
          <w:sz w:val="20"/>
          <w:szCs w:val="20"/>
        </w:rPr>
        <w:t>('Clockwork Orange',)</w:t>
      </w:r>
    </w:p>
    <w:p w14:paraId="5ABA4424" w14:textId="77777777" w:rsidR="00B3361E" w:rsidRPr="00B3361E" w:rsidRDefault="00B3361E" w:rsidP="00B3361E">
      <w:pPr>
        <w:rPr>
          <w:sz w:val="20"/>
          <w:szCs w:val="20"/>
        </w:rPr>
      </w:pPr>
      <w:r w:rsidRPr="00B3361E">
        <w:rPr>
          <w:sz w:val="20"/>
          <w:szCs w:val="20"/>
        </w:rPr>
        <w:t>('North by Northwest',)</w:t>
      </w:r>
    </w:p>
    <w:p w14:paraId="36D4FC49" w14:textId="77777777" w:rsidR="00B3361E" w:rsidRPr="00B3361E" w:rsidRDefault="00B3361E" w:rsidP="00B3361E">
      <w:pPr>
        <w:rPr>
          <w:sz w:val="20"/>
          <w:szCs w:val="20"/>
        </w:rPr>
      </w:pPr>
      <w:r w:rsidRPr="00B3361E">
        <w:rPr>
          <w:sz w:val="20"/>
          <w:szCs w:val="20"/>
        </w:rPr>
        <w:t>('Rope',)</w:t>
      </w:r>
    </w:p>
    <w:p w14:paraId="23DF42E1" w14:textId="77777777" w:rsidR="00B3361E" w:rsidRPr="00B3361E" w:rsidRDefault="00B3361E" w:rsidP="00B3361E">
      <w:pPr>
        <w:rPr>
          <w:sz w:val="20"/>
          <w:szCs w:val="20"/>
        </w:rPr>
      </w:pPr>
      <w:r w:rsidRPr="00B3361E">
        <w:rPr>
          <w:sz w:val="20"/>
          <w:szCs w:val="20"/>
        </w:rPr>
        <w:t>('Psycho',)</w:t>
      </w:r>
    </w:p>
    <w:p w14:paraId="47157AB8" w14:textId="77777777" w:rsidR="00B3361E" w:rsidRPr="00B3361E" w:rsidRDefault="00B3361E" w:rsidP="00B3361E">
      <w:pPr>
        <w:rPr>
          <w:sz w:val="20"/>
          <w:szCs w:val="20"/>
        </w:rPr>
      </w:pPr>
      <w:r w:rsidRPr="00B3361E">
        <w:rPr>
          <w:sz w:val="20"/>
          <w:szCs w:val="20"/>
        </w:rPr>
        <w:t>('Interiors',)</w:t>
      </w:r>
    </w:p>
    <w:p w14:paraId="1E11BB8A" w14:textId="77777777" w:rsidR="00B3361E" w:rsidRPr="00B3361E" w:rsidRDefault="00B3361E" w:rsidP="00B3361E">
      <w:pPr>
        <w:rPr>
          <w:sz w:val="20"/>
          <w:szCs w:val="20"/>
        </w:rPr>
      </w:pPr>
      <w:r w:rsidRPr="00B3361E">
        <w:rPr>
          <w:sz w:val="20"/>
          <w:szCs w:val="20"/>
        </w:rPr>
        <w:t>('The Birds',)</w:t>
      </w:r>
    </w:p>
    <w:p w14:paraId="295456AE" w14:textId="77777777" w:rsidR="00B3361E" w:rsidRPr="00B3361E" w:rsidRDefault="00B3361E" w:rsidP="00B3361E">
      <w:pPr>
        <w:rPr>
          <w:sz w:val="20"/>
          <w:szCs w:val="20"/>
        </w:rPr>
      </w:pPr>
      <w:r w:rsidRPr="00B3361E">
        <w:rPr>
          <w:sz w:val="20"/>
          <w:szCs w:val="20"/>
        </w:rPr>
        <w:t>('Samson and Delilah',)</w:t>
      </w:r>
    </w:p>
    <w:p w14:paraId="238E17DF" w14:textId="77777777" w:rsidR="00B3361E" w:rsidRPr="00B3361E" w:rsidRDefault="00B3361E" w:rsidP="00B3361E">
      <w:pPr>
        <w:rPr>
          <w:sz w:val="20"/>
          <w:szCs w:val="20"/>
        </w:rPr>
      </w:pPr>
      <w:r w:rsidRPr="00B3361E">
        <w:rPr>
          <w:sz w:val="20"/>
          <w:szCs w:val="20"/>
        </w:rPr>
        <w:t>("Guess Who's Coming to Dinner",)</w:t>
      </w:r>
    </w:p>
    <w:p w14:paraId="1D368481" w14:textId="77777777" w:rsidR="00B3361E" w:rsidRPr="00B3361E" w:rsidRDefault="00B3361E" w:rsidP="00B3361E">
      <w:pPr>
        <w:rPr>
          <w:sz w:val="20"/>
          <w:szCs w:val="20"/>
        </w:rPr>
      </w:pPr>
      <w:r w:rsidRPr="00B3361E">
        <w:rPr>
          <w:sz w:val="20"/>
          <w:szCs w:val="20"/>
        </w:rPr>
        <w:t>('Manhattan',)</w:t>
      </w:r>
    </w:p>
    <w:p w14:paraId="4F860F12" w14:textId="77777777" w:rsidR="00B3361E" w:rsidRPr="00B3361E" w:rsidRDefault="00B3361E" w:rsidP="00B3361E">
      <w:pPr>
        <w:rPr>
          <w:sz w:val="20"/>
          <w:szCs w:val="20"/>
        </w:rPr>
      </w:pPr>
      <w:r w:rsidRPr="00B3361E">
        <w:rPr>
          <w:sz w:val="20"/>
          <w:szCs w:val="20"/>
        </w:rPr>
        <w:t>('Vertigo',)</w:t>
      </w:r>
    </w:p>
    <w:p w14:paraId="64FD06F2" w14:textId="77777777" w:rsidR="00B3361E" w:rsidRPr="00B3361E" w:rsidRDefault="00B3361E" w:rsidP="00B3361E">
      <w:pPr>
        <w:rPr>
          <w:sz w:val="20"/>
          <w:szCs w:val="20"/>
        </w:rPr>
      </w:pPr>
      <w:r w:rsidRPr="00B3361E">
        <w:rPr>
          <w:sz w:val="20"/>
          <w:szCs w:val="20"/>
        </w:rPr>
        <w:t>('Judgment at Nuremberg',)</w:t>
      </w:r>
    </w:p>
    <w:p w14:paraId="5A0050D9" w14:textId="77777777" w:rsidR="00B3361E" w:rsidRPr="00B3361E" w:rsidRDefault="00B3361E" w:rsidP="00B3361E">
      <w:pPr>
        <w:rPr>
          <w:sz w:val="20"/>
          <w:szCs w:val="20"/>
        </w:rPr>
      </w:pPr>
      <w:r w:rsidRPr="00B3361E">
        <w:rPr>
          <w:sz w:val="20"/>
          <w:szCs w:val="20"/>
        </w:rPr>
        <w:t>('2001',)</w:t>
      </w:r>
    </w:p>
    <w:p w14:paraId="592A73FD" w14:textId="77777777" w:rsidR="00B3361E" w:rsidRPr="00B3361E" w:rsidRDefault="00B3361E" w:rsidP="00B3361E">
      <w:pPr>
        <w:rPr>
          <w:sz w:val="20"/>
          <w:szCs w:val="20"/>
        </w:rPr>
      </w:pPr>
      <w:r w:rsidRPr="00B3361E">
        <w:rPr>
          <w:sz w:val="20"/>
          <w:szCs w:val="20"/>
        </w:rPr>
        <w:t>('The Man with the Golden Arm',)</w:t>
      </w:r>
    </w:p>
    <w:p w14:paraId="4CB0A4F9" w14:textId="77777777" w:rsidR="00B3361E" w:rsidRPr="00B3361E" w:rsidRDefault="00B3361E" w:rsidP="00B3361E">
      <w:pPr>
        <w:rPr>
          <w:sz w:val="20"/>
          <w:szCs w:val="20"/>
        </w:rPr>
      </w:pPr>
      <w:r w:rsidRPr="00B3361E">
        <w:rPr>
          <w:sz w:val="20"/>
          <w:szCs w:val="20"/>
        </w:rPr>
        <w:t>('Anatomy of Murder',)</w:t>
      </w:r>
    </w:p>
    <w:p w14:paraId="2FB5CC29" w14:textId="77777777" w:rsidR="00B3361E" w:rsidRPr="00B3361E" w:rsidRDefault="00B3361E" w:rsidP="00B3361E">
      <w:pPr>
        <w:rPr>
          <w:sz w:val="20"/>
          <w:szCs w:val="20"/>
        </w:rPr>
      </w:pPr>
      <w:r w:rsidRPr="00B3361E">
        <w:rPr>
          <w:sz w:val="20"/>
          <w:szCs w:val="20"/>
        </w:rPr>
        <w:t>('Inherit the Wind',)</w:t>
      </w:r>
    </w:p>
    <w:p w14:paraId="6C66035B" w14:textId="77777777" w:rsidR="00B3361E" w:rsidRPr="00B3361E" w:rsidRDefault="00B3361E" w:rsidP="00B3361E">
      <w:pPr>
        <w:rPr>
          <w:sz w:val="20"/>
          <w:szCs w:val="20"/>
        </w:rPr>
      </w:pPr>
      <w:r w:rsidRPr="00B3361E">
        <w:rPr>
          <w:sz w:val="20"/>
          <w:szCs w:val="20"/>
        </w:rPr>
        <w:t>('Laura',)</w:t>
      </w:r>
    </w:p>
    <w:p w14:paraId="209B9852" w14:textId="77777777" w:rsidR="00B3361E" w:rsidRPr="00B3361E" w:rsidRDefault="00B3361E" w:rsidP="00B3361E">
      <w:pPr>
        <w:rPr>
          <w:sz w:val="20"/>
          <w:szCs w:val="20"/>
        </w:rPr>
      </w:pPr>
      <w:r w:rsidRPr="00B3361E">
        <w:rPr>
          <w:sz w:val="20"/>
          <w:szCs w:val="20"/>
        </w:rPr>
        <w:t>('The Ten Commandments',)</w:t>
      </w:r>
    </w:p>
    <w:p w14:paraId="0C2F48C0" w14:textId="77777777" w:rsidR="00B3361E" w:rsidRPr="00B3361E" w:rsidRDefault="00B3361E" w:rsidP="00B3361E">
      <w:pPr>
        <w:rPr>
          <w:sz w:val="20"/>
          <w:szCs w:val="20"/>
        </w:rPr>
      </w:pPr>
      <w:r w:rsidRPr="00B3361E">
        <w:rPr>
          <w:sz w:val="20"/>
          <w:szCs w:val="20"/>
        </w:rPr>
        <w:t>('The Moon is Blue',)</w:t>
      </w:r>
    </w:p>
    <w:p w14:paraId="0D06A1C1" w14:textId="77777777" w:rsidR="00B3361E" w:rsidRPr="00B3361E" w:rsidRDefault="00B3361E" w:rsidP="00B3361E">
      <w:pPr>
        <w:rPr>
          <w:sz w:val="20"/>
          <w:szCs w:val="20"/>
        </w:rPr>
      </w:pPr>
      <w:r w:rsidRPr="00B3361E">
        <w:rPr>
          <w:sz w:val="20"/>
          <w:szCs w:val="20"/>
        </w:rPr>
        <w:t>('Stagecoach',)</w:t>
      </w:r>
    </w:p>
    <w:p w14:paraId="52781ED6" w14:textId="77777777" w:rsidR="00B3361E" w:rsidRPr="00B3361E" w:rsidRDefault="00B3361E" w:rsidP="00B3361E">
      <w:pPr>
        <w:rPr>
          <w:sz w:val="20"/>
          <w:szCs w:val="20"/>
        </w:rPr>
      </w:pPr>
      <w:r w:rsidRPr="00B3361E">
        <w:rPr>
          <w:sz w:val="20"/>
          <w:szCs w:val="20"/>
        </w:rPr>
        <w:t>('Rear Window',)</w:t>
      </w:r>
    </w:p>
    <w:p w14:paraId="6543DAA5" w14:textId="77777777" w:rsidR="00B3361E" w:rsidRPr="00B3361E" w:rsidRDefault="00B3361E" w:rsidP="00B3361E">
      <w:pPr>
        <w:rPr>
          <w:sz w:val="20"/>
          <w:szCs w:val="20"/>
        </w:rPr>
      </w:pPr>
      <w:r w:rsidRPr="00B3361E">
        <w:rPr>
          <w:sz w:val="20"/>
          <w:szCs w:val="20"/>
        </w:rPr>
        <w:t>('Mogambo',)</w:t>
      </w:r>
    </w:p>
    <w:p w14:paraId="7727E326" w14:textId="77777777" w:rsidR="00B3361E" w:rsidRPr="00B3361E" w:rsidRDefault="00B3361E" w:rsidP="00B3361E">
      <w:pPr>
        <w:rPr>
          <w:sz w:val="20"/>
          <w:szCs w:val="20"/>
        </w:rPr>
      </w:pPr>
      <w:r w:rsidRPr="00B3361E">
        <w:rPr>
          <w:sz w:val="20"/>
          <w:szCs w:val="20"/>
        </w:rPr>
        <w:t>('Grapes of Wrath',)</w:t>
      </w:r>
    </w:p>
    <w:p w14:paraId="504228A2" w14:textId="77777777" w:rsidR="00B3361E" w:rsidRPr="00B3361E" w:rsidRDefault="00B3361E" w:rsidP="00B3361E">
      <w:pPr>
        <w:rPr>
          <w:sz w:val="20"/>
          <w:szCs w:val="20"/>
        </w:rPr>
        <w:sectPr w:rsidR="00B3361E" w:rsidRPr="00B3361E" w:rsidSect="00A54C7D">
          <w:type w:val="continuous"/>
          <w:pgSz w:w="11906" w:h="16838"/>
          <w:pgMar w:top="1440" w:right="1440" w:bottom="1440" w:left="1440" w:header="708" w:footer="708" w:gutter="0"/>
          <w:cols w:num="2" w:space="708"/>
          <w:docGrid w:linePitch="360"/>
        </w:sectPr>
      </w:pPr>
    </w:p>
    <w:p w14:paraId="151DA433" w14:textId="77777777" w:rsidR="00B3361E" w:rsidRPr="00B3361E" w:rsidRDefault="00B3361E" w:rsidP="00B3361E">
      <w:pPr>
        <w:rPr>
          <w:sz w:val="20"/>
          <w:szCs w:val="20"/>
        </w:rPr>
      </w:pPr>
    </w:p>
    <w:p w14:paraId="2D30E7BC" w14:textId="77777777" w:rsidR="00B3361E" w:rsidRPr="00B3361E" w:rsidRDefault="00B3361E" w:rsidP="00B3361E">
      <w:pPr>
        <w:rPr>
          <w:sz w:val="20"/>
          <w:szCs w:val="20"/>
        </w:rPr>
      </w:pPr>
    </w:p>
    <w:p w14:paraId="4836DB68" w14:textId="77777777" w:rsidR="00B3361E" w:rsidRPr="00B3361E" w:rsidRDefault="00B3361E" w:rsidP="00B3361E">
      <w:pPr>
        <w:rPr>
          <w:sz w:val="20"/>
          <w:szCs w:val="20"/>
        </w:rPr>
      </w:pPr>
    </w:p>
    <w:p w14:paraId="7B8C02E3" w14:textId="77777777" w:rsidR="00B3361E" w:rsidRPr="00B3361E" w:rsidRDefault="00B3361E" w:rsidP="00B3361E">
      <w:pPr>
        <w:rPr>
          <w:sz w:val="20"/>
          <w:szCs w:val="20"/>
        </w:rPr>
      </w:pPr>
      <w:r w:rsidRPr="00B3361E">
        <w:rPr>
          <w:sz w:val="20"/>
          <w:szCs w:val="20"/>
        </w:rPr>
        <w:t>---------------------------------</w:t>
      </w:r>
    </w:p>
    <w:p w14:paraId="4557C410" w14:textId="77777777" w:rsidR="00B3361E" w:rsidRPr="00B3361E" w:rsidRDefault="00B3361E" w:rsidP="00B3361E">
      <w:pPr>
        <w:rPr>
          <w:sz w:val="20"/>
          <w:szCs w:val="20"/>
        </w:rPr>
      </w:pPr>
      <w:r w:rsidRPr="00B3361E">
        <w:rPr>
          <w:sz w:val="20"/>
          <w:szCs w:val="20"/>
        </w:rPr>
        <w:t>Question: 1</w:t>
      </w:r>
    </w:p>
    <w:p w14:paraId="53096E8E" w14:textId="77777777" w:rsidR="00B3361E" w:rsidRPr="00B3361E" w:rsidRDefault="00B3361E" w:rsidP="00B3361E">
      <w:pPr>
        <w:rPr>
          <w:sz w:val="20"/>
          <w:szCs w:val="20"/>
        </w:rPr>
      </w:pPr>
      <w:r w:rsidRPr="00B3361E">
        <w:rPr>
          <w:sz w:val="20"/>
          <w:szCs w:val="20"/>
        </w:rPr>
        <w:t>Natural language question: Can you show me the movie titles?</w:t>
      </w:r>
    </w:p>
    <w:p w14:paraId="2BE32823"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w:t>
      </w:r>
      <w:proofErr w:type="gramStart"/>
      <w:r w:rsidRPr="00B3361E">
        <w:rPr>
          <w:sz w:val="20"/>
          <w:szCs w:val="20"/>
        </w:rPr>
        <w:t>Movie;</w:t>
      </w:r>
      <w:proofErr w:type="gramEnd"/>
    </w:p>
    <w:p w14:paraId="4487856E" w14:textId="77777777" w:rsidR="00B3361E" w:rsidRPr="00B3361E" w:rsidRDefault="00B3361E" w:rsidP="00B3361E">
      <w:pPr>
        <w:rPr>
          <w:sz w:val="20"/>
          <w:szCs w:val="20"/>
        </w:rPr>
      </w:pPr>
      <w:r w:rsidRPr="00B3361E">
        <w:rPr>
          <w:sz w:val="20"/>
          <w:szCs w:val="20"/>
        </w:rPr>
        <w:t xml:space="preserve">Predicted SQL: SELECT MVTITLE FROM MOVIE </w:t>
      </w:r>
    </w:p>
    <w:p w14:paraId="1E16A813" w14:textId="77777777" w:rsidR="00B3361E" w:rsidRPr="00B3361E" w:rsidRDefault="00B3361E" w:rsidP="00B3361E">
      <w:pPr>
        <w:rPr>
          <w:sz w:val="20"/>
          <w:szCs w:val="20"/>
        </w:rPr>
      </w:pPr>
    </w:p>
    <w:p w14:paraId="663AB5F2" w14:textId="77777777" w:rsidR="00B3361E" w:rsidRPr="00B3361E" w:rsidRDefault="00B3361E" w:rsidP="00B3361E">
      <w:pPr>
        <w:rPr>
          <w:sz w:val="20"/>
          <w:szCs w:val="20"/>
        </w:rPr>
      </w:pPr>
      <w:r w:rsidRPr="00B3361E">
        <w:rPr>
          <w:sz w:val="20"/>
          <w:szCs w:val="20"/>
        </w:rPr>
        <w:lastRenderedPageBreak/>
        <w:t>Target output:</w:t>
      </w:r>
    </w:p>
    <w:p w14:paraId="7562E4F8" w14:textId="77777777" w:rsidR="00B3361E" w:rsidRPr="00B3361E" w:rsidRDefault="00B3361E" w:rsidP="00B3361E">
      <w:pPr>
        <w:rPr>
          <w:sz w:val="20"/>
          <w:szCs w:val="20"/>
        </w:rPr>
      </w:pPr>
    </w:p>
    <w:p w14:paraId="6DF6F90C" w14:textId="77777777" w:rsidR="00B3361E" w:rsidRPr="00B3361E" w:rsidRDefault="00B3361E" w:rsidP="00B3361E">
      <w:pPr>
        <w:rPr>
          <w:sz w:val="20"/>
          <w:szCs w:val="20"/>
        </w:rPr>
        <w:sectPr w:rsidR="00B3361E" w:rsidRPr="00B3361E" w:rsidSect="00A54C7D">
          <w:type w:val="continuous"/>
          <w:pgSz w:w="11906" w:h="16838"/>
          <w:pgMar w:top="1440" w:right="1440" w:bottom="1440" w:left="1440" w:header="720" w:footer="720" w:gutter="0"/>
          <w:cols w:space="708"/>
        </w:sectPr>
      </w:pPr>
    </w:p>
    <w:p w14:paraId="36BD4469" w14:textId="77777777" w:rsidR="00B3361E" w:rsidRPr="00B3361E" w:rsidRDefault="00B3361E" w:rsidP="00B3361E">
      <w:pPr>
        <w:rPr>
          <w:sz w:val="20"/>
          <w:szCs w:val="20"/>
        </w:rPr>
      </w:pPr>
      <w:r w:rsidRPr="00B3361E">
        <w:rPr>
          <w:sz w:val="20"/>
          <w:szCs w:val="20"/>
        </w:rPr>
        <w:t>('Annie Hall',)</w:t>
      </w:r>
    </w:p>
    <w:p w14:paraId="15F63E26" w14:textId="77777777" w:rsidR="00B3361E" w:rsidRPr="00B3361E" w:rsidRDefault="00B3361E" w:rsidP="00B3361E">
      <w:pPr>
        <w:rPr>
          <w:sz w:val="20"/>
          <w:szCs w:val="20"/>
        </w:rPr>
      </w:pPr>
      <w:r w:rsidRPr="00B3361E">
        <w:rPr>
          <w:sz w:val="20"/>
          <w:szCs w:val="20"/>
        </w:rPr>
        <w:t>('Dr. Strangelove',)</w:t>
      </w:r>
    </w:p>
    <w:p w14:paraId="22BAEEA8" w14:textId="77777777" w:rsidR="00B3361E" w:rsidRPr="00B3361E" w:rsidRDefault="00B3361E" w:rsidP="00B3361E">
      <w:pPr>
        <w:rPr>
          <w:sz w:val="20"/>
          <w:szCs w:val="20"/>
        </w:rPr>
      </w:pPr>
      <w:r w:rsidRPr="00B3361E">
        <w:rPr>
          <w:sz w:val="20"/>
          <w:szCs w:val="20"/>
        </w:rPr>
        <w:t>('Clockwork Orange',)</w:t>
      </w:r>
    </w:p>
    <w:p w14:paraId="78625501" w14:textId="77777777" w:rsidR="00B3361E" w:rsidRPr="00B3361E" w:rsidRDefault="00B3361E" w:rsidP="00B3361E">
      <w:pPr>
        <w:rPr>
          <w:sz w:val="20"/>
          <w:szCs w:val="20"/>
        </w:rPr>
      </w:pPr>
      <w:r w:rsidRPr="00B3361E">
        <w:rPr>
          <w:sz w:val="20"/>
          <w:szCs w:val="20"/>
        </w:rPr>
        <w:t>('North by Northwest',)</w:t>
      </w:r>
    </w:p>
    <w:p w14:paraId="6F640D7B" w14:textId="77777777" w:rsidR="00B3361E" w:rsidRPr="00B3361E" w:rsidRDefault="00B3361E" w:rsidP="00B3361E">
      <w:pPr>
        <w:rPr>
          <w:sz w:val="20"/>
          <w:szCs w:val="20"/>
        </w:rPr>
      </w:pPr>
      <w:r w:rsidRPr="00B3361E">
        <w:rPr>
          <w:sz w:val="20"/>
          <w:szCs w:val="20"/>
        </w:rPr>
        <w:t>('Rope',)</w:t>
      </w:r>
    </w:p>
    <w:p w14:paraId="6C662D47" w14:textId="77777777" w:rsidR="00B3361E" w:rsidRPr="00B3361E" w:rsidRDefault="00B3361E" w:rsidP="00B3361E">
      <w:pPr>
        <w:rPr>
          <w:sz w:val="20"/>
          <w:szCs w:val="20"/>
        </w:rPr>
      </w:pPr>
      <w:r w:rsidRPr="00B3361E">
        <w:rPr>
          <w:sz w:val="20"/>
          <w:szCs w:val="20"/>
        </w:rPr>
        <w:t>('Psycho',)</w:t>
      </w:r>
    </w:p>
    <w:p w14:paraId="26E3F7E7" w14:textId="77777777" w:rsidR="00B3361E" w:rsidRPr="00B3361E" w:rsidRDefault="00B3361E" w:rsidP="00B3361E">
      <w:pPr>
        <w:rPr>
          <w:sz w:val="20"/>
          <w:szCs w:val="20"/>
        </w:rPr>
      </w:pPr>
      <w:r w:rsidRPr="00B3361E">
        <w:rPr>
          <w:sz w:val="20"/>
          <w:szCs w:val="20"/>
        </w:rPr>
        <w:t>('Interiors',)</w:t>
      </w:r>
    </w:p>
    <w:p w14:paraId="12AA1D2E" w14:textId="77777777" w:rsidR="00B3361E" w:rsidRPr="00B3361E" w:rsidRDefault="00B3361E" w:rsidP="00B3361E">
      <w:pPr>
        <w:rPr>
          <w:sz w:val="20"/>
          <w:szCs w:val="20"/>
        </w:rPr>
      </w:pPr>
      <w:r w:rsidRPr="00B3361E">
        <w:rPr>
          <w:sz w:val="20"/>
          <w:szCs w:val="20"/>
        </w:rPr>
        <w:t>('The Birds',)</w:t>
      </w:r>
    </w:p>
    <w:p w14:paraId="232E3365" w14:textId="77777777" w:rsidR="00B3361E" w:rsidRPr="00B3361E" w:rsidRDefault="00B3361E" w:rsidP="00B3361E">
      <w:pPr>
        <w:rPr>
          <w:sz w:val="20"/>
          <w:szCs w:val="20"/>
        </w:rPr>
      </w:pPr>
      <w:r w:rsidRPr="00B3361E">
        <w:rPr>
          <w:sz w:val="20"/>
          <w:szCs w:val="20"/>
        </w:rPr>
        <w:t>('Samson and Delilah',)</w:t>
      </w:r>
    </w:p>
    <w:p w14:paraId="3E7680AF" w14:textId="77777777" w:rsidR="00B3361E" w:rsidRPr="00B3361E" w:rsidRDefault="00B3361E" w:rsidP="00B3361E">
      <w:pPr>
        <w:rPr>
          <w:sz w:val="20"/>
          <w:szCs w:val="20"/>
        </w:rPr>
      </w:pPr>
      <w:r w:rsidRPr="00B3361E">
        <w:rPr>
          <w:sz w:val="20"/>
          <w:szCs w:val="20"/>
        </w:rPr>
        <w:t>("Guess Who's Coming to Dinner",)</w:t>
      </w:r>
    </w:p>
    <w:p w14:paraId="63338EFE" w14:textId="77777777" w:rsidR="00B3361E" w:rsidRPr="00B3361E" w:rsidRDefault="00B3361E" w:rsidP="00B3361E">
      <w:pPr>
        <w:rPr>
          <w:sz w:val="20"/>
          <w:szCs w:val="20"/>
        </w:rPr>
      </w:pPr>
      <w:r w:rsidRPr="00B3361E">
        <w:rPr>
          <w:sz w:val="20"/>
          <w:szCs w:val="20"/>
        </w:rPr>
        <w:t>('Manhattan',)</w:t>
      </w:r>
    </w:p>
    <w:p w14:paraId="4C0182CF" w14:textId="77777777" w:rsidR="00B3361E" w:rsidRPr="00B3361E" w:rsidRDefault="00B3361E" w:rsidP="00B3361E">
      <w:pPr>
        <w:rPr>
          <w:sz w:val="20"/>
          <w:szCs w:val="20"/>
        </w:rPr>
      </w:pPr>
      <w:r w:rsidRPr="00B3361E">
        <w:rPr>
          <w:sz w:val="20"/>
          <w:szCs w:val="20"/>
        </w:rPr>
        <w:t>('Vertigo',)</w:t>
      </w:r>
    </w:p>
    <w:p w14:paraId="7104258C" w14:textId="77777777" w:rsidR="00B3361E" w:rsidRPr="00B3361E" w:rsidRDefault="00B3361E" w:rsidP="00B3361E">
      <w:pPr>
        <w:rPr>
          <w:sz w:val="20"/>
          <w:szCs w:val="20"/>
        </w:rPr>
      </w:pPr>
      <w:r w:rsidRPr="00B3361E">
        <w:rPr>
          <w:sz w:val="20"/>
          <w:szCs w:val="20"/>
        </w:rPr>
        <w:t>('Judgment at Nuremberg',)</w:t>
      </w:r>
    </w:p>
    <w:p w14:paraId="472170B5" w14:textId="77777777" w:rsidR="00B3361E" w:rsidRPr="00B3361E" w:rsidRDefault="00B3361E" w:rsidP="00B3361E">
      <w:pPr>
        <w:rPr>
          <w:sz w:val="20"/>
          <w:szCs w:val="20"/>
        </w:rPr>
      </w:pPr>
      <w:r w:rsidRPr="00B3361E">
        <w:rPr>
          <w:sz w:val="20"/>
          <w:szCs w:val="20"/>
        </w:rPr>
        <w:t>('2001',)</w:t>
      </w:r>
    </w:p>
    <w:p w14:paraId="68EDAB8A" w14:textId="77777777" w:rsidR="00B3361E" w:rsidRPr="00B3361E" w:rsidRDefault="00B3361E" w:rsidP="00B3361E">
      <w:pPr>
        <w:rPr>
          <w:sz w:val="20"/>
          <w:szCs w:val="20"/>
        </w:rPr>
      </w:pPr>
      <w:r w:rsidRPr="00B3361E">
        <w:rPr>
          <w:sz w:val="20"/>
          <w:szCs w:val="20"/>
        </w:rPr>
        <w:t>('The Man with the Golden Arm',)</w:t>
      </w:r>
    </w:p>
    <w:p w14:paraId="00DABA88" w14:textId="77777777" w:rsidR="00B3361E" w:rsidRPr="00B3361E" w:rsidRDefault="00B3361E" w:rsidP="00B3361E">
      <w:pPr>
        <w:rPr>
          <w:sz w:val="20"/>
          <w:szCs w:val="20"/>
        </w:rPr>
      </w:pPr>
      <w:r w:rsidRPr="00B3361E">
        <w:rPr>
          <w:sz w:val="20"/>
          <w:szCs w:val="20"/>
        </w:rPr>
        <w:t>('Anatomy of Murder',)</w:t>
      </w:r>
    </w:p>
    <w:p w14:paraId="6232AE60" w14:textId="77777777" w:rsidR="00B3361E" w:rsidRPr="00B3361E" w:rsidRDefault="00B3361E" w:rsidP="00B3361E">
      <w:pPr>
        <w:rPr>
          <w:sz w:val="20"/>
          <w:szCs w:val="20"/>
        </w:rPr>
      </w:pPr>
      <w:r w:rsidRPr="00B3361E">
        <w:rPr>
          <w:sz w:val="20"/>
          <w:szCs w:val="20"/>
        </w:rPr>
        <w:t>('Inherit the Wind',)</w:t>
      </w:r>
    </w:p>
    <w:p w14:paraId="4D5870D7" w14:textId="77777777" w:rsidR="00B3361E" w:rsidRPr="00B3361E" w:rsidRDefault="00B3361E" w:rsidP="00B3361E">
      <w:pPr>
        <w:rPr>
          <w:sz w:val="20"/>
          <w:szCs w:val="20"/>
        </w:rPr>
      </w:pPr>
      <w:r w:rsidRPr="00B3361E">
        <w:rPr>
          <w:sz w:val="20"/>
          <w:szCs w:val="20"/>
        </w:rPr>
        <w:t>('Laura',)</w:t>
      </w:r>
    </w:p>
    <w:p w14:paraId="54EDD6D9" w14:textId="77777777" w:rsidR="00B3361E" w:rsidRPr="00B3361E" w:rsidRDefault="00B3361E" w:rsidP="00B3361E">
      <w:pPr>
        <w:rPr>
          <w:sz w:val="20"/>
          <w:szCs w:val="20"/>
        </w:rPr>
      </w:pPr>
      <w:r w:rsidRPr="00B3361E">
        <w:rPr>
          <w:sz w:val="20"/>
          <w:szCs w:val="20"/>
        </w:rPr>
        <w:t>('The Ten Commandments',)</w:t>
      </w:r>
    </w:p>
    <w:p w14:paraId="43582E81" w14:textId="77777777" w:rsidR="00B3361E" w:rsidRPr="00B3361E" w:rsidRDefault="00B3361E" w:rsidP="00B3361E">
      <w:pPr>
        <w:rPr>
          <w:sz w:val="20"/>
          <w:szCs w:val="20"/>
        </w:rPr>
      </w:pPr>
      <w:r w:rsidRPr="00B3361E">
        <w:rPr>
          <w:sz w:val="20"/>
          <w:szCs w:val="20"/>
        </w:rPr>
        <w:t>('The Moon is Blue',)</w:t>
      </w:r>
    </w:p>
    <w:p w14:paraId="28FCE561" w14:textId="77777777" w:rsidR="00B3361E" w:rsidRPr="00B3361E" w:rsidRDefault="00B3361E" w:rsidP="00B3361E">
      <w:pPr>
        <w:rPr>
          <w:sz w:val="20"/>
          <w:szCs w:val="20"/>
        </w:rPr>
      </w:pPr>
      <w:r w:rsidRPr="00B3361E">
        <w:rPr>
          <w:sz w:val="20"/>
          <w:szCs w:val="20"/>
        </w:rPr>
        <w:t>('Stagecoach',)</w:t>
      </w:r>
    </w:p>
    <w:p w14:paraId="08F87DE7" w14:textId="77777777" w:rsidR="00B3361E" w:rsidRPr="00B3361E" w:rsidRDefault="00B3361E" w:rsidP="00B3361E">
      <w:pPr>
        <w:rPr>
          <w:sz w:val="20"/>
          <w:szCs w:val="20"/>
        </w:rPr>
      </w:pPr>
      <w:r w:rsidRPr="00B3361E">
        <w:rPr>
          <w:sz w:val="20"/>
          <w:szCs w:val="20"/>
        </w:rPr>
        <w:t>('Rear Window',)</w:t>
      </w:r>
    </w:p>
    <w:p w14:paraId="4002BB38" w14:textId="77777777" w:rsidR="00B3361E" w:rsidRPr="00B3361E" w:rsidRDefault="00B3361E" w:rsidP="00B3361E">
      <w:pPr>
        <w:rPr>
          <w:sz w:val="20"/>
          <w:szCs w:val="20"/>
        </w:rPr>
      </w:pPr>
      <w:r w:rsidRPr="00B3361E">
        <w:rPr>
          <w:sz w:val="20"/>
          <w:szCs w:val="20"/>
        </w:rPr>
        <w:t>('Mogambo',)</w:t>
      </w:r>
    </w:p>
    <w:p w14:paraId="43D524F1" w14:textId="77777777" w:rsidR="00B3361E" w:rsidRPr="00B3361E" w:rsidRDefault="00B3361E" w:rsidP="00B3361E">
      <w:pPr>
        <w:rPr>
          <w:sz w:val="20"/>
          <w:szCs w:val="20"/>
        </w:rPr>
      </w:pPr>
      <w:r w:rsidRPr="00B3361E">
        <w:rPr>
          <w:sz w:val="20"/>
          <w:szCs w:val="20"/>
        </w:rPr>
        <w:t>('Grapes of Wrath',)</w:t>
      </w:r>
    </w:p>
    <w:p w14:paraId="62F703F8" w14:textId="77777777" w:rsidR="00B3361E" w:rsidRPr="00B3361E" w:rsidRDefault="00B3361E" w:rsidP="00B3361E">
      <w:pPr>
        <w:rPr>
          <w:sz w:val="20"/>
          <w:szCs w:val="20"/>
        </w:rPr>
        <w:sectPr w:rsidR="00B3361E" w:rsidRPr="00B3361E" w:rsidSect="00A54C7D">
          <w:type w:val="continuous"/>
          <w:pgSz w:w="11906" w:h="16838"/>
          <w:pgMar w:top="1440" w:right="1440" w:bottom="1440" w:left="1440" w:header="720" w:footer="720" w:gutter="0"/>
          <w:cols w:num="2" w:space="708"/>
        </w:sectPr>
      </w:pPr>
    </w:p>
    <w:p w14:paraId="396039CE" w14:textId="77777777" w:rsidR="00B3361E" w:rsidRPr="00B3361E" w:rsidRDefault="00B3361E" w:rsidP="00B3361E">
      <w:pPr>
        <w:rPr>
          <w:sz w:val="20"/>
          <w:szCs w:val="20"/>
        </w:rPr>
      </w:pPr>
    </w:p>
    <w:p w14:paraId="3B965F37" w14:textId="77777777" w:rsidR="00B3361E" w:rsidRPr="00B3361E" w:rsidRDefault="00B3361E" w:rsidP="00B3361E">
      <w:pPr>
        <w:rPr>
          <w:sz w:val="20"/>
          <w:szCs w:val="20"/>
        </w:rPr>
      </w:pPr>
    </w:p>
    <w:p w14:paraId="12CF907C" w14:textId="77777777" w:rsidR="00B3361E" w:rsidRPr="00B3361E" w:rsidRDefault="00B3361E" w:rsidP="00B3361E">
      <w:pPr>
        <w:rPr>
          <w:sz w:val="20"/>
          <w:szCs w:val="20"/>
        </w:rPr>
      </w:pPr>
      <w:r w:rsidRPr="00B3361E">
        <w:rPr>
          <w:sz w:val="20"/>
          <w:szCs w:val="20"/>
        </w:rPr>
        <w:t>GPT output:</w:t>
      </w:r>
    </w:p>
    <w:p w14:paraId="3FE68DCF" w14:textId="77777777" w:rsidR="00B3361E" w:rsidRPr="00B3361E" w:rsidRDefault="00B3361E" w:rsidP="00B3361E">
      <w:pPr>
        <w:rPr>
          <w:sz w:val="20"/>
          <w:szCs w:val="20"/>
        </w:rPr>
        <w:sectPr w:rsidR="00B3361E" w:rsidRPr="00B3361E" w:rsidSect="00A54C7D">
          <w:type w:val="continuous"/>
          <w:pgSz w:w="11906" w:h="16838"/>
          <w:pgMar w:top="1440" w:right="1440" w:bottom="1440" w:left="1440" w:header="720" w:footer="720" w:gutter="0"/>
          <w:cols w:space="708"/>
        </w:sectPr>
      </w:pPr>
    </w:p>
    <w:p w14:paraId="0ADB10D9" w14:textId="77777777" w:rsidR="00B3361E" w:rsidRPr="00B3361E" w:rsidRDefault="00B3361E" w:rsidP="00B3361E">
      <w:pPr>
        <w:rPr>
          <w:sz w:val="20"/>
          <w:szCs w:val="20"/>
        </w:rPr>
      </w:pPr>
      <w:r w:rsidRPr="00B3361E">
        <w:rPr>
          <w:sz w:val="20"/>
          <w:szCs w:val="20"/>
        </w:rPr>
        <w:t>('Annie Hall',)</w:t>
      </w:r>
    </w:p>
    <w:p w14:paraId="112215B9" w14:textId="77777777" w:rsidR="00B3361E" w:rsidRPr="00B3361E" w:rsidRDefault="00B3361E" w:rsidP="00B3361E">
      <w:pPr>
        <w:rPr>
          <w:sz w:val="20"/>
          <w:szCs w:val="20"/>
        </w:rPr>
      </w:pPr>
      <w:r w:rsidRPr="00B3361E">
        <w:rPr>
          <w:sz w:val="20"/>
          <w:szCs w:val="20"/>
        </w:rPr>
        <w:t>('Dr. Strangelove',)</w:t>
      </w:r>
    </w:p>
    <w:p w14:paraId="63A81938" w14:textId="77777777" w:rsidR="00B3361E" w:rsidRPr="00B3361E" w:rsidRDefault="00B3361E" w:rsidP="00B3361E">
      <w:pPr>
        <w:rPr>
          <w:sz w:val="20"/>
          <w:szCs w:val="20"/>
        </w:rPr>
      </w:pPr>
      <w:r w:rsidRPr="00B3361E">
        <w:rPr>
          <w:sz w:val="20"/>
          <w:szCs w:val="20"/>
        </w:rPr>
        <w:t>('Clockwork Orange',)</w:t>
      </w:r>
    </w:p>
    <w:p w14:paraId="42DC7054" w14:textId="77777777" w:rsidR="00B3361E" w:rsidRPr="00B3361E" w:rsidRDefault="00B3361E" w:rsidP="00B3361E">
      <w:pPr>
        <w:rPr>
          <w:sz w:val="20"/>
          <w:szCs w:val="20"/>
        </w:rPr>
      </w:pPr>
      <w:r w:rsidRPr="00B3361E">
        <w:rPr>
          <w:sz w:val="20"/>
          <w:szCs w:val="20"/>
        </w:rPr>
        <w:t>('North by Northwest',)</w:t>
      </w:r>
    </w:p>
    <w:p w14:paraId="1DCE3171" w14:textId="77777777" w:rsidR="00B3361E" w:rsidRPr="00B3361E" w:rsidRDefault="00B3361E" w:rsidP="00B3361E">
      <w:pPr>
        <w:rPr>
          <w:sz w:val="20"/>
          <w:szCs w:val="20"/>
        </w:rPr>
      </w:pPr>
      <w:r w:rsidRPr="00B3361E">
        <w:rPr>
          <w:sz w:val="20"/>
          <w:szCs w:val="20"/>
        </w:rPr>
        <w:t>('Rope',)</w:t>
      </w:r>
    </w:p>
    <w:p w14:paraId="0A4B773F" w14:textId="77777777" w:rsidR="00B3361E" w:rsidRPr="00B3361E" w:rsidRDefault="00B3361E" w:rsidP="00B3361E">
      <w:pPr>
        <w:rPr>
          <w:sz w:val="20"/>
          <w:szCs w:val="20"/>
        </w:rPr>
      </w:pPr>
      <w:r w:rsidRPr="00B3361E">
        <w:rPr>
          <w:sz w:val="20"/>
          <w:szCs w:val="20"/>
        </w:rPr>
        <w:t>('Psycho',)</w:t>
      </w:r>
    </w:p>
    <w:p w14:paraId="0C2A7266" w14:textId="77777777" w:rsidR="00B3361E" w:rsidRPr="00B3361E" w:rsidRDefault="00B3361E" w:rsidP="00B3361E">
      <w:pPr>
        <w:rPr>
          <w:sz w:val="20"/>
          <w:szCs w:val="20"/>
        </w:rPr>
      </w:pPr>
      <w:r w:rsidRPr="00B3361E">
        <w:rPr>
          <w:sz w:val="20"/>
          <w:szCs w:val="20"/>
        </w:rPr>
        <w:t>('Interiors',)</w:t>
      </w:r>
    </w:p>
    <w:p w14:paraId="5373639B" w14:textId="77777777" w:rsidR="00B3361E" w:rsidRPr="00B3361E" w:rsidRDefault="00B3361E" w:rsidP="00B3361E">
      <w:pPr>
        <w:rPr>
          <w:sz w:val="20"/>
          <w:szCs w:val="20"/>
        </w:rPr>
      </w:pPr>
      <w:r w:rsidRPr="00B3361E">
        <w:rPr>
          <w:sz w:val="20"/>
          <w:szCs w:val="20"/>
        </w:rPr>
        <w:t>('The Birds',)</w:t>
      </w:r>
    </w:p>
    <w:p w14:paraId="0CC12620" w14:textId="77777777" w:rsidR="00B3361E" w:rsidRPr="00B3361E" w:rsidRDefault="00B3361E" w:rsidP="00B3361E">
      <w:pPr>
        <w:rPr>
          <w:sz w:val="20"/>
          <w:szCs w:val="20"/>
        </w:rPr>
      </w:pPr>
      <w:r w:rsidRPr="00B3361E">
        <w:rPr>
          <w:sz w:val="20"/>
          <w:szCs w:val="20"/>
        </w:rPr>
        <w:t>('Samson and Delilah',)</w:t>
      </w:r>
    </w:p>
    <w:p w14:paraId="68E053EB" w14:textId="77777777" w:rsidR="00B3361E" w:rsidRPr="00B3361E" w:rsidRDefault="00B3361E" w:rsidP="00B3361E">
      <w:pPr>
        <w:rPr>
          <w:sz w:val="20"/>
          <w:szCs w:val="20"/>
        </w:rPr>
      </w:pPr>
      <w:r w:rsidRPr="00B3361E">
        <w:rPr>
          <w:sz w:val="20"/>
          <w:szCs w:val="20"/>
        </w:rPr>
        <w:t>("Guess Who's Coming to Dinner",)</w:t>
      </w:r>
    </w:p>
    <w:p w14:paraId="0100445A" w14:textId="77777777" w:rsidR="00B3361E" w:rsidRPr="00B3361E" w:rsidRDefault="00B3361E" w:rsidP="00B3361E">
      <w:pPr>
        <w:rPr>
          <w:sz w:val="20"/>
          <w:szCs w:val="20"/>
        </w:rPr>
      </w:pPr>
      <w:r w:rsidRPr="00B3361E">
        <w:rPr>
          <w:sz w:val="20"/>
          <w:szCs w:val="20"/>
        </w:rPr>
        <w:t>('Manhattan',)</w:t>
      </w:r>
    </w:p>
    <w:p w14:paraId="024AEC58" w14:textId="77777777" w:rsidR="00B3361E" w:rsidRPr="00B3361E" w:rsidRDefault="00B3361E" w:rsidP="00B3361E">
      <w:pPr>
        <w:rPr>
          <w:sz w:val="20"/>
          <w:szCs w:val="20"/>
        </w:rPr>
      </w:pPr>
      <w:r w:rsidRPr="00B3361E">
        <w:rPr>
          <w:sz w:val="20"/>
          <w:szCs w:val="20"/>
        </w:rPr>
        <w:t>('Vertigo',)</w:t>
      </w:r>
    </w:p>
    <w:p w14:paraId="0F598F90" w14:textId="77777777" w:rsidR="00B3361E" w:rsidRPr="00B3361E" w:rsidRDefault="00B3361E" w:rsidP="00B3361E">
      <w:pPr>
        <w:rPr>
          <w:sz w:val="20"/>
          <w:szCs w:val="20"/>
        </w:rPr>
      </w:pPr>
      <w:r w:rsidRPr="00B3361E">
        <w:rPr>
          <w:sz w:val="20"/>
          <w:szCs w:val="20"/>
        </w:rPr>
        <w:t>('Judgment at Nuremberg',)</w:t>
      </w:r>
    </w:p>
    <w:p w14:paraId="79E55100" w14:textId="77777777" w:rsidR="00B3361E" w:rsidRPr="00B3361E" w:rsidRDefault="00B3361E" w:rsidP="00B3361E">
      <w:pPr>
        <w:rPr>
          <w:sz w:val="20"/>
          <w:szCs w:val="20"/>
        </w:rPr>
      </w:pPr>
      <w:r w:rsidRPr="00B3361E">
        <w:rPr>
          <w:sz w:val="20"/>
          <w:szCs w:val="20"/>
        </w:rPr>
        <w:t>('2001',)</w:t>
      </w:r>
    </w:p>
    <w:p w14:paraId="6D615BB4" w14:textId="77777777" w:rsidR="00B3361E" w:rsidRPr="00B3361E" w:rsidRDefault="00B3361E" w:rsidP="00B3361E">
      <w:pPr>
        <w:rPr>
          <w:sz w:val="20"/>
          <w:szCs w:val="20"/>
        </w:rPr>
      </w:pPr>
      <w:r w:rsidRPr="00B3361E">
        <w:rPr>
          <w:sz w:val="20"/>
          <w:szCs w:val="20"/>
        </w:rPr>
        <w:t>('The Man with the Golden Arm',)</w:t>
      </w:r>
    </w:p>
    <w:p w14:paraId="4B0803CC" w14:textId="77777777" w:rsidR="00B3361E" w:rsidRPr="00B3361E" w:rsidRDefault="00B3361E" w:rsidP="00B3361E">
      <w:pPr>
        <w:rPr>
          <w:sz w:val="20"/>
          <w:szCs w:val="20"/>
        </w:rPr>
      </w:pPr>
      <w:r w:rsidRPr="00B3361E">
        <w:rPr>
          <w:sz w:val="20"/>
          <w:szCs w:val="20"/>
        </w:rPr>
        <w:t>('Anatomy of Murder',)</w:t>
      </w:r>
    </w:p>
    <w:p w14:paraId="0D86893F" w14:textId="77777777" w:rsidR="00B3361E" w:rsidRPr="00B3361E" w:rsidRDefault="00B3361E" w:rsidP="00B3361E">
      <w:pPr>
        <w:rPr>
          <w:sz w:val="20"/>
          <w:szCs w:val="20"/>
        </w:rPr>
      </w:pPr>
      <w:r w:rsidRPr="00B3361E">
        <w:rPr>
          <w:sz w:val="20"/>
          <w:szCs w:val="20"/>
        </w:rPr>
        <w:t>('Inherit the Wind',)</w:t>
      </w:r>
    </w:p>
    <w:p w14:paraId="7D4BEB15" w14:textId="77777777" w:rsidR="00B3361E" w:rsidRPr="00B3361E" w:rsidRDefault="00B3361E" w:rsidP="00B3361E">
      <w:pPr>
        <w:rPr>
          <w:sz w:val="20"/>
          <w:szCs w:val="20"/>
        </w:rPr>
      </w:pPr>
      <w:r w:rsidRPr="00B3361E">
        <w:rPr>
          <w:sz w:val="20"/>
          <w:szCs w:val="20"/>
        </w:rPr>
        <w:t>('Laura',)</w:t>
      </w:r>
    </w:p>
    <w:p w14:paraId="6486837B" w14:textId="77777777" w:rsidR="00B3361E" w:rsidRPr="00B3361E" w:rsidRDefault="00B3361E" w:rsidP="00B3361E">
      <w:pPr>
        <w:rPr>
          <w:sz w:val="20"/>
          <w:szCs w:val="20"/>
        </w:rPr>
      </w:pPr>
      <w:r w:rsidRPr="00B3361E">
        <w:rPr>
          <w:sz w:val="20"/>
          <w:szCs w:val="20"/>
        </w:rPr>
        <w:t>('The Ten Commandments',)</w:t>
      </w:r>
    </w:p>
    <w:p w14:paraId="176EF375" w14:textId="77777777" w:rsidR="00B3361E" w:rsidRPr="00B3361E" w:rsidRDefault="00B3361E" w:rsidP="00B3361E">
      <w:pPr>
        <w:rPr>
          <w:sz w:val="20"/>
          <w:szCs w:val="20"/>
        </w:rPr>
      </w:pPr>
      <w:r w:rsidRPr="00B3361E">
        <w:rPr>
          <w:sz w:val="20"/>
          <w:szCs w:val="20"/>
        </w:rPr>
        <w:t>('The Moon is Blue',)</w:t>
      </w:r>
    </w:p>
    <w:p w14:paraId="167E86F4" w14:textId="77777777" w:rsidR="00B3361E" w:rsidRPr="00B3361E" w:rsidRDefault="00B3361E" w:rsidP="00B3361E">
      <w:pPr>
        <w:rPr>
          <w:sz w:val="20"/>
          <w:szCs w:val="20"/>
        </w:rPr>
      </w:pPr>
      <w:r w:rsidRPr="00B3361E">
        <w:rPr>
          <w:sz w:val="20"/>
          <w:szCs w:val="20"/>
        </w:rPr>
        <w:t>('Stagecoach',)</w:t>
      </w:r>
    </w:p>
    <w:p w14:paraId="0F0C0201" w14:textId="77777777" w:rsidR="00B3361E" w:rsidRPr="00B3361E" w:rsidRDefault="00B3361E" w:rsidP="00B3361E">
      <w:pPr>
        <w:rPr>
          <w:sz w:val="20"/>
          <w:szCs w:val="20"/>
        </w:rPr>
      </w:pPr>
      <w:r w:rsidRPr="00B3361E">
        <w:rPr>
          <w:sz w:val="20"/>
          <w:szCs w:val="20"/>
        </w:rPr>
        <w:t>('Rear Window',)</w:t>
      </w:r>
    </w:p>
    <w:p w14:paraId="5AB59F27" w14:textId="77777777" w:rsidR="00B3361E" w:rsidRPr="00B3361E" w:rsidRDefault="00B3361E" w:rsidP="00B3361E">
      <w:pPr>
        <w:rPr>
          <w:sz w:val="20"/>
          <w:szCs w:val="20"/>
        </w:rPr>
      </w:pPr>
      <w:r w:rsidRPr="00B3361E">
        <w:rPr>
          <w:sz w:val="20"/>
          <w:szCs w:val="20"/>
        </w:rPr>
        <w:t>('Mogambo',)</w:t>
      </w:r>
    </w:p>
    <w:p w14:paraId="04A77D41" w14:textId="77777777" w:rsidR="00B3361E" w:rsidRPr="00B3361E" w:rsidRDefault="00B3361E" w:rsidP="00B3361E">
      <w:pPr>
        <w:rPr>
          <w:sz w:val="20"/>
          <w:szCs w:val="20"/>
        </w:rPr>
      </w:pPr>
      <w:r w:rsidRPr="00B3361E">
        <w:rPr>
          <w:sz w:val="20"/>
          <w:szCs w:val="20"/>
        </w:rPr>
        <w:t>('Grapes of Wrath',)</w:t>
      </w:r>
    </w:p>
    <w:p w14:paraId="287CD12D" w14:textId="77777777" w:rsidR="00B3361E" w:rsidRPr="00B3361E" w:rsidRDefault="00B3361E" w:rsidP="00B3361E">
      <w:pPr>
        <w:rPr>
          <w:sz w:val="20"/>
          <w:szCs w:val="20"/>
        </w:rPr>
        <w:sectPr w:rsidR="00B3361E" w:rsidRPr="00B3361E" w:rsidSect="00A54C7D">
          <w:type w:val="continuous"/>
          <w:pgSz w:w="11906" w:h="16838"/>
          <w:pgMar w:top="1440" w:right="1440" w:bottom="1440" w:left="1440" w:header="720" w:footer="720" w:gutter="0"/>
          <w:cols w:num="2" w:space="708"/>
        </w:sectPr>
      </w:pPr>
    </w:p>
    <w:p w14:paraId="5771656A" w14:textId="77777777" w:rsidR="00B3361E" w:rsidRPr="00B3361E" w:rsidRDefault="00B3361E" w:rsidP="00B3361E">
      <w:pPr>
        <w:rPr>
          <w:sz w:val="20"/>
          <w:szCs w:val="20"/>
        </w:rPr>
      </w:pPr>
    </w:p>
    <w:p w14:paraId="344C8AF2" w14:textId="77777777" w:rsidR="00B3361E" w:rsidRPr="00B3361E" w:rsidRDefault="00B3361E" w:rsidP="00B3361E">
      <w:pPr>
        <w:rPr>
          <w:sz w:val="20"/>
          <w:szCs w:val="20"/>
        </w:rPr>
      </w:pPr>
    </w:p>
    <w:p w14:paraId="777B2DEB" w14:textId="77777777" w:rsidR="00B3361E" w:rsidRPr="00B3361E" w:rsidRDefault="00B3361E" w:rsidP="00B3361E">
      <w:pPr>
        <w:rPr>
          <w:sz w:val="20"/>
          <w:szCs w:val="20"/>
        </w:rPr>
      </w:pPr>
    </w:p>
    <w:p w14:paraId="4B9D7F90" w14:textId="77777777" w:rsidR="00B3361E" w:rsidRPr="00B3361E" w:rsidRDefault="00B3361E" w:rsidP="00B3361E">
      <w:pPr>
        <w:rPr>
          <w:sz w:val="20"/>
          <w:szCs w:val="20"/>
        </w:rPr>
      </w:pPr>
      <w:r w:rsidRPr="00B3361E">
        <w:rPr>
          <w:sz w:val="20"/>
          <w:szCs w:val="20"/>
        </w:rPr>
        <w:t>---------------------------------</w:t>
      </w:r>
    </w:p>
    <w:p w14:paraId="7433A66E" w14:textId="77777777" w:rsidR="00B3361E" w:rsidRPr="00B3361E" w:rsidRDefault="00B3361E" w:rsidP="00B3361E">
      <w:pPr>
        <w:rPr>
          <w:sz w:val="20"/>
          <w:szCs w:val="20"/>
        </w:rPr>
      </w:pPr>
      <w:r w:rsidRPr="00B3361E">
        <w:rPr>
          <w:sz w:val="20"/>
          <w:szCs w:val="20"/>
        </w:rPr>
        <w:t>Question: 2</w:t>
      </w:r>
    </w:p>
    <w:p w14:paraId="7C84B21C" w14:textId="77777777" w:rsidR="00B3361E" w:rsidRPr="00B3361E" w:rsidRDefault="00B3361E" w:rsidP="00B3361E">
      <w:pPr>
        <w:rPr>
          <w:sz w:val="20"/>
          <w:szCs w:val="20"/>
        </w:rPr>
      </w:pPr>
      <w:r w:rsidRPr="00B3361E">
        <w:rPr>
          <w:sz w:val="20"/>
          <w:szCs w:val="20"/>
        </w:rPr>
        <w:t xml:space="preserve">Natural language question: How many movies are there in your </w:t>
      </w:r>
      <w:proofErr w:type="gramStart"/>
      <w:r w:rsidRPr="00B3361E">
        <w:rPr>
          <w:sz w:val="20"/>
          <w:szCs w:val="20"/>
        </w:rPr>
        <w:t>collection</w:t>
      </w:r>
      <w:proofErr w:type="gramEnd"/>
    </w:p>
    <w:p w14:paraId="09B1C899" w14:textId="77777777" w:rsidR="00B3361E" w:rsidRPr="00B3361E" w:rsidRDefault="00B3361E" w:rsidP="00B3361E">
      <w:pPr>
        <w:rPr>
          <w:sz w:val="20"/>
          <w:szCs w:val="20"/>
        </w:rPr>
      </w:pPr>
      <w:r w:rsidRPr="00B3361E">
        <w:rPr>
          <w:sz w:val="20"/>
          <w:szCs w:val="20"/>
        </w:rPr>
        <w:t xml:space="preserve">Target SQL: SELECT </w:t>
      </w:r>
      <w:proofErr w:type="gramStart"/>
      <w:r w:rsidRPr="00B3361E">
        <w:rPr>
          <w:sz w:val="20"/>
          <w:szCs w:val="20"/>
        </w:rPr>
        <w:t>COUNT(</w:t>
      </w:r>
      <w:proofErr w:type="gramEnd"/>
      <w:r w:rsidRPr="00B3361E">
        <w:rPr>
          <w:sz w:val="20"/>
          <w:szCs w:val="20"/>
        </w:rPr>
        <w:t>*) FROM Movie;</w:t>
      </w:r>
    </w:p>
    <w:p w14:paraId="046942C5" w14:textId="77777777" w:rsidR="00B3361E" w:rsidRPr="00B3361E" w:rsidRDefault="00B3361E" w:rsidP="00B3361E">
      <w:pPr>
        <w:rPr>
          <w:sz w:val="20"/>
          <w:szCs w:val="20"/>
        </w:rPr>
      </w:pPr>
      <w:r w:rsidRPr="00B3361E">
        <w:rPr>
          <w:sz w:val="20"/>
          <w:szCs w:val="20"/>
        </w:rPr>
        <w:t xml:space="preserve">Predicted SQL: SELECT </w:t>
      </w:r>
      <w:proofErr w:type="gramStart"/>
      <w:r w:rsidRPr="00B3361E">
        <w:rPr>
          <w:sz w:val="20"/>
          <w:szCs w:val="20"/>
        </w:rPr>
        <w:t>COUNT(</w:t>
      </w:r>
      <w:proofErr w:type="gramEnd"/>
      <w:r w:rsidRPr="00B3361E">
        <w:rPr>
          <w:sz w:val="20"/>
          <w:szCs w:val="20"/>
        </w:rPr>
        <w:t xml:space="preserve">DISTINCT MVNUMB) AS 'Number of Movies' FROM MOVIE </w:t>
      </w:r>
    </w:p>
    <w:p w14:paraId="553320FC" w14:textId="77777777" w:rsidR="00B3361E" w:rsidRPr="00B3361E" w:rsidRDefault="00B3361E" w:rsidP="00B3361E">
      <w:pPr>
        <w:rPr>
          <w:sz w:val="20"/>
          <w:szCs w:val="20"/>
        </w:rPr>
      </w:pPr>
    </w:p>
    <w:p w14:paraId="25853DD6" w14:textId="77777777" w:rsidR="00B3361E" w:rsidRPr="00B3361E" w:rsidRDefault="00B3361E" w:rsidP="00B3361E">
      <w:pPr>
        <w:rPr>
          <w:sz w:val="20"/>
          <w:szCs w:val="20"/>
        </w:rPr>
      </w:pPr>
      <w:r w:rsidRPr="00B3361E">
        <w:rPr>
          <w:sz w:val="20"/>
          <w:szCs w:val="20"/>
        </w:rPr>
        <w:t>Target output:</w:t>
      </w:r>
    </w:p>
    <w:p w14:paraId="03A20FDD" w14:textId="77777777" w:rsidR="00B3361E" w:rsidRPr="00B3361E" w:rsidRDefault="00B3361E" w:rsidP="00B3361E">
      <w:pPr>
        <w:rPr>
          <w:sz w:val="20"/>
          <w:szCs w:val="20"/>
        </w:rPr>
      </w:pPr>
      <w:r w:rsidRPr="00B3361E">
        <w:rPr>
          <w:sz w:val="20"/>
          <w:szCs w:val="20"/>
        </w:rPr>
        <w:t>(24,)</w:t>
      </w:r>
    </w:p>
    <w:p w14:paraId="7B4751F2" w14:textId="77777777" w:rsidR="00B3361E" w:rsidRPr="00B3361E" w:rsidRDefault="00B3361E" w:rsidP="00B3361E">
      <w:pPr>
        <w:rPr>
          <w:sz w:val="20"/>
          <w:szCs w:val="20"/>
        </w:rPr>
      </w:pPr>
      <w:r w:rsidRPr="00B3361E">
        <w:rPr>
          <w:sz w:val="20"/>
          <w:szCs w:val="20"/>
        </w:rPr>
        <w:t>GPT output:</w:t>
      </w:r>
    </w:p>
    <w:p w14:paraId="7A1FA7BF" w14:textId="77777777" w:rsidR="00B3361E" w:rsidRPr="00B3361E" w:rsidRDefault="00B3361E" w:rsidP="00B3361E">
      <w:pPr>
        <w:rPr>
          <w:sz w:val="20"/>
          <w:szCs w:val="20"/>
        </w:rPr>
      </w:pPr>
      <w:r w:rsidRPr="00B3361E">
        <w:rPr>
          <w:sz w:val="20"/>
          <w:szCs w:val="20"/>
        </w:rPr>
        <w:t>(24,)</w:t>
      </w:r>
    </w:p>
    <w:p w14:paraId="2B734DE3" w14:textId="77777777" w:rsidR="00B3361E" w:rsidRPr="00B3361E" w:rsidRDefault="00B3361E" w:rsidP="00B3361E">
      <w:pPr>
        <w:rPr>
          <w:sz w:val="20"/>
          <w:szCs w:val="20"/>
        </w:rPr>
      </w:pPr>
    </w:p>
    <w:p w14:paraId="017FCEEB" w14:textId="77777777" w:rsidR="00B3361E" w:rsidRPr="00B3361E" w:rsidRDefault="00B3361E" w:rsidP="00B3361E">
      <w:pPr>
        <w:rPr>
          <w:sz w:val="20"/>
          <w:szCs w:val="20"/>
        </w:rPr>
      </w:pPr>
    </w:p>
    <w:p w14:paraId="1F31AB7F" w14:textId="77777777" w:rsidR="00B3361E" w:rsidRPr="00B3361E" w:rsidRDefault="00B3361E" w:rsidP="00B3361E">
      <w:pPr>
        <w:rPr>
          <w:sz w:val="20"/>
          <w:szCs w:val="20"/>
        </w:rPr>
      </w:pPr>
      <w:r w:rsidRPr="00B3361E">
        <w:rPr>
          <w:sz w:val="20"/>
          <w:szCs w:val="20"/>
        </w:rPr>
        <w:t>---------------------------------</w:t>
      </w:r>
    </w:p>
    <w:p w14:paraId="4F8CDB5D" w14:textId="77777777" w:rsidR="00B3361E" w:rsidRPr="00B3361E" w:rsidRDefault="00B3361E" w:rsidP="00B3361E">
      <w:pPr>
        <w:rPr>
          <w:sz w:val="20"/>
          <w:szCs w:val="20"/>
        </w:rPr>
      </w:pPr>
      <w:r w:rsidRPr="00B3361E">
        <w:rPr>
          <w:sz w:val="20"/>
          <w:szCs w:val="20"/>
        </w:rPr>
        <w:t>Question: 3</w:t>
      </w:r>
    </w:p>
    <w:p w14:paraId="69C854EA" w14:textId="77777777" w:rsidR="00B3361E" w:rsidRPr="00B3361E" w:rsidRDefault="00B3361E" w:rsidP="00B3361E">
      <w:pPr>
        <w:rPr>
          <w:sz w:val="20"/>
          <w:szCs w:val="20"/>
        </w:rPr>
      </w:pPr>
      <w:r w:rsidRPr="00B3361E">
        <w:rPr>
          <w:sz w:val="20"/>
          <w:szCs w:val="20"/>
        </w:rPr>
        <w:t xml:space="preserve">Natural language question: Show me all your horror </w:t>
      </w:r>
      <w:proofErr w:type="gramStart"/>
      <w:r w:rsidRPr="00B3361E">
        <w:rPr>
          <w:sz w:val="20"/>
          <w:szCs w:val="20"/>
        </w:rPr>
        <w:t>movies</w:t>
      </w:r>
      <w:proofErr w:type="gramEnd"/>
    </w:p>
    <w:p w14:paraId="456E7A29"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gramStart"/>
      <w:r w:rsidRPr="00B3361E">
        <w:rPr>
          <w:sz w:val="20"/>
          <w:szCs w:val="20"/>
        </w:rPr>
        <w:t>LOWER(</w:t>
      </w:r>
      <w:proofErr w:type="spellStart"/>
      <w:proofErr w:type="gramEnd"/>
      <w:r w:rsidRPr="00B3361E">
        <w:rPr>
          <w:sz w:val="20"/>
          <w:szCs w:val="20"/>
        </w:rPr>
        <w:t>mvtype</w:t>
      </w:r>
      <w:proofErr w:type="spellEnd"/>
      <w:r w:rsidRPr="00B3361E">
        <w:rPr>
          <w:sz w:val="20"/>
          <w:szCs w:val="20"/>
        </w:rPr>
        <w:t>) = 'horror'</w:t>
      </w:r>
    </w:p>
    <w:p w14:paraId="3A5158FA" w14:textId="77777777" w:rsidR="00B3361E" w:rsidRPr="00B3361E" w:rsidRDefault="00B3361E" w:rsidP="00B3361E">
      <w:pPr>
        <w:rPr>
          <w:sz w:val="20"/>
          <w:szCs w:val="20"/>
        </w:rPr>
      </w:pPr>
      <w:r w:rsidRPr="00B3361E">
        <w:rPr>
          <w:sz w:val="20"/>
          <w:szCs w:val="20"/>
        </w:rPr>
        <w:t xml:space="preserve">Predicted SQL: SELECT * FROM MOVIE WHERE LOWER(MVTYPE) = 'horror' </w:t>
      </w:r>
    </w:p>
    <w:p w14:paraId="5DCF3FBE" w14:textId="77777777" w:rsidR="00B3361E" w:rsidRPr="00B3361E" w:rsidRDefault="00B3361E" w:rsidP="00B3361E">
      <w:pPr>
        <w:rPr>
          <w:sz w:val="20"/>
          <w:szCs w:val="20"/>
        </w:rPr>
      </w:pPr>
    </w:p>
    <w:p w14:paraId="72CD3C74" w14:textId="77777777" w:rsidR="00B3361E" w:rsidRPr="00B3361E" w:rsidRDefault="00B3361E" w:rsidP="00B3361E">
      <w:pPr>
        <w:rPr>
          <w:sz w:val="20"/>
          <w:szCs w:val="20"/>
        </w:rPr>
      </w:pPr>
      <w:r w:rsidRPr="00B3361E">
        <w:rPr>
          <w:sz w:val="20"/>
          <w:szCs w:val="20"/>
        </w:rPr>
        <w:t>Target output:</w:t>
      </w:r>
    </w:p>
    <w:p w14:paraId="46952594" w14:textId="77777777" w:rsidR="00B3361E" w:rsidRPr="00B3361E" w:rsidRDefault="00B3361E" w:rsidP="00B3361E">
      <w:pPr>
        <w:rPr>
          <w:sz w:val="20"/>
          <w:szCs w:val="20"/>
        </w:rPr>
      </w:pPr>
      <w:r w:rsidRPr="00B3361E">
        <w:rPr>
          <w:sz w:val="20"/>
          <w:szCs w:val="20"/>
        </w:rPr>
        <w:t>('Psycho',)</w:t>
      </w:r>
    </w:p>
    <w:p w14:paraId="62CF66EB" w14:textId="77777777" w:rsidR="00B3361E" w:rsidRPr="00B3361E" w:rsidRDefault="00B3361E" w:rsidP="00B3361E">
      <w:pPr>
        <w:rPr>
          <w:sz w:val="20"/>
          <w:szCs w:val="20"/>
        </w:rPr>
      </w:pPr>
      <w:r w:rsidRPr="00B3361E">
        <w:rPr>
          <w:sz w:val="20"/>
          <w:szCs w:val="20"/>
        </w:rPr>
        <w:t>('The Birds',)</w:t>
      </w:r>
    </w:p>
    <w:p w14:paraId="49AC4280" w14:textId="77777777" w:rsidR="00B3361E" w:rsidRPr="00B3361E" w:rsidRDefault="00B3361E" w:rsidP="00B3361E">
      <w:pPr>
        <w:rPr>
          <w:sz w:val="20"/>
          <w:szCs w:val="20"/>
        </w:rPr>
      </w:pPr>
    </w:p>
    <w:p w14:paraId="70800F60" w14:textId="77777777" w:rsidR="00B3361E" w:rsidRPr="00B3361E" w:rsidRDefault="00B3361E" w:rsidP="00B3361E">
      <w:pPr>
        <w:rPr>
          <w:sz w:val="20"/>
          <w:szCs w:val="20"/>
        </w:rPr>
      </w:pPr>
      <w:r w:rsidRPr="00B3361E">
        <w:rPr>
          <w:sz w:val="20"/>
          <w:szCs w:val="20"/>
        </w:rPr>
        <w:t>GPT output:</w:t>
      </w:r>
    </w:p>
    <w:p w14:paraId="7BDABEC5" w14:textId="77777777" w:rsidR="00B3361E" w:rsidRPr="00B3361E" w:rsidRDefault="00B3361E" w:rsidP="00B3361E">
      <w:pPr>
        <w:rPr>
          <w:sz w:val="20"/>
          <w:szCs w:val="20"/>
        </w:rPr>
      </w:pPr>
      <w:r w:rsidRPr="00B3361E">
        <w:rPr>
          <w:sz w:val="20"/>
          <w:szCs w:val="20"/>
        </w:rPr>
        <w:t>(6, 'Psycho', 1960, 'HORROR', 4, 'PG', 3, 0, 2)</w:t>
      </w:r>
    </w:p>
    <w:p w14:paraId="11D59729" w14:textId="77777777" w:rsidR="00B3361E" w:rsidRPr="00B3361E" w:rsidRDefault="00B3361E" w:rsidP="00B3361E">
      <w:pPr>
        <w:rPr>
          <w:sz w:val="20"/>
          <w:szCs w:val="20"/>
        </w:rPr>
      </w:pPr>
      <w:r w:rsidRPr="00B3361E">
        <w:rPr>
          <w:sz w:val="20"/>
          <w:szCs w:val="20"/>
        </w:rPr>
        <w:t>(8, 'The Birds', 1963, 'HORROR', 3, 'NR', 0, 0, 2)</w:t>
      </w:r>
    </w:p>
    <w:p w14:paraId="4A14C2A8" w14:textId="77777777" w:rsidR="00B3361E" w:rsidRPr="00B3361E" w:rsidRDefault="00B3361E" w:rsidP="00B3361E">
      <w:pPr>
        <w:rPr>
          <w:sz w:val="20"/>
          <w:szCs w:val="20"/>
        </w:rPr>
      </w:pPr>
    </w:p>
    <w:p w14:paraId="197C7ACE" w14:textId="77777777" w:rsidR="00B3361E" w:rsidRPr="00B3361E" w:rsidRDefault="00B3361E" w:rsidP="00B3361E">
      <w:pPr>
        <w:rPr>
          <w:sz w:val="20"/>
          <w:szCs w:val="20"/>
        </w:rPr>
      </w:pPr>
      <w:r w:rsidRPr="00B3361E">
        <w:rPr>
          <w:sz w:val="20"/>
          <w:szCs w:val="20"/>
        </w:rPr>
        <w:t>---------------------------------</w:t>
      </w:r>
    </w:p>
    <w:p w14:paraId="577FE728" w14:textId="77777777" w:rsidR="00B3361E" w:rsidRPr="00B3361E" w:rsidRDefault="00B3361E" w:rsidP="00B3361E">
      <w:pPr>
        <w:rPr>
          <w:sz w:val="20"/>
          <w:szCs w:val="20"/>
        </w:rPr>
      </w:pPr>
      <w:r w:rsidRPr="00B3361E">
        <w:rPr>
          <w:sz w:val="20"/>
          <w:szCs w:val="20"/>
        </w:rPr>
        <w:t>Question: 4</w:t>
      </w:r>
    </w:p>
    <w:p w14:paraId="60D3DDD1" w14:textId="77777777" w:rsidR="00B3361E" w:rsidRPr="00B3361E" w:rsidRDefault="00B3361E" w:rsidP="00B3361E">
      <w:pPr>
        <w:rPr>
          <w:sz w:val="20"/>
          <w:szCs w:val="20"/>
        </w:rPr>
      </w:pPr>
    </w:p>
    <w:p w14:paraId="3AF19788" w14:textId="77777777" w:rsidR="00B3361E" w:rsidRPr="00B3361E" w:rsidRDefault="00B3361E" w:rsidP="00B3361E">
      <w:pPr>
        <w:rPr>
          <w:sz w:val="20"/>
          <w:szCs w:val="20"/>
        </w:rPr>
      </w:pPr>
      <w:r w:rsidRPr="00B3361E">
        <w:rPr>
          <w:sz w:val="20"/>
          <w:szCs w:val="20"/>
        </w:rPr>
        <w:t xml:space="preserve">Natural language question: What horror movies </w:t>
      </w:r>
      <w:proofErr w:type="gramStart"/>
      <w:r w:rsidRPr="00B3361E">
        <w:rPr>
          <w:sz w:val="20"/>
          <w:szCs w:val="20"/>
        </w:rPr>
        <w:t>where</w:t>
      </w:r>
      <w:proofErr w:type="gramEnd"/>
      <w:r w:rsidRPr="00B3361E">
        <w:rPr>
          <w:sz w:val="20"/>
          <w:szCs w:val="20"/>
        </w:rPr>
        <w:t xml:space="preserve"> nominated for academy awards</w:t>
      </w:r>
    </w:p>
    <w:p w14:paraId="614F18DE"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gramStart"/>
      <w:r w:rsidRPr="00B3361E">
        <w:rPr>
          <w:sz w:val="20"/>
          <w:szCs w:val="20"/>
        </w:rPr>
        <w:t>LOWER(</w:t>
      </w:r>
      <w:proofErr w:type="spellStart"/>
      <w:proofErr w:type="gramEnd"/>
      <w:r w:rsidRPr="00B3361E">
        <w:rPr>
          <w:sz w:val="20"/>
          <w:szCs w:val="20"/>
        </w:rPr>
        <w:t>mvtype</w:t>
      </w:r>
      <w:proofErr w:type="spellEnd"/>
      <w:r w:rsidRPr="00B3361E">
        <w:rPr>
          <w:sz w:val="20"/>
          <w:szCs w:val="20"/>
        </w:rPr>
        <w:t xml:space="preserve">) = 'horror' AND </w:t>
      </w:r>
      <w:proofErr w:type="spellStart"/>
      <w:r w:rsidRPr="00B3361E">
        <w:rPr>
          <w:sz w:val="20"/>
          <w:szCs w:val="20"/>
        </w:rPr>
        <w:t>noms</w:t>
      </w:r>
      <w:proofErr w:type="spellEnd"/>
      <w:r w:rsidRPr="00B3361E">
        <w:rPr>
          <w:sz w:val="20"/>
          <w:szCs w:val="20"/>
        </w:rPr>
        <w:t xml:space="preserve"> &gt;0</w:t>
      </w:r>
    </w:p>
    <w:p w14:paraId="3279DC09" w14:textId="77777777" w:rsidR="00B3361E" w:rsidRPr="00B3361E" w:rsidRDefault="00B3361E" w:rsidP="00B3361E">
      <w:pPr>
        <w:rPr>
          <w:sz w:val="20"/>
          <w:szCs w:val="20"/>
        </w:rPr>
      </w:pPr>
      <w:r w:rsidRPr="00B3361E">
        <w:rPr>
          <w:sz w:val="20"/>
          <w:szCs w:val="20"/>
        </w:rPr>
        <w:t xml:space="preserve">Predicted SQL: SELECT MVTITLE FROM MOVIE WHERE LOWER(MVTYPE) = 'horror' AND NOMS &gt; 0 </w:t>
      </w:r>
    </w:p>
    <w:p w14:paraId="07FB0184" w14:textId="77777777" w:rsidR="00B3361E" w:rsidRPr="00B3361E" w:rsidRDefault="00B3361E" w:rsidP="00B3361E">
      <w:pPr>
        <w:rPr>
          <w:sz w:val="20"/>
          <w:szCs w:val="20"/>
        </w:rPr>
      </w:pPr>
    </w:p>
    <w:p w14:paraId="4375D9ED" w14:textId="77777777" w:rsidR="00B3361E" w:rsidRPr="00B3361E" w:rsidRDefault="00B3361E" w:rsidP="00B3361E">
      <w:pPr>
        <w:rPr>
          <w:sz w:val="20"/>
          <w:szCs w:val="20"/>
        </w:rPr>
      </w:pPr>
      <w:r w:rsidRPr="00B3361E">
        <w:rPr>
          <w:sz w:val="20"/>
          <w:szCs w:val="20"/>
        </w:rPr>
        <w:t>Target output:</w:t>
      </w:r>
    </w:p>
    <w:p w14:paraId="1B36430D" w14:textId="77777777" w:rsidR="00B3361E" w:rsidRPr="00B3361E" w:rsidRDefault="00B3361E" w:rsidP="00B3361E">
      <w:pPr>
        <w:rPr>
          <w:sz w:val="20"/>
          <w:szCs w:val="20"/>
        </w:rPr>
      </w:pPr>
      <w:r w:rsidRPr="00B3361E">
        <w:rPr>
          <w:sz w:val="20"/>
          <w:szCs w:val="20"/>
        </w:rPr>
        <w:t>('Psycho',)</w:t>
      </w:r>
    </w:p>
    <w:p w14:paraId="0BB6F70F" w14:textId="77777777" w:rsidR="00B3361E" w:rsidRPr="00B3361E" w:rsidRDefault="00B3361E" w:rsidP="00B3361E">
      <w:pPr>
        <w:rPr>
          <w:sz w:val="20"/>
          <w:szCs w:val="20"/>
        </w:rPr>
      </w:pPr>
    </w:p>
    <w:p w14:paraId="0530A9CF" w14:textId="77777777" w:rsidR="00B3361E" w:rsidRPr="00B3361E" w:rsidRDefault="00B3361E" w:rsidP="00B3361E">
      <w:pPr>
        <w:rPr>
          <w:sz w:val="20"/>
          <w:szCs w:val="20"/>
        </w:rPr>
      </w:pPr>
      <w:r w:rsidRPr="00B3361E">
        <w:rPr>
          <w:sz w:val="20"/>
          <w:szCs w:val="20"/>
        </w:rPr>
        <w:t>GPT output:</w:t>
      </w:r>
    </w:p>
    <w:p w14:paraId="36EF15E2" w14:textId="77777777" w:rsidR="00B3361E" w:rsidRPr="00B3361E" w:rsidRDefault="00B3361E" w:rsidP="00B3361E">
      <w:pPr>
        <w:rPr>
          <w:sz w:val="20"/>
          <w:szCs w:val="20"/>
        </w:rPr>
      </w:pPr>
      <w:r w:rsidRPr="00B3361E">
        <w:rPr>
          <w:sz w:val="20"/>
          <w:szCs w:val="20"/>
        </w:rPr>
        <w:t>('Psycho',)</w:t>
      </w:r>
    </w:p>
    <w:p w14:paraId="0D2754F9" w14:textId="77777777" w:rsidR="00B3361E" w:rsidRPr="00B3361E" w:rsidRDefault="00B3361E" w:rsidP="00B3361E">
      <w:pPr>
        <w:rPr>
          <w:sz w:val="20"/>
          <w:szCs w:val="20"/>
        </w:rPr>
      </w:pPr>
    </w:p>
    <w:p w14:paraId="38F38E14" w14:textId="77777777" w:rsidR="00B3361E" w:rsidRPr="00B3361E" w:rsidRDefault="00B3361E" w:rsidP="00B3361E">
      <w:pPr>
        <w:rPr>
          <w:sz w:val="20"/>
          <w:szCs w:val="20"/>
        </w:rPr>
      </w:pPr>
      <w:r w:rsidRPr="00B3361E">
        <w:rPr>
          <w:sz w:val="20"/>
          <w:szCs w:val="20"/>
        </w:rPr>
        <w:t xml:space="preserve">---------------------------------Question: 5Natural language question: Display all horror movies with award nominations or, </w:t>
      </w:r>
      <w:proofErr w:type="spellStart"/>
      <w:r w:rsidRPr="00B3361E">
        <w:rPr>
          <w:sz w:val="20"/>
          <w:szCs w:val="20"/>
        </w:rPr>
        <w:t>comedies.Target</w:t>
      </w:r>
      <w:proofErr w:type="spellEnd"/>
      <w:r w:rsidRPr="00B3361E">
        <w:rPr>
          <w:sz w:val="20"/>
          <w:szCs w:val="20"/>
        </w:rPr>
        <w:t xml:space="preserve"> SQL: SELECT </w:t>
      </w:r>
      <w:proofErr w:type="spellStart"/>
      <w:r w:rsidRPr="00B3361E">
        <w:rPr>
          <w:sz w:val="20"/>
          <w:szCs w:val="20"/>
        </w:rPr>
        <w:t>mvtitle</w:t>
      </w:r>
      <w:proofErr w:type="spellEnd"/>
      <w:r w:rsidRPr="00B3361E">
        <w:rPr>
          <w:sz w:val="20"/>
          <w:szCs w:val="20"/>
        </w:rPr>
        <w:t xml:space="preserve"> FROM Movie WHERE (LOWER(</w:t>
      </w:r>
      <w:proofErr w:type="spellStart"/>
      <w:r w:rsidRPr="00B3361E">
        <w:rPr>
          <w:sz w:val="20"/>
          <w:szCs w:val="20"/>
        </w:rPr>
        <w:t>mvtype</w:t>
      </w:r>
      <w:proofErr w:type="spellEnd"/>
      <w:r w:rsidRPr="00B3361E">
        <w:rPr>
          <w:sz w:val="20"/>
          <w:szCs w:val="20"/>
        </w:rPr>
        <w:t xml:space="preserve">) = 'horror' AND </w:t>
      </w:r>
      <w:proofErr w:type="spellStart"/>
      <w:r w:rsidRPr="00B3361E">
        <w:rPr>
          <w:sz w:val="20"/>
          <w:szCs w:val="20"/>
        </w:rPr>
        <w:t>noms</w:t>
      </w:r>
      <w:proofErr w:type="spellEnd"/>
      <w:r w:rsidRPr="00B3361E">
        <w:rPr>
          <w:sz w:val="20"/>
          <w:szCs w:val="20"/>
        </w:rPr>
        <w:t xml:space="preserve"> &gt;0) OR LOWER(</w:t>
      </w:r>
      <w:proofErr w:type="spellStart"/>
      <w:r w:rsidRPr="00B3361E">
        <w:rPr>
          <w:sz w:val="20"/>
          <w:szCs w:val="20"/>
        </w:rPr>
        <w:t>mvtype</w:t>
      </w:r>
      <w:proofErr w:type="spellEnd"/>
      <w:r w:rsidRPr="00B3361E">
        <w:rPr>
          <w:sz w:val="20"/>
          <w:szCs w:val="20"/>
        </w:rPr>
        <w:t>) = '</w:t>
      </w:r>
      <w:proofErr w:type="spellStart"/>
      <w:r w:rsidRPr="00B3361E">
        <w:rPr>
          <w:sz w:val="20"/>
          <w:szCs w:val="20"/>
        </w:rPr>
        <w:t>comedy'Predicted</w:t>
      </w:r>
      <w:proofErr w:type="spellEnd"/>
      <w:r w:rsidRPr="00B3361E">
        <w:rPr>
          <w:sz w:val="20"/>
          <w:szCs w:val="20"/>
        </w:rPr>
        <w:t xml:space="preserve"> SQL: SELECT MVTITLE FROM MOVIE WHERE (LOWER(MVTYPE) = 'horror' AND NOMS &gt; 0) OR LOWER(MVTYPE) = 'comedy' </w:t>
      </w:r>
    </w:p>
    <w:p w14:paraId="729E62E3" w14:textId="77777777" w:rsidR="00B3361E" w:rsidRPr="00B3361E" w:rsidRDefault="00B3361E" w:rsidP="00B3361E">
      <w:pPr>
        <w:rPr>
          <w:sz w:val="20"/>
          <w:szCs w:val="20"/>
        </w:rPr>
      </w:pPr>
    </w:p>
    <w:p w14:paraId="4144A590"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01904BF9" w14:textId="77777777" w:rsidR="00B3361E" w:rsidRPr="00B3361E" w:rsidRDefault="00B3361E" w:rsidP="00B3361E">
      <w:pPr>
        <w:rPr>
          <w:sz w:val="20"/>
          <w:szCs w:val="20"/>
        </w:rPr>
      </w:pPr>
      <w:r w:rsidRPr="00B3361E">
        <w:rPr>
          <w:sz w:val="20"/>
          <w:szCs w:val="20"/>
        </w:rPr>
        <w:t>Target output:</w:t>
      </w:r>
    </w:p>
    <w:p w14:paraId="17BF4DF3" w14:textId="77777777" w:rsidR="00B3361E" w:rsidRPr="00B3361E" w:rsidRDefault="00B3361E" w:rsidP="00B3361E">
      <w:pPr>
        <w:rPr>
          <w:sz w:val="20"/>
          <w:szCs w:val="20"/>
        </w:rPr>
      </w:pPr>
      <w:r w:rsidRPr="00B3361E">
        <w:rPr>
          <w:sz w:val="20"/>
          <w:szCs w:val="20"/>
        </w:rPr>
        <w:t>('Annie Hall',)</w:t>
      </w:r>
    </w:p>
    <w:p w14:paraId="211E297D" w14:textId="77777777" w:rsidR="00B3361E" w:rsidRPr="00B3361E" w:rsidRDefault="00B3361E" w:rsidP="00B3361E">
      <w:pPr>
        <w:rPr>
          <w:sz w:val="20"/>
          <w:szCs w:val="20"/>
        </w:rPr>
      </w:pPr>
      <w:r w:rsidRPr="00B3361E">
        <w:rPr>
          <w:sz w:val="20"/>
          <w:szCs w:val="20"/>
        </w:rPr>
        <w:t>('Dr. Strangelove'</w:t>
      </w:r>
      <w:proofErr w:type="gramStart"/>
      <w:r w:rsidRPr="00B3361E">
        <w:rPr>
          <w:sz w:val="20"/>
          <w:szCs w:val="20"/>
        </w:rPr>
        <w:t>,)(</w:t>
      </w:r>
      <w:proofErr w:type="gramEnd"/>
      <w:r w:rsidRPr="00B3361E">
        <w:rPr>
          <w:sz w:val="20"/>
          <w:szCs w:val="20"/>
        </w:rPr>
        <w:t>'Psycho',)</w:t>
      </w:r>
    </w:p>
    <w:p w14:paraId="1D2A66F5" w14:textId="77777777" w:rsidR="00B3361E" w:rsidRPr="00B3361E" w:rsidRDefault="00B3361E" w:rsidP="00B3361E">
      <w:pPr>
        <w:rPr>
          <w:sz w:val="20"/>
          <w:szCs w:val="20"/>
        </w:rPr>
      </w:pPr>
      <w:r w:rsidRPr="00B3361E">
        <w:rPr>
          <w:sz w:val="20"/>
          <w:szCs w:val="20"/>
        </w:rPr>
        <w:t>("Guess Who's Coming to Dinner",)</w:t>
      </w:r>
    </w:p>
    <w:p w14:paraId="7EBC8C38" w14:textId="77777777" w:rsidR="00B3361E" w:rsidRPr="00B3361E" w:rsidRDefault="00B3361E" w:rsidP="00B3361E">
      <w:pPr>
        <w:rPr>
          <w:sz w:val="20"/>
          <w:szCs w:val="20"/>
        </w:rPr>
      </w:pPr>
      <w:r w:rsidRPr="00B3361E">
        <w:rPr>
          <w:sz w:val="20"/>
          <w:szCs w:val="20"/>
        </w:rPr>
        <w:t>('Manhattan',)</w:t>
      </w:r>
    </w:p>
    <w:p w14:paraId="225C4648" w14:textId="77777777" w:rsidR="00B3361E" w:rsidRPr="00B3361E" w:rsidRDefault="00B3361E" w:rsidP="00B3361E">
      <w:pPr>
        <w:rPr>
          <w:sz w:val="20"/>
          <w:szCs w:val="20"/>
        </w:rPr>
      </w:pPr>
      <w:r w:rsidRPr="00B3361E">
        <w:rPr>
          <w:sz w:val="20"/>
          <w:szCs w:val="20"/>
        </w:rPr>
        <w:t>('The Moon is Blue',)</w:t>
      </w:r>
    </w:p>
    <w:p w14:paraId="4900F2AD" w14:textId="77777777" w:rsidR="00B3361E" w:rsidRPr="00B3361E" w:rsidRDefault="00B3361E" w:rsidP="00B3361E">
      <w:pPr>
        <w:rPr>
          <w:sz w:val="20"/>
          <w:szCs w:val="20"/>
        </w:rPr>
      </w:pPr>
    </w:p>
    <w:p w14:paraId="446AAB5E" w14:textId="77777777" w:rsidR="00B3361E" w:rsidRPr="00B3361E" w:rsidRDefault="00B3361E" w:rsidP="00B3361E">
      <w:pPr>
        <w:rPr>
          <w:sz w:val="20"/>
          <w:szCs w:val="20"/>
        </w:rPr>
      </w:pPr>
      <w:r w:rsidRPr="00B3361E">
        <w:rPr>
          <w:sz w:val="20"/>
          <w:szCs w:val="20"/>
        </w:rPr>
        <w:t>GPT output:</w:t>
      </w:r>
    </w:p>
    <w:p w14:paraId="4B3D0ACB" w14:textId="77777777" w:rsidR="00B3361E" w:rsidRPr="00B3361E" w:rsidRDefault="00B3361E" w:rsidP="00B3361E">
      <w:pPr>
        <w:rPr>
          <w:sz w:val="20"/>
          <w:szCs w:val="20"/>
        </w:rPr>
      </w:pPr>
      <w:r w:rsidRPr="00B3361E">
        <w:rPr>
          <w:sz w:val="20"/>
          <w:szCs w:val="20"/>
        </w:rPr>
        <w:t>('Annie Hall',)</w:t>
      </w:r>
    </w:p>
    <w:p w14:paraId="7FD3D8D2" w14:textId="77777777" w:rsidR="00B3361E" w:rsidRPr="00B3361E" w:rsidRDefault="00B3361E" w:rsidP="00B3361E">
      <w:pPr>
        <w:rPr>
          <w:sz w:val="20"/>
          <w:szCs w:val="20"/>
        </w:rPr>
      </w:pPr>
      <w:r w:rsidRPr="00B3361E">
        <w:rPr>
          <w:sz w:val="20"/>
          <w:szCs w:val="20"/>
        </w:rPr>
        <w:t>('Dr. Strangelove'</w:t>
      </w:r>
      <w:proofErr w:type="gramStart"/>
      <w:r w:rsidRPr="00B3361E">
        <w:rPr>
          <w:sz w:val="20"/>
          <w:szCs w:val="20"/>
        </w:rPr>
        <w:t>,)(</w:t>
      </w:r>
      <w:proofErr w:type="gramEnd"/>
      <w:r w:rsidRPr="00B3361E">
        <w:rPr>
          <w:sz w:val="20"/>
          <w:szCs w:val="20"/>
        </w:rPr>
        <w:t>'Psycho',)</w:t>
      </w:r>
    </w:p>
    <w:p w14:paraId="7D31F0A3" w14:textId="77777777" w:rsidR="00B3361E" w:rsidRPr="00B3361E" w:rsidRDefault="00B3361E" w:rsidP="00B3361E">
      <w:pPr>
        <w:rPr>
          <w:sz w:val="20"/>
          <w:szCs w:val="20"/>
        </w:rPr>
      </w:pPr>
      <w:r w:rsidRPr="00B3361E">
        <w:rPr>
          <w:sz w:val="20"/>
          <w:szCs w:val="20"/>
        </w:rPr>
        <w:t>("Guess Who's Coming to Dinner",)</w:t>
      </w:r>
    </w:p>
    <w:p w14:paraId="7FE9A342" w14:textId="77777777" w:rsidR="00B3361E" w:rsidRPr="00B3361E" w:rsidRDefault="00B3361E" w:rsidP="00B3361E">
      <w:pPr>
        <w:rPr>
          <w:sz w:val="20"/>
          <w:szCs w:val="20"/>
        </w:rPr>
      </w:pPr>
      <w:r w:rsidRPr="00B3361E">
        <w:rPr>
          <w:sz w:val="20"/>
          <w:szCs w:val="20"/>
        </w:rPr>
        <w:t>('Manhattan',)</w:t>
      </w:r>
    </w:p>
    <w:p w14:paraId="41291988" w14:textId="77777777" w:rsidR="00B3361E" w:rsidRPr="00B3361E" w:rsidRDefault="00B3361E" w:rsidP="00B3361E">
      <w:pPr>
        <w:rPr>
          <w:sz w:val="20"/>
          <w:szCs w:val="20"/>
        </w:rPr>
      </w:pPr>
      <w:r w:rsidRPr="00B3361E">
        <w:rPr>
          <w:sz w:val="20"/>
          <w:szCs w:val="20"/>
        </w:rPr>
        <w:t>('The Moon is Blue',)</w:t>
      </w:r>
    </w:p>
    <w:p w14:paraId="60C5484D" w14:textId="77777777" w:rsidR="00B3361E" w:rsidRPr="00B3361E" w:rsidRDefault="00B3361E" w:rsidP="00B3361E">
      <w:pPr>
        <w:rPr>
          <w:sz w:val="20"/>
          <w:szCs w:val="20"/>
        </w:rPr>
        <w:sectPr w:rsidR="00B3361E" w:rsidRPr="00B3361E" w:rsidSect="00415942">
          <w:type w:val="continuous"/>
          <w:pgSz w:w="11906" w:h="16838"/>
          <w:pgMar w:top="1440" w:right="1440" w:bottom="1440" w:left="1440" w:header="708" w:footer="708" w:gutter="0"/>
          <w:cols w:num="2" w:space="708"/>
          <w:docGrid w:linePitch="360"/>
        </w:sectPr>
      </w:pPr>
    </w:p>
    <w:p w14:paraId="0B73A045" w14:textId="77777777" w:rsidR="00B3361E" w:rsidRPr="00B3361E" w:rsidRDefault="00B3361E" w:rsidP="00B3361E">
      <w:pPr>
        <w:rPr>
          <w:sz w:val="20"/>
          <w:szCs w:val="20"/>
        </w:rPr>
      </w:pPr>
    </w:p>
    <w:p w14:paraId="6DD838ED" w14:textId="77777777" w:rsidR="00B3361E" w:rsidRPr="00B3361E" w:rsidRDefault="00B3361E" w:rsidP="00B3361E">
      <w:pPr>
        <w:rPr>
          <w:sz w:val="20"/>
          <w:szCs w:val="20"/>
        </w:rPr>
      </w:pPr>
    </w:p>
    <w:p w14:paraId="1B0CCF57" w14:textId="77777777" w:rsidR="00B3361E" w:rsidRPr="00B3361E" w:rsidRDefault="00B3361E" w:rsidP="00B3361E">
      <w:pPr>
        <w:rPr>
          <w:sz w:val="20"/>
          <w:szCs w:val="20"/>
        </w:rPr>
      </w:pPr>
      <w:r w:rsidRPr="00B3361E">
        <w:rPr>
          <w:sz w:val="20"/>
          <w:szCs w:val="20"/>
        </w:rPr>
        <w:t>---------------------------------</w:t>
      </w:r>
    </w:p>
    <w:p w14:paraId="557AFE2B" w14:textId="77777777" w:rsidR="00B3361E" w:rsidRPr="00B3361E" w:rsidRDefault="00B3361E" w:rsidP="00B3361E">
      <w:pPr>
        <w:rPr>
          <w:sz w:val="20"/>
          <w:szCs w:val="20"/>
        </w:rPr>
      </w:pPr>
      <w:r w:rsidRPr="00B3361E">
        <w:rPr>
          <w:sz w:val="20"/>
          <w:szCs w:val="20"/>
        </w:rPr>
        <w:t>Question: 6</w:t>
      </w:r>
    </w:p>
    <w:p w14:paraId="6A758EFC" w14:textId="77777777" w:rsidR="00B3361E" w:rsidRPr="00B3361E" w:rsidRDefault="00B3361E" w:rsidP="00B3361E">
      <w:pPr>
        <w:rPr>
          <w:sz w:val="20"/>
          <w:szCs w:val="20"/>
        </w:rPr>
      </w:pPr>
      <w:r w:rsidRPr="00B3361E">
        <w:rPr>
          <w:sz w:val="20"/>
          <w:szCs w:val="20"/>
        </w:rPr>
        <w:t xml:space="preserve">Natural language question: Display all horror and comedy movies that have been nominated for </w:t>
      </w:r>
      <w:proofErr w:type="spellStart"/>
      <w:r w:rsidRPr="00B3361E">
        <w:rPr>
          <w:sz w:val="20"/>
          <w:szCs w:val="20"/>
        </w:rPr>
        <w:t>awardsTarget</w:t>
      </w:r>
      <w:proofErr w:type="spellEnd"/>
      <w:r w:rsidRPr="00B3361E">
        <w:rPr>
          <w:sz w:val="20"/>
          <w:szCs w:val="20"/>
        </w:rPr>
        <w:t xml:space="preserve"> SQL: SELECT </w:t>
      </w:r>
      <w:proofErr w:type="spellStart"/>
      <w:r w:rsidRPr="00B3361E">
        <w:rPr>
          <w:sz w:val="20"/>
          <w:szCs w:val="20"/>
        </w:rPr>
        <w:t>mvtitle</w:t>
      </w:r>
      <w:proofErr w:type="spellEnd"/>
      <w:r w:rsidRPr="00B3361E">
        <w:rPr>
          <w:sz w:val="20"/>
          <w:szCs w:val="20"/>
        </w:rPr>
        <w:t xml:space="preserve"> FROM Movie WHERE (</w:t>
      </w:r>
      <w:proofErr w:type="gramStart"/>
      <w:r w:rsidRPr="00B3361E">
        <w:rPr>
          <w:sz w:val="20"/>
          <w:szCs w:val="20"/>
        </w:rPr>
        <w:t>LOWER(</w:t>
      </w:r>
      <w:proofErr w:type="spellStart"/>
      <w:proofErr w:type="gramEnd"/>
      <w:r w:rsidRPr="00B3361E">
        <w:rPr>
          <w:sz w:val="20"/>
          <w:szCs w:val="20"/>
        </w:rPr>
        <w:t>mvtype</w:t>
      </w:r>
      <w:proofErr w:type="spellEnd"/>
      <w:r w:rsidRPr="00B3361E">
        <w:rPr>
          <w:sz w:val="20"/>
          <w:szCs w:val="20"/>
        </w:rPr>
        <w:t>) = 'horror' OR LOWER(</w:t>
      </w:r>
      <w:proofErr w:type="spellStart"/>
      <w:r w:rsidRPr="00B3361E">
        <w:rPr>
          <w:sz w:val="20"/>
          <w:szCs w:val="20"/>
        </w:rPr>
        <w:t>mvtype</w:t>
      </w:r>
      <w:proofErr w:type="spellEnd"/>
      <w:r w:rsidRPr="00B3361E">
        <w:rPr>
          <w:sz w:val="20"/>
          <w:szCs w:val="20"/>
        </w:rPr>
        <w:t xml:space="preserve">) = 'comedy') AND </w:t>
      </w:r>
      <w:proofErr w:type="spellStart"/>
      <w:r w:rsidRPr="00B3361E">
        <w:rPr>
          <w:sz w:val="20"/>
          <w:szCs w:val="20"/>
        </w:rPr>
        <w:t>noms</w:t>
      </w:r>
      <w:proofErr w:type="spellEnd"/>
      <w:r w:rsidRPr="00B3361E">
        <w:rPr>
          <w:sz w:val="20"/>
          <w:szCs w:val="20"/>
        </w:rPr>
        <w:t xml:space="preserve"> &gt; 0</w:t>
      </w:r>
    </w:p>
    <w:p w14:paraId="3AFB51CF" w14:textId="77777777" w:rsidR="00B3361E" w:rsidRPr="00B3361E" w:rsidRDefault="00B3361E" w:rsidP="00B3361E">
      <w:pPr>
        <w:rPr>
          <w:sz w:val="20"/>
          <w:szCs w:val="20"/>
        </w:rPr>
      </w:pPr>
      <w:r w:rsidRPr="00B3361E">
        <w:rPr>
          <w:sz w:val="20"/>
          <w:szCs w:val="20"/>
        </w:rPr>
        <w:t xml:space="preserve">Predicted SQL: SELECT DISTINCT MVTITLE FROM MOVIE WHERE (LOWER(MVTYPE) = 'horror' OR LOWER(MVTYPE) = 'comedy') AND NOMS IS NOT NULL </w:t>
      </w:r>
    </w:p>
    <w:p w14:paraId="567E3A21" w14:textId="77777777" w:rsidR="00B3361E" w:rsidRPr="00B3361E" w:rsidRDefault="00B3361E" w:rsidP="00B3361E">
      <w:pPr>
        <w:rPr>
          <w:sz w:val="20"/>
          <w:szCs w:val="20"/>
        </w:rPr>
      </w:pPr>
    </w:p>
    <w:p w14:paraId="4388EC37"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76DAC6DB" w14:textId="77777777" w:rsidR="00B3361E" w:rsidRPr="00B3361E" w:rsidRDefault="00B3361E" w:rsidP="00B3361E">
      <w:pPr>
        <w:rPr>
          <w:sz w:val="20"/>
          <w:szCs w:val="20"/>
        </w:rPr>
      </w:pPr>
      <w:r w:rsidRPr="00B3361E">
        <w:rPr>
          <w:sz w:val="20"/>
          <w:szCs w:val="20"/>
        </w:rPr>
        <w:t>Target output:</w:t>
      </w:r>
    </w:p>
    <w:p w14:paraId="420BA756" w14:textId="77777777" w:rsidR="00B3361E" w:rsidRPr="00B3361E" w:rsidRDefault="00B3361E" w:rsidP="00B3361E">
      <w:pPr>
        <w:rPr>
          <w:sz w:val="20"/>
          <w:szCs w:val="20"/>
        </w:rPr>
      </w:pPr>
      <w:r w:rsidRPr="00B3361E">
        <w:rPr>
          <w:sz w:val="20"/>
          <w:szCs w:val="20"/>
        </w:rPr>
        <w:t>('Annie Hall',)</w:t>
      </w:r>
    </w:p>
    <w:p w14:paraId="541F57BF" w14:textId="77777777" w:rsidR="00B3361E" w:rsidRPr="00B3361E" w:rsidRDefault="00B3361E" w:rsidP="00B3361E">
      <w:pPr>
        <w:rPr>
          <w:sz w:val="20"/>
          <w:szCs w:val="20"/>
        </w:rPr>
      </w:pPr>
      <w:r w:rsidRPr="00B3361E">
        <w:rPr>
          <w:sz w:val="20"/>
          <w:szCs w:val="20"/>
        </w:rPr>
        <w:t>('Dr. Strangelove',)</w:t>
      </w:r>
    </w:p>
    <w:p w14:paraId="51761B7E" w14:textId="77777777" w:rsidR="00B3361E" w:rsidRPr="00B3361E" w:rsidRDefault="00B3361E" w:rsidP="00B3361E">
      <w:pPr>
        <w:rPr>
          <w:sz w:val="20"/>
          <w:szCs w:val="20"/>
        </w:rPr>
      </w:pPr>
      <w:r w:rsidRPr="00B3361E">
        <w:rPr>
          <w:sz w:val="20"/>
          <w:szCs w:val="20"/>
        </w:rPr>
        <w:t>('Psycho',)</w:t>
      </w:r>
    </w:p>
    <w:p w14:paraId="3B099A33" w14:textId="77777777" w:rsidR="00B3361E" w:rsidRPr="00B3361E" w:rsidRDefault="00B3361E" w:rsidP="00B3361E">
      <w:pPr>
        <w:rPr>
          <w:sz w:val="20"/>
          <w:szCs w:val="20"/>
        </w:rPr>
      </w:pPr>
      <w:r w:rsidRPr="00B3361E">
        <w:rPr>
          <w:sz w:val="20"/>
          <w:szCs w:val="20"/>
        </w:rPr>
        <w:t>("Guess Who's Coming to Dinner",)</w:t>
      </w:r>
    </w:p>
    <w:p w14:paraId="7A6D5FCE" w14:textId="77777777" w:rsidR="00B3361E" w:rsidRPr="00B3361E" w:rsidRDefault="00B3361E" w:rsidP="00B3361E">
      <w:pPr>
        <w:rPr>
          <w:sz w:val="20"/>
          <w:szCs w:val="20"/>
        </w:rPr>
      </w:pPr>
      <w:r w:rsidRPr="00B3361E">
        <w:rPr>
          <w:sz w:val="20"/>
          <w:szCs w:val="20"/>
        </w:rPr>
        <w:t>('Manhattan',)</w:t>
      </w:r>
    </w:p>
    <w:p w14:paraId="51015467" w14:textId="77777777" w:rsidR="00B3361E" w:rsidRPr="00B3361E" w:rsidRDefault="00B3361E" w:rsidP="00B3361E">
      <w:pPr>
        <w:rPr>
          <w:sz w:val="20"/>
          <w:szCs w:val="20"/>
        </w:rPr>
      </w:pPr>
      <w:r w:rsidRPr="00B3361E">
        <w:rPr>
          <w:sz w:val="20"/>
          <w:szCs w:val="20"/>
        </w:rPr>
        <w:t>('The Moon is Blue',)</w:t>
      </w:r>
    </w:p>
    <w:p w14:paraId="3B0FC2EB" w14:textId="77777777" w:rsidR="00B3361E" w:rsidRPr="00B3361E" w:rsidRDefault="00B3361E" w:rsidP="00B3361E">
      <w:pPr>
        <w:rPr>
          <w:sz w:val="20"/>
          <w:szCs w:val="20"/>
        </w:rPr>
      </w:pPr>
    </w:p>
    <w:p w14:paraId="66B5807E" w14:textId="77777777" w:rsidR="00B3361E" w:rsidRPr="00B3361E" w:rsidRDefault="00B3361E" w:rsidP="00B3361E">
      <w:pPr>
        <w:rPr>
          <w:sz w:val="20"/>
          <w:szCs w:val="20"/>
        </w:rPr>
      </w:pPr>
      <w:r w:rsidRPr="00B3361E">
        <w:rPr>
          <w:sz w:val="20"/>
          <w:szCs w:val="20"/>
        </w:rPr>
        <w:t>GPT output:</w:t>
      </w:r>
    </w:p>
    <w:p w14:paraId="5C0F5AC8" w14:textId="77777777" w:rsidR="00B3361E" w:rsidRPr="00B3361E" w:rsidRDefault="00B3361E" w:rsidP="00B3361E">
      <w:pPr>
        <w:rPr>
          <w:sz w:val="20"/>
          <w:szCs w:val="20"/>
        </w:rPr>
      </w:pPr>
      <w:r w:rsidRPr="00B3361E">
        <w:rPr>
          <w:sz w:val="20"/>
          <w:szCs w:val="20"/>
        </w:rPr>
        <w:t>('Annie Hall',)</w:t>
      </w:r>
    </w:p>
    <w:p w14:paraId="541A91E8" w14:textId="77777777" w:rsidR="00B3361E" w:rsidRPr="00B3361E" w:rsidRDefault="00B3361E" w:rsidP="00B3361E">
      <w:pPr>
        <w:rPr>
          <w:sz w:val="20"/>
          <w:szCs w:val="20"/>
        </w:rPr>
      </w:pPr>
      <w:r w:rsidRPr="00B3361E">
        <w:rPr>
          <w:sz w:val="20"/>
          <w:szCs w:val="20"/>
        </w:rPr>
        <w:t>('Dr. Strangelove',)</w:t>
      </w:r>
    </w:p>
    <w:p w14:paraId="1A5C56A9" w14:textId="77777777" w:rsidR="00B3361E" w:rsidRPr="00B3361E" w:rsidRDefault="00B3361E" w:rsidP="00B3361E">
      <w:pPr>
        <w:rPr>
          <w:sz w:val="20"/>
          <w:szCs w:val="20"/>
        </w:rPr>
      </w:pPr>
      <w:r w:rsidRPr="00B3361E">
        <w:rPr>
          <w:sz w:val="20"/>
          <w:szCs w:val="20"/>
        </w:rPr>
        <w:t>('Psycho',)</w:t>
      </w:r>
    </w:p>
    <w:p w14:paraId="63756204" w14:textId="77777777" w:rsidR="00B3361E" w:rsidRPr="00B3361E" w:rsidRDefault="00B3361E" w:rsidP="00B3361E">
      <w:pPr>
        <w:rPr>
          <w:sz w:val="20"/>
          <w:szCs w:val="20"/>
        </w:rPr>
      </w:pPr>
      <w:r w:rsidRPr="00B3361E">
        <w:rPr>
          <w:sz w:val="20"/>
          <w:szCs w:val="20"/>
        </w:rPr>
        <w:t>('The Birds',)</w:t>
      </w:r>
    </w:p>
    <w:p w14:paraId="293E1E61" w14:textId="77777777" w:rsidR="00B3361E" w:rsidRPr="00B3361E" w:rsidRDefault="00B3361E" w:rsidP="00B3361E">
      <w:pPr>
        <w:rPr>
          <w:sz w:val="20"/>
          <w:szCs w:val="20"/>
        </w:rPr>
      </w:pPr>
      <w:r w:rsidRPr="00B3361E">
        <w:rPr>
          <w:sz w:val="20"/>
          <w:szCs w:val="20"/>
        </w:rPr>
        <w:t>("Guess Who's Coming to Dinner",)</w:t>
      </w:r>
    </w:p>
    <w:p w14:paraId="4F202A6E" w14:textId="77777777" w:rsidR="00B3361E" w:rsidRPr="00B3361E" w:rsidRDefault="00B3361E" w:rsidP="00B3361E">
      <w:pPr>
        <w:rPr>
          <w:sz w:val="20"/>
          <w:szCs w:val="20"/>
        </w:rPr>
      </w:pPr>
      <w:r w:rsidRPr="00B3361E">
        <w:rPr>
          <w:sz w:val="20"/>
          <w:szCs w:val="20"/>
        </w:rPr>
        <w:t>('Manhattan',)</w:t>
      </w:r>
    </w:p>
    <w:p w14:paraId="2008AAD6" w14:textId="77777777" w:rsidR="00B3361E" w:rsidRPr="00B3361E" w:rsidRDefault="00B3361E" w:rsidP="00B3361E">
      <w:pPr>
        <w:rPr>
          <w:sz w:val="20"/>
          <w:szCs w:val="20"/>
        </w:rPr>
      </w:pPr>
      <w:r w:rsidRPr="00B3361E">
        <w:rPr>
          <w:sz w:val="20"/>
          <w:szCs w:val="20"/>
        </w:rPr>
        <w:t>('The Moon is Blue',)</w:t>
      </w:r>
    </w:p>
    <w:p w14:paraId="078E844D" w14:textId="77777777" w:rsidR="00B3361E" w:rsidRPr="00B3361E" w:rsidRDefault="00B3361E" w:rsidP="00B3361E">
      <w:pPr>
        <w:rPr>
          <w:sz w:val="20"/>
          <w:szCs w:val="20"/>
        </w:rPr>
        <w:sectPr w:rsidR="00B3361E" w:rsidRPr="00B3361E" w:rsidSect="00415942">
          <w:type w:val="continuous"/>
          <w:pgSz w:w="11906" w:h="16838"/>
          <w:pgMar w:top="1440" w:right="1440" w:bottom="1440" w:left="1440" w:header="708" w:footer="708" w:gutter="0"/>
          <w:cols w:num="2" w:space="708"/>
          <w:docGrid w:linePitch="360"/>
        </w:sectPr>
      </w:pPr>
    </w:p>
    <w:p w14:paraId="01762610" w14:textId="77777777" w:rsidR="00B3361E" w:rsidRPr="00B3361E" w:rsidRDefault="00B3361E" w:rsidP="00B3361E">
      <w:pPr>
        <w:rPr>
          <w:sz w:val="20"/>
          <w:szCs w:val="20"/>
        </w:rPr>
      </w:pPr>
    </w:p>
    <w:p w14:paraId="2C9EEE1C" w14:textId="77777777" w:rsidR="00B3361E" w:rsidRPr="00B3361E" w:rsidRDefault="00B3361E" w:rsidP="00B3361E">
      <w:pPr>
        <w:rPr>
          <w:sz w:val="20"/>
          <w:szCs w:val="20"/>
        </w:rPr>
      </w:pPr>
      <w:r w:rsidRPr="00B3361E">
        <w:rPr>
          <w:sz w:val="20"/>
          <w:szCs w:val="20"/>
        </w:rPr>
        <w:t>---------------------------------</w:t>
      </w:r>
    </w:p>
    <w:p w14:paraId="682167C9" w14:textId="77777777" w:rsidR="00B3361E" w:rsidRPr="00B3361E" w:rsidRDefault="00B3361E" w:rsidP="00B3361E">
      <w:pPr>
        <w:rPr>
          <w:sz w:val="20"/>
          <w:szCs w:val="20"/>
        </w:rPr>
      </w:pPr>
      <w:r w:rsidRPr="00B3361E">
        <w:rPr>
          <w:sz w:val="20"/>
          <w:szCs w:val="20"/>
        </w:rPr>
        <w:t>Question: 7</w:t>
      </w:r>
    </w:p>
    <w:p w14:paraId="64977786" w14:textId="77777777" w:rsidR="00B3361E" w:rsidRPr="00B3361E" w:rsidRDefault="00B3361E" w:rsidP="00B3361E">
      <w:pPr>
        <w:rPr>
          <w:sz w:val="20"/>
          <w:szCs w:val="20"/>
        </w:rPr>
      </w:pPr>
      <w:r w:rsidRPr="00B3361E">
        <w:rPr>
          <w:sz w:val="20"/>
          <w:szCs w:val="20"/>
        </w:rPr>
        <w:t xml:space="preserve">Natural language question: Show me all the movies that have received more than three academy </w:t>
      </w:r>
      <w:proofErr w:type="gramStart"/>
      <w:r w:rsidRPr="00B3361E">
        <w:rPr>
          <w:sz w:val="20"/>
          <w:szCs w:val="20"/>
        </w:rPr>
        <w:t>awards</w:t>
      </w:r>
      <w:proofErr w:type="gramEnd"/>
    </w:p>
    <w:p w14:paraId="21D14E9C"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w:t>
      </w:r>
      <w:proofErr w:type="spellStart"/>
      <w:r w:rsidRPr="00B3361E">
        <w:rPr>
          <w:sz w:val="20"/>
          <w:szCs w:val="20"/>
        </w:rPr>
        <w:t>mvtype</w:t>
      </w:r>
      <w:proofErr w:type="spellEnd"/>
      <w:r w:rsidRPr="00B3361E">
        <w:rPr>
          <w:sz w:val="20"/>
          <w:szCs w:val="20"/>
        </w:rPr>
        <w:t xml:space="preserve">, </w:t>
      </w:r>
      <w:proofErr w:type="spellStart"/>
      <w:r w:rsidRPr="00B3361E">
        <w:rPr>
          <w:sz w:val="20"/>
          <w:szCs w:val="20"/>
        </w:rPr>
        <w:t>awrd</w:t>
      </w:r>
      <w:proofErr w:type="spellEnd"/>
      <w:r w:rsidRPr="00B3361E">
        <w:rPr>
          <w:sz w:val="20"/>
          <w:szCs w:val="20"/>
        </w:rPr>
        <w:t xml:space="preserve"> FROM movie WHERE </w:t>
      </w:r>
      <w:proofErr w:type="spellStart"/>
      <w:r w:rsidRPr="00B3361E">
        <w:rPr>
          <w:sz w:val="20"/>
          <w:szCs w:val="20"/>
        </w:rPr>
        <w:t>awrd</w:t>
      </w:r>
      <w:proofErr w:type="spellEnd"/>
      <w:r w:rsidRPr="00B3361E">
        <w:rPr>
          <w:sz w:val="20"/>
          <w:szCs w:val="20"/>
        </w:rPr>
        <w:t xml:space="preserve"> &gt;</w:t>
      </w:r>
      <w:proofErr w:type="gramStart"/>
      <w:r w:rsidRPr="00B3361E">
        <w:rPr>
          <w:sz w:val="20"/>
          <w:szCs w:val="20"/>
        </w:rPr>
        <w:t>3</w:t>
      </w:r>
      <w:proofErr w:type="gramEnd"/>
    </w:p>
    <w:p w14:paraId="75C184F8" w14:textId="77777777" w:rsidR="00B3361E" w:rsidRPr="00B3361E" w:rsidRDefault="00B3361E" w:rsidP="00B3361E">
      <w:pPr>
        <w:rPr>
          <w:sz w:val="20"/>
          <w:szCs w:val="20"/>
        </w:rPr>
      </w:pPr>
      <w:r w:rsidRPr="00B3361E">
        <w:rPr>
          <w:sz w:val="20"/>
          <w:szCs w:val="20"/>
        </w:rPr>
        <w:t xml:space="preserve">Predicted SQL: SELECT * FROM MOVIE WHERE AWRD &gt; </w:t>
      </w:r>
      <w:proofErr w:type="gramStart"/>
      <w:r w:rsidRPr="00B3361E">
        <w:rPr>
          <w:sz w:val="20"/>
          <w:szCs w:val="20"/>
        </w:rPr>
        <w:t>3</w:t>
      </w:r>
      <w:proofErr w:type="gramEnd"/>
      <w:r w:rsidRPr="00B3361E">
        <w:rPr>
          <w:sz w:val="20"/>
          <w:szCs w:val="20"/>
        </w:rPr>
        <w:t xml:space="preserve"> </w:t>
      </w:r>
    </w:p>
    <w:p w14:paraId="1C17172E" w14:textId="77777777" w:rsidR="00B3361E" w:rsidRPr="00B3361E" w:rsidRDefault="00B3361E" w:rsidP="00B3361E">
      <w:pPr>
        <w:rPr>
          <w:sz w:val="20"/>
          <w:szCs w:val="20"/>
        </w:rPr>
      </w:pPr>
    </w:p>
    <w:p w14:paraId="3CE10791" w14:textId="77777777" w:rsidR="00B3361E" w:rsidRPr="00B3361E" w:rsidRDefault="00B3361E" w:rsidP="00B3361E">
      <w:pPr>
        <w:rPr>
          <w:sz w:val="20"/>
          <w:szCs w:val="20"/>
        </w:rPr>
      </w:pPr>
      <w:r w:rsidRPr="00B3361E">
        <w:rPr>
          <w:sz w:val="20"/>
          <w:szCs w:val="20"/>
        </w:rPr>
        <w:t>Target output:</w:t>
      </w:r>
    </w:p>
    <w:p w14:paraId="1FEC26EF" w14:textId="77777777" w:rsidR="00B3361E" w:rsidRPr="00B3361E" w:rsidRDefault="00B3361E" w:rsidP="00B3361E">
      <w:pPr>
        <w:rPr>
          <w:sz w:val="20"/>
          <w:szCs w:val="20"/>
        </w:rPr>
      </w:pPr>
      <w:r w:rsidRPr="00B3361E">
        <w:rPr>
          <w:sz w:val="20"/>
          <w:szCs w:val="20"/>
        </w:rPr>
        <w:t>('Annie Hall', 'COMEDY', 4)</w:t>
      </w:r>
    </w:p>
    <w:p w14:paraId="419E6FD2" w14:textId="77777777" w:rsidR="00B3361E" w:rsidRPr="00B3361E" w:rsidRDefault="00B3361E" w:rsidP="00B3361E">
      <w:pPr>
        <w:rPr>
          <w:sz w:val="20"/>
          <w:szCs w:val="20"/>
        </w:rPr>
      </w:pPr>
    </w:p>
    <w:p w14:paraId="7634B2B0" w14:textId="77777777" w:rsidR="00B3361E" w:rsidRPr="00B3361E" w:rsidRDefault="00B3361E" w:rsidP="00B3361E">
      <w:pPr>
        <w:rPr>
          <w:sz w:val="20"/>
          <w:szCs w:val="20"/>
        </w:rPr>
      </w:pPr>
      <w:r w:rsidRPr="00B3361E">
        <w:rPr>
          <w:sz w:val="20"/>
          <w:szCs w:val="20"/>
        </w:rPr>
        <w:t>GPT output:</w:t>
      </w:r>
    </w:p>
    <w:p w14:paraId="5EB7FD40" w14:textId="77777777" w:rsidR="00B3361E" w:rsidRPr="00B3361E" w:rsidRDefault="00B3361E" w:rsidP="00B3361E">
      <w:pPr>
        <w:rPr>
          <w:sz w:val="20"/>
          <w:szCs w:val="20"/>
        </w:rPr>
      </w:pPr>
      <w:r w:rsidRPr="00B3361E">
        <w:rPr>
          <w:sz w:val="20"/>
          <w:szCs w:val="20"/>
        </w:rPr>
        <w:t>(1, 'Annie Hall', 1977, 'COMEDY', 4, 'PG', 5, 4, 1)</w:t>
      </w:r>
    </w:p>
    <w:p w14:paraId="537B6F11" w14:textId="77777777" w:rsidR="00B3361E" w:rsidRPr="00B3361E" w:rsidRDefault="00B3361E" w:rsidP="00B3361E">
      <w:pPr>
        <w:rPr>
          <w:sz w:val="20"/>
          <w:szCs w:val="20"/>
        </w:rPr>
      </w:pPr>
    </w:p>
    <w:p w14:paraId="4160D1D1" w14:textId="77777777" w:rsidR="00B3361E" w:rsidRPr="00B3361E" w:rsidRDefault="00B3361E" w:rsidP="00B3361E">
      <w:pPr>
        <w:rPr>
          <w:sz w:val="20"/>
          <w:szCs w:val="20"/>
        </w:rPr>
      </w:pPr>
    </w:p>
    <w:p w14:paraId="3A5E1552" w14:textId="77777777" w:rsidR="00B3361E" w:rsidRPr="00B3361E" w:rsidRDefault="00B3361E" w:rsidP="00B3361E">
      <w:pPr>
        <w:rPr>
          <w:sz w:val="20"/>
          <w:szCs w:val="20"/>
        </w:rPr>
      </w:pPr>
    </w:p>
    <w:p w14:paraId="4664AED3" w14:textId="77777777" w:rsidR="00B3361E" w:rsidRPr="00B3361E" w:rsidRDefault="00B3361E" w:rsidP="00B3361E">
      <w:pPr>
        <w:rPr>
          <w:sz w:val="20"/>
          <w:szCs w:val="20"/>
        </w:rPr>
      </w:pPr>
      <w:r w:rsidRPr="00B3361E">
        <w:rPr>
          <w:sz w:val="20"/>
          <w:szCs w:val="20"/>
        </w:rPr>
        <w:t>---------------------------------</w:t>
      </w:r>
    </w:p>
    <w:p w14:paraId="1F93ABCC" w14:textId="77777777" w:rsidR="00B3361E" w:rsidRPr="00B3361E" w:rsidRDefault="00B3361E" w:rsidP="00B3361E">
      <w:pPr>
        <w:rPr>
          <w:sz w:val="20"/>
          <w:szCs w:val="20"/>
        </w:rPr>
      </w:pPr>
      <w:r w:rsidRPr="00B3361E">
        <w:rPr>
          <w:sz w:val="20"/>
          <w:szCs w:val="20"/>
        </w:rPr>
        <w:t>Question: 8</w:t>
      </w:r>
    </w:p>
    <w:p w14:paraId="7F326E19" w14:textId="77777777" w:rsidR="00B3361E" w:rsidRPr="00B3361E" w:rsidRDefault="00B3361E" w:rsidP="00B3361E">
      <w:pPr>
        <w:rPr>
          <w:sz w:val="20"/>
          <w:szCs w:val="20"/>
        </w:rPr>
      </w:pPr>
      <w:r w:rsidRPr="00B3361E">
        <w:rPr>
          <w:sz w:val="20"/>
          <w:szCs w:val="20"/>
        </w:rPr>
        <w:lastRenderedPageBreak/>
        <w:t>Natural language question: Do you know what movie has the word 'Nuremberg' in it?</w:t>
      </w:r>
    </w:p>
    <w:p w14:paraId="4CB6AFBD"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gramStart"/>
      <w:r w:rsidRPr="00B3361E">
        <w:rPr>
          <w:sz w:val="20"/>
          <w:szCs w:val="20"/>
        </w:rPr>
        <w:t>LOWER(</w:t>
      </w:r>
      <w:proofErr w:type="spellStart"/>
      <w:proofErr w:type="gramEnd"/>
      <w:r w:rsidRPr="00B3361E">
        <w:rPr>
          <w:sz w:val="20"/>
          <w:szCs w:val="20"/>
        </w:rPr>
        <w:t>mvtitle</w:t>
      </w:r>
      <w:proofErr w:type="spellEnd"/>
      <w:r w:rsidRPr="00B3361E">
        <w:rPr>
          <w:sz w:val="20"/>
          <w:szCs w:val="20"/>
        </w:rPr>
        <w:t>) LIKE '%</w:t>
      </w:r>
      <w:proofErr w:type="spellStart"/>
      <w:r w:rsidRPr="00B3361E">
        <w:rPr>
          <w:sz w:val="20"/>
          <w:szCs w:val="20"/>
        </w:rPr>
        <w:t>nuremberg</w:t>
      </w:r>
      <w:proofErr w:type="spellEnd"/>
      <w:r w:rsidRPr="00B3361E">
        <w:rPr>
          <w:sz w:val="20"/>
          <w:szCs w:val="20"/>
        </w:rPr>
        <w:t>%'</w:t>
      </w:r>
    </w:p>
    <w:p w14:paraId="1780CCD7" w14:textId="77777777" w:rsidR="00B3361E" w:rsidRPr="00B3361E" w:rsidRDefault="00B3361E" w:rsidP="00B3361E">
      <w:pPr>
        <w:rPr>
          <w:sz w:val="20"/>
          <w:szCs w:val="20"/>
        </w:rPr>
      </w:pPr>
      <w:r w:rsidRPr="00B3361E">
        <w:rPr>
          <w:sz w:val="20"/>
          <w:szCs w:val="20"/>
        </w:rPr>
        <w:t xml:space="preserve">Predicted SQL: SELECT MVTITLE FROM MOVIE WHERE MVTITLE LIKE '%Nuremberg%' </w:t>
      </w:r>
    </w:p>
    <w:p w14:paraId="433F0C27" w14:textId="77777777" w:rsidR="00B3361E" w:rsidRPr="00B3361E" w:rsidRDefault="00B3361E" w:rsidP="00B3361E">
      <w:pPr>
        <w:rPr>
          <w:sz w:val="20"/>
          <w:szCs w:val="20"/>
        </w:rPr>
      </w:pPr>
    </w:p>
    <w:p w14:paraId="64C208E9" w14:textId="77777777" w:rsidR="00B3361E" w:rsidRPr="00B3361E" w:rsidRDefault="00B3361E" w:rsidP="00B3361E">
      <w:pPr>
        <w:rPr>
          <w:sz w:val="20"/>
          <w:szCs w:val="20"/>
        </w:rPr>
      </w:pPr>
    </w:p>
    <w:p w14:paraId="02DCBD32" w14:textId="77777777" w:rsidR="00B3361E" w:rsidRPr="00B3361E" w:rsidRDefault="00B3361E" w:rsidP="00B3361E">
      <w:pPr>
        <w:rPr>
          <w:sz w:val="20"/>
          <w:szCs w:val="20"/>
        </w:rPr>
      </w:pPr>
      <w:r w:rsidRPr="00B3361E">
        <w:rPr>
          <w:sz w:val="20"/>
          <w:szCs w:val="20"/>
        </w:rPr>
        <w:t>Target output:</w:t>
      </w:r>
    </w:p>
    <w:p w14:paraId="6952E5E0" w14:textId="77777777" w:rsidR="00B3361E" w:rsidRPr="00B3361E" w:rsidRDefault="00B3361E" w:rsidP="00B3361E">
      <w:pPr>
        <w:rPr>
          <w:sz w:val="20"/>
          <w:szCs w:val="20"/>
        </w:rPr>
      </w:pPr>
      <w:r w:rsidRPr="00B3361E">
        <w:rPr>
          <w:sz w:val="20"/>
          <w:szCs w:val="20"/>
        </w:rPr>
        <w:t>('Judgment at Nuremberg',)</w:t>
      </w:r>
    </w:p>
    <w:p w14:paraId="2C49C3DB" w14:textId="77777777" w:rsidR="00B3361E" w:rsidRPr="00B3361E" w:rsidRDefault="00B3361E" w:rsidP="00B3361E">
      <w:pPr>
        <w:rPr>
          <w:sz w:val="20"/>
          <w:szCs w:val="20"/>
        </w:rPr>
      </w:pPr>
    </w:p>
    <w:p w14:paraId="24EB6E3E" w14:textId="77777777" w:rsidR="00B3361E" w:rsidRPr="00B3361E" w:rsidRDefault="00B3361E" w:rsidP="00B3361E">
      <w:pPr>
        <w:rPr>
          <w:sz w:val="20"/>
          <w:szCs w:val="20"/>
        </w:rPr>
      </w:pPr>
      <w:r w:rsidRPr="00B3361E">
        <w:rPr>
          <w:sz w:val="20"/>
          <w:szCs w:val="20"/>
        </w:rPr>
        <w:t>GPT output:</w:t>
      </w:r>
    </w:p>
    <w:p w14:paraId="76F11783" w14:textId="77777777" w:rsidR="00B3361E" w:rsidRPr="00B3361E" w:rsidRDefault="00B3361E" w:rsidP="00B3361E">
      <w:pPr>
        <w:rPr>
          <w:sz w:val="20"/>
          <w:szCs w:val="20"/>
        </w:rPr>
      </w:pPr>
      <w:r w:rsidRPr="00B3361E">
        <w:rPr>
          <w:sz w:val="20"/>
          <w:szCs w:val="20"/>
        </w:rPr>
        <w:t>('Judgment at Nuremberg',)</w:t>
      </w:r>
    </w:p>
    <w:p w14:paraId="1A1FF860" w14:textId="77777777" w:rsidR="00B3361E" w:rsidRPr="00B3361E" w:rsidRDefault="00B3361E" w:rsidP="00B3361E">
      <w:pPr>
        <w:rPr>
          <w:sz w:val="20"/>
          <w:szCs w:val="20"/>
        </w:rPr>
      </w:pPr>
    </w:p>
    <w:p w14:paraId="5788310C" w14:textId="77777777" w:rsidR="00B3361E" w:rsidRPr="00B3361E" w:rsidRDefault="00B3361E" w:rsidP="00B3361E">
      <w:pPr>
        <w:rPr>
          <w:sz w:val="20"/>
          <w:szCs w:val="20"/>
        </w:rPr>
      </w:pPr>
    </w:p>
    <w:p w14:paraId="1ECE7FB7" w14:textId="77777777" w:rsidR="00B3361E" w:rsidRPr="00B3361E" w:rsidRDefault="00B3361E" w:rsidP="00B3361E">
      <w:pPr>
        <w:rPr>
          <w:b/>
          <w:bCs/>
        </w:rPr>
      </w:pPr>
      <w:r w:rsidRPr="00B3361E">
        <w:rPr>
          <w:b/>
          <w:bCs/>
        </w:rPr>
        <w:t>Advanced Queries</w:t>
      </w:r>
    </w:p>
    <w:p w14:paraId="73064799" w14:textId="77777777" w:rsidR="00B3361E" w:rsidRPr="00B3361E" w:rsidRDefault="00B3361E" w:rsidP="00B3361E">
      <w:pPr>
        <w:rPr>
          <w:sz w:val="20"/>
          <w:szCs w:val="20"/>
        </w:rPr>
      </w:pPr>
      <w:r w:rsidRPr="00B3361E">
        <w:rPr>
          <w:sz w:val="20"/>
          <w:szCs w:val="20"/>
        </w:rPr>
        <w:t>---------------------------------</w:t>
      </w:r>
    </w:p>
    <w:p w14:paraId="52F5BAA8" w14:textId="77777777" w:rsidR="00B3361E" w:rsidRPr="00B3361E" w:rsidRDefault="00B3361E" w:rsidP="00B3361E">
      <w:pPr>
        <w:rPr>
          <w:sz w:val="20"/>
          <w:szCs w:val="20"/>
        </w:rPr>
      </w:pPr>
      <w:r w:rsidRPr="00B3361E">
        <w:rPr>
          <w:sz w:val="20"/>
          <w:szCs w:val="20"/>
        </w:rPr>
        <w:t>Question: 0</w:t>
      </w:r>
    </w:p>
    <w:p w14:paraId="3806A576" w14:textId="77777777" w:rsidR="00B3361E" w:rsidRPr="00B3361E" w:rsidRDefault="00B3361E" w:rsidP="00B3361E">
      <w:pPr>
        <w:rPr>
          <w:sz w:val="20"/>
          <w:szCs w:val="20"/>
        </w:rPr>
      </w:pPr>
      <w:r w:rsidRPr="00B3361E">
        <w:rPr>
          <w:sz w:val="20"/>
          <w:szCs w:val="20"/>
        </w:rPr>
        <w:t>Natural language question: On average, how many movies do members rent?</w:t>
      </w:r>
    </w:p>
    <w:p w14:paraId="72065EF4" w14:textId="77777777" w:rsidR="00B3361E" w:rsidRPr="00B3361E" w:rsidRDefault="00B3361E" w:rsidP="00B3361E">
      <w:pPr>
        <w:rPr>
          <w:sz w:val="20"/>
          <w:szCs w:val="20"/>
        </w:rPr>
      </w:pPr>
      <w:r w:rsidRPr="00B3361E">
        <w:rPr>
          <w:sz w:val="20"/>
          <w:szCs w:val="20"/>
        </w:rPr>
        <w:t xml:space="preserve">Target SQL: SELECT </w:t>
      </w:r>
      <w:proofErr w:type="gramStart"/>
      <w:r w:rsidRPr="00B3361E">
        <w:rPr>
          <w:sz w:val="20"/>
          <w:szCs w:val="20"/>
        </w:rPr>
        <w:t>AVG(</w:t>
      </w:r>
      <w:proofErr w:type="spellStart"/>
      <w:proofErr w:type="gramEnd"/>
      <w:r w:rsidRPr="00B3361E">
        <w:rPr>
          <w:sz w:val="20"/>
          <w:szCs w:val="20"/>
        </w:rPr>
        <w:t>numrent</w:t>
      </w:r>
      <w:proofErr w:type="spellEnd"/>
      <w:r w:rsidRPr="00B3361E">
        <w:rPr>
          <w:sz w:val="20"/>
          <w:szCs w:val="20"/>
        </w:rPr>
        <w:t>) FROM member;</w:t>
      </w:r>
    </w:p>
    <w:p w14:paraId="7975B498" w14:textId="77777777" w:rsidR="00B3361E" w:rsidRPr="00B3361E" w:rsidRDefault="00B3361E" w:rsidP="00B3361E">
      <w:pPr>
        <w:rPr>
          <w:sz w:val="20"/>
          <w:szCs w:val="20"/>
        </w:rPr>
      </w:pPr>
      <w:r w:rsidRPr="00B3361E">
        <w:rPr>
          <w:sz w:val="20"/>
          <w:szCs w:val="20"/>
        </w:rPr>
        <w:t xml:space="preserve">Predicted SQL: SELECT AVG(NUMRENT) FROM MEMBER </w:t>
      </w:r>
    </w:p>
    <w:p w14:paraId="339E1219" w14:textId="77777777" w:rsidR="00B3361E" w:rsidRPr="00B3361E" w:rsidRDefault="00B3361E" w:rsidP="00B3361E">
      <w:pPr>
        <w:rPr>
          <w:sz w:val="20"/>
          <w:szCs w:val="20"/>
        </w:rPr>
      </w:pPr>
    </w:p>
    <w:p w14:paraId="52290BB1" w14:textId="77777777" w:rsidR="00B3361E" w:rsidRPr="00B3361E" w:rsidRDefault="00B3361E" w:rsidP="00B3361E">
      <w:pPr>
        <w:rPr>
          <w:sz w:val="20"/>
          <w:szCs w:val="20"/>
        </w:rPr>
      </w:pPr>
      <w:r w:rsidRPr="00B3361E">
        <w:rPr>
          <w:sz w:val="20"/>
          <w:szCs w:val="20"/>
        </w:rPr>
        <w:t>Target output:(13.0,)</w:t>
      </w:r>
    </w:p>
    <w:p w14:paraId="0BB27180" w14:textId="77777777" w:rsidR="00B3361E" w:rsidRPr="00B3361E" w:rsidRDefault="00B3361E" w:rsidP="00B3361E">
      <w:pPr>
        <w:rPr>
          <w:sz w:val="20"/>
          <w:szCs w:val="20"/>
        </w:rPr>
      </w:pPr>
      <w:r w:rsidRPr="00B3361E">
        <w:rPr>
          <w:sz w:val="20"/>
          <w:szCs w:val="20"/>
        </w:rPr>
        <w:t>GPT output:</w:t>
      </w:r>
    </w:p>
    <w:p w14:paraId="57B8FA10" w14:textId="77777777" w:rsidR="00B3361E" w:rsidRPr="00B3361E" w:rsidRDefault="00B3361E" w:rsidP="00B3361E">
      <w:pPr>
        <w:rPr>
          <w:sz w:val="20"/>
          <w:szCs w:val="20"/>
        </w:rPr>
      </w:pPr>
      <w:r w:rsidRPr="00B3361E">
        <w:rPr>
          <w:sz w:val="20"/>
          <w:szCs w:val="20"/>
        </w:rPr>
        <w:t>(13.0,)</w:t>
      </w:r>
    </w:p>
    <w:p w14:paraId="6E5E2B59" w14:textId="77777777" w:rsidR="00B3361E" w:rsidRPr="00B3361E" w:rsidRDefault="00B3361E" w:rsidP="00B3361E">
      <w:pPr>
        <w:rPr>
          <w:sz w:val="20"/>
          <w:szCs w:val="20"/>
        </w:rPr>
      </w:pPr>
    </w:p>
    <w:p w14:paraId="2DB1F8FC" w14:textId="77777777" w:rsidR="00B3361E" w:rsidRPr="00B3361E" w:rsidRDefault="00B3361E" w:rsidP="00B3361E">
      <w:pPr>
        <w:rPr>
          <w:sz w:val="20"/>
          <w:szCs w:val="20"/>
        </w:rPr>
      </w:pPr>
      <w:r w:rsidRPr="00B3361E">
        <w:rPr>
          <w:sz w:val="20"/>
          <w:szCs w:val="20"/>
        </w:rPr>
        <w:t>---------------------------------</w:t>
      </w:r>
    </w:p>
    <w:p w14:paraId="1FA99492" w14:textId="77777777" w:rsidR="00B3361E" w:rsidRPr="00B3361E" w:rsidRDefault="00B3361E" w:rsidP="00B3361E">
      <w:pPr>
        <w:rPr>
          <w:sz w:val="20"/>
          <w:szCs w:val="20"/>
        </w:rPr>
      </w:pPr>
      <w:r w:rsidRPr="00B3361E">
        <w:rPr>
          <w:sz w:val="20"/>
          <w:szCs w:val="20"/>
        </w:rPr>
        <w:t>Question: 1</w:t>
      </w:r>
    </w:p>
    <w:p w14:paraId="47B56148" w14:textId="77777777" w:rsidR="00B3361E" w:rsidRPr="00B3361E" w:rsidRDefault="00B3361E" w:rsidP="00B3361E">
      <w:pPr>
        <w:rPr>
          <w:sz w:val="20"/>
          <w:szCs w:val="20"/>
        </w:rPr>
      </w:pPr>
      <w:r w:rsidRPr="00B3361E">
        <w:rPr>
          <w:sz w:val="20"/>
          <w:szCs w:val="20"/>
        </w:rPr>
        <w:t>Natural language question: Can you prepare a report containing member names and their joining dates?</w:t>
      </w:r>
    </w:p>
    <w:p w14:paraId="1461E27F"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w:t>
      </w:r>
      <w:proofErr w:type="spellStart"/>
      <w:r w:rsidRPr="00B3361E">
        <w:rPr>
          <w:sz w:val="20"/>
          <w:szCs w:val="20"/>
        </w:rPr>
        <w:t>joindate</w:t>
      </w:r>
      <w:proofErr w:type="spellEnd"/>
      <w:r w:rsidRPr="00B3361E">
        <w:rPr>
          <w:sz w:val="20"/>
          <w:szCs w:val="20"/>
        </w:rPr>
        <w:t xml:space="preserve"> FROM </w:t>
      </w:r>
      <w:proofErr w:type="gramStart"/>
      <w:r w:rsidRPr="00B3361E">
        <w:rPr>
          <w:sz w:val="20"/>
          <w:szCs w:val="20"/>
        </w:rPr>
        <w:t>member;</w:t>
      </w:r>
      <w:proofErr w:type="gramEnd"/>
    </w:p>
    <w:p w14:paraId="0A3AE5BA" w14:textId="77777777" w:rsidR="00B3361E" w:rsidRPr="00B3361E" w:rsidRDefault="00B3361E" w:rsidP="00B3361E">
      <w:pPr>
        <w:rPr>
          <w:sz w:val="20"/>
          <w:szCs w:val="20"/>
        </w:rPr>
      </w:pPr>
      <w:r w:rsidRPr="00B3361E">
        <w:rPr>
          <w:sz w:val="20"/>
          <w:szCs w:val="20"/>
        </w:rPr>
        <w:t xml:space="preserve">Predicted SQL: SELECT MMBNAME, JOINDATE FROM MEMBER </w:t>
      </w:r>
    </w:p>
    <w:p w14:paraId="108BBDE8" w14:textId="77777777" w:rsidR="00B3361E" w:rsidRPr="00B3361E" w:rsidRDefault="00B3361E" w:rsidP="00B3361E">
      <w:pPr>
        <w:rPr>
          <w:sz w:val="20"/>
          <w:szCs w:val="20"/>
        </w:rPr>
      </w:pPr>
    </w:p>
    <w:p w14:paraId="5C011CA2"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31B46B43" w14:textId="77777777" w:rsidR="00B3361E" w:rsidRPr="00B3361E" w:rsidRDefault="00B3361E" w:rsidP="00B3361E">
      <w:pPr>
        <w:rPr>
          <w:sz w:val="20"/>
          <w:szCs w:val="20"/>
        </w:rPr>
      </w:pPr>
      <w:r w:rsidRPr="00B3361E">
        <w:rPr>
          <w:sz w:val="20"/>
          <w:szCs w:val="20"/>
        </w:rPr>
        <w:t>Target output:</w:t>
      </w:r>
    </w:p>
    <w:p w14:paraId="7183BF34" w14:textId="77777777" w:rsidR="00B3361E" w:rsidRPr="00B3361E" w:rsidRDefault="00B3361E" w:rsidP="00B3361E">
      <w:pPr>
        <w:rPr>
          <w:sz w:val="20"/>
          <w:szCs w:val="20"/>
        </w:rPr>
      </w:pPr>
      <w:r w:rsidRPr="00B3361E">
        <w:rPr>
          <w:sz w:val="20"/>
          <w:szCs w:val="20"/>
        </w:rPr>
        <w:t>('Allen, Donna', '1991-05-25')</w:t>
      </w:r>
    </w:p>
    <w:p w14:paraId="664B343C" w14:textId="77777777" w:rsidR="00B3361E" w:rsidRPr="00B3361E" w:rsidRDefault="00B3361E" w:rsidP="00B3361E">
      <w:pPr>
        <w:rPr>
          <w:sz w:val="20"/>
          <w:szCs w:val="20"/>
        </w:rPr>
      </w:pPr>
      <w:r w:rsidRPr="00B3361E">
        <w:rPr>
          <w:sz w:val="20"/>
          <w:szCs w:val="20"/>
        </w:rPr>
        <w:t>('Peterson, Mark', '1990-02-20')</w:t>
      </w:r>
    </w:p>
    <w:p w14:paraId="6E1FD5DC" w14:textId="77777777" w:rsidR="00B3361E" w:rsidRPr="00B3361E" w:rsidRDefault="00B3361E" w:rsidP="00B3361E">
      <w:pPr>
        <w:rPr>
          <w:sz w:val="20"/>
          <w:szCs w:val="20"/>
        </w:rPr>
      </w:pPr>
      <w:r w:rsidRPr="00B3361E">
        <w:rPr>
          <w:sz w:val="20"/>
          <w:szCs w:val="20"/>
        </w:rPr>
        <w:t>('Sanchez, Miguel', '1991-06-21')</w:t>
      </w:r>
    </w:p>
    <w:p w14:paraId="565C409F" w14:textId="77777777" w:rsidR="00B3361E" w:rsidRPr="00B3361E" w:rsidRDefault="00B3361E" w:rsidP="00B3361E">
      <w:pPr>
        <w:rPr>
          <w:sz w:val="20"/>
          <w:szCs w:val="20"/>
        </w:rPr>
      </w:pPr>
      <w:r w:rsidRPr="00B3361E">
        <w:rPr>
          <w:sz w:val="20"/>
          <w:szCs w:val="20"/>
        </w:rPr>
        <w:t>('Tran, Thanh', '1991-07-03')</w:t>
      </w:r>
    </w:p>
    <w:p w14:paraId="2C27FC97" w14:textId="77777777" w:rsidR="00B3361E" w:rsidRPr="00B3361E" w:rsidRDefault="00B3361E" w:rsidP="00B3361E">
      <w:pPr>
        <w:rPr>
          <w:sz w:val="20"/>
          <w:szCs w:val="20"/>
        </w:rPr>
      </w:pPr>
      <w:r w:rsidRPr="00B3361E">
        <w:rPr>
          <w:sz w:val="20"/>
          <w:szCs w:val="20"/>
        </w:rPr>
        <w:t>('Roberts, Terry', '1990-11-16')</w:t>
      </w:r>
    </w:p>
    <w:p w14:paraId="1511E4C1" w14:textId="77777777" w:rsidR="00B3361E" w:rsidRPr="00B3361E" w:rsidRDefault="00B3361E" w:rsidP="00B3361E">
      <w:pPr>
        <w:rPr>
          <w:sz w:val="20"/>
          <w:szCs w:val="20"/>
        </w:rPr>
      </w:pPr>
      <w:r w:rsidRPr="00B3361E">
        <w:rPr>
          <w:sz w:val="20"/>
          <w:szCs w:val="20"/>
        </w:rPr>
        <w:t>('MacDonald, Greg', '1991-01-29')</w:t>
      </w:r>
    </w:p>
    <w:p w14:paraId="6A8186EB" w14:textId="77777777" w:rsidR="00B3361E" w:rsidRPr="00B3361E" w:rsidRDefault="00B3361E" w:rsidP="00B3361E">
      <w:pPr>
        <w:rPr>
          <w:sz w:val="20"/>
          <w:szCs w:val="20"/>
        </w:rPr>
      </w:pPr>
      <w:r w:rsidRPr="00B3361E">
        <w:rPr>
          <w:sz w:val="20"/>
          <w:szCs w:val="20"/>
        </w:rPr>
        <w:t>('VanderJagt, Neal', '1990-08-11')</w:t>
      </w:r>
    </w:p>
    <w:p w14:paraId="0621D82A" w14:textId="77777777" w:rsidR="00B3361E" w:rsidRPr="00B3361E" w:rsidRDefault="00B3361E" w:rsidP="00B3361E">
      <w:pPr>
        <w:rPr>
          <w:sz w:val="20"/>
          <w:szCs w:val="20"/>
        </w:rPr>
      </w:pPr>
      <w:r w:rsidRPr="00B3361E">
        <w:rPr>
          <w:sz w:val="20"/>
          <w:szCs w:val="20"/>
        </w:rPr>
        <w:t>('Shippers, John', '1991-09-02')</w:t>
      </w:r>
    </w:p>
    <w:p w14:paraId="5B6E8139" w14:textId="77777777" w:rsidR="00B3361E" w:rsidRPr="00B3361E" w:rsidRDefault="00B3361E" w:rsidP="00B3361E">
      <w:pPr>
        <w:rPr>
          <w:sz w:val="20"/>
          <w:szCs w:val="20"/>
        </w:rPr>
      </w:pPr>
      <w:r w:rsidRPr="00B3361E">
        <w:rPr>
          <w:sz w:val="20"/>
          <w:szCs w:val="20"/>
        </w:rPr>
        <w:t>('Franklin, Trudy', '1990-12-13')</w:t>
      </w:r>
    </w:p>
    <w:p w14:paraId="396049DD" w14:textId="77777777" w:rsidR="00B3361E" w:rsidRPr="00B3361E" w:rsidRDefault="00B3361E" w:rsidP="00B3361E">
      <w:pPr>
        <w:rPr>
          <w:sz w:val="20"/>
          <w:szCs w:val="20"/>
        </w:rPr>
      </w:pPr>
      <w:r w:rsidRPr="00B3361E">
        <w:rPr>
          <w:sz w:val="20"/>
          <w:szCs w:val="20"/>
        </w:rPr>
        <w:t>('Stein, Shelly', '1991-06-21')</w:t>
      </w:r>
    </w:p>
    <w:p w14:paraId="3DFE7B2D" w14:textId="77777777" w:rsidR="00B3361E" w:rsidRPr="00B3361E" w:rsidRDefault="00B3361E" w:rsidP="00B3361E">
      <w:pPr>
        <w:rPr>
          <w:sz w:val="20"/>
          <w:szCs w:val="20"/>
        </w:rPr>
      </w:pPr>
      <w:r w:rsidRPr="00B3361E">
        <w:rPr>
          <w:sz w:val="20"/>
          <w:szCs w:val="20"/>
        </w:rPr>
        <w:t>('Stein, Billy', '1992-02-27')</w:t>
      </w:r>
    </w:p>
    <w:p w14:paraId="66C849A8" w14:textId="77777777" w:rsidR="00B3361E" w:rsidRPr="00B3361E" w:rsidRDefault="00B3361E" w:rsidP="00B3361E">
      <w:pPr>
        <w:rPr>
          <w:sz w:val="20"/>
          <w:szCs w:val="20"/>
        </w:rPr>
      </w:pPr>
      <w:r w:rsidRPr="00B3361E">
        <w:rPr>
          <w:sz w:val="20"/>
          <w:szCs w:val="20"/>
        </w:rPr>
        <w:t>('Stein, Angie', '1991-06-21')</w:t>
      </w:r>
    </w:p>
    <w:p w14:paraId="2CBEA9D8" w14:textId="77777777" w:rsidR="00B3361E" w:rsidRPr="00B3361E" w:rsidRDefault="00B3361E" w:rsidP="00B3361E">
      <w:pPr>
        <w:rPr>
          <w:sz w:val="20"/>
          <w:szCs w:val="20"/>
        </w:rPr>
      </w:pPr>
      <w:r w:rsidRPr="00B3361E">
        <w:rPr>
          <w:sz w:val="20"/>
          <w:szCs w:val="20"/>
        </w:rPr>
        <w:t>('Stein, Willy', '1991-06-21')</w:t>
      </w:r>
    </w:p>
    <w:p w14:paraId="298687F4" w14:textId="77777777" w:rsidR="00B3361E" w:rsidRPr="00B3361E" w:rsidRDefault="00B3361E" w:rsidP="00B3361E">
      <w:pPr>
        <w:rPr>
          <w:sz w:val="20"/>
          <w:szCs w:val="20"/>
        </w:rPr>
      </w:pPr>
    </w:p>
    <w:p w14:paraId="291A763B" w14:textId="77777777" w:rsidR="00B3361E" w:rsidRPr="00B3361E" w:rsidRDefault="00B3361E" w:rsidP="00B3361E">
      <w:pPr>
        <w:rPr>
          <w:sz w:val="20"/>
          <w:szCs w:val="20"/>
        </w:rPr>
      </w:pPr>
      <w:r w:rsidRPr="00B3361E">
        <w:rPr>
          <w:sz w:val="20"/>
          <w:szCs w:val="20"/>
        </w:rPr>
        <w:t>GPT output:</w:t>
      </w:r>
    </w:p>
    <w:p w14:paraId="7736800F" w14:textId="77777777" w:rsidR="00B3361E" w:rsidRPr="00B3361E" w:rsidRDefault="00B3361E" w:rsidP="00B3361E">
      <w:pPr>
        <w:rPr>
          <w:sz w:val="20"/>
          <w:szCs w:val="20"/>
        </w:rPr>
      </w:pPr>
      <w:r w:rsidRPr="00B3361E">
        <w:rPr>
          <w:sz w:val="20"/>
          <w:szCs w:val="20"/>
        </w:rPr>
        <w:t>('Allen, Donna', '1991-05-25')</w:t>
      </w:r>
    </w:p>
    <w:p w14:paraId="00DBBC5C" w14:textId="77777777" w:rsidR="00B3361E" w:rsidRPr="00B3361E" w:rsidRDefault="00B3361E" w:rsidP="00B3361E">
      <w:pPr>
        <w:rPr>
          <w:sz w:val="20"/>
          <w:szCs w:val="20"/>
        </w:rPr>
      </w:pPr>
      <w:r w:rsidRPr="00B3361E">
        <w:rPr>
          <w:sz w:val="20"/>
          <w:szCs w:val="20"/>
        </w:rPr>
        <w:t>('Peterson, Mark', '1990-02-20')</w:t>
      </w:r>
    </w:p>
    <w:p w14:paraId="08D5C11C" w14:textId="77777777" w:rsidR="00B3361E" w:rsidRPr="00B3361E" w:rsidRDefault="00B3361E" w:rsidP="00B3361E">
      <w:pPr>
        <w:rPr>
          <w:sz w:val="20"/>
          <w:szCs w:val="20"/>
        </w:rPr>
      </w:pPr>
      <w:r w:rsidRPr="00B3361E">
        <w:rPr>
          <w:sz w:val="20"/>
          <w:szCs w:val="20"/>
        </w:rPr>
        <w:t>('Sanchez, Miguel', '1991-06-21')</w:t>
      </w:r>
    </w:p>
    <w:p w14:paraId="0B5DFEAE" w14:textId="77777777" w:rsidR="00B3361E" w:rsidRPr="00B3361E" w:rsidRDefault="00B3361E" w:rsidP="00B3361E">
      <w:pPr>
        <w:rPr>
          <w:sz w:val="20"/>
          <w:szCs w:val="20"/>
        </w:rPr>
      </w:pPr>
      <w:r w:rsidRPr="00B3361E">
        <w:rPr>
          <w:sz w:val="20"/>
          <w:szCs w:val="20"/>
        </w:rPr>
        <w:t>('Tran, Thanh', '1991-07-03')</w:t>
      </w:r>
    </w:p>
    <w:p w14:paraId="30001E55" w14:textId="77777777" w:rsidR="00B3361E" w:rsidRPr="00B3361E" w:rsidRDefault="00B3361E" w:rsidP="00B3361E">
      <w:pPr>
        <w:rPr>
          <w:sz w:val="20"/>
          <w:szCs w:val="20"/>
        </w:rPr>
      </w:pPr>
      <w:r w:rsidRPr="00B3361E">
        <w:rPr>
          <w:sz w:val="20"/>
          <w:szCs w:val="20"/>
        </w:rPr>
        <w:t>('Roberts, Terry', '1990-11-16')</w:t>
      </w:r>
    </w:p>
    <w:p w14:paraId="0F987F28" w14:textId="77777777" w:rsidR="00B3361E" w:rsidRPr="00B3361E" w:rsidRDefault="00B3361E" w:rsidP="00B3361E">
      <w:pPr>
        <w:rPr>
          <w:sz w:val="20"/>
          <w:szCs w:val="20"/>
        </w:rPr>
      </w:pPr>
      <w:r w:rsidRPr="00B3361E">
        <w:rPr>
          <w:sz w:val="20"/>
          <w:szCs w:val="20"/>
        </w:rPr>
        <w:t>('MacDonald, Greg', '1991-01-29')</w:t>
      </w:r>
    </w:p>
    <w:p w14:paraId="6852DC4F" w14:textId="77777777" w:rsidR="00B3361E" w:rsidRPr="00B3361E" w:rsidRDefault="00B3361E" w:rsidP="00B3361E">
      <w:pPr>
        <w:rPr>
          <w:sz w:val="20"/>
          <w:szCs w:val="20"/>
        </w:rPr>
      </w:pPr>
      <w:r w:rsidRPr="00B3361E">
        <w:rPr>
          <w:sz w:val="20"/>
          <w:szCs w:val="20"/>
        </w:rPr>
        <w:t>('VanderJagt, Neal', '1990-08-11')</w:t>
      </w:r>
    </w:p>
    <w:p w14:paraId="4DDAC2CA" w14:textId="77777777" w:rsidR="00B3361E" w:rsidRPr="00B3361E" w:rsidRDefault="00B3361E" w:rsidP="00B3361E">
      <w:pPr>
        <w:rPr>
          <w:sz w:val="20"/>
          <w:szCs w:val="20"/>
        </w:rPr>
      </w:pPr>
      <w:r w:rsidRPr="00B3361E">
        <w:rPr>
          <w:sz w:val="20"/>
          <w:szCs w:val="20"/>
        </w:rPr>
        <w:t>('Shippers, John', '1991-09-02')</w:t>
      </w:r>
    </w:p>
    <w:p w14:paraId="5C6F99BF" w14:textId="77777777" w:rsidR="00B3361E" w:rsidRPr="00B3361E" w:rsidRDefault="00B3361E" w:rsidP="00B3361E">
      <w:pPr>
        <w:rPr>
          <w:sz w:val="20"/>
          <w:szCs w:val="20"/>
        </w:rPr>
      </w:pPr>
      <w:r w:rsidRPr="00B3361E">
        <w:rPr>
          <w:sz w:val="20"/>
          <w:szCs w:val="20"/>
        </w:rPr>
        <w:t>('Franklin, Trudy', '1990-12-13')</w:t>
      </w:r>
    </w:p>
    <w:p w14:paraId="406A1079" w14:textId="77777777" w:rsidR="00B3361E" w:rsidRPr="00B3361E" w:rsidRDefault="00B3361E" w:rsidP="00B3361E">
      <w:pPr>
        <w:rPr>
          <w:sz w:val="20"/>
          <w:szCs w:val="20"/>
        </w:rPr>
      </w:pPr>
      <w:r w:rsidRPr="00B3361E">
        <w:rPr>
          <w:sz w:val="20"/>
          <w:szCs w:val="20"/>
        </w:rPr>
        <w:t>('Stein, Shelly', '1991-06-21')</w:t>
      </w:r>
    </w:p>
    <w:p w14:paraId="4006D4DD" w14:textId="77777777" w:rsidR="00B3361E" w:rsidRPr="00B3361E" w:rsidRDefault="00B3361E" w:rsidP="00B3361E">
      <w:pPr>
        <w:rPr>
          <w:sz w:val="20"/>
          <w:szCs w:val="20"/>
        </w:rPr>
      </w:pPr>
      <w:r w:rsidRPr="00B3361E">
        <w:rPr>
          <w:sz w:val="20"/>
          <w:szCs w:val="20"/>
        </w:rPr>
        <w:t>('Stein, Billy', '1992-02-27')</w:t>
      </w:r>
    </w:p>
    <w:p w14:paraId="6120F322" w14:textId="77777777" w:rsidR="00B3361E" w:rsidRPr="00B3361E" w:rsidRDefault="00B3361E" w:rsidP="00B3361E">
      <w:pPr>
        <w:rPr>
          <w:sz w:val="20"/>
          <w:szCs w:val="20"/>
        </w:rPr>
      </w:pPr>
      <w:r w:rsidRPr="00B3361E">
        <w:rPr>
          <w:sz w:val="20"/>
          <w:szCs w:val="20"/>
        </w:rPr>
        <w:t>('Stein, Angie', '1991-06-21')</w:t>
      </w:r>
    </w:p>
    <w:p w14:paraId="481C38D1" w14:textId="77777777" w:rsidR="00B3361E" w:rsidRPr="00B3361E" w:rsidRDefault="00B3361E" w:rsidP="00B3361E">
      <w:pPr>
        <w:rPr>
          <w:sz w:val="20"/>
          <w:szCs w:val="20"/>
        </w:rPr>
      </w:pPr>
      <w:r w:rsidRPr="00B3361E">
        <w:rPr>
          <w:sz w:val="20"/>
          <w:szCs w:val="20"/>
        </w:rPr>
        <w:t>('Stein, Willy', '1991-06-21')</w:t>
      </w:r>
    </w:p>
    <w:p w14:paraId="7DBC7F1E" w14:textId="77777777" w:rsidR="00B3361E" w:rsidRPr="00B3361E" w:rsidRDefault="00B3361E" w:rsidP="00B3361E">
      <w:pPr>
        <w:rPr>
          <w:sz w:val="20"/>
          <w:szCs w:val="20"/>
        </w:rPr>
        <w:sectPr w:rsidR="00B3361E" w:rsidRPr="00B3361E" w:rsidSect="00841195">
          <w:type w:val="continuous"/>
          <w:pgSz w:w="11906" w:h="16838"/>
          <w:pgMar w:top="1440" w:right="1440" w:bottom="1440" w:left="1440" w:header="708" w:footer="708" w:gutter="0"/>
          <w:cols w:num="2" w:space="708"/>
          <w:docGrid w:linePitch="360"/>
        </w:sectPr>
      </w:pPr>
    </w:p>
    <w:p w14:paraId="43658FE5" w14:textId="77777777" w:rsidR="00B3361E" w:rsidRPr="00B3361E" w:rsidRDefault="00B3361E" w:rsidP="00B3361E">
      <w:pPr>
        <w:rPr>
          <w:sz w:val="20"/>
          <w:szCs w:val="20"/>
        </w:rPr>
      </w:pPr>
      <w:r w:rsidRPr="00B3361E">
        <w:rPr>
          <w:sz w:val="20"/>
          <w:szCs w:val="20"/>
        </w:rPr>
        <w:t>---------------------------------</w:t>
      </w:r>
    </w:p>
    <w:p w14:paraId="2A4E108C" w14:textId="77777777" w:rsidR="00B3361E" w:rsidRPr="00B3361E" w:rsidRDefault="00B3361E" w:rsidP="00B3361E">
      <w:pPr>
        <w:rPr>
          <w:sz w:val="20"/>
          <w:szCs w:val="20"/>
        </w:rPr>
      </w:pPr>
      <w:r w:rsidRPr="00B3361E">
        <w:rPr>
          <w:sz w:val="20"/>
          <w:szCs w:val="20"/>
        </w:rPr>
        <w:t>Question: 2Natural language question: Can you prepare a report containing member names and their joining dates, but display the dates in Australian standard format?</w:t>
      </w:r>
    </w:p>
    <w:p w14:paraId="0FDD81DC"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w:t>
      </w:r>
      <w:proofErr w:type="spellStart"/>
      <w:proofErr w:type="gramStart"/>
      <w:r w:rsidRPr="00B3361E">
        <w:rPr>
          <w:sz w:val="20"/>
          <w:szCs w:val="20"/>
        </w:rPr>
        <w:t>strftime</w:t>
      </w:r>
      <w:proofErr w:type="spellEnd"/>
      <w:r w:rsidRPr="00B3361E">
        <w:rPr>
          <w:sz w:val="20"/>
          <w:szCs w:val="20"/>
        </w:rPr>
        <w:t>(</w:t>
      </w:r>
      <w:proofErr w:type="gramEnd"/>
      <w:r w:rsidRPr="00B3361E">
        <w:rPr>
          <w:sz w:val="20"/>
          <w:szCs w:val="20"/>
        </w:rPr>
        <w:t xml:space="preserve">'%d/%m/%Y', </w:t>
      </w:r>
      <w:proofErr w:type="spellStart"/>
      <w:r w:rsidRPr="00B3361E">
        <w:rPr>
          <w:sz w:val="20"/>
          <w:szCs w:val="20"/>
        </w:rPr>
        <w:t>joindate</w:t>
      </w:r>
      <w:proofErr w:type="spellEnd"/>
      <w:r w:rsidRPr="00B3361E">
        <w:rPr>
          <w:sz w:val="20"/>
          <w:szCs w:val="20"/>
        </w:rPr>
        <w:t xml:space="preserve">) FROM </w:t>
      </w:r>
      <w:proofErr w:type="spellStart"/>
      <w:r w:rsidRPr="00B3361E">
        <w:rPr>
          <w:sz w:val="20"/>
          <w:szCs w:val="20"/>
        </w:rPr>
        <w:t>member;Predicted</w:t>
      </w:r>
      <w:proofErr w:type="spellEnd"/>
      <w:r w:rsidRPr="00B3361E">
        <w:rPr>
          <w:sz w:val="20"/>
          <w:szCs w:val="20"/>
        </w:rPr>
        <w:t xml:space="preserve"> SQL: SELECT MMBNAME, </w:t>
      </w:r>
      <w:proofErr w:type="spellStart"/>
      <w:r w:rsidRPr="00B3361E">
        <w:rPr>
          <w:sz w:val="20"/>
          <w:szCs w:val="20"/>
        </w:rPr>
        <w:t>strftime</w:t>
      </w:r>
      <w:proofErr w:type="spellEnd"/>
      <w:r w:rsidRPr="00B3361E">
        <w:rPr>
          <w:sz w:val="20"/>
          <w:szCs w:val="20"/>
        </w:rPr>
        <w:t xml:space="preserve">('%d/%m/%Y', JOINDATE) AS JOINDATE FROM MEMBER </w:t>
      </w:r>
    </w:p>
    <w:p w14:paraId="3FCB94D6" w14:textId="77777777" w:rsidR="00B3361E" w:rsidRPr="00B3361E" w:rsidRDefault="00B3361E" w:rsidP="00B3361E">
      <w:pPr>
        <w:rPr>
          <w:sz w:val="20"/>
          <w:szCs w:val="20"/>
        </w:rPr>
      </w:pPr>
    </w:p>
    <w:p w14:paraId="0019AD43" w14:textId="77777777" w:rsidR="00B3361E" w:rsidRPr="00B3361E" w:rsidRDefault="00B3361E" w:rsidP="00B3361E">
      <w:pPr>
        <w:rPr>
          <w:sz w:val="20"/>
          <w:szCs w:val="20"/>
        </w:rPr>
      </w:pPr>
      <w:r w:rsidRPr="00B3361E">
        <w:rPr>
          <w:sz w:val="20"/>
          <w:szCs w:val="20"/>
        </w:rPr>
        <w:t>Target output:</w:t>
      </w:r>
    </w:p>
    <w:p w14:paraId="74189CCF" w14:textId="77777777" w:rsidR="00B3361E" w:rsidRPr="00B3361E" w:rsidRDefault="00B3361E" w:rsidP="00B3361E">
      <w:pPr>
        <w:rPr>
          <w:sz w:val="20"/>
          <w:szCs w:val="20"/>
        </w:rPr>
      </w:pPr>
    </w:p>
    <w:p w14:paraId="6F449740"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356B6903" w14:textId="77777777" w:rsidR="00B3361E" w:rsidRPr="00B3361E" w:rsidRDefault="00B3361E" w:rsidP="00B3361E">
      <w:pPr>
        <w:rPr>
          <w:sz w:val="20"/>
          <w:szCs w:val="20"/>
        </w:rPr>
      </w:pPr>
      <w:r w:rsidRPr="00B3361E">
        <w:rPr>
          <w:sz w:val="20"/>
          <w:szCs w:val="20"/>
        </w:rPr>
        <w:t>('Allen, Donna', '25/05/1991')</w:t>
      </w:r>
    </w:p>
    <w:p w14:paraId="74A86E2E" w14:textId="77777777" w:rsidR="00B3361E" w:rsidRPr="00B3361E" w:rsidRDefault="00B3361E" w:rsidP="00B3361E">
      <w:pPr>
        <w:rPr>
          <w:sz w:val="20"/>
          <w:szCs w:val="20"/>
        </w:rPr>
      </w:pPr>
      <w:r w:rsidRPr="00B3361E">
        <w:rPr>
          <w:sz w:val="20"/>
          <w:szCs w:val="20"/>
        </w:rPr>
        <w:t>('Peterson, Mark', '20/02/1990')</w:t>
      </w:r>
    </w:p>
    <w:p w14:paraId="7C97CF98" w14:textId="77777777" w:rsidR="00B3361E" w:rsidRPr="00B3361E" w:rsidRDefault="00B3361E" w:rsidP="00B3361E">
      <w:pPr>
        <w:rPr>
          <w:sz w:val="20"/>
          <w:szCs w:val="20"/>
        </w:rPr>
      </w:pPr>
      <w:r w:rsidRPr="00B3361E">
        <w:rPr>
          <w:sz w:val="20"/>
          <w:szCs w:val="20"/>
        </w:rPr>
        <w:t>('Sanchez, Miguel', '21/06/1991')</w:t>
      </w:r>
    </w:p>
    <w:p w14:paraId="67040835" w14:textId="77777777" w:rsidR="00B3361E" w:rsidRPr="00B3361E" w:rsidRDefault="00B3361E" w:rsidP="00B3361E">
      <w:pPr>
        <w:rPr>
          <w:sz w:val="20"/>
          <w:szCs w:val="20"/>
        </w:rPr>
      </w:pPr>
      <w:r w:rsidRPr="00B3361E">
        <w:rPr>
          <w:sz w:val="20"/>
          <w:szCs w:val="20"/>
        </w:rPr>
        <w:t>('Tran, Thanh', '03/07/1991')</w:t>
      </w:r>
    </w:p>
    <w:p w14:paraId="20BBBB30" w14:textId="77777777" w:rsidR="00B3361E" w:rsidRPr="00B3361E" w:rsidRDefault="00B3361E" w:rsidP="00B3361E">
      <w:pPr>
        <w:rPr>
          <w:sz w:val="20"/>
          <w:szCs w:val="20"/>
        </w:rPr>
      </w:pPr>
      <w:r w:rsidRPr="00B3361E">
        <w:rPr>
          <w:sz w:val="20"/>
          <w:szCs w:val="20"/>
        </w:rPr>
        <w:t>('Roberts, Terry', '16/11/1990')</w:t>
      </w:r>
    </w:p>
    <w:p w14:paraId="5D08E36C" w14:textId="77777777" w:rsidR="00B3361E" w:rsidRPr="00B3361E" w:rsidRDefault="00B3361E" w:rsidP="00B3361E">
      <w:pPr>
        <w:rPr>
          <w:sz w:val="20"/>
          <w:szCs w:val="20"/>
        </w:rPr>
      </w:pPr>
      <w:r w:rsidRPr="00B3361E">
        <w:rPr>
          <w:sz w:val="20"/>
          <w:szCs w:val="20"/>
        </w:rPr>
        <w:t>('MacDonald, Greg', '29/01/1991')</w:t>
      </w:r>
    </w:p>
    <w:p w14:paraId="39098EE9" w14:textId="77777777" w:rsidR="00B3361E" w:rsidRPr="00B3361E" w:rsidRDefault="00B3361E" w:rsidP="00B3361E">
      <w:pPr>
        <w:rPr>
          <w:sz w:val="20"/>
          <w:szCs w:val="20"/>
        </w:rPr>
      </w:pPr>
      <w:r w:rsidRPr="00B3361E">
        <w:rPr>
          <w:sz w:val="20"/>
          <w:szCs w:val="20"/>
        </w:rPr>
        <w:t>('VanderJagt, Neal', '11/08/1990')</w:t>
      </w:r>
    </w:p>
    <w:p w14:paraId="3EBC50F8" w14:textId="77777777" w:rsidR="00B3361E" w:rsidRPr="00B3361E" w:rsidRDefault="00B3361E" w:rsidP="00B3361E">
      <w:pPr>
        <w:rPr>
          <w:sz w:val="20"/>
          <w:szCs w:val="20"/>
        </w:rPr>
      </w:pPr>
      <w:r w:rsidRPr="00B3361E">
        <w:rPr>
          <w:sz w:val="20"/>
          <w:szCs w:val="20"/>
        </w:rPr>
        <w:t>('Shippers, John', '02/09/1991')</w:t>
      </w:r>
    </w:p>
    <w:p w14:paraId="597B0924" w14:textId="77777777" w:rsidR="00B3361E" w:rsidRPr="00B3361E" w:rsidRDefault="00B3361E" w:rsidP="00B3361E">
      <w:pPr>
        <w:rPr>
          <w:sz w:val="20"/>
          <w:szCs w:val="20"/>
        </w:rPr>
      </w:pPr>
      <w:r w:rsidRPr="00B3361E">
        <w:rPr>
          <w:sz w:val="20"/>
          <w:szCs w:val="20"/>
        </w:rPr>
        <w:t>('Franklin, Trudy', '13/12/1990')</w:t>
      </w:r>
    </w:p>
    <w:p w14:paraId="601A9C1E" w14:textId="77777777" w:rsidR="00B3361E" w:rsidRPr="00B3361E" w:rsidRDefault="00B3361E" w:rsidP="00B3361E">
      <w:pPr>
        <w:rPr>
          <w:sz w:val="20"/>
          <w:szCs w:val="20"/>
        </w:rPr>
      </w:pPr>
      <w:r w:rsidRPr="00B3361E">
        <w:rPr>
          <w:sz w:val="20"/>
          <w:szCs w:val="20"/>
        </w:rPr>
        <w:t>('Stein, Shelly', '21/06/1991')</w:t>
      </w:r>
    </w:p>
    <w:p w14:paraId="77E41645" w14:textId="77777777" w:rsidR="00B3361E" w:rsidRPr="00B3361E" w:rsidRDefault="00B3361E" w:rsidP="00B3361E">
      <w:pPr>
        <w:rPr>
          <w:sz w:val="20"/>
          <w:szCs w:val="20"/>
        </w:rPr>
      </w:pPr>
      <w:r w:rsidRPr="00B3361E">
        <w:rPr>
          <w:sz w:val="20"/>
          <w:szCs w:val="20"/>
        </w:rPr>
        <w:t>('Stein, Billy', '27/02/1992')</w:t>
      </w:r>
    </w:p>
    <w:p w14:paraId="04373A13" w14:textId="77777777" w:rsidR="00B3361E" w:rsidRPr="00B3361E" w:rsidRDefault="00B3361E" w:rsidP="00B3361E">
      <w:pPr>
        <w:rPr>
          <w:sz w:val="20"/>
          <w:szCs w:val="20"/>
        </w:rPr>
      </w:pPr>
      <w:r w:rsidRPr="00B3361E">
        <w:rPr>
          <w:sz w:val="20"/>
          <w:szCs w:val="20"/>
        </w:rPr>
        <w:t>('Stein, Angie', '21/06/1991')</w:t>
      </w:r>
    </w:p>
    <w:p w14:paraId="55BB98AF" w14:textId="77777777" w:rsidR="00B3361E" w:rsidRPr="00B3361E" w:rsidRDefault="00B3361E" w:rsidP="00B3361E">
      <w:pPr>
        <w:rPr>
          <w:sz w:val="20"/>
          <w:szCs w:val="20"/>
        </w:rPr>
      </w:pPr>
      <w:r w:rsidRPr="00B3361E">
        <w:rPr>
          <w:sz w:val="20"/>
          <w:szCs w:val="20"/>
        </w:rPr>
        <w:t>('Stein, Willy', '21/06/1991')</w:t>
      </w:r>
    </w:p>
    <w:p w14:paraId="18DD4ABE" w14:textId="77777777" w:rsidR="00B3361E" w:rsidRPr="00B3361E" w:rsidRDefault="00B3361E" w:rsidP="00B3361E">
      <w:pPr>
        <w:rPr>
          <w:sz w:val="20"/>
          <w:szCs w:val="20"/>
        </w:rPr>
        <w:sectPr w:rsidR="00B3361E" w:rsidRPr="00B3361E" w:rsidSect="00841195">
          <w:type w:val="continuous"/>
          <w:pgSz w:w="11906" w:h="16838"/>
          <w:pgMar w:top="1440" w:right="1440" w:bottom="1440" w:left="1440" w:header="708" w:footer="708" w:gutter="0"/>
          <w:cols w:num="2" w:space="708"/>
          <w:docGrid w:linePitch="360"/>
        </w:sectPr>
      </w:pPr>
    </w:p>
    <w:p w14:paraId="7C891457" w14:textId="77777777" w:rsidR="00B3361E" w:rsidRPr="00B3361E" w:rsidRDefault="00B3361E" w:rsidP="00B3361E">
      <w:pPr>
        <w:rPr>
          <w:sz w:val="20"/>
          <w:szCs w:val="20"/>
        </w:rPr>
      </w:pPr>
    </w:p>
    <w:p w14:paraId="31DE4C16" w14:textId="77777777" w:rsidR="00B3361E" w:rsidRPr="00B3361E" w:rsidRDefault="00B3361E" w:rsidP="00B3361E">
      <w:pPr>
        <w:rPr>
          <w:sz w:val="20"/>
          <w:szCs w:val="20"/>
        </w:rPr>
      </w:pPr>
      <w:r w:rsidRPr="00B3361E">
        <w:rPr>
          <w:sz w:val="20"/>
          <w:szCs w:val="20"/>
        </w:rPr>
        <w:lastRenderedPageBreak/>
        <w:t>GPT output:</w:t>
      </w:r>
    </w:p>
    <w:p w14:paraId="3819B2D9"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4CEEF3EA" w14:textId="77777777" w:rsidR="00B3361E" w:rsidRPr="00B3361E" w:rsidRDefault="00B3361E" w:rsidP="00B3361E">
      <w:pPr>
        <w:rPr>
          <w:sz w:val="20"/>
          <w:szCs w:val="20"/>
        </w:rPr>
      </w:pPr>
      <w:r w:rsidRPr="00B3361E">
        <w:rPr>
          <w:sz w:val="20"/>
          <w:szCs w:val="20"/>
        </w:rPr>
        <w:t>('Allen, Donna', '25/05/1991')</w:t>
      </w:r>
    </w:p>
    <w:p w14:paraId="061043FC" w14:textId="77777777" w:rsidR="00B3361E" w:rsidRPr="00B3361E" w:rsidRDefault="00B3361E" w:rsidP="00B3361E">
      <w:pPr>
        <w:rPr>
          <w:sz w:val="20"/>
          <w:szCs w:val="20"/>
        </w:rPr>
      </w:pPr>
      <w:r w:rsidRPr="00B3361E">
        <w:rPr>
          <w:sz w:val="20"/>
          <w:szCs w:val="20"/>
        </w:rPr>
        <w:t>('Peterson, Mark', '20/02/1990')</w:t>
      </w:r>
    </w:p>
    <w:p w14:paraId="390CC435" w14:textId="77777777" w:rsidR="00B3361E" w:rsidRPr="00B3361E" w:rsidRDefault="00B3361E" w:rsidP="00B3361E">
      <w:pPr>
        <w:rPr>
          <w:sz w:val="20"/>
          <w:szCs w:val="20"/>
        </w:rPr>
      </w:pPr>
      <w:r w:rsidRPr="00B3361E">
        <w:rPr>
          <w:sz w:val="20"/>
          <w:szCs w:val="20"/>
        </w:rPr>
        <w:t>('Sanchez, Miguel', '21/06/1991')</w:t>
      </w:r>
    </w:p>
    <w:p w14:paraId="39CFFECB" w14:textId="77777777" w:rsidR="00B3361E" w:rsidRPr="00B3361E" w:rsidRDefault="00B3361E" w:rsidP="00B3361E">
      <w:pPr>
        <w:rPr>
          <w:sz w:val="20"/>
          <w:szCs w:val="20"/>
        </w:rPr>
      </w:pPr>
      <w:r w:rsidRPr="00B3361E">
        <w:rPr>
          <w:sz w:val="20"/>
          <w:szCs w:val="20"/>
        </w:rPr>
        <w:t>('Tran, Thanh', '03/07/1991')</w:t>
      </w:r>
    </w:p>
    <w:p w14:paraId="7B6E8DE8" w14:textId="77777777" w:rsidR="00B3361E" w:rsidRPr="00B3361E" w:rsidRDefault="00B3361E" w:rsidP="00B3361E">
      <w:pPr>
        <w:rPr>
          <w:sz w:val="20"/>
          <w:szCs w:val="20"/>
        </w:rPr>
      </w:pPr>
      <w:r w:rsidRPr="00B3361E">
        <w:rPr>
          <w:sz w:val="20"/>
          <w:szCs w:val="20"/>
        </w:rPr>
        <w:t>('Roberts, Terry', '16/11/1990')</w:t>
      </w:r>
    </w:p>
    <w:p w14:paraId="5B46E727" w14:textId="77777777" w:rsidR="00B3361E" w:rsidRPr="00B3361E" w:rsidRDefault="00B3361E" w:rsidP="00B3361E">
      <w:pPr>
        <w:rPr>
          <w:sz w:val="20"/>
          <w:szCs w:val="20"/>
        </w:rPr>
      </w:pPr>
      <w:r w:rsidRPr="00B3361E">
        <w:rPr>
          <w:sz w:val="20"/>
          <w:szCs w:val="20"/>
        </w:rPr>
        <w:t>('MacDonald, Greg', '29/01/1991')</w:t>
      </w:r>
    </w:p>
    <w:p w14:paraId="4A1EB655" w14:textId="77777777" w:rsidR="00B3361E" w:rsidRPr="00B3361E" w:rsidRDefault="00B3361E" w:rsidP="00B3361E">
      <w:pPr>
        <w:rPr>
          <w:sz w:val="20"/>
          <w:szCs w:val="20"/>
        </w:rPr>
      </w:pPr>
      <w:r w:rsidRPr="00B3361E">
        <w:rPr>
          <w:sz w:val="20"/>
          <w:szCs w:val="20"/>
        </w:rPr>
        <w:t>('VanderJagt, Neal', '11/08/1990')</w:t>
      </w:r>
    </w:p>
    <w:p w14:paraId="1745BBB0" w14:textId="77777777" w:rsidR="00B3361E" w:rsidRPr="00B3361E" w:rsidRDefault="00B3361E" w:rsidP="00B3361E">
      <w:pPr>
        <w:rPr>
          <w:sz w:val="20"/>
          <w:szCs w:val="20"/>
        </w:rPr>
      </w:pPr>
      <w:r w:rsidRPr="00B3361E">
        <w:rPr>
          <w:sz w:val="20"/>
          <w:szCs w:val="20"/>
        </w:rPr>
        <w:t>('Shippers, John', '02/09/1991')</w:t>
      </w:r>
    </w:p>
    <w:p w14:paraId="693E1C7C" w14:textId="77777777" w:rsidR="00B3361E" w:rsidRPr="00B3361E" w:rsidRDefault="00B3361E" w:rsidP="00B3361E">
      <w:pPr>
        <w:rPr>
          <w:sz w:val="20"/>
          <w:szCs w:val="20"/>
        </w:rPr>
      </w:pPr>
      <w:r w:rsidRPr="00B3361E">
        <w:rPr>
          <w:sz w:val="20"/>
          <w:szCs w:val="20"/>
        </w:rPr>
        <w:t>('Franklin, Trudy', '13/12/1990')</w:t>
      </w:r>
    </w:p>
    <w:p w14:paraId="0ED7C12D" w14:textId="77777777" w:rsidR="00B3361E" w:rsidRPr="00B3361E" w:rsidRDefault="00B3361E" w:rsidP="00B3361E">
      <w:pPr>
        <w:rPr>
          <w:sz w:val="20"/>
          <w:szCs w:val="20"/>
        </w:rPr>
      </w:pPr>
      <w:r w:rsidRPr="00B3361E">
        <w:rPr>
          <w:sz w:val="20"/>
          <w:szCs w:val="20"/>
        </w:rPr>
        <w:t>('Stein, Shelly', '21/06/1991')</w:t>
      </w:r>
    </w:p>
    <w:p w14:paraId="061AA60E" w14:textId="77777777" w:rsidR="00B3361E" w:rsidRPr="00B3361E" w:rsidRDefault="00B3361E" w:rsidP="00B3361E">
      <w:pPr>
        <w:rPr>
          <w:sz w:val="20"/>
          <w:szCs w:val="20"/>
        </w:rPr>
      </w:pPr>
      <w:r w:rsidRPr="00B3361E">
        <w:rPr>
          <w:sz w:val="20"/>
          <w:szCs w:val="20"/>
        </w:rPr>
        <w:t>('Stein, Billy', '27/02/1992')</w:t>
      </w:r>
    </w:p>
    <w:p w14:paraId="47611E3C" w14:textId="77777777" w:rsidR="00B3361E" w:rsidRPr="00B3361E" w:rsidRDefault="00B3361E" w:rsidP="00B3361E">
      <w:pPr>
        <w:rPr>
          <w:sz w:val="20"/>
          <w:szCs w:val="20"/>
        </w:rPr>
      </w:pPr>
      <w:r w:rsidRPr="00B3361E">
        <w:rPr>
          <w:sz w:val="20"/>
          <w:szCs w:val="20"/>
        </w:rPr>
        <w:t>('Stein, Angie', '21/06/1991')</w:t>
      </w:r>
    </w:p>
    <w:p w14:paraId="73D1B1A5" w14:textId="77777777" w:rsidR="00B3361E" w:rsidRPr="00B3361E" w:rsidRDefault="00B3361E" w:rsidP="00B3361E">
      <w:pPr>
        <w:rPr>
          <w:sz w:val="20"/>
          <w:szCs w:val="20"/>
        </w:rPr>
      </w:pPr>
      <w:r w:rsidRPr="00B3361E">
        <w:rPr>
          <w:sz w:val="20"/>
          <w:szCs w:val="20"/>
        </w:rPr>
        <w:t>('Stein, Willy', '21/06/1991')</w:t>
      </w:r>
    </w:p>
    <w:p w14:paraId="4E98FC94" w14:textId="77777777" w:rsidR="00B3361E" w:rsidRPr="00B3361E" w:rsidRDefault="00B3361E" w:rsidP="00B3361E">
      <w:pPr>
        <w:rPr>
          <w:sz w:val="20"/>
          <w:szCs w:val="20"/>
        </w:rPr>
        <w:sectPr w:rsidR="00B3361E" w:rsidRPr="00B3361E" w:rsidSect="00841195">
          <w:type w:val="continuous"/>
          <w:pgSz w:w="11906" w:h="16838"/>
          <w:pgMar w:top="1440" w:right="1440" w:bottom="1440" w:left="1440" w:header="708" w:footer="708" w:gutter="0"/>
          <w:cols w:num="2" w:space="708"/>
          <w:docGrid w:linePitch="360"/>
        </w:sectPr>
      </w:pPr>
    </w:p>
    <w:p w14:paraId="5E1E9A7F" w14:textId="77777777" w:rsidR="00B3361E" w:rsidRPr="00B3361E" w:rsidRDefault="00B3361E" w:rsidP="00B3361E">
      <w:pPr>
        <w:rPr>
          <w:sz w:val="20"/>
          <w:szCs w:val="20"/>
        </w:rPr>
      </w:pPr>
    </w:p>
    <w:p w14:paraId="5719E715" w14:textId="77777777" w:rsidR="00B3361E" w:rsidRPr="00B3361E" w:rsidRDefault="00B3361E" w:rsidP="00B3361E">
      <w:pPr>
        <w:rPr>
          <w:sz w:val="20"/>
          <w:szCs w:val="20"/>
        </w:rPr>
      </w:pPr>
      <w:r w:rsidRPr="00B3361E">
        <w:rPr>
          <w:sz w:val="20"/>
          <w:szCs w:val="20"/>
        </w:rPr>
        <w:t>---------------------------------</w:t>
      </w:r>
    </w:p>
    <w:p w14:paraId="17C2EE84" w14:textId="77777777" w:rsidR="00B3361E" w:rsidRPr="00B3361E" w:rsidRDefault="00B3361E" w:rsidP="00B3361E">
      <w:pPr>
        <w:rPr>
          <w:sz w:val="20"/>
          <w:szCs w:val="20"/>
        </w:rPr>
      </w:pPr>
      <w:r w:rsidRPr="00B3361E">
        <w:rPr>
          <w:sz w:val="20"/>
          <w:szCs w:val="20"/>
        </w:rPr>
        <w:t>Question: 3</w:t>
      </w:r>
    </w:p>
    <w:p w14:paraId="2C450849" w14:textId="77777777" w:rsidR="00B3361E" w:rsidRPr="00B3361E" w:rsidRDefault="00B3361E" w:rsidP="00B3361E">
      <w:pPr>
        <w:rPr>
          <w:sz w:val="20"/>
          <w:szCs w:val="20"/>
        </w:rPr>
      </w:pPr>
    </w:p>
    <w:p w14:paraId="6F5B9330" w14:textId="77777777" w:rsidR="00B3361E" w:rsidRPr="00B3361E" w:rsidRDefault="00B3361E" w:rsidP="00B3361E">
      <w:pPr>
        <w:rPr>
          <w:sz w:val="20"/>
          <w:szCs w:val="20"/>
        </w:rPr>
      </w:pPr>
      <w:r w:rsidRPr="00B3361E">
        <w:rPr>
          <w:sz w:val="20"/>
          <w:szCs w:val="20"/>
        </w:rPr>
        <w:t>Natural language question: Display the members with their join dates and tenures (in both days and years)</w:t>
      </w:r>
    </w:p>
    <w:p w14:paraId="272A7AE5"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AS "Member Name", </w:t>
      </w:r>
      <w:proofErr w:type="spellStart"/>
      <w:r w:rsidRPr="00B3361E">
        <w:rPr>
          <w:sz w:val="20"/>
          <w:szCs w:val="20"/>
        </w:rPr>
        <w:t>strftime</w:t>
      </w:r>
      <w:proofErr w:type="spellEnd"/>
      <w:r w:rsidRPr="00B3361E">
        <w:rPr>
          <w:sz w:val="20"/>
          <w:szCs w:val="20"/>
        </w:rPr>
        <w:t>('%d/%m/%Y',</w:t>
      </w:r>
      <w:proofErr w:type="spellStart"/>
      <w:r w:rsidRPr="00B3361E">
        <w:rPr>
          <w:sz w:val="20"/>
          <w:szCs w:val="20"/>
        </w:rPr>
        <w:t>joindate</w:t>
      </w:r>
      <w:proofErr w:type="spellEnd"/>
      <w:r w:rsidRPr="00B3361E">
        <w:rPr>
          <w:sz w:val="20"/>
          <w:szCs w:val="20"/>
        </w:rPr>
        <w:t xml:space="preserve">) AS "Joined Date", </w:t>
      </w:r>
      <w:proofErr w:type="spellStart"/>
      <w:r w:rsidRPr="00B3361E">
        <w:rPr>
          <w:sz w:val="20"/>
          <w:szCs w:val="20"/>
        </w:rPr>
        <w:t>strftime</w:t>
      </w:r>
      <w:proofErr w:type="spellEnd"/>
      <w:r w:rsidRPr="00B3361E">
        <w:rPr>
          <w:sz w:val="20"/>
          <w:szCs w:val="20"/>
        </w:rPr>
        <w:t>('%d/%m/%</w:t>
      </w:r>
      <w:proofErr w:type="spellStart"/>
      <w:r w:rsidRPr="00B3361E">
        <w:rPr>
          <w:sz w:val="20"/>
          <w:szCs w:val="20"/>
        </w:rPr>
        <w:t>Y','now</w:t>
      </w:r>
      <w:proofErr w:type="spellEnd"/>
      <w:r w:rsidRPr="00B3361E">
        <w:rPr>
          <w:sz w:val="20"/>
          <w:szCs w:val="20"/>
        </w:rPr>
        <w:t>') AS "Todays Date",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AS "No. of days since joined",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 365 ) AS "No of years since joined" FROM member;</w:t>
      </w:r>
    </w:p>
    <w:p w14:paraId="23B970BF" w14:textId="77777777" w:rsidR="00B3361E" w:rsidRPr="00B3361E" w:rsidRDefault="00B3361E" w:rsidP="00B3361E">
      <w:pPr>
        <w:rPr>
          <w:sz w:val="20"/>
          <w:szCs w:val="20"/>
        </w:rPr>
      </w:pPr>
      <w:r w:rsidRPr="00B3361E">
        <w:rPr>
          <w:sz w:val="20"/>
          <w:szCs w:val="20"/>
        </w:rPr>
        <w:t xml:space="preserve">Predicted SQL: SELECT MMBNAME, JOINDATE, </w:t>
      </w:r>
      <w:proofErr w:type="spellStart"/>
      <w:r w:rsidRPr="00B3361E">
        <w:rPr>
          <w:sz w:val="20"/>
          <w:szCs w:val="20"/>
        </w:rPr>
        <w:t>julianday</w:t>
      </w:r>
      <w:proofErr w:type="spellEnd"/>
      <w:r w:rsidRPr="00B3361E">
        <w:rPr>
          <w:sz w:val="20"/>
          <w:szCs w:val="20"/>
        </w:rPr>
        <w:t xml:space="preserve">('now') - </w:t>
      </w:r>
      <w:proofErr w:type="spellStart"/>
      <w:proofErr w:type="gramStart"/>
      <w:r w:rsidRPr="00B3361E">
        <w:rPr>
          <w:sz w:val="20"/>
          <w:szCs w:val="20"/>
        </w:rPr>
        <w:t>julianday</w:t>
      </w:r>
      <w:proofErr w:type="spellEnd"/>
      <w:r w:rsidRPr="00B3361E">
        <w:rPr>
          <w:sz w:val="20"/>
          <w:szCs w:val="20"/>
        </w:rPr>
        <w:t>(</w:t>
      </w:r>
      <w:proofErr w:type="gramEnd"/>
      <w:r w:rsidRPr="00B3361E">
        <w:rPr>
          <w:sz w:val="20"/>
          <w:szCs w:val="20"/>
        </w:rPr>
        <w:t>JOINDATE) AS TENURE_DAYS, (</w:t>
      </w:r>
      <w:proofErr w:type="spellStart"/>
      <w:r w:rsidRPr="00B3361E">
        <w:rPr>
          <w:sz w:val="20"/>
          <w:szCs w:val="20"/>
        </w:rPr>
        <w:t>julianday</w:t>
      </w:r>
      <w:proofErr w:type="spellEnd"/>
      <w:r w:rsidRPr="00B3361E">
        <w:rPr>
          <w:sz w:val="20"/>
          <w:szCs w:val="20"/>
        </w:rPr>
        <w:t xml:space="preserve">('now') - </w:t>
      </w:r>
      <w:proofErr w:type="spellStart"/>
      <w:r w:rsidRPr="00B3361E">
        <w:rPr>
          <w:sz w:val="20"/>
          <w:szCs w:val="20"/>
        </w:rPr>
        <w:t>julianday</w:t>
      </w:r>
      <w:proofErr w:type="spellEnd"/>
      <w:r w:rsidRPr="00B3361E">
        <w:rPr>
          <w:sz w:val="20"/>
          <w:szCs w:val="20"/>
        </w:rPr>
        <w:t xml:space="preserve">(JOINDATE))/365 AS TENURE_YEARS FROM MEMBER </w:t>
      </w:r>
    </w:p>
    <w:p w14:paraId="1C2702CA" w14:textId="77777777" w:rsidR="00B3361E" w:rsidRPr="00B3361E" w:rsidRDefault="00B3361E" w:rsidP="00B3361E">
      <w:pPr>
        <w:rPr>
          <w:sz w:val="20"/>
          <w:szCs w:val="20"/>
        </w:rPr>
      </w:pPr>
    </w:p>
    <w:p w14:paraId="1FA2CA17" w14:textId="77777777" w:rsidR="00B3361E" w:rsidRPr="00B3361E" w:rsidRDefault="00B3361E" w:rsidP="00B3361E">
      <w:pPr>
        <w:rPr>
          <w:sz w:val="20"/>
          <w:szCs w:val="20"/>
        </w:rPr>
      </w:pPr>
      <w:r w:rsidRPr="00B3361E">
        <w:rPr>
          <w:sz w:val="20"/>
          <w:szCs w:val="20"/>
        </w:rPr>
        <w:t>Target output:</w:t>
      </w:r>
    </w:p>
    <w:p w14:paraId="432F8B81" w14:textId="77777777" w:rsidR="00B3361E" w:rsidRPr="00B3361E" w:rsidRDefault="00B3361E" w:rsidP="00B3361E">
      <w:pPr>
        <w:rPr>
          <w:sz w:val="20"/>
          <w:szCs w:val="20"/>
        </w:rPr>
      </w:pPr>
    </w:p>
    <w:p w14:paraId="1207A1B8" w14:textId="77777777" w:rsidR="00B3361E" w:rsidRPr="00B3361E" w:rsidRDefault="00B3361E" w:rsidP="00B3361E">
      <w:pPr>
        <w:rPr>
          <w:sz w:val="20"/>
          <w:szCs w:val="20"/>
        </w:rPr>
      </w:pPr>
      <w:r w:rsidRPr="00B3361E">
        <w:rPr>
          <w:sz w:val="20"/>
          <w:szCs w:val="20"/>
        </w:rPr>
        <w:t>('Allen, Donna', '25/05/1991', '25/10/2023', 11841.0, 32.0)</w:t>
      </w:r>
    </w:p>
    <w:p w14:paraId="49D3B8C1" w14:textId="77777777" w:rsidR="00B3361E" w:rsidRPr="00B3361E" w:rsidRDefault="00B3361E" w:rsidP="00B3361E">
      <w:pPr>
        <w:rPr>
          <w:sz w:val="20"/>
          <w:szCs w:val="20"/>
        </w:rPr>
      </w:pPr>
      <w:r w:rsidRPr="00B3361E">
        <w:rPr>
          <w:sz w:val="20"/>
          <w:szCs w:val="20"/>
        </w:rPr>
        <w:t>('Peterson, Mark', '20/02/1990', '25/10/2023', 12300.0, 34.0)</w:t>
      </w:r>
    </w:p>
    <w:p w14:paraId="5A63A4B2" w14:textId="77777777" w:rsidR="00B3361E" w:rsidRPr="00B3361E" w:rsidRDefault="00B3361E" w:rsidP="00B3361E">
      <w:pPr>
        <w:rPr>
          <w:sz w:val="20"/>
          <w:szCs w:val="20"/>
        </w:rPr>
      </w:pPr>
      <w:r w:rsidRPr="00B3361E">
        <w:rPr>
          <w:sz w:val="20"/>
          <w:szCs w:val="20"/>
        </w:rPr>
        <w:t>('Sanchez, Miguel', '21/06/1991', '25/10/2023', 11814.0, 32.0)</w:t>
      </w:r>
    </w:p>
    <w:p w14:paraId="3BB21FAC" w14:textId="77777777" w:rsidR="00B3361E" w:rsidRPr="00B3361E" w:rsidRDefault="00B3361E" w:rsidP="00B3361E">
      <w:pPr>
        <w:rPr>
          <w:sz w:val="20"/>
          <w:szCs w:val="20"/>
        </w:rPr>
      </w:pPr>
      <w:r w:rsidRPr="00B3361E">
        <w:rPr>
          <w:sz w:val="20"/>
          <w:szCs w:val="20"/>
        </w:rPr>
        <w:t>('Tran, Thanh', '03/07/1991', '25/10/2023', 11802.0, 32.0)</w:t>
      </w:r>
    </w:p>
    <w:p w14:paraId="3B75EF9D" w14:textId="77777777" w:rsidR="00B3361E" w:rsidRPr="00B3361E" w:rsidRDefault="00B3361E" w:rsidP="00B3361E">
      <w:pPr>
        <w:rPr>
          <w:sz w:val="20"/>
          <w:szCs w:val="20"/>
        </w:rPr>
      </w:pPr>
      <w:r w:rsidRPr="00B3361E">
        <w:rPr>
          <w:sz w:val="20"/>
          <w:szCs w:val="20"/>
        </w:rPr>
        <w:t>('Roberts, Terry', '16/11/1990', '25/10/2023', 12031.0, 33.0)</w:t>
      </w:r>
    </w:p>
    <w:p w14:paraId="3676239E" w14:textId="77777777" w:rsidR="00B3361E" w:rsidRPr="00B3361E" w:rsidRDefault="00B3361E" w:rsidP="00B3361E">
      <w:pPr>
        <w:rPr>
          <w:sz w:val="20"/>
          <w:szCs w:val="20"/>
        </w:rPr>
      </w:pPr>
      <w:r w:rsidRPr="00B3361E">
        <w:rPr>
          <w:sz w:val="20"/>
          <w:szCs w:val="20"/>
        </w:rPr>
        <w:t>('MacDonald, Greg', '29/01/1991', '25/10/2023', 11957.0, 33.0)</w:t>
      </w:r>
    </w:p>
    <w:p w14:paraId="6D41261C" w14:textId="77777777" w:rsidR="00B3361E" w:rsidRPr="00B3361E" w:rsidRDefault="00B3361E" w:rsidP="00B3361E">
      <w:pPr>
        <w:rPr>
          <w:sz w:val="20"/>
          <w:szCs w:val="20"/>
        </w:rPr>
      </w:pPr>
      <w:r w:rsidRPr="00B3361E">
        <w:rPr>
          <w:sz w:val="20"/>
          <w:szCs w:val="20"/>
        </w:rPr>
        <w:t>('VanderJagt, Neal', '11/08/1990', '25/10/2023', 12128.0, 33.0)</w:t>
      </w:r>
    </w:p>
    <w:p w14:paraId="775FE579" w14:textId="77777777" w:rsidR="00B3361E" w:rsidRPr="00B3361E" w:rsidRDefault="00B3361E" w:rsidP="00B3361E">
      <w:pPr>
        <w:rPr>
          <w:sz w:val="20"/>
          <w:szCs w:val="20"/>
        </w:rPr>
      </w:pPr>
      <w:r w:rsidRPr="00B3361E">
        <w:rPr>
          <w:sz w:val="20"/>
          <w:szCs w:val="20"/>
        </w:rPr>
        <w:t>('Shippers, John', '02/09/1991', '25/10/2023', 11741.0, 32.0)</w:t>
      </w:r>
    </w:p>
    <w:p w14:paraId="34F342FA" w14:textId="77777777" w:rsidR="00B3361E" w:rsidRPr="00B3361E" w:rsidRDefault="00B3361E" w:rsidP="00B3361E">
      <w:pPr>
        <w:rPr>
          <w:sz w:val="20"/>
          <w:szCs w:val="20"/>
        </w:rPr>
      </w:pPr>
      <w:r w:rsidRPr="00B3361E">
        <w:rPr>
          <w:sz w:val="20"/>
          <w:szCs w:val="20"/>
        </w:rPr>
        <w:t>('Franklin, Trudy', '13/12/1990', '25/10/2023', 12004.0, 33.0)</w:t>
      </w:r>
    </w:p>
    <w:p w14:paraId="735D3993" w14:textId="77777777" w:rsidR="00B3361E" w:rsidRPr="00B3361E" w:rsidRDefault="00B3361E" w:rsidP="00B3361E">
      <w:pPr>
        <w:rPr>
          <w:sz w:val="20"/>
          <w:szCs w:val="20"/>
        </w:rPr>
      </w:pPr>
      <w:r w:rsidRPr="00B3361E">
        <w:rPr>
          <w:sz w:val="20"/>
          <w:szCs w:val="20"/>
        </w:rPr>
        <w:t>('Stein, Shelly', '21/06/1991', '25/10/2023', 11814.0, 32.0)</w:t>
      </w:r>
    </w:p>
    <w:p w14:paraId="5A76A48D" w14:textId="77777777" w:rsidR="00B3361E" w:rsidRPr="00B3361E" w:rsidRDefault="00B3361E" w:rsidP="00B3361E">
      <w:pPr>
        <w:rPr>
          <w:sz w:val="20"/>
          <w:szCs w:val="20"/>
        </w:rPr>
      </w:pPr>
      <w:r w:rsidRPr="00B3361E">
        <w:rPr>
          <w:sz w:val="20"/>
          <w:szCs w:val="20"/>
        </w:rPr>
        <w:t>('Stein, Billy', '27/02/1992', '25/10/2023', 11563.0, 32.0)</w:t>
      </w:r>
    </w:p>
    <w:p w14:paraId="1493A1A6" w14:textId="77777777" w:rsidR="00B3361E" w:rsidRPr="00B3361E" w:rsidRDefault="00B3361E" w:rsidP="00B3361E">
      <w:pPr>
        <w:rPr>
          <w:sz w:val="20"/>
          <w:szCs w:val="20"/>
        </w:rPr>
      </w:pPr>
      <w:r w:rsidRPr="00B3361E">
        <w:rPr>
          <w:sz w:val="20"/>
          <w:szCs w:val="20"/>
        </w:rPr>
        <w:t>('Stein, Angie', '21/06/1991', '25/10/2023', 11814.0, 32.0)</w:t>
      </w:r>
    </w:p>
    <w:p w14:paraId="7EAD0A68" w14:textId="77777777" w:rsidR="00B3361E" w:rsidRPr="00B3361E" w:rsidRDefault="00B3361E" w:rsidP="00B3361E">
      <w:pPr>
        <w:rPr>
          <w:sz w:val="20"/>
          <w:szCs w:val="20"/>
        </w:rPr>
      </w:pPr>
      <w:r w:rsidRPr="00B3361E">
        <w:rPr>
          <w:sz w:val="20"/>
          <w:szCs w:val="20"/>
        </w:rPr>
        <w:t>('Stein, Willy', '21/06/1991', '25/10/2023', 11814.0, 32.0)</w:t>
      </w:r>
    </w:p>
    <w:p w14:paraId="4F754552" w14:textId="77777777" w:rsidR="00B3361E" w:rsidRPr="00B3361E" w:rsidRDefault="00B3361E" w:rsidP="00B3361E">
      <w:pPr>
        <w:rPr>
          <w:sz w:val="20"/>
          <w:szCs w:val="20"/>
        </w:rPr>
      </w:pPr>
    </w:p>
    <w:p w14:paraId="60F13946" w14:textId="77777777" w:rsidR="00B3361E" w:rsidRPr="00B3361E" w:rsidRDefault="00B3361E" w:rsidP="00B3361E">
      <w:pPr>
        <w:rPr>
          <w:sz w:val="20"/>
          <w:szCs w:val="20"/>
        </w:rPr>
      </w:pPr>
      <w:r w:rsidRPr="00B3361E">
        <w:rPr>
          <w:sz w:val="20"/>
          <w:szCs w:val="20"/>
        </w:rPr>
        <w:t>GPT output:</w:t>
      </w:r>
    </w:p>
    <w:p w14:paraId="212F0E25" w14:textId="77777777" w:rsidR="00B3361E" w:rsidRPr="00B3361E" w:rsidRDefault="00B3361E" w:rsidP="00B3361E">
      <w:pPr>
        <w:rPr>
          <w:sz w:val="20"/>
          <w:szCs w:val="20"/>
        </w:rPr>
      </w:pPr>
      <w:r w:rsidRPr="00B3361E">
        <w:rPr>
          <w:sz w:val="20"/>
          <w:szCs w:val="20"/>
        </w:rPr>
        <w:t>('Allen, Donna', '1991-05-25', 11841.093717071693, 32.44135264951149)</w:t>
      </w:r>
    </w:p>
    <w:p w14:paraId="253E6182" w14:textId="77777777" w:rsidR="00B3361E" w:rsidRPr="00B3361E" w:rsidRDefault="00B3361E" w:rsidP="00B3361E">
      <w:pPr>
        <w:rPr>
          <w:sz w:val="20"/>
          <w:szCs w:val="20"/>
        </w:rPr>
      </w:pPr>
      <w:r w:rsidRPr="00B3361E">
        <w:rPr>
          <w:sz w:val="20"/>
          <w:szCs w:val="20"/>
        </w:rPr>
        <w:t>('Peterson, Mark', '1990-02-20', 12300.093717071693, 33.69888689608683)</w:t>
      </w:r>
    </w:p>
    <w:p w14:paraId="652F7750" w14:textId="77777777" w:rsidR="00B3361E" w:rsidRPr="00B3361E" w:rsidRDefault="00B3361E" w:rsidP="00B3361E">
      <w:pPr>
        <w:rPr>
          <w:sz w:val="20"/>
          <w:szCs w:val="20"/>
        </w:rPr>
      </w:pPr>
      <w:r w:rsidRPr="00B3361E">
        <w:rPr>
          <w:sz w:val="20"/>
          <w:szCs w:val="20"/>
        </w:rPr>
        <w:t>('Sanchez, Miguel', '1991-06-21', 11814.093717071693, 32.367380046771764)</w:t>
      </w:r>
    </w:p>
    <w:p w14:paraId="69013604" w14:textId="77777777" w:rsidR="00B3361E" w:rsidRPr="00B3361E" w:rsidRDefault="00B3361E" w:rsidP="00B3361E">
      <w:pPr>
        <w:rPr>
          <w:sz w:val="20"/>
          <w:szCs w:val="20"/>
        </w:rPr>
      </w:pPr>
      <w:r w:rsidRPr="00B3361E">
        <w:rPr>
          <w:sz w:val="20"/>
          <w:szCs w:val="20"/>
        </w:rPr>
        <w:t>('Tran, Thanh', '1991-07-03', 11802.093717071693, 32.33450333444299)</w:t>
      </w:r>
    </w:p>
    <w:p w14:paraId="6E821E41" w14:textId="77777777" w:rsidR="00B3361E" w:rsidRPr="00B3361E" w:rsidRDefault="00B3361E" w:rsidP="00B3361E">
      <w:pPr>
        <w:rPr>
          <w:sz w:val="20"/>
          <w:szCs w:val="20"/>
        </w:rPr>
      </w:pPr>
      <w:r w:rsidRPr="00B3361E">
        <w:rPr>
          <w:sz w:val="20"/>
          <w:szCs w:val="20"/>
        </w:rPr>
        <w:t>('Roberts, Terry', '1990-11-16', 12031.093717071693, 32.961900594716965)</w:t>
      </w:r>
    </w:p>
    <w:p w14:paraId="10CF858C" w14:textId="77777777" w:rsidR="00B3361E" w:rsidRPr="00B3361E" w:rsidRDefault="00B3361E" w:rsidP="00B3361E">
      <w:pPr>
        <w:rPr>
          <w:sz w:val="20"/>
          <w:szCs w:val="20"/>
        </w:rPr>
      </w:pPr>
      <w:r w:rsidRPr="00B3361E">
        <w:rPr>
          <w:sz w:val="20"/>
          <w:szCs w:val="20"/>
        </w:rPr>
        <w:t>('MacDonald, Greg', '1991-01-29', 11957.093717071693, 32.75916086868957)</w:t>
      </w:r>
    </w:p>
    <w:p w14:paraId="04430EED" w14:textId="77777777" w:rsidR="00B3361E" w:rsidRPr="00B3361E" w:rsidRDefault="00B3361E" w:rsidP="00B3361E">
      <w:pPr>
        <w:rPr>
          <w:sz w:val="20"/>
          <w:szCs w:val="20"/>
        </w:rPr>
      </w:pPr>
      <w:r w:rsidRPr="00B3361E">
        <w:rPr>
          <w:sz w:val="20"/>
          <w:szCs w:val="20"/>
        </w:rPr>
        <w:t>('VanderJagt, Neal', '1990-08-11', 12128.093717071693, 33.227654019374505)</w:t>
      </w:r>
    </w:p>
    <w:p w14:paraId="1BA03D04" w14:textId="77777777" w:rsidR="00B3361E" w:rsidRPr="00B3361E" w:rsidRDefault="00B3361E" w:rsidP="00B3361E">
      <w:pPr>
        <w:rPr>
          <w:sz w:val="20"/>
          <w:szCs w:val="20"/>
        </w:rPr>
      </w:pPr>
      <w:r w:rsidRPr="00B3361E">
        <w:rPr>
          <w:sz w:val="20"/>
          <w:szCs w:val="20"/>
        </w:rPr>
        <w:t>('Shippers, John', '1991-09-02', 11741.093717071693, 32.16738004677176)</w:t>
      </w:r>
    </w:p>
    <w:p w14:paraId="6D518EA7" w14:textId="77777777" w:rsidR="00B3361E" w:rsidRPr="00B3361E" w:rsidRDefault="00B3361E" w:rsidP="00B3361E">
      <w:pPr>
        <w:rPr>
          <w:sz w:val="20"/>
          <w:szCs w:val="20"/>
        </w:rPr>
      </w:pPr>
      <w:r w:rsidRPr="00B3361E">
        <w:rPr>
          <w:sz w:val="20"/>
          <w:szCs w:val="20"/>
        </w:rPr>
        <w:t>('Franklin, Trudy', '1990-12-13', 12004.093717071693, 32.88792799197724)</w:t>
      </w:r>
    </w:p>
    <w:p w14:paraId="6CDA9274" w14:textId="77777777" w:rsidR="00B3361E" w:rsidRPr="00B3361E" w:rsidRDefault="00B3361E" w:rsidP="00B3361E">
      <w:pPr>
        <w:rPr>
          <w:sz w:val="20"/>
          <w:szCs w:val="20"/>
        </w:rPr>
      </w:pPr>
      <w:r w:rsidRPr="00B3361E">
        <w:rPr>
          <w:sz w:val="20"/>
          <w:szCs w:val="20"/>
        </w:rPr>
        <w:t>('Stein, Shelly', '1991-06-21', 11814.093717071693, 32.367380046771764)</w:t>
      </w:r>
    </w:p>
    <w:p w14:paraId="18315AAA" w14:textId="77777777" w:rsidR="00B3361E" w:rsidRPr="00B3361E" w:rsidRDefault="00B3361E" w:rsidP="00B3361E">
      <w:pPr>
        <w:rPr>
          <w:sz w:val="20"/>
          <w:szCs w:val="20"/>
        </w:rPr>
      </w:pPr>
      <w:r w:rsidRPr="00B3361E">
        <w:rPr>
          <w:sz w:val="20"/>
          <w:szCs w:val="20"/>
        </w:rPr>
        <w:t>('Stein, Billy', '1992-02-27', 11563.093717071693, 31.67970881389505)</w:t>
      </w:r>
    </w:p>
    <w:p w14:paraId="386FDC3D" w14:textId="77777777" w:rsidR="00B3361E" w:rsidRPr="00B3361E" w:rsidRDefault="00B3361E" w:rsidP="00B3361E">
      <w:pPr>
        <w:rPr>
          <w:sz w:val="20"/>
          <w:szCs w:val="20"/>
        </w:rPr>
      </w:pPr>
      <w:r w:rsidRPr="00B3361E">
        <w:rPr>
          <w:sz w:val="20"/>
          <w:szCs w:val="20"/>
        </w:rPr>
        <w:t>('Stein, Angie', '1991-06-21', 11814.093717071693, 32.367380046771764)</w:t>
      </w:r>
    </w:p>
    <w:p w14:paraId="3660D7A5" w14:textId="77777777" w:rsidR="00B3361E" w:rsidRPr="00B3361E" w:rsidRDefault="00B3361E" w:rsidP="00B3361E">
      <w:pPr>
        <w:rPr>
          <w:sz w:val="20"/>
          <w:szCs w:val="20"/>
        </w:rPr>
      </w:pPr>
      <w:r w:rsidRPr="00B3361E">
        <w:rPr>
          <w:sz w:val="20"/>
          <w:szCs w:val="20"/>
        </w:rPr>
        <w:t>('Stein, Willy', '1991-06-21', 11814.093717071693, 32.367380046771764)</w:t>
      </w:r>
    </w:p>
    <w:p w14:paraId="3C3D935B" w14:textId="77777777" w:rsidR="00B3361E" w:rsidRPr="00B3361E" w:rsidRDefault="00B3361E" w:rsidP="00B3361E">
      <w:pPr>
        <w:rPr>
          <w:sz w:val="20"/>
          <w:szCs w:val="20"/>
        </w:rPr>
      </w:pPr>
    </w:p>
    <w:p w14:paraId="214AEFAA" w14:textId="77777777" w:rsidR="00B3361E" w:rsidRPr="00B3361E" w:rsidRDefault="00B3361E" w:rsidP="00B3361E">
      <w:pPr>
        <w:rPr>
          <w:sz w:val="20"/>
          <w:szCs w:val="20"/>
        </w:rPr>
      </w:pPr>
      <w:r w:rsidRPr="00B3361E">
        <w:rPr>
          <w:sz w:val="20"/>
          <w:szCs w:val="20"/>
        </w:rPr>
        <w:t>---------------------------------</w:t>
      </w:r>
    </w:p>
    <w:p w14:paraId="52D90BEC" w14:textId="77777777" w:rsidR="00B3361E" w:rsidRPr="00B3361E" w:rsidRDefault="00B3361E" w:rsidP="00B3361E">
      <w:pPr>
        <w:rPr>
          <w:sz w:val="20"/>
          <w:szCs w:val="20"/>
        </w:rPr>
      </w:pPr>
      <w:r w:rsidRPr="00B3361E">
        <w:rPr>
          <w:sz w:val="20"/>
          <w:szCs w:val="20"/>
        </w:rPr>
        <w:t>Question: 4</w:t>
      </w:r>
    </w:p>
    <w:p w14:paraId="6BAB3B4B" w14:textId="77777777" w:rsidR="00B3361E" w:rsidRPr="00B3361E" w:rsidRDefault="00B3361E" w:rsidP="00B3361E">
      <w:pPr>
        <w:rPr>
          <w:sz w:val="20"/>
          <w:szCs w:val="20"/>
        </w:rPr>
      </w:pPr>
      <w:r w:rsidRPr="00B3361E">
        <w:rPr>
          <w:sz w:val="20"/>
          <w:szCs w:val="20"/>
        </w:rPr>
        <w:t xml:space="preserve">Natural language question: Display the members with their join dates and tenures (in both days and years), in alphabetical order of </w:t>
      </w:r>
      <w:proofErr w:type="gramStart"/>
      <w:r w:rsidRPr="00B3361E">
        <w:rPr>
          <w:sz w:val="20"/>
          <w:szCs w:val="20"/>
        </w:rPr>
        <w:t>names</w:t>
      </w:r>
      <w:proofErr w:type="gramEnd"/>
    </w:p>
    <w:p w14:paraId="230E8EEE"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AS "Member Name", </w:t>
      </w:r>
      <w:proofErr w:type="spellStart"/>
      <w:r w:rsidRPr="00B3361E">
        <w:rPr>
          <w:sz w:val="20"/>
          <w:szCs w:val="20"/>
        </w:rPr>
        <w:t>strftime</w:t>
      </w:r>
      <w:proofErr w:type="spellEnd"/>
      <w:r w:rsidRPr="00B3361E">
        <w:rPr>
          <w:sz w:val="20"/>
          <w:szCs w:val="20"/>
        </w:rPr>
        <w:t>('%d/%m/%Y',</w:t>
      </w:r>
      <w:proofErr w:type="spellStart"/>
      <w:r w:rsidRPr="00B3361E">
        <w:rPr>
          <w:sz w:val="20"/>
          <w:szCs w:val="20"/>
        </w:rPr>
        <w:t>joindate</w:t>
      </w:r>
      <w:proofErr w:type="spellEnd"/>
      <w:r w:rsidRPr="00B3361E">
        <w:rPr>
          <w:sz w:val="20"/>
          <w:szCs w:val="20"/>
        </w:rPr>
        <w:t xml:space="preserve">) AS "Joined Date", </w:t>
      </w:r>
      <w:proofErr w:type="spellStart"/>
      <w:r w:rsidRPr="00B3361E">
        <w:rPr>
          <w:sz w:val="20"/>
          <w:szCs w:val="20"/>
        </w:rPr>
        <w:t>strftime</w:t>
      </w:r>
      <w:proofErr w:type="spellEnd"/>
      <w:r w:rsidRPr="00B3361E">
        <w:rPr>
          <w:sz w:val="20"/>
          <w:szCs w:val="20"/>
        </w:rPr>
        <w:t>('%d/%m/%</w:t>
      </w:r>
      <w:proofErr w:type="spellStart"/>
      <w:r w:rsidRPr="00B3361E">
        <w:rPr>
          <w:sz w:val="20"/>
          <w:szCs w:val="20"/>
        </w:rPr>
        <w:t>Y','now</w:t>
      </w:r>
      <w:proofErr w:type="spellEnd"/>
      <w:r w:rsidRPr="00B3361E">
        <w:rPr>
          <w:sz w:val="20"/>
          <w:szCs w:val="20"/>
        </w:rPr>
        <w:t>') AS "Todays Date",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AS "No. of days since joined",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xml:space="preserve">)) / 365 ) AS "No of years since joined" FROM member ORDER BY </w:t>
      </w:r>
      <w:proofErr w:type="spellStart"/>
      <w:r w:rsidRPr="00B3361E">
        <w:rPr>
          <w:sz w:val="20"/>
          <w:szCs w:val="20"/>
        </w:rPr>
        <w:t>mmbname;Predicted</w:t>
      </w:r>
      <w:proofErr w:type="spellEnd"/>
      <w:r w:rsidRPr="00B3361E">
        <w:rPr>
          <w:sz w:val="20"/>
          <w:szCs w:val="20"/>
        </w:rPr>
        <w:t xml:space="preserve"> SQL: SELECT MMBNAME, JOINDATE, </w:t>
      </w:r>
      <w:proofErr w:type="spellStart"/>
      <w:r w:rsidRPr="00B3361E">
        <w:rPr>
          <w:sz w:val="20"/>
          <w:szCs w:val="20"/>
        </w:rPr>
        <w:lastRenderedPageBreak/>
        <w:t>julianday</w:t>
      </w:r>
      <w:proofErr w:type="spellEnd"/>
      <w:r w:rsidRPr="00B3361E">
        <w:rPr>
          <w:sz w:val="20"/>
          <w:szCs w:val="20"/>
        </w:rPr>
        <w:t xml:space="preserve">('now') - </w:t>
      </w:r>
      <w:proofErr w:type="spellStart"/>
      <w:r w:rsidRPr="00B3361E">
        <w:rPr>
          <w:sz w:val="20"/>
          <w:szCs w:val="20"/>
        </w:rPr>
        <w:t>julianday</w:t>
      </w:r>
      <w:proofErr w:type="spellEnd"/>
      <w:r w:rsidRPr="00B3361E">
        <w:rPr>
          <w:sz w:val="20"/>
          <w:szCs w:val="20"/>
        </w:rPr>
        <w:t>(JOINDATE) AS TENURE_DAYS, (</w:t>
      </w:r>
      <w:proofErr w:type="spellStart"/>
      <w:r w:rsidRPr="00B3361E">
        <w:rPr>
          <w:sz w:val="20"/>
          <w:szCs w:val="20"/>
        </w:rPr>
        <w:t>julianday</w:t>
      </w:r>
      <w:proofErr w:type="spellEnd"/>
      <w:r w:rsidRPr="00B3361E">
        <w:rPr>
          <w:sz w:val="20"/>
          <w:szCs w:val="20"/>
        </w:rPr>
        <w:t xml:space="preserve">('now') - </w:t>
      </w:r>
      <w:proofErr w:type="spellStart"/>
      <w:r w:rsidRPr="00B3361E">
        <w:rPr>
          <w:sz w:val="20"/>
          <w:szCs w:val="20"/>
        </w:rPr>
        <w:t>julianday</w:t>
      </w:r>
      <w:proofErr w:type="spellEnd"/>
      <w:r w:rsidRPr="00B3361E">
        <w:rPr>
          <w:sz w:val="20"/>
          <w:szCs w:val="20"/>
        </w:rPr>
        <w:t xml:space="preserve">(JOINDATE))/365 AS TENURE_YEARS FROM MEMBER ORDER BY MMBNAME ASC </w:t>
      </w:r>
    </w:p>
    <w:p w14:paraId="008DFC7C" w14:textId="77777777" w:rsidR="00B3361E" w:rsidRPr="00B3361E" w:rsidRDefault="00B3361E" w:rsidP="00B3361E">
      <w:pPr>
        <w:rPr>
          <w:sz w:val="20"/>
          <w:szCs w:val="20"/>
        </w:rPr>
      </w:pPr>
    </w:p>
    <w:p w14:paraId="621BC11D" w14:textId="77777777" w:rsidR="00B3361E" w:rsidRPr="00B3361E" w:rsidRDefault="00B3361E" w:rsidP="00B3361E">
      <w:pPr>
        <w:rPr>
          <w:sz w:val="20"/>
          <w:szCs w:val="20"/>
        </w:rPr>
      </w:pPr>
      <w:r w:rsidRPr="00B3361E">
        <w:rPr>
          <w:sz w:val="20"/>
          <w:szCs w:val="20"/>
        </w:rPr>
        <w:t>Target output:</w:t>
      </w:r>
    </w:p>
    <w:p w14:paraId="5DCC6BD9" w14:textId="77777777" w:rsidR="00B3361E" w:rsidRPr="00B3361E" w:rsidRDefault="00B3361E" w:rsidP="00B3361E">
      <w:pPr>
        <w:rPr>
          <w:sz w:val="20"/>
          <w:szCs w:val="20"/>
        </w:rPr>
      </w:pPr>
      <w:r w:rsidRPr="00B3361E">
        <w:rPr>
          <w:sz w:val="20"/>
          <w:szCs w:val="20"/>
        </w:rPr>
        <w:t>('Allen, Donna', '25/05/1991', '25/10/2023', 11841.0, 32.0)</w:t>
      </w:r>
    </w:p>
    <w:p w14:paraId="065241DF" w14:textId="77777777" w:rsidR="00B3361E" w:rsidRPr="00B3361E" w:rsidRDefault="00B3361E" w:rsidP="00B3361E">
      <w:pPr>
        <w:rPr>
          <w:sz w:val="20"/>
          <w:szCs w:val="20"/>
        </w:rPr>
      </w:pPr>
      <w:r w:rsidRPr="00B3361E">
        <w:rPr>
          <w:sz w:val="20"/>
          <w:szCs w:val="20"/>
        </w:rPr>
        <w:t>('Franklin, Trudy', '13/12/1990', '25/10/2023', 12004.0, 33.0)</w:t>
      </w:r>
    </w:p>
    <w:p w14:paraId="1CB5B9EB" w14:textId="77777777" w:rsidR="00B3361E" w:rsidRPr="00B3361E" w:rsidRDefault="00B3361E" w:rsidP="00B3361E">
      <w:pPr>
        <w:rPr>
          <w:sz w:val="20"/>
          <w:szCs w:val="20"/>
        </w:rPr>
      </w:pPr>
      <w:r w:rsidRPr="00B3361E">
        <w:rPr>
          <w:sz w:val="20"/>
          <w:szCs w:val="20"/>
        </w:rPr>
        <w:t>('MacDonald, Greg', '29/01/1991', '25/10/2023', 11957.0, 33.0)</w:t>
      </w:r>
    </w:p>
    <w:p w14:paraId="02AA1ECD" w14:textId="77777777" w:rsidR="00B3361E" w:rsidRPr="00B3361E" w:rsidRDefault="00B3361E" w:rsidP="00B3361E">
      <w:pPr>
        <w:rPr>
          <w:sz w:val="20"/>
          <w:szCs w:val="20"/>
        </w:rPr>
      </w:pPr>
      <w:r w:rsidRPr="00B3361E">
        <w:rPr>
          <w:sz w:val="20"/>
          <w:szCs w:val="20"/>
        </w:rPr>
        <w:t>('Peterson, Mark', '20/02/1990', '25/10/2023', 12300.0, 34.0)</w:t>
      </w:r>
    </w:p>
    <w:p w14:paraId="536C5B50" w14:textId="77777777" w:rsidR="00B3361E" w:rsidRPr="00B3361E" w:rsidRDefault="00B3361E" w:rsidP="00B3361E">
      <w:pPr>
        <w:rPr>
          <w:sz w:val="20"/>
          <w:szCs w:val="20"/>
        </w:rPr>
      </w:pPr>
      <w:r w:rsidRPr="00B3361E">
        <w:rPr>
          <w:sz w:val="20"/>
          <w:szCs w:val="20"/>
        </w:rPr>
        <w:t>('Roberts, Terry', '16/11/1990', '25/10/2023', 12031.0, 33.0)</w:t>
      </w:r>
    </w:p>
    <w:p w14:paraId="7EF7F8C8" w14:textId="77777777" w:rsidR="00B3361E" w:rsidRPr="00B3361E" w:rsidRDefault="00B3361E" w:rsidP="00B3361E">
      <w:pPr>
        <w:rPr>
          <w:sz w:val="20"/>
          <w:szCs w:val="20"/>
        </w:rPr>
      </w:pPr>
      <w:r w:rsidRPr="00B3361E">
        <w:rPr>
          <w:sz w:val="20"/>
          <w:szCs w:val="20"/>
        </w:rPr>
        <w:t>('Sanchez, Miguel', '21/06/1991', '25/10/2023', 11814.0, 32.0)</w:t>
      </w:r>
    </w:p>
    <w:p w14:paraId="0A101702" w14:textId="77777777" w:rsidR="00B3361E" w:rsidRPr="00B3361E" w:rsidRDefault="00B3361E" w:rsidP="00B3361E">
      <w:pPr>
        <w:rPr>
          <w:sz w:val="20"/>
          <w:szCs w:val="20"/>
        </w:rPr>
      </w:pPr>
      <w:r w:rsidRPr="00B3361E">
        <w:rPr>
          <w:sz w:val="20"/>
          <w:szCs w:val="20"/>
        </w:rPr>
        <w:t>('Shippers, John', '02/09/1991', '25/10/2023', 11741.0, 32.0)</w:t>
      </w:r>
    </w:p>
    <w:p w14:paraId="264F4F11" w14:textId="77777777" w:rsidR="00B3361E" w:rsidRPr="00B3361E" w:rsidRDefault="00B3361E" w:rsidP="00B3361E">
      <w:pPr>
        <w:rPr>
          <w:sz w:val="20"/>
          <w:szCs w:val="20"/>
        </w:rPr>
      </w:pPr>
      <w:r w:rsidRPr="00B3361E">
        <w:rPr>
          <w:sz w:val="20"/>
          <w:szCs w:val="20"/>
        </w:rPr>
        <w:t>('Stein, Angie', '21/06/1991', '25/10/2023', 11814.0, 32.0)</w:t>
      </w:r>
    </w:p>
    <w:p w14:paraId="4B990083" w14:textId="77777777" w:rsidR="00B3361E" w:rsidRPr="00B3361E" w:rsidRDefault="00B3361E" w:rsidP="00B3361E">
      <w:pPr>
        <w:rPr>
          <w:sz w:val="20"/>
          <w:szCs w:val="20"/>
        </w:rPr>
      </w:pPr>
      <w:r w:rsidRPr="00B3361E">
        <w:rPr>
          <w:sz w:val="20"/>
          <w:szCs w:val="20"/>
        </w:rPr>
        <w:t>('Stein, Billy', '27/02/1992', '25/10/2023', 11563.0, 32.0)</w:t>
      </w:r>
    </w:p>
    <w:p w14:paraId="47B58A6A" w14:textId="77777777" w:rsidR="00B3361E" w:rsidRPr="00B3361E" w:rsidRDefault="00B3361E" w:rsidP="00B3361E">
      <w:pPr>
        <w:rPr>
          <w:sz w:val="20"/>
          <w:szCs w:val="20"/>
        </w:rPr>
      </w:pPr>
      <w:r w:rsidRPr="00B3361E">
        <w:rPr>
          <w:sz w:val="20"/>
          <w:szCs w:val="20"/>
        </w:rPr>
        <w:t>('Stein, Shelly', '21/06/1991', '25/10/2023', 11814.0, 32.0)</w:t>
      </w:r>
    </w:p>
    <w:p w14:paraId="1A8BE2C5" w14:textId="77777777" w:rsidR="00B3361E" w:rsidRPr="00B3361E" w:rsidRDefault="00B3361E" w:rsidP="00B3361E">
      <w:pPr>
        <w:rPr>
          <w:sz w:val="20"/>
          <w:szCs w:val="20"/>
        </w:rPr>
      </w:pPr>
      <w:r w:rsidRPr="00B3361E">
        <w:rPr>
          <w:sz w:val="20"/>
          <w:szCs w:val="20"/>
        </w:rPr>
        <w:t>('Stein, Willy', '21/06/1991', '25/10/2023', 11814.0, 32.0)</w:t>
      </w:r>
    </w:p>
    <w:p w14:paraId="03876661" w14:textId="77777777" w:rsidR="00B3361E" w:rsidRPr="00B3361E" w:rsidRDefault="00B3361E" w:rsidP="00B3361E">
      <w:pPr>
        <w:rPr>
          <w:sz w:val="20"/>
          <w:szCs w:val="20"/>
        </w:rPr>
      </w:pPr>
      <w:r w:rsidRPr="00B3361E">
        <w:rPr>
          <w:sz w:val="20"/>
          <w:szCs w:val="20"/>
        </w:rPr>
        <w:t>('Tran, Thanh', '03/07/1991', '25/10/2023', 11802.0, 32.0)</w:t>
      </w:r>
    </w:p>
    <w:p w14:paraId="7C6F3D4C" w14:textId="77777777" w:rsidR="00B3361E" w:rsidRPr="00B3361E" w:rsidRDefault="00B3361E" w:rsidP="00B3361E">
      <w:pPr>
        <w:rPr>
          <w:sz w:val="20"/>
          <w:szCs w:val="20"/>
        </w:rPr>
      </w:pPr>
      <w:r w:rsidRPr="00B3361E">
        <w:rPr>
          <w:sz w:val="20"/>
          <w:szCs w:val="20"/>
        </w:rPr>
        <w:t>('VanderJagt, Neal', '11/08/1990', '25/10/2023', 12128.0, 33.0)</w:t>
      </w:r>
    </w:p>
    <w:p w14:paraId="528F974D" w14:textId="77777777" w:rsidR="00B3361E" w:rsidRPr="00B3361E" w:rsidRDefault="00B3361E" w:rsidP="00B3361E">
      <w:pPr>
        <w:rPr>
          <w:sz w:val="20"/>
          <w:szCs w:val="20"/>
        </w:rPr>
      </w:pPr>
    </w:p>
    <w:p w14:paraId="69AC4734" w14:textId="77777777" w:rsidR="00B3361E" w:rsidRPr="00B3361E" w:rsidRDefault="00B3361E" w:rsidP="00B3361E">
      <w:pPr>
        <w:rPr>
          <w:sz w:val="20"/>
          <w:szCs w:val="20"/>
        </w:rPr>
      </w:pPr>
      <w:r w:rsidRPr="00B3361E">
        <w:rPr>
          <w:sz w:val="20"/>
          <w:szCs w:val="20"/>
        </w:rPr>
        <w:t>GPT output:</w:t>
      </w:r>
    </w:p>
    <w:p w14:paraId="113474C1" w14:textId="77777777" w:rsidR="00B3361E" w:rsidRPr="00B3361E" w:rsidRDefault="00B3361E" w:rsidP="00B3361E">
      <w:pPr>
        <w:rPr>
          <w:sz w:val="20"/>
          <w:szCs w:val="20"/>
        </w:rPr>
      </w:pPr>
      <w:r w:rsidRPr="00B3361E">
        <w:rPr>
          <w:sz w:val="20"/>
          <w:szCs w:val="20"/>
        </w:rPr>
        <w:t>('Allen, Donna', '1991-05-25', 11841.09394225711, 32.44135326645784)</w:t>
      </w:r>
    </w:p>
    <w:p w14:paraId="246FC1F1" w14:textId="77777777" w:rsidR="00B3361E" w:rsidRPr="00B3361E" w:rsidRDefault="00B3361E" w:rsidP="00B3361E">
      <w:pPr>
        <w:rPr>
          <w:sz w:val="20"/>
          <w:szCs w:val="20"/>
        </w:rPr>
      </w:pPr>
      <w:r w:rsidRPr="00B3361E">
        <w:rPr>
          <w:sz w:val="20"/>
          <w:szCs w:val="20"/>
        </w:rPr>
        <w:t>('Franklin, Trudy', '1990-12-13', 12004.09394225711, 32.88792860892359)</w:t>
      </w:r>
    </w:p>
    <w:p w14:paraId="6E700C5F" w14:textId="77777777" w:rsidR="00B3361E" w:rsidRPr="00B3361E" w:rsidRDefault="00B3361E" w:rsidP="00B3361E">
      <w:pPr>
        <w:rPr>
          <w:sz w:val="20"/>
          <w:szCs w:val="20"/>
        </w:rPr>
      </w:pPr>
      <w:r w:rsidRPr="00B3361E">
        <w:rPr>
          <w:sz w:val="20"/>
          <w:szCs w:val="20"/>
        </w:rPr>
        <w:t>('MacDonald, Greg', '1991-01-29', 11957.09394225711, 32.759161485635914)</w:t>
      </w:r>
    </w:p>
    <w:p w14:paraId="5B977FD6" w14:textId="77777777" w:rsidR="00B3361E" w:rsidRPr="00B3361E" w:rsidRDefault="00B3361E" w:rsidP="00B3361E">
      <w:pPr>
        <w:rPr>
          <w:sz w:val="20"/>
          <w:szCs w:val="20"/>
        </w:rPr>
      </w:pPr>
      <w:r w:rsidRPr="00B3361E">
        <w:rPr>
          <w:sz w:val="20"/>
          <w:szCs w:val="20"/>
        </w:rPr>
        <w:t>('Peterson, Mark', '1990-02-20', 12300.09394225711, 33.69888751303318)</w:t>
      </w:r>
    </w:p>
    <w:p w14:paraId="5E102129" w14:textId="77777777" w:rsidR="00B3361E" w:rsidRPr="00B3361E" w:rsidRDefault="00B3361E" w:rsidP="00B3361E">
      <w:pPr>
        <w:rPr>
          <w:sz w:val="20"/>
          <w:szCs w:val="20"/>
        </w:rPr>
      </w:pPr>
      <w:r w:rsidRPr="00B3361E">
        <w:rPr>
          <w:sz w:val="20"/>
          <w:szCs w:val="20"/>
        </w:rPr>
        <w:t>('Roberts, Terry', '1990-11-16', 12031.09394225711, 32.96190121166332)</w:t>
      </w:r>
    </w:p>
    <w:p w14:paraId="2BD51BBB" w14:textId="77777777" w:rsidR="00B3361E" w:rsidRPr="00B3361E" w:rsidRDefault="00B3361E" w:rsidP="00B3361E">
      <w:pPr>
        <w:rPr>
          <w:sz w:val="20"/>
          <w:szCs w:val="20"/>
        </w:rPr>
      </w:pPr>
      <w:r w:rsidRPr="00B3361E">
        <w:rPr>
          <w:sz w:val="20"/>
          <w:szCs w:val="20"/>
        </w:rPr>
        <w:t>('Sanchez, Miguel', '1991-06-21', 11814.09394225711, 32.36738066371811)</w:t>
      </w:r>
    </w:p>
    <w:p w14:paraId="299595C0" w14:textId="77777777" w:rsidR="00B3361E" w:rsidRPr="00B3361E" w:rsidRDefault="00B3361E" w:rsidP="00B3361E">
      <w:pPr>
        <w:rPr>
          <w:sz w:val="20"/>
          <w:szCs w:val="20"/>
        </w:rPr>
      </w:pPr>
      <w:r w:rsidRPr="00B3361E">
        <w:rPr>
          <w:sz w:val="20"/>
          <w:szCs w:val="20"/>
        </w:rPr>
        <w:t>('Shippers, John', '1991-09-02', 11741.09394225711, 32.16738066371811)</w:t>
      </w:r>
    </w:p>
    <w:p w14:paraId="6A9E9ECB" w14:textId="77777777" w:rsidR="00B3361E" w:rsidRPr="00B3361E" w:rsidRDefault="00B3361E" w:rsidP="00B3361E">
      <w:pPr>
        <w:rPr>
          <w:sz w:val="20"/>
          <w:szCs w:val="20"/>
        </w:rPr>
      </w:pPr>
      <w:r w:rsidRPr="00B3361E">
        <w:rPr>
          <w:sz w:val="20"/>
          <w:szCs w:val="20"/>
        </w:rPr>
        <w:t>('Stein, Angie', '1991-06-21', 11814.09394225711, 32.36738066371811)</w:t>
      </w:r>
    </w:p>
    <w:p w14:paraId="623ECCDA" w14:textId="77777777" w:rsidR="00B3361E" w:rsidRPr="00B3361E" w:rsidRDefault="00B3361E" w:rsidP="00B3361E">
      <w:pPr>
        <w:rPr>
          <w:sz w:val="20"/>
          <w:szCs w:val="20"/>
        </w:rPr>
      </w:pPr>
      <w:r w:rsidRPr="00B3361E">
        <w:rPr>
          <w:sz w:val="20"/>
          <w:szCs w:val="20"/>
        </w:rPr>
        <w:t>('Stein, Billy', '1992-02-27', 11563.09394225711, 31.6797094308414)</w:t>
      </w:r>
    </w:p>
    <w:p w14:paraId="1E45B1BF" w14:textId="77777777" w:rsidR="00B3361E" w:rsidRPr="00B3361E" w:rsidRDefault="00B3361E" w:rsidP="00B3361E">
      <w:pPr>
        <w:rPr>
          <w:sz w:val="20"/>
          <w:szCs w:val="20"/>
        </w:rPr>
      </w:pPr>
      <w:r w:rsidRPr="00B3361E">
        <w:rPr>
          <w:sz w:val="20"/>
          <w:szCs w:val="20"/>
        </w:rPr>
        <w:t>('Stein, Shelly', '1991-06-21', 11814.09394225711, 32.36738066371811)</w:t>
      </w:r>
    </w:p>
    <w:p w14:paraId="72C0AB19" w14:textId="77777777" w:rsidR="00B3361E" w:rsidRPr="00B3361E" w:rsidRDefault="00B3361E" w:rsidP="00B3361E">
      <w:pPr>
        <w:rPr>
          <w:sz w:val="20"/>
          <w:szCs w:val="20"/>
        </w:rPr>
      </w:pPr>
      <w:r w:rsidRPr="00B3361E">
        <w:rPr>
          <w:sz w:val="20"/>
          <w:szCs w:val="20"/>
        </w:rPr>
        <w:t>('Stein, Willy', '1991-06-21', 11814.09394225711, 32.36738066371811)</w:t>
      </w:r>
    </w:p>
    <w:p w14:paraId="6470DF8E" w14:textId="77777777" w:rsidR="00B3361E" w:rsidRPr="00B3361E" w:rsidRDefault="00B3361E" w:rsidP="00B3361E">
      <w:pPr>
        <w:rPr>
          <w:sz w:val="20"/>
          <w:szCs w:val="20"/>
        </w:rPr>
      </w:pPr>
      <w:r w:rsidRPr="00B3361E">
        <w:rPr>
          <w:sz w:val="20"/>
          <w:szCs w:val="20"/>
        </w:rPr>
        <w:t>('Tran, Thanh', '1991-07-03', 11802.09394225711, 32.334503951389344)</w:t>
      </w:r>
    </w:p>
    <w:p w14:paraId="593D45FE" w14:textId="77777777" w:rsidR="00B3361E" w:rsidRPr="00B3361E" w:rsidRDefault="00B3361E" w:rsidP="00B3361E">
      <w:pPr>
        <w:rPr>
          <w:sz w:val="20"/>
          <w:szCs w:val="20"/>
        </w:rPr>
      </w:pPr>
      <w:r w:rsidRPr="00B3361E">
        <w:rPr>
          <w:sz w:val="20"/>
          <w:szCs w:val="20"/>
        </w:rPr>
        <w:t>('VanderJagt, Neal', '1990-08-11', 12128.09394225711, 33.22765463632085)</w:t>
      </w:r>
    </w:p>
    <w:p w14:paraId="1EB30155" w14:textId="77777777" w:rsidR="00B3361E" w:rsidRPr="00B3361E" w:rsidRDefault="00B3361E" w:rsidP="00B3361E">
      <w:pPr>
        <w:rPr>
          <w:sz w:val="20"/>
          <w:szCs w:val="20"/>
        </w:rPr>
      </w:pPr>
    </w:p>
    <w:p w14:paraId="5446EE79" w14:textId="77777777" w:rsidR="00B3361E" w:rsidRPr="00B3361E" w:rsidRDefault="00B3361E" w:rsidP="00B3361E">
      <w:pPr>
        <w:rPr>
          <w:sz w:val="20"/>
          <w:szCs w:val="20"/>
        </w:rPr>
      </w:pPr>
      <w:r w:rsidRPr="00B3361E">
        <w:rPr>
          <w:sz w:val="20"/>
          <w:szCs w:val="20"/>
        </w:rPr>
        <w:t>---------------------------------</w:t>
      </w:r>
    </w:p>
    <w:p w14:paraId="40377492" w14:textId="77777777" w:rsidR="00B3361E" w:rsidRPr="00B3361E" w:rsidRDefault="00B3361E" w:rsidP="00B3361E">
      <w:pPr>
        <w:rPr>
          <w:sz w:val="20"/>
          <w:szCs w:val="20"/>
        </w:rPr>
      </w:pPr>
      <w:r w:rsidRPr="00B3361E">
        <w:rPr>
          <w:sz w:val="20"/>
          <w:szCs w:val="20"/>
        </w:rPr>
        <w:t>Question: 5</w:t>
      </w:r>
    </w:p>
    <w:p w14:paraId="2A7FCBFF" w14:textId="77777777" w:rsidR="00B3361E" w:rsidRPr="00B3361E" w:rsidRDefault="00B3361E" w:rsidP="00B3361E">
      <w:pPr>
        <w:rPr>
          <w:sz w:val="20"/>
          <w:szCs w:val="20"/>
        </w:rPr>
      </w:pPr>
      <w:r w:rsidRPr="00B3361E">
        <w:rPr>
          <w:sz w:val="20"/>
          <w:szCs w:val="20"/>
        </w:rPr>
        <w:t xml:space="preserve">Natural language question: Display the members with their join dates and tenures (in both days and years), and sort by descending order of </w:t>
      </w:r>
      <w:proofErr w:type="gramStart"/>
      <w:r w:rsidRPr="00B3361E">
        <w:rPr>
          <w:sz w:val="20"/>
          <w:szCs w:val="20"/>
        </w:rPr>
        <w:t>tenure</w:t>
      </w:r>
      <w:proofErr w:type="gramEnd"/>
    </w:p>
    <w:p w14:paraId="03C1D001"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bname</w:t>
      </w:r>
      <w:proofErr w:type="spellEnd"/>
      <w:r w:rsidRPr="00B3361E">
        <w:rPr>
          <w:sz w:val="20"/>
          <w:szCs w:val="20"/>
        </w:rPr>
        <w:t xml:space="preserve"> AS "Member Name", </w:t>
      </w:r>
      <w:proofErr w:type="spellStart"/>
      <w:r w:rsidRPr="00B3361E">
        <w:rPr>
          <w:sz w:val="20"/>
          <w:szCs w:val="20"/>
        </w:rPr>
        <w:t>strftime</w:t>
      </w:r>
      <w:proofErr w:type="spellEnd"/>
      <w:r w:rsidRPr="00B3361E">
        <w:rPr>
          <w:sz w:val="20"/>
          <w:szCs w:val="20"/>
        </w:rPr>
        <w:t>('%d/%m/%Y',</w:t>
      </w:r>
      <w:proofErr w:type="spellStart"/>
      <w:r w:rsidRPr="00B3361E">
        <w:rPr>
          <w:sz w:val="20"/>
          <w:szCs w:val="20"/>
        </w:rPr>
        <w:t>joindate</w:t>
      </w:r>
      <w:proofErr w:type="spellEnd"/>
      <w:r w:rsidRPr="00B3361E">
        <w:rPr>
          <w:sz w:val="20"/>
          <w:szCs w:val="20"/>
        </w:rPr>
        <w:t xml:space="preserve">) AS "Joined Date", </w:t>
      </w:r>
      <w:proofErr w:type="spellStart"/>
      <w:r w:rsidRPr="00B3361E">
        <w:rPr>
          <w:sz w:val="20"/>
          <w:szCs w:val="20"/>
        </w:rPr>
        <w:t>strftime</w:t>
      </w:r>
      <w:proofErr w:type="spellEnd"/>
      <w:r w:rsidRPr="00B3361E">
        <w:rPr>
          <w:sz w:val="20"/>
          <w:szCs w:val="20"/>
        </w:rPr>
        <w:t>('%d/%m/%</w:t>
      </w:r>
      <w:proofErr w:type="spellStart"/>
      <w:r w:rsidRPr="00B3361E">
        <w:rPr>
          <w:sz w:val="20"/>
          <w:szCs w:val="20"/>
        </w:rPr>
        <w:t>Y','now</w:t>
      </w:r>
      <w:proofErr w:type="spellEnd"/>
      <w:r w:rsidRPr="00B3361E">
        <w:rPr>
          <w:sz w:val="20"/>
          <w:szCs w:val="20"/>
        </w:rPr>
        <w:t>') AS "Todays Date",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AS "No. of days since joined", round((</w:t>
      </w:r>
      <w:proofErr w:type="spellStart"/>
      <w:r w:rsidRPr="00B3361E">
        <w:rPr>
          <w:sz w:val="20"/>
          <w:szCs w:val="20"/>
        </w:rPr>
        <w:t>strftime</w:t>
      </w:r>
      <w:proofErr w:type="spellEnd"/>
      <w:r w:rsidRPr="00B3361E">
        <w:rPr>
          <w:sz w:val="20"/>
          <w:szCs w:val="20"/>
        </w:rPr>
        <w:t>('%</w:t>
      </w:r>
      <w:proofErr w:type="spellStart"/>
      <w:r w:rsidRPr="00B3361E">
        <w:rPr>
          <w:sz w:val="20"/>
          <w:szCs w:val="20"/>
        </w:rPr>
        <w:t>J','now</w:t>
      </w:r>
      <w:proofErr w:type="spellEnd"/>
      <w:r w:rsidRPr="00B3361E">
        <w:rPr>
          <w:sz w:val="20"/>
          <w:szCs w:val="20"/>
        </w:rPr>
        <w:t xml:space="preserve">')-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xml:space="preserve">)) / 365 ) AS "No of years since joined" FROM member ORDER BY </w:t>
      </w:r>
      <w:proofErr w:type="spellStart"/>
      <w:r w:rsidRPr="00B3361E">
        <w:rPr>
          <w:sz w:val="20"/>
          <w:szCs w:val="20"/>
        </w:rPr>
        <w:t>strftime</w:t>
      </w:r>
      <w:proofErr w:type="spellEnd"/>
      <w:r w:rsidRPr="00B3361E">
        <w:rPr>
          <w:sz w:val="20"/>
          <w:szCs w:val="20"/>
        </w:rPr>
        <w:t>('%J',</w:t>
      </w:r>
      <w:proofErr w:type="spellStart"/>
      <w:r w:rsidRPr="00B3361E">
        <w:rPr>
          <w:sz w:val="20"/>
          <w:szCs w:val="20"/>
        </w:rPr>
        <w:t>joindate</w:t>
      </w:r>
      <w:proofErr w:type="spellEnd"/>
      <w:r w:rsidRPr="00B3361E">
        <w:rPr>
          <w:sz w:val="20"/>
          <w:szCs w:val="20"/>
        </w:rPr>
        <w:t xml:space="preserve">);Predicted SQL: SELECT MMBNAME, JOINDATE, </w:t>
      </w:r>
      <w:proofErr w:type="spellStart"/>
      <w:r w:rsidRPr="00B3361E">
        <w:rPr>
          <w:sz w:val="20"/>
          <w:szCs w:val="20"/>
        </w:rPr>
        <w:t>julianday</w:t>
      </w:r>
      <w:proofErr w:type="spellEnd"/>
      <w:r w:rsidRPr="00B3361E">
        <w:rPr>
          <w:sz w:val="20"/>
          <w:szCs w:val="20"/>
        </w:rPr>
        <w:t xml:space="preserve">('now') - </w:t>
      </w:r>
      <w:proofErr w:type="spellStart"/>
      <w:r w:rsidRPr="00B3361E">
        <w:rPr>
          <w:sz w:val="20"/>
          <w:szCs w:val="20"/>
        </w:rPr>
        <w:t>julianday</w:t>
      </w:r>
      <w:proofErr w:type="spellEnd"/>
      <w:r w:rsidRPr="00B3361E">
        <w:rPr>
          <w:sz w:val="20"/>
          <w:szCs w:val="20"/>
        </w:rPr>
        <w:t>(JOINDATE) AS TENURE_DAYS, (</w:t>
      </w:r>
      <w:proofErr w:type="spellStart"/>
      <w:r w:rsidRPr="00B3361E">
        <w:rPr>
          <w:sz w:val="20"/>
          <w:szCs w:val="20"/>
        </w:rPr>
        <w:t>julianday</w:t>
      </w:r>
      <w:proofErr w:type="spellEnd"/>
      <w:r w:rsidRPr="00B3361E">
        <w:rPr>
          <w:sz w:val="20"/>
          <w:szCs w:val="20"/>
        </w:rPr>
        <w:t xml:space="preserve">('now') - </w:t>
      </w:r>
      <w:proofErr w:type="spellStart"/>
      <w:r w:rsidRPr="00B3361E">
        <w:rPr>
          <w:sz w:val="20"/>
          <w:szCs w:val="20"/>
        </w:rPr>
        <w:t>julianday</w:t>
      </w:r>
      <w:proofErr w:type="spellEnd"/>
      <w:r w:rsidRPr="00B3361E">
        <w:rPr>
          <w:sz w:val="20"/>
          <w:szCs w:val="20"/>
        </w:rPr>
        <w:t xml:space="preserve">(JOINDATE))/365 AS TENURE_YEARS FROM MEMBER ORDER BY TENURE_DAYS DESC </w:t>
      </w:r>
    </w:p>
    <w:p w14:paraId="3D556C16" w14:textId="77777777" w:rsidR="00B3361E" w:rsidRPr="00B3361E" w:rsidRDefault="00B3361E" w:rsidP="00B3361E">
      <w:pPr>
        <w:rPr>
          <w:sz w:val="20"/>
          <w:szCs w:val="20"/>
        </w:rPr>
      </w:pPr>
    </w:p>
    <w:p w14:paraId="11206AE7" w14:textId="77777777" w:rsidR="00B3361E" w:rsidRPr="00B3361E" w:rsidRDefault="00B3361E" w:rsidP="00B3361E">
      <w:pPr>
        <w:rPr>
          <w:sz w:val="20"/>
          <w:szCs w:val="20"/>
        </w:rPr>
      </w:pPr>
      <w:r w:rsidRPr="00B3361E">
        <w:rPr>
          <w:sz w:val="20"/>
          <w:szCs w:val="20"/>
        </w:rPr>
        <w:t>Target output:</w:t>
      </w:r>
    </w:p>
    <w:p w14:paraId="23B1CA68" w14:textId="77777777" w:rsidR="00B3361E" w:rsidRPr="00B3361E" w:rsidRDefault="00B3361E" w:rsidP="00B3361E">
      <w:pPr>
        <w:rPr>
          <w:sz w:val="20"/>
          <w:szCs w:val="20"/>
        </w:rPr>
      </w:pPr>
      <w:r w:rsidRPr="00B3361E">
        <w:rPr>
          <w:sz w:val="20"/>
          <w:szCs w:val="20"/>
        </w:rPr>
        <w:t>('Peterson, Mark', '20/02/1990', '25/10/2023', 12300.0, 34.0)</w:t>
      </w:r>
    </w:p>
    <w:p w14:paraId="76AEAAE1" w14:textId="77777777" w:rsidR="00B3361E" w:rsidRPr="00B3361E" w:rsidRDefault="00B3361E" w:rsidP="00B3361E">
      <w:pPr>
        <w:rPr>
          <w:sz w:val="20"/>
          <w:szCs w:val="20"/>
        </w:rPr>
      </w:pPr>
      <w:r w:rsidRPr="00B3361E">
        <w:rPr>
          <w:sz w:val="20"/>
          <w:szCs w:val="20"/>
        </w:rPr>
        <w:t>('VanderJagt, Neal', '11/08/1990', '25/10/2023', 12128.0, 33.0)</w:t>
      </w:r>
    </w:p>
    <w:p w14:paraId="25DE754C" w14:textId="77777777" w:rsidR="00B3361E" w:rsidRPr="00B3361E" w:rsidRDefault="00B3361E" w:rsidP="00B3361E">
      <w:pPr>
        <w:rPr>
          <w:sz w:val="20"/>
          <w:szCs w:val="20"/>
        </w:rPr>
      </w:pPr>
      <w:r w:rsidRPr="00B3361E">
        <w:rPr>
          <w:sz w:val="20"/>
          <w:szCs w:val="20"/>
        </w:rPr>
        <w:t>('Roberts, Terry', '16/11/1990', '25/10/2023', 12031.0, 33.0)</w:t>
      </w:r>
    </w:p>
    <w:p w14:paraId="6246AC50" w14:textId="77777777" w:rsidR="00B3361E" w:rsidRPr="00B3361E" w:rsidRDefault="00B3361E" w:rsidP="00B3361E">
      <w:pPr>
        <w:rPr>
          <w:sz w:val="20"/>
          <w:szCs w:val="20"/>
        </w:rPr>
      </w:pPr>
      <w:r w:rsidRPr="00B3361E">
        <w:rPr>
          <w:sz w:val="20"/>
          <w:szCs w:val="20"/>
        </w:rPr>
        <w:t>('Franklin, Trudy', '13/12/1990', '25/10/2023', 12004.0, 33.0)</w:t>
      </w:r>
    </w:p>
    <w:p w14:paraId="4C4D72BF" w14:textId="77777777" w:rsidR="00B3361E" w:rsidRPr="00B3361E" w:rsidRDefault="00B3361E" w:rsidP="00B3361E">
      <w:pPr>
        <w:rPr>
          <w:sz w:val="20"/>
          <w:szCs w:val="20"/>
        </w:rPr>
      </w:pPr>
      <w:r w:rsidRPr="00B3361E">
        <w:rPr>
          <w:sz w:val="20"/>
          <w:szCs w:val="20"/>
        </w:rPr>
        <w:t>('MacDonald, Greg', '29/01/1991', '25/10/2023', 11957.0, 33.0)</w:t>
      </w:r>
    </w:p>
    <w:p w14:paraId="5237E2A0" w14:textId="77777777" w:rsidR="00B3361E" w:rsidRPr="00B3361E" w:rsidRDefault="00B3361E" w:rsidP="00B3361E">
      <w:pPr>
        <w:rPr>
          <w:sz w:val="20"/>
          <w:szCs w:val="20"/>
        </w:rPr>
      </w:pPr>
      <w:r w:rsidRPr="00B3361E">
        <w:rPr>
          <w:sz w:val="20"/>
          <w:szCs w:val="20"/>
        </w:rPr>
        <w:t>('Allen, Donna', '25/05/1991', '25/10/2023', 11841.0, 32.0)</w:t>
      </w:r>
    </w:p>
    <w:p w14:paraId="44FDFAC7" w14:textId="77777777" w:rsidR="00B3361E" w:rsidRPr="00B3361E" w:rsidRDefault="00B3361E" w:rsidP="00B3361E">
      <w:pPr>
        <w:rPr>
          <w:sz w:val="20"/>
          <w:szCs w:val="20"/>
        </w:rPr>
      </w:pPr>
      <w:r w:rsidRPr="00B3361E">
        <w:rPr>
          <w:sz w:val="20"/>
          <w:szCs w:val="20"/>
        </w:rPr>
        <w:t>('Sanchez, Miguel', '21/06/1991', '25/10/2023', 11814.0, 32.0)</w:t>
      </w:r>
    </w:p>
    <w:p w14:paraId="5E8A7849" w14:textId="77777777" w:rsidR="00B3361E" w:rsidRPr="00B3361E" w:rsidRDefault="00B3361E" w:rsidP="00B3361E">
      <w:pPr>
        <w:rPr>
          <w:sz w:val="20"/>
          <w:szCs w:val="20"/>
        </w:rPr>
      </w:pPr>
      <w:r w:rsidRPr="00B3361E">
        <w:rPr>
          <w:sz w:val="20"/>
          <w:szCs w:val="20"/>
        </w:rPr>
        <w:t>('Stein, Shelly', '21/06/1991', '25/10/2023', 11814.0, 32.0)</w:t>
      </w:r>
    </w:p>
    <w:p w14:paraId="01357A1D" w14:textId="77777777" w:rsidR="00B3361E" w:rsidRPr="00B3361E" w:rsidRDefault="00B3361E" w:rsidP="00B3361E">
      <w:pPr>
        <w:rPr>
          <w:sz w:val="20"/>
          <w:szCs w:val="20"/>
        </w:rPr>
      </w:pPr>
      <w:r w:rsidRPr="00B3361E">
        <w:rPr>
          <w:sz w:val="20"/>
          <w:szCs w:val="20"/>
        </w:rPr>
        <w:t>('Stein, Angie', '21/06/1991', '25/10/2023', 11814.0, 32.0)</w:t>
      </w:r>
    </w:p>
    <w:p w14:paraId="7B9A6C18" w14:textId="77777777" w:rsidR="00B3361E" w:rsidRPr="00B3361E" w:rsidRDefault="00B3361E" w:rsidP="00B3361E">
      <w:pPr>
        <w:rPr>
          <w:sz w:val="20"/>
          <w:szCs w:val="20"/>
        </w:rPr>
      </w:pPr>
      <w:r w:rsidRPr="00B3361E">
        <w:rPr>
          <w:sz w:val="20"/>
          <w:szCs w:val="20"/>
        </w:rPr>
        <w:t>('Stein, Willy', '21/06/1991', '25/10/2023', 11814.0, 32.0)</w:t>
      </w:r>
    </w:p>
    <w:p w14:paraId="6E31D272" w14:textId="77777777" w:rsidR="00B3361E" w:rsidRPr="00B3361E" w:rsidRDefault="00B3361E" w:rsidP="00B3361E">
      <w:pPr>
        <w:rPr>
          <w:sz w:val="20"/>
          <w:szCs w:val="20"/>
        </w:rPr>
      </w:pPr>
      <w:r w:rsidRPr="00B3361E">
        <w:rPr>
          <w:sz w:val="20"/>
          <w:szCs w:val="20"/>
        </w:rPr>
        <w:t>('Tran, Thanh', '03/07/1991', '25/10/2023', 11802.0, 32.0)</w:t>
      </w:r>
    </w:p>
    <w:p w14:paraId="08636337" w14:textId="77777777" w:rsidR="00B3361E" w:rsidRPr="00B3361E" w:rsidRDefault="00B3361E" w:rsidP="00B3361E">
      <w:pPr>
        <w:rPr>
          <w:sz w:val="20"/>
          <w:szCs w:val="20"/>
        </w:rPr>
      </w:pPr>
      <w:r w:rsidRPr="00B3361E">
        <w:rPr>
          <w:sz w:val="20"/>
          <w:szCs w:val="20"/>
        </w:rPr>
        <w:t>('Shippers, John', '02/09/1991', '25/10/2023', 11741.0, 32.0)</w:t>
      </w:r>
    </w:p>
    <w:p w14:paraId="67E1FBEF" w14:textId="77777777" w:rsidR="00B3361E" w:rsidRPr="00B3361E" w:rsidRDefault="00B3361E" w:rsidP="00B3361E">
      <w:pPr>
        <w:rPr>
          <w:sz w:val="20"/>
          <w:szCs w:val="20"/>
        </w:rPr>
      </w:pPr>
      <w:r w:rsidRPr="00B3361E">
        <w:rPr>
          <w:sz w:val="20"/>
          <w:szCs w:val="20"/>
        </w:rPr>
        <w:t>('Stein, Billy', '27/02/1992', '25/10/2023', 11563.0, 32.0)</w:t>
      </w:r>
    </w:p>
    <w:p w14:paraId="638B008D" w14:textId="77777777" w:rsidR="00B3361E" w:rsidRPr="00B3361E" w:rsidRDefault="00B3361E" w:rsidP="00B3361E">
      <w:pPr>
        <w:rPr>
          <w:sz w:val="20"/>
          <w:szCs w:val="20"/>
        </w:rPr>
      </w:pPr>
    </w:p>
    <w:p w14:paraId="66A0FD4F" w14:textId="77777777" w:rsidR="00B3361E" w:rsidRPr="00B3361E" w:rsidRDefault="00B3361E" w:rsidP="00B3361E">
      <w:pPr>
        <w:rPr>
          <w:sz w:val="20"/>
          <w:szCs w:val="20"/>
        </w:rPr>
      </w:pPr>
    </w:p>
    <w:p w14:paraId="4922A29B" w14:textId="77777777" w:rsidR="00B3361E" w:rsidRPr="00B3361E" w:rsidRDefault="00B3361E" w:rsidP="00B3361E">
      <w:pPr>
        <w:rPr>
          <w:sz w:val="20"/>
          <w:szCs w:val="20"/>
        </w:rPr>
      </w:pPr>
      <w:r w:rsidRPr="00B3361E">
        <w:rPr>
          <w:sz w:val="20"/>
          <w:szCs w:val="20"/>
        </w:rPr>
        <w:lastRenderedPageBreak/>
        <w:t>GPT output:</w:t>
      </w:r>
    </w:p>
    <w:p w14:paraId="50C4E528" w14:textId="77777777" w:rsidR="00B3361E" w:rsidRPr="00B3361E" w:rsidRDefault="00B3361E" w:rsidP="00B3361E">
      <w:pPr>
        <w:rPr>
          <w:sz w:val="20"/>
          <w:szCs w:val="20"/>
        </w:rPr>
      </w:pPr>
      <w:r w:rsidRPr="00B3361E">
        <w:rPr>
          <w:sz w:val="20"/>
          <w:szCs w:val="20"/>
        </w:rPr>
        <w:t>('Peterson, Mark', '1990-02-20', 12300.094143784605, 33.6988880651633)</w:t>
      </w:r>
    </w:p>
    <w:p w14:paraId="2C9808FF" w14:textId="77777777" w:rsidR="00B3361E" w:rsidRPr="00B3361E" w:rsidRDefault="00B3361E" w:rsidP="00B3361E">
      <w:pPr>
        <w:rPr>
          <w:sz w:val="20"/>
          <w:szCs w:val="20"/>
        </w:rPr>
      </w:pPr>
      <w:r w:rsidRPr="00B3361E">
        <w:rPr>
          <w:sz w:val="20"/>
          <w:szCs w:val="20"/>
        </w:rPr>
        <w:t>('VanderJagt, Neal', '1990-08-11', 12128.094143784605, 33.227655188450974)</w:t>
      </w:r>
    </w:p>
    <w:p w14:paraId="5F9DF3D4" w14:textId="77777777" w:rsidR="00B3361E" w:rsidRPr="00B3361E" w:rsidRDefault="00B3361E" w:rsidP="00B3361E">
      <w:pPr>
        <w:rPr>
          <w:sz w:val="20"/>
          <w:szCs w:val="20"/>
        </w:rPr>
      </w:pPr>
      <w:r w:rsidRPr="00B3361E">
        <w:rPr>
          <w:sz w:val="20"/>
          <w:szCs w:val="20"/>
        </w:rPr>
        <w:t>('Roberts, Terry', '1990-11-16', 12031.094143784605, 32.961901763793435)</w:t>
      </w:r>
    </w:p>
    <w:p w14:paraId="499FFA03" w14:textId="77777777" w:rsidR="00B3361E" w:rsidRPr="00B3361E" w:rsidRDefault="00B3361E" w:rsidP="00B3361E">
      <w:pPr>
        <w:rPr>
          <w:sz w:val="20"/>
          <w:szCs w:val="20"/>
        </w:rPr>
      </w:pPr>
      <w:r w:rsidRPr="00B3361E">
        <w:rPr>
          <w:sz w:val="20"/>
          <w:szCs w:val="20"/>
        </w:rPr>
        <w:t>('Franklin, Trudy', '1990-12-13', 12004.094143784605, 32.88792916105371)</w:t>
      </w:r>
    </w:p>
    <w:p w14:paraId="19471172" w14:textId="77777777" w:rsidR="00B3361E" w:rsidRPr="00B3361E" w:rsidRDefault="00B3361E" w:rsidP="00B3361E">
      <w:pPr>
        <w:rPr>
          <w:sz w:val="20"/>
          <w:szCs w:val="20"/>
        </w:rPr>
      </w:pPr>
      <w:r w:rsidRPr="00B3361E">
        <w:rPr>
          <w:sz w:val="20"/>
          <w:szCs w:val="20"/>
        </w:rPr>
        <w:t>('MacDonald, Greg', '1991-01-29', 11957.094143784605, 32.75916203776604)</w:t>
      </w:r>
    </w:p>
    <w:p w14:paraId="5674F969" w14:textId="77777777" w:rsidR="00B3361E" w:rsidRPr="00B3361E" w:rsidRDefault="00B3361E" w:rsidP="00B3361E">
      <w:pPr>
        <w:rPr>
          <w:sz w:val="20"/>
          <w:szCs w:val="20"/>
        </w:rPr>
      </w:pPr>
      <w:r w:rsidRPr="00B3361E">
        <w:rPr>
          <w:sz w:val="20"/>
          <w:szCs w:val="20"/>
        </w:rPr>
        <w:t>('Allen, Donna', '1991-05-25', 11841.094143784605, 32.441353818587956)</w:t>
      </w:r>
    </w:p>
    <w:p w14:paraId="6091176C" w14:textId="77777777" w:rsidR="00B3361E" w:rsidRPr="00B3361E" w:rsidRDefault="00B3361E" w:rsidP="00B3361E">
      <w:pPr>
        <w:rPr>
          <w:sz w:val="20"/>
          <w:szCs w:val="20"/>
        </w:rPr>
      </w:pPr>
      <w:r w:rsidRPr="00B3361E">
        <w:rPr>
          <w:sz w:val="20"/>
          <w:szCs w:val="20"/>
        </w:rPr>
        <w:t>('Sanchez, Miguel', '1991-06-21', 11814.094143784605, 32.36738121584823)</w:t>
      </w:r>
    </w:p>
    <w:p w14:paraId="393C61C0" w14:textId="77777777" w:rsidR="00B3361E" w:rsidRPr="00B3361E" w:rsidRDefault="00B3361E" w:rsidP="00B3361E">
      <w:pPr>
        <w:rPr>
          <w:sz w:val="20"/>
          <w:szCs w:val="20"/>
        </w:rPr>
      </w:pPr>
      <w:r w:rsidRPr="00B3361E">
        <w:rPr>
          <w:sz w:val="20"/>
          <w:szCs w:val="20"/>
        </w:rPr>
        <w:t>('Stein, Shelly', '1991-06-21', 11814.094143784605, 32.36738121584823)</w:t>
      </w:r>
    </w:p>
    <w:p w14:paraId="5C7EE295" w14:textId="77777777" w:rsidR="00B3361E" w:rsidRPr="00B3361E" w:rsidRDefault="00B3361E" w:rsidP="00B3361E">
      <w:pPr>
        <w:rPr>
          <w:sz w:val="20"/>
          <w:szCs w:val="20"/>
        </w:rPr>
      </w:pPr>
      <w:r w:rsidRPr="00B3361E">
        <w:rPr>
          <w:sz w:val="20"/>
          <w:szCs w:val="20"/>
        </w:rPr>
        <w:t>('Stein, Angie', '1991-06-21', 11814.094143784605, 32.36738121584823)</w:t>
      </w:r>
    </w:p>
    <w:p w14:paraId="0AC7542F" w14:textId="77777777" w:rsidR="00B3361E" w:rsidRPr="00B3361E" w:rsidRDefault="00B3361E" w:rsidP="00B3361E">
      <w:pPr>
        <w:rPr>
          <w:sz w:val="20"/>
          <w:szCs w:val="20"/>
        </w:rPr>
      </w:pPr>
      <w:r w:rsidRPr="00B3361E">
        <w:rPr>
          <w:sz w:val="20"/>
          <w:szCs w:val="20"/>
        </w:rPr>
        <w:t>('Stein, Willy', '1991-06-21', 11814.094143784605, 32.36738121584823)</w:t>
      </w:r>
    </w:p>
    <w:p w14:paraId="1BF551B0" w14:textId="77777777" w:rsidR="00B3361E" w:rsidRPr="00B3361E" w:rsidRDefault="00B3361E" w:rsidP="00B3361E">
      <w:pPr>
        <w:rPr>
          <w:sz w:val="20"/>
          <w:szCs w:val="20"/>
        </w:rPr>
      </w:pPr>
      <w:r w:rsidRPr="00B3361E">
        <w:rPr>
          <w:sz w:val="20"/>
          <w:szCs w:val="20"/>
        </w:rPr>
        <w:t>('Tran, Thanh', '1991-07-03', 11802.094143784605, 32.33450450351947)</w:t>
      </w:r>
    </w:p>
    <w:p w14:paraId="2D4B92C6" w14:textId="77777777" w:rsidR="00B3361E" w:rsidRPr="00B3361E" w:rsidRDefault="00B3361E" w:rsidP="00B3361E">
      <w:pPr>
        <w:rPr>
          <w:sz w:val="20"/>
          <w:szCs w:val="20"/>
        </w:rPr>
      </w:pPr>
      <w:r w:rsidRPr="00B3361E">
        <w:rPr>
          <w:sz w:val="20"/>
          <w:szCs w:val="20"/>
        </w:rPr>
        <w:t>('Shippers, John', '1991-09-02', 11741.094143784605, 32.16738121584823)</w:t>
      </w:r>
    </w:p>
    <w:p w14:paraId="474A747F" w14:textId="77777777" w:rsidR="00B3361E" w:rsidRPr="00B3361E" w:rsidRDefault="00B3361E" w:rsidP="00B3361E">
      <w:pPr>
        <w:rPr>
          <w:sz w:val="20"/>
          <w:szCs w:val="20"/>
        </w:rPr>
      </w:pPr>
      <w:r w:rsidRPr="00B3361E">
        <w:rPr>
          <w:sz w:val="20"/>
          <w:szCs w:val="20"/>
        </w:rPr>
        <w:t>('Stein, Billy', '1992-02-27', 11563.094143784605, 31.67970998297152)</w:t>
      </w:r>
    </w:p>
    <w:p w14:paraId="0E63F951" w14:textId="77777777" w:rsidR="00B3361E" w:rsidRPr="00B3361E" w:rsidRDefault="00B3361E" w:rsidP="00B3361E">
      <w:pPr>
        <w:rPr>
          <w:sz w:val="20"/>
          <w:szCs w:val="20"/>
        </w:rPr>
      </w:pPr>
    </w:p>
    <w:p w14:paraId="2C604F5A" w14:textId="77777777" w:rsidR="00B3361E" w:rsidRPr="00B3361E" w:rsidRDefault="00B3361E" w:rsidP="00B3361E">
      <w:pPr>
        <w:rPr>
          <w:b/>
          <w:bCs/>
        </w:rPr>
      </w:pPr>
      <w:r w:rsidRPr="00B3361E">
        <w:rPr>
          <w:b/>
          <w:bCs/>
        </w:rPr>
        <w:t>Complex Queries</w:t>
      </w:r>
    </w:p>
    <w:p w14:paraId="05D0E8A5" w14:textId="77777777" w:rsidR="00B3361E" w:rsidRPr="00B3361E" w:rsidRDefault="00B3361E" w:rsidP="00B3361E">
      <w:pPr>
        <w:rPr>
          <w:sz w:val="20"/>
          <w:szCs w:val="20"/>
        </w:rPr>
      </w:pPr>
    </w:p>
    <w:p w14:paraId="3A79B737" w14:textId="77777777" w:rsidR="00B3361E" w:rsidRPr="00B3361E" w:rsidRDefault="00B3361E" w:rsidP="00B3361E">
      <w:pPr>
        <w:rPr>
          <w:sz w:val="20"/>
          <w:szCs w:val="20"/>
        </w:rPr>
      </w:pPr>
      <w:r w:rsidRPr="00B3361E">
        <w:rPr>
          <w:sz w:val="20"/>
          <w:szCs w:val="20"/>
        </w:rPr>
        <w:t>---------------------------------</w:t>
      </w:r>
    </w:p>
    <w:p w14:paraId="6A769870" w14:textId="77777777" w:rsidR="00B3361E" w:rsidRPr="00B3361E" w:rsidRDefault="00B3361E" w:rsidP="00B3361E">
      <w:pPr>
        <w:rPr>
          <w:sz w:val="20"/>
          <w:szCs w:val="20"/>
        </w:rPr>
      </w:pPr>
      <w:r w:rsidRPr="00B3361E">
        <w:rPr>
          <w:sz w:val="20"/>
          <w:szCs w:val="20"/>
        </w:rPr>
        <w:t>Question: 0</w:t>
      </w:r>
    </w:p>
    <w:p w14:paraId="62C2EA42" w14:textId="77777777" w:rsidR="00B3361E" w:rsidRPr="00B3361E" w:rsidRDefault="00B3361E" w:rsidP="00B3361E">
      <w:pPr>
        <w:rPr>
          <w:sz w:val="20"/>
          <w:szCs w:val="20"/>
        </w:rPr>
      </w:pPr>
      <w:r w:rsidRPr="00B3361E">
        <w:rPr>
          <w:sz w:val="20"/>
          <w:szCs w:val="20"/>
        </w:rPr>
        <w:t>Natural language question: Display movie titles and director names for all movies</w:t>
      </w:r>
    </w:p>
    <w:p w14:paraId="6AA1E38E"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m.mvtitle</w:t>
      </w:r>
      <w:proofErr w:type="spellEnd"/>
      <w:proofErr w:type="gramEnd"/>
      <w:r w:rsidRPr="00B3361E">
        <w:rPr>
          <w:sz w:val="20"/>
          <w:szCs w:val="20"/>
        </w:rPr>
        <w:t xml:space="preserve">, </w:t>
      </w:r>
      <w:proofErr w:type="spellStart"/>
      <w:r w:rsidRPr="00B3361E">
        <w:rPr>
          <w:sz w:val="20"/>
          <w:szCs w:val="20"/>
        </w:rPr>
        <w:t>d.dirname</w:t>
      </w:r>
      <w:proofErr w:type="spellEnd"/>
      <w:r w:rsidRPr="00B3361E">
        <w:rPr>
          <w:sz w:val="20"/>
          <w:szCs w:val="20"/>
        </w:rPr>
        <w:t xml:space="preserve"> FROM movie m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p>
    <w:p w14:paraId="5FA3A8E8" w14:textId="77777777" w:rsidR="00B3361E" w:rsidRPr="00B3361E" w:rsidRDefault="00B3361E" w:rsidP="00B3361E">
      <w:pPr>
        <w:rPr>
          <w:sz w:val="20"/>
          <w:szCs w:val="20"/>
        </w:rPr>
      </w:pPr>
      <w:r w:rsidRPr="00B3361E">
        <w:rPr>
          <w:sz w:val="20"/>
          <w:szCs w:val="20"/>
        </w:rPr>
        <w:t xml:space="preserve">Predicted SQL: SELECT MOVIE.MVTITLE, DIRECTOR.DIRNAME FROM MOVIE JOIN DIRECTOR ON MOVIE.DIRNUMB = DIRECTOR.DIRNUMB </w:t>
      </w:r>
    </w:p>
    <w:p w14:paraId="2493C2D2" w14:textId="77777777" w:rsidR="00B3361E" w:rsidRPr="00B3361E" w:rsidRDefault="00B3361E" w:rsidP="00B3361E">
      <w:pPr>
        <w:rPr>
          <w:sz w:val="20"/>
          <w:szCs w:val="20"/>
        </w:rPr>
      </w:pPr>
    </w:p>
    <w:p w14:paraId="53A5B367"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16E04A57" w14:textId="77777777" w:rsidR="00B3361E" w:rsidRPr="00B3361E" w:rsidRDefault="00B3361E" w:rsidP="00B3361E">
      <w:pPr>
        <w:rPr>
          <w:sz w:val="20"/>
          <w:szCs w:val="20"/>
        </w:rPr>
      </w:pPr>
      <w:r w:rsidRPr="00B3361E">
        <w:rPr>
          <w:sz w:val="20"/>
          <w:szCs w:val="20"/>
        </w:rPr>
        <w:t>Target output:</w:t>
      </w:r>
    </w:p>
    <w:p w14:paraId="3590AFDE" w14:textId="77777777" w:rsidR="00B3361E" w:rsidRPr="00B3361E" w:rsidRDefault="00B3361E" w:rsidP="00B3361E">
      <w:pPr>
        <w:rPr>
          <w:sz w:val="20"/>
          <w:szCs w:val="20"/>
        </w:rPr>
      </w:pPr>
      <w:r w:rsidRPr="00B3361E">
        <w:rPr>
          <w:sz w:val="20"/>
          <w:szCs w:val="20"/>
        </w:rPr>
        <w:t>('Annie Hall', 'Allen, Woody')</w:t>
      </w:r>
    </w:p>
    <w:p w14:paraId="0AB79D56" w14:textId="77777777" w:rsidR="00B3361E" w:rsidRPr="00B3361E" w:rsidRDefault="00B3361E" w:rsidP="00B3361E">
      <w:pPr>
        <w:rPr>
          <w:sz w:val="20"/>
          <w:szCs w:val="20"/>
        </w:rPr>
      </w:pPr>
      <w:r w:rsidRPr="00B3361E">
        <w:rPr>
          <w:sz w:val="20"/>
          <w:szCs w:val="20"/>
        </w:rPr>
        <w:t>('Dr. Strangelove', 'Kubrick, Stanley')</w:t>
      </w:r>
    </w:p>
    <w:p w14:paraId="411B9CDF" w14:textId="77777777" w:rsidR="00B3361E" w:rsidRPr="00B3361E" w:rsidRDefault="00B3361E" w:rsidP="00B3361E">
      <w:pPr>
        <w:rPr>
          <w:sz w:val="20"/>
          <w:szCs w:val="20"/>
        </w:rPr>
      </w:pPr>
      <w:r w:rsidRPr="00B3361E">
        <w:rPr>
          <w:sz w:val="20"/>
          <w:szCs w:val="20"/>
        </w:rPr>
        <w:t>('Clockwork Orange', 'Kubrick, Stanley')</w:t>
      </w:r>
    </w:p>
    <w:p w14:paraId="5B5DEC6E" w14:textId="77777777" w:rsidR="00B3361E" w:rsidRPr="00B3361E" w:rsidRDefault="00B3361E" w:rsidP="00B3361E">
      <w:pPr>
        <w:rPr>
          <w:sz w:val="20"/>
          <w:szCs w:val="20"/>
        </w:rPr>
      </w:pPr>
      <w:r w:rsidRPr="00B3361E">
        <w:rPr>
          <w:sz w:val="20"/>
          <w:szCs w:val="20"/>
        </w:rPr>
        <w:t>('North by Northwest', 'Hitchcock, Alfred')</w:t>
      </w:r>
    </w:p>
    <w:p w14:paraId="3D44147F" w14:textId="77777777" w:rsidR="00B3361E" w:rsidRPr="00B3361E" w:rsidRDefault="00B3361E" w:rsidP="00B3361E">
      <w:pPr>
        <w:rPr>
          <w:sz w:val="20"/>
          <w:szCs w:val="20"/>
        </w:rPr>
      </w:pPr>
      <w:r w:rsidRPr="00B3361E">
        <w:rPr>
          <w:sz w:val="20"/>
          <w:szCs w:val="20"/>
        </w:rPr>
        <w:t>('Rope', 'Hitchcock, Alfred')</w:t>
      </w:r>
    </w:p>
    <w:p w14:paraId="77D3327C" w14:textId="77777777" w:rsidR="00B3361E" w:rsidRPr="00B3361E" w:rsidRDefault="00B3361E" w:rsidP="00B3361E">
      <w:pPr>
        <w:rPr>
          <w:sz w:val="20"/>
          <w:szCs w:val="20"/>
        </w:rPr>
      </w:pPr>
      <w:r w:rsidRPr="00B3361E">
        <w:rPr>
          <w:sz w:val="20"/>
          <w:szCs w:val="20"/>
        </w:rPr>
        <w:t>('Psycho', 'Hitchcock, Alfred')</w:t>
      </w:r>
    </w:p>
    <w:p w14:paraId="7C44C3E4" w14:textId="77777777" w:rsidR="00B3361E" w:rsidRPr="00B3361E" w:rsidRDefault="00B3361E" w:rsidP="00B3361E">
      <w:pPr>
        <w:rPr>
          <w:sz w:val="20"/>
          <w:szCs w:val="20"/>
        </w:rPr>
      </w:pPr>
      <w:r w:rsidRPr="00B3361E">
        <w:rPr>
          <w:sz w:val="20"/>
          <w:szCs w:val="20"/>
        </w:rPr>
        <w:t>('Interiors', 'Allen, Woody')</w:t>
      </w:r>
    </w:p>
    <w:p w14:paraId="751C03FA" w14:textId="77777777" w:rsidR="00B3361E" w:rsidRPr="00B3361E" w:rsidRDefault="00B3361E" w:rsidP="00B3361E">
      <w:pPr>
        <w:rPr>
          <w:sz w:val="20"/>
          <w:szCs w:val="20"/>
        </w:rPr>
      </w:pPr>
      <w:r w:rsidRPr="00B3361E">
        <w:rPr>
          <w:sz w:val="20"/>
          <w:szCs w:val="20"/>
        </w:rPr>
        <w:t>('The Birds', 'Hitchcock, Alfred')</w:t>
      </w:r>
    </w:p>
    <w:p w14:paraId="4ED17B4A" w14:textId="77777777" w:rsidR="00B3361E" w:rsidRPr="00B3361E" w:rsidRDefault="00B3361E" w:rsidP="00B3361E">
      <w:pPr>
        <w:rPr>
          <w:sz w:val="20"/>
          <w:szCs w:val="20"/>
        </w:rPr>
      </w:pPr>
      <w:r w:rsidRPr="00B3361E">
        <w:rPr>
          <w:sz w:val="20"/>
          <w:szCs w:val="20"/>
        </w:rPr>
        <w:t>('Samson and Delilah', 'De Mille, Cecil B')</w:t>
      </w:r>
    </w:p>
    <w:p w14:paraId="5573AE42" w14:textId="77777777" w:rsidR="00B3361E" w:rsidRPr="00B3361E" w:rsidRDefault="00B3361E" w:rsidP="00B3361E">
      <w:pPr>
        <w:rPr>
          <w:sz w:val="20"/>
          <w:szCs w:val="20"/>
        </w:rPr>
      </w:pPr>
      <w:r w:rsidRPr="00B3361E">
        <w:rPr>
          <w:sz w:val="20"/>
          <w:szCs w:val="20"/>
        </w:rPr>
        <w:t>("Guess Who's Coming to Dinner", 'Kramer, Stanley')</w:t>
      </w:r>
    </w:p>
    <w:p w14:paraId="51F0F4CA" w14:textId="77777777" w:rsidR="00B3361E" w:rsidRPr="00B3361E" w:rsidRDefault="00B3361E" w:rsidP="00B3361E">
      <w:pPr>
        <w:rPr>
          <w:sz w:val="20"/>
          <w:szCs w:val="20"/>
        </w:rPr>
      </w:pPr>
      <w:r w:rsidRPr="00B3361E">
        <w:rPr>
          <w:sz w:val="20"/>
          <w:szCs w:val="20"/>
        </w:rPr>
        <w:t>('Manhattan', 'Allen, Woody')</w:t>
      </w:r>
    </w:p>
    <w:p w14:paraId="23EBC8EB" w14:textId="77777777" w:rsidR="00B3361E" w:rsidRPr="00B3361E" w:rsidRDefault="00B3361E" w:rsidP="00B3361E">
      <w:pPr>
        <w:rPr>
          <w:sz w:val="20"/>
          <w:szCs w:val="20"/>
        </w:rPr>
      </w:pPr>
      <w:r w:rsidRPr="00B3361E">
        <w:rPr>
          <w:sz w:val="20"/>
          <w:szCs w:val="20"/>
        </w:rPr>
        <w:t>('Vertigo', 'Hitchcock, Alfred')</w:t>
      </w:r>
    </w:p>
    <w:p w14:paraId="2787A98D" w14:textId="77777777" w:rsidR="00B3361E" w:rsidRPr="00B3361E" w:rsidRDefault="00B3361E" w:rsidP="00B3361E">
      <w:pPr>
        <w:rPr>
          <w:sz w:val="20"/>
          <w:szCs w:val="20"/>
        </w:rPr>
      </w:pPr>
      <w:r w:rsidRPr="00B3361E">
        <w:rPr>
          <w:sz w:val="20"/>
          <w:szCs w:val="20"/>
        </w:rPr>
        <w:t>('Judgment at Nuremberg', 'Kramer, Stanley')</w:t>
      </w:r>
    </w:p>
    <w:p w14:paraId="1A805952" w14:textId="77777777" w:rsidR="00B3361E" w:rsidRPr="00B3361E" w:rsidRDefault="00B3361E" w:rsidP="00B3361E">
      <w:pPr>
        <w:rPr>
          <w:sz w:val="20"/>
          <w:szCs w:val="20"/>
        </w:rPr>
      </w:pPr>
      <w:r w:rsidRPr="00B3361E">
        <w:rPr>
          <w:sz w:val="20"/>
          <w:szCs w:val="20"/>
        </w:rPr>
        <w:t>('2001', 'Kubrick, Stanley')</w:t>
      </w:r>
    </w:p>
    <w:p w14:paraId="48EF6320" w14:textId="77777777" w:rsidR="00B3361E" w:rsidRPr="00B3361E" w:rsidRDefault="00B3361E" w:rsidP="00B3361E">
      <w:pPr>
        <w:rPr>
          <w:sz w:val="20"/>
          <w:szCs w:val="20"/>
        </w:rPr>
      </w:pPr>
      <w:r w:rsidRPr="00B3361E">
        <w:rPr>
          <w:sz w:val="20"/>
          <w:szCs w:val="20"/>
        </w:rPr>
        <w:t>('The Man with the Golden Arm', 'Preminger, Otto')</w:t>
      </w:r>
    </w:p>
    <w:p w14:paraId="22BA8F47" w14:textId="77777777" w:rsidR="00B3361E" w:rsidRPr="00B3361E" w:rsidRDefault="00B3361E" w:rsidP="00B3361E">
      <w:pPr>
        <w:rPr>
          <w:sz w:val="20"/>
          <w:szCs w:val="20"/>
        </w:rPr>
      </w:pPr>
      <w:r w:rsidRPr="00B3361E">
        <w:rPr>
          <w:sz w:val="20"/>
          <w:szCs w:val="20"/>
        </w:rPr>
        <w:t>('Anatomy of Murder', 'Preminger, Otto')</w:t>
      </w:r>
    </w:p>
    <w:p w14:paraId="6A1769A9" w14:textId="77777777" w:rsidR="00B3361E" w:rsidRPr="00B3361E" w:rsidRDefault="00B3361E" w:rsidP="00B3361E">
      <w:pPr>
        <w:rPr>
          <w:sz w:val="20"/>
          <w:szCs w:val="20"/>
        </w:rPr>
      </w:pPr>
      <w:r w:rsidRPr="00B3361E">
        <w:rPr>
          <w:sz w:val="20"/>
          <w:szCs w:val="20"/>
        </w:rPr>
        <w:t>('Inherit the Wind', 'Kramer, Stanley')</w:t>
      </w:r>
    </w:p>
    <w:p w14:paraId="1F3D748E" w14:textId="77777777" w:rsidR="00B3361E" w:rsidRPr="00B3361E" w:rsidRDefault="00B3361E" w:rsidP="00B3361E">
      <w:pPr>
        <w:rPr>
          <w:sz w:val="20"/>
          <w:szCs w:val="20"/>
        </w:rPr>
      </w:pPr>
      <w:r w:rsidRPr="00B3361E">
        <w:rPr>
          <w:sz w:val="20"/>
          <w:szCs w:val="20"/>
        </w:rPr>
        <w:t>('Laura', 'Preminger, Otto')</w:t>
      </w:r>
    </w:p>
    <w:p w14:paraId="13AD1E3E" w14:textId="77777777" w:rsidR="00B3361E" w:rsidRPr="00B3361E" w:rsidRDefault="00B3361E" w:rsidP="00B3361E">
      <w:pPr>
        <w:rPr>
          <w:sz w:val="20"/>
          <w:szCs w:val="20"/>
        </w:rPr>
      </w:pPr>
      <w:r w:rsidRPr="00B3361E">
        <w:rPr>
          <w:sz w:val="20"/>
          <w:szCs w:val="20"/>
        </w:rPr>
        <w:t>('The Ten Commandments', 'De Mille, Cecil B')</w:t>
      </w:r>
    </w:p>
    <w:p w14:paraId="736DDBE7" w14:textId="77777777" w:rsidR="00B3361E" w:rsidRPr="00B3361E" w:rsidRDefault="00B3361E" w:rsidP="00B3361E">
      <w:pPr>
        <w:rPr>
          <w:sz w:val="20"/>
          <w:szCs w:val="20"/>
        </w:rPr>
      </w:pPr>
      <w:r w:rsidRPr="00B3361E">
        <w:rPr>
          <w:sz w:val="20"/>
          <w:szCs w:val="20"/>
        </w:rPr>
        <w:t>('The Moon is Blue', 'Preminger, Otto')</w:t>
      </w:r>
    </w:p>
    <w:p w14:paraId="589A33A3" w14:textId="77777777" w:rsidR="00B3361E" w:rsidRPr="00B3361E" w:rsidRDefault="00B3361E" w:rsidP="00B3361E">
      <w:pPr>
        <w:rPr>
          <w:sz w:val="20"/>
          <w:szCs w:val="20"/>
        </w:rPr>
      </w:pPr>
      <w:r w:rsidRPr="00B3361E">
        <w:rPr>
          <w:sz w:val="20"/>
          <w:szCs w:val="20"/>
        </w:rPr>
        <w:t>('Stagecoach', 'Ford, John')</w:t>
      </w:r>
    </w:p>
    <w:p w14:paraId="2EBBE4D5" w14:textId="77777777" w:rsidR="00B3361E" w:rsidRPr="00B3361E" w:rsidRDefault="00B3361E" w:rsidP="00B3361E">
      <w:pPr>
        <w:rPr>
          <w:sz w:val="20"/>
          <w:szCs w:val="20"/>
        </w:rPr>
      </w:pPr>
      <w:r w:rsidRPr="00B3361E">
        <w:rPr>
          <w:sz w:val="20"/>
          <w:szCs w:val="20"/>
        </w:rPr>
        <w:t>('Rear Window', 'Hitchcock, Alfred')</w:t>
      </w:r>
    </w:p>
    <w:p w14:paraId="79469971" w14:textId="77777777" w:rsidR="00B3361E" w:rsidRPr="00B3361E" w:rsidRDefault="00B3361E" w:rsidP="00B3361E">
      <w:pPr>
        <w:rPr>
          <w:sz w:val="20"/>
          <w:szCs w:val="20"/>
        </w:rPr>
      </w:pPr>
      <w:r w:rsidRPr="00B3361E">
        <w:rPr>
          <w:sz w:val="20"/>
          <w:szCs w:val="20"/>
        </w:rPr>
        <w:t>('Mogambo', 'Ford, John')</w:t>
      </w:r>
    </w:p>
    <w:p w14:paraId="24796AA1" w14:textId="77777777" w:rsidR="00B3361E" w:rsidRPr="00B3361E" w:rsidRDefault="00B3361E" w:rsidP="00B3361E">
      <w:pPr>
        <w:rPr>
          <w:sz w:val="20"/>
          <w:szCs w:val="20"/>
        </w:rPr>
      </w:pPr>
      <w:r w:rsidRPr="00B3361E">
        <w:rPr>
          <w:sz w:val="20"/>
          <w:szCs w:val="20"/>
        </w:rPr>
        <w:t>('Grapes of Wrath', 'Ford, John')</w:t>
      </w:r>
    </w:p>
    <w:p w14:paraId="60FC6F96" w14:textId="77777777" w:rsidR="00B3361E" w:rsidRPr="00B3361E" w:rsidRDefault="00B3361E" w:rsidP="00B3361E">
      <w:pPr>
        <w:rPr>
          <w:sz w:val="20"/>
          <w:szCs w:val="20"/>
        </w:rPr>
      </w:pPr>
    </w:p>
    <w:p w14:paraId="4F51CA2C" w14:textId="77777777" w:rsidR="00B3361E" w:rsidRPr="00B3361E" w:rsidRDefault="00B3361E" w:rsidP="00B3361E">
      <w:pPr>
        <w:rPr>
          <w:sz w:val="20"/>
          <w:szCs w:val="20"/>
        </w:rPr>
      </w:pPr>
      <w:r w:rsidRPr="00B3361E">
        <w:rPr>
          <w:sz w:val="20"/>
          <w:szCs w:val="20"/>
        </w:rPr>
        <w:t>GPT output:</w:t>
      </w:r>
    </w:p>
    <w:p w14:paraId="0FC5DD6B" w14:textId="77777777" w:rsidR="00B3361E" w:rsidRPr="00B3361E" w:rsidRDefault="00B3361E" w:rsidP="00B3361E">
      <w:pPr>
        <w:rPr>
          <w:sz w:val="20"/>
          <w:szCs w:val="20"/>
        </w:rPr>
      </w:pPr>
      <w:r w:rsidRPr="00B3361E">
        <w:rPr>
          <w:sz w:val="20"/>
          <w:szCs w:val="20"/>
        </w:rPr>
        <w:t>('Annie Hall', 'Allen, Woody')</w:t>
      </w:r>
    </w:p>
    <w:p w14:paraId="34CC06C5" w14:textId="77777777" w:rsidR="00B3361E" w:rsidRPr="00B3361E" w:rsidRDefault="00B3361E" w:rsidP="00B3361E">
      <w:pPr>
        <w:rPr>
          <w:sz w:val="20"/>
          <w:szCs w:val="20"/>
        </w:rPr>
      </w:pPr>
      <w:r w:rsidRPr="00B3361E">
        <w:rPr>
          <w:sz w:val="20"/>
          <w:szCs w:val="20"/>
        </w:rPr>
        <w:t>('Dr. Strangelove', 'Kubrick, Stanley')</w:t>
      </w:r>
    </w:p>
    <w:p w14:paraId="122C968D" w14:textId="77777777" w:rsidR="00B3361E" w:rsidRPr="00B3361E" w:rsidRDefault="00B3361E" w:rsidP="00B3361E">
      <w:pPr>
        <w:rPr>
          <w:sz w:val="20"/>
          <w:szCs w:val="20"/>
        </w:rPr>
      </w:pPr>
      <w:r w:rsidRPr="00B3361E">
        <w:rPr>
          <w:sz w:val="20"/>
          <w:szCs w:val="20"/>
        </w:rPr>
        <w:t>('Clockwork Orange', 'Kubrick, Stanley')</w:t>
      </w:r>
    </w:p>
    <w:p w14:paraId="539850AD" w14:textId="77777777" w:rsidR="00B3361E" w:rsidRPr="00B3361E" w:rsidRDefault="00B3361E" w:rsidP="00B3361E">
      <w:pPr>
        <w:rPr>
          <w:sz w:val="20"/>
          <w:szCs w:val="20"/>
        </w:rPr>
      </w:pPr>
      <w:r w:rsidRPr="00B3361E">
        <w:rPr>
          <w:sz w:val="20"/>
          <w:szCs w:val="20"/>
        </w:rPr>
        <w:t>('North by Northwest', 'Hitchcock, Alfred')</w:t>
      </w:r>
    </w:p>
    <w:p w14:paraId="155BD232" w14:textId="77777777" w:rsidR="00B3361E" w:rsidRPr="00B3361E" w:rsidRDefault="00B3361E" w:rsidP="00B3361E">
      <w:pPr>
        <w:rPr>
          <w:sz w:val="20"/>
          <w:szCs w:val="20"/>
        </w:rPr>
      </w:pPr>
      <w:r w:rsidRPr="00B3361E">
        <w:rPr>
          <w:sz w:val="20"/>
          <w:szCs w:val="20"/>
        </w:rPr>
        <w:t>('Rope', 'Hitchcock, Alfred')</w:t>
      </w:r>
    </w:p>
    <w:p w14:paraId="7E9B775E" w14:textId="77777777" w:rsidR="00B3361E" w:rsidRPr="00B3361E" w:rsidRDefault="00B3361E" w:rsidP="00B3361E">
      <w:pPr>
        <w:rPr>
          <w:sz w:val="20"/>
          <w:szCs w:val="20"/>
        </w:rPr>
      </w:pPr>
      <w:r w:rsidRPr="00B3361E">
        <w:rPr>
          <w:sz w:val="20"/>
          <w:szCs w:val="20"/>
        </w:rPr>
        <w:t>('Psycho', 'Hitchcock, Alfred')</w:t>
      </w:r>
    </w:p>
    <w:p w14:paraId="2D3F3B9F" w14:textId="77777777" w:rsidR="00B3361E" w:rsidRPr="00B3361E" w:rsidRDefault="00B3361E" w:rsidP="00B3361E">
      <w:pPr>
        <w:rPr>
          <w:sz w:val="20"/>
          <w:szCs w:val="20"/>
        </w:rPr>
      </w:pPr>
      <w:r w:rsidRPr="00B3361E">
        <w:rPr>
          <w:sz w:val="20"/>
          <w:szCs w:val="20"/>
        </w:rPr>
        <w:t>('Interiors', 'Allen, Woody')</w:t>
      </w:r>
    </w:p>
    <w:p w14:paraId="6DDF20F2" w14:textId="77777777" w:rsidR="00B3361E" w:rsidRPr="00B3361E" w:rsidRDefault="00B3361E" w:rsidP="00B3361E">
      <w:pPr>
        <w:rPr>
          <w:sz w:val="20"/>
          <w:szCs w:val="20"/>
        </w:rPr>
      </w:pPr>
      <w:r w:rsidRPr="00B3361E">
        <w:rPr>
          <w:sz w:val="20"/>
          <w:szCs w:val="20"/>
        </w:rPr>
        <w:t>('The Birds', 'Hitchcock, Alfred')</w:t>
      </w:r>
    </w:p>
    <w:p w14:paraId="23FFCA1E" w14:textId="77777777" w:rsidR="00B3361E" w:rsidRPr="00B3361E" w:rsidRDefault="00B3361E" w:rsidP="00B3361E">
      <w:pPr>
        <w:rPr>
          <w:sz w:val="20"/>
          <w:szCs w:val="20"/>
        </w:rPr>
      </w:pPr>
      <w:r w:rsidRPr="00B3361E">
        <w:rPr>
          <w:sz w:val="20"/>
          <w:szCs w:val="20"/>
        </w:rPr>
        <w:t>('Samson and Delilah', 'De Mille, Cecil B')</w:t>
      </w:r>
    </w:p>
    <w:p w14:paraId="26F9B173" w14:textId="77777777" w:rsidR="00B3361E" w:rsidRPr="00B3361E" w:rsidRDefault="00B3361E" w:rsidP="00B3361E">
      <w:pPr>
        <w:rPr>
          <w:sz w:val="20"/>
          <w:szCs w:val="20"/>
        </w:rPr>
      </w:pPr>
      <w:r w:rsidRPr="00B3361E">
        <w:rPr>
          <w:sz w:val="20"/>
          <w:szCs w:val="20"/>
        </w:rPr>
        <w:t>("Guess Who's Coming to Dinner", 'Kramer, Stanley')</w:t>
      </w:r>
    </w:p>
    <w:p w14:paraId="5419465E" w14:textId="77777777" w:rsidR="00B3361E" w:rsidRPr="00B3361E" w:rsidRDefault="00B3361E" w:rsidP="00B3361E">
      <w:pPr>
        <w:rPr>
          <w:sz w:val="20"/>
          <w:szCs w:val="20"/>
        </w:rPr>
      </w:pPr>
      <w:r w:rsidRPr="00B3361E">
        <w:rPr>
          <w:sz w:val="20"/>
          <w:szCs w:val="20"/>
        </w:rPr>
        <w:t>('Manhattan', 'Allen, Woody')</w:t>
      </w:r>
    </w:p>
    <w:p w14:paraId="68AD69D3" w14:textId="77777777" w:rsidR="00B3361E" w:rsidRPr="00B3361E" w:rsidRDefault="00B3361E" w:rsidP="00B3361E">
      <w:pPr>
        <w:rPr>
          <w:sz w:val="20"/>
          <w:szCs w:val="20"/>
        </w:rPr>
      </w:pPr>
      <w:r w:rsidRPr="00B3361E">
        <w:rPr>
          <w:sz w:val="20"/>
          <w:szCs w:val="20"/>
        </w:rPr>
        <w:t>('Vertigo', 'Hitchcock, Alfred')</w:t>
      </w:r>
    </w:p>
    <w:p w14:paraId="5FC1B026" w14:textId="77777777" w:rsidR="00B3361E" w:rsidRPr="00B3361E" w:rsidRDefault="00B3361E" w:rsidP="00B3361E">
      <w:pPr>
        <w:rPr>
          <w:sz w:val="20"/>
          <w:szCs w:val="20"/>
        </w:rPr>
      </w:pPr>
      <w:r w:rsidRPr="00B3361E">
        <w:rPr>
          <w:sz w:val="20"/>
          <w:szCs w:val="20"/>
        </w:rPr>
        <w:t>('Judgment at Nuremberg', 'Kramer, Stanley')</w:t>
      </w:r>
    </w:p>
    <w:p w14:paraId="248F7C3F" w14:textId="77777777" w:rsidR="00B3361E" w:rsidRPr="00B3361E" w:rsidRDefault="00B3361E" w:rsidP="00B3361E">
      <w:pPr>
        <w:rPr>
          <w:sz w:val="20"/>
          <w:szCs w:val="20"/>
        </w:rPr>
      </w:pPr>
      <w:r w:rsidRPr="00B3361E">
        <w:rPr>
          <w:sz w:val="20"/>
          <w:szCs w:val="20"/>
        </w:rPr>
        <w:t>('2001', 'Kubrick, Stanley')</w:t>
      </w:r>
    </w:p>
    <w:p w14:paraId="2F9E3994" w14:textId="77777777" w:rsidR="00B3361E" w:rsidRPr="00B3361E" w:rsidRDefault="00B3361E" w:rsidP="00B3361E">
      <w:pPr>
        <w:rPr>
          <w:sz w:val="20"/>
          <w:szCs w:val="20"/>
        </w:rPr>
      </w:pPr>
      <w:r w:rsidRPr="00B3361E">
        <w:rPr>
          <w:sz w:val="20"/>
          <w:szCs w:val="20"/>
        </w:rPr>
        <w:t>('The Man with the Golden Arm', 'Preminger, Otto')</w:t>
      </w:r>
    </w:p>
    <w:p w14:paraId="6413C18C" w14:textId="77777777" w:rsidR="00B3361E" w:rsidRPr="00B3361E" w:rsidRDefault="00B3361E" w:rsidP="00B3361E">
      <w:pPr>
        <w:rPr>
          <w:sz w:val="20"/>
          <w:szCs w:val="20"/>
        </w:rPr>
      </w:pPr>
      <w:r w:rsidRPr="00B3361E">
        <w:rPr>
          <w:sz w:val="20"/>
          <w:szCs w:val="20"/>
        </w:rPr>
        <w:t>('Anatomy of Murder', 'Preminger, Otto')</w:t>
      </w:r>
    </w:p>
    <w:p w14:paraId="64F50F71" w14:textId="77777777" w:rsidR="00B3361E" w:rsidRPr="00B3361E" w:rsidRDefault="00B3361E" w:rsidP="00B3361E">
      <w:pPr>
        <w:rPr>
          <w:sz w:val="20"/>
          <w:szCs w:val="20"/>
        </w:rPr>
      </w:pPr>
      <w:r w:rsidRPr="00B3361E">
        <w:rPr>
          <w:sz w:val="20"/>
          <w:szCs w:val="20"/>
        </w:rPr>
        <w:t>('Inherit the Wind', 'Kramer, Stanley')</w:t>
      </w:r>
    </w:p>
    <w:p w14:paraId="285E5E5C" w14:textId="77777777" w:rsidR="00B3361E" w:rsidRPr="00B3361E" w:rsidRDefault="00B3361E" w:rsidP="00B3361E">
      <w:pPr>
        <w:rPr>
          <w:sz w:val="20"/>
          <w:szCs w:val="20"/>
        </w:rPr>
      </w:pPr>
      <w:r w:rsidRPr="00B3361E">
        <w:rPr>
          <w:sz w:val="20"/>
          <w:szCs w:val="20"/>
        </w:rPr>
        <w:t>('Laura', 'Preminger, Otto')</w:t>
      </w:r>
    </w:p>
    <w:p w14:paraId="4756B003" w14:textId="77777777" w:rsidR="00B3361E" w:rsidRPr="00B3361E" w:rsidRDefault="00B3361E" w:rsidP="00B3361E">
      <w:pPr>
        <w:rPr>
          <w:sz w:val="20"/>
          <w:szCs w:val="20"/>
        </w:rPr>
      </w:pPr>
      <w:r w:rsidRPr="00B3361E">
        <w:rPr>
          <w:sz w:val="20"/>
          <w:szCs w:val="20"/>
        </w:rPr>
        <w:t>('The Ten Commandments', 'De Mille, Cecil B')</w:t>
      </w:r>
    </w:p>
    <w:p w14:paraId="63AB2C98" w14:textId="77777777" w:rsidR="00B3361E" w:rsidRPr="00B3361E" w:rsidRDefault="00B3361E" w:rsidP="00B3361E">
      <w:pPr>
        <w:rPr>
          <w:sz w:val="20"/>
          <w:szCs w:val="20"/>
        </w:rPr>
      </w:pPr>
      <w:r w:rsidRPr="00B3361E">
        <w:rPr>
          <w:sz w:val="20"/>
          <w:szCs w:val="20"/>
        </w:rPr>
        <w:t>('The Moon is Blue', 'Preminger, Otto')</w:t>
      </w:r>
    </w:p>
    <w:p w14:paraId="38DAA454" w14:textId="77777777" w:rsidR="00B3361E" w:rsidRPr="00B3361E" w:rsidRDefault="00B3361E" w:rsidP="00B3361E">
      <w:pPr>
        <w:rPr>
          <w:sz w:val="20"/>
          <w:szCs w:val="20"/>
        </w:rPr>
      </w:pPr>
      <w:r w:rsidRPr="00B3361E">
        <w:rPr>
          <w:sz w:val="20"/>
          <w:szCs w:val="20"/>
        </w:rPr>
        <w:t>('Stagecoach', 'Ford, John')</w:t>
      </w:r>
    </w:p>
    <w:p w14:paraId="36DEED94" w14:textId="77777777" w:rsidR="00B3361E" w:rsidRPr="00B3361E" w:rsidRDefault="00B3361E" w:rsidP="00B3361E">
      <w:pPr>
        <w:rPr>
          <w:sz w:val="20"/>
          <w:szCs w:val="20"/>
        </w:rPr>
      </w:pPr>
      <w:r w:rsidRPr="00B3361E">
        <w:rPr>
          <w:sz w:val="20"/>
          <w:szCs w:val="20"/>
        </w:rPr>
        <w:t>('Rear Window', 'Hitchcock, Alfred')</w:t>
      </w:r>
    </w:p>
    <w:p w14:paraId="214D100C" w14:textId="77777777" w:rsidR="00B3361E" w:rsidRPr="00B3361E" w:rsidRDefault="00B3361E" w:rsidP="00B3361E">
      <w:pPr>
        <w:rPr>
          <w:sz w:val="20"/>
          <w:szCs w:val="20"/>
        </w:rPr>
      </w:pPr>
      <w:r w:rsidRPr="00B3361E">
        <w:rPr>
          <w:sz w:val="20"/>
          <w:szCs w:val="20"/>
        </w:rPr>
        <w:t>('Mogambo', 'Ford, John')</w:t>
      </w:r>
    </w:p>
    <w:p w14:paraId="246D6890" w14:textId="77777777" w:rsidR="00B3361E" w:rsidRPr="00B3361E" w:rsidRDefault="00B3361E" w:rsidP="00B3361E">
      <w:pPr>
        <w:rPr>
          <w:sz w:val="20"/>
          <w:szCs w:val="20"/>
        </w:rPr>
      </w:pPr>
      <w:r w:rsidRPr="00B3361E">
        <w:rPr>
          <w:sz w:val="20"/>
          <w:szCs w:val="20"/>
        </w:rPr>
        <w:t>('Grapes of Wrath', 'Ford, John')</w:t>
      </w:r>
    </w:p>
    <w:p w14:paraId="14512BBD" w14:textId="77777777" w:rsidR="00B3361E" w:rsidRPr="00B3361E" w:rsidRDefault="00B3361E" w:rsidP="00B3361E">
      <w:pPr>
        <w:rPr>
          <w:sz w:val="20"/>
          <w:szCs w:val="20"/>
        </w:rPr>
        <w:sectPr w:rsidR="00B3361E" w:rsidRPr="00B3361E" w:rsidSect="00841195">
          <w:type w:val="continuous"/>
          <w:pgSz w:w="11906" w:h="16838"/>
          <w:pgMar w:top="1440" w:right="1440" w:bottom="1440" w:left="1440" w:header="708" w:footer="708" w:gutter="0"/>
          <w:cols w:num="2" w:space="708"/>
          <w:docGrid w:linePitch="360"/>
        </w:sectPr>
      </w:pPr>
    </w:p>
    <w:p w14:paraId="0907B9D2" w14:textId="77777777" w:rsidR="00B3361E" w:rsidRPr="00B3361E" w:rsidRDefault="00B3361E" w:rsidP="00B3361E">
      <w:pPr>
        <w:rPr>
          <w:sz w:val="20"/>
          <w:szCs w:val="20"/>
        </w:rPr>
      </w:pPr>
    </w:p>
    <w:p w14:paraId="08705DB2" w14:textId="77777777" w:rsidR="00B3361E" w:rsidRPr="00B3361E" w:rsidRDefault="00B3361E" w:rsidP="00B3361E">
      <w:pPr>
        <w:rPr>
          <w:sz w:val="20"/>
          <w:szCs w:val="20"/>
        </w:rPr>
      </w:pPr>
    </w:p>
    <w:p w14:paraId="59C7362D" w14:textId="77777777" w:rsidR="00B3361E" w:rsidRPr="00B3361E" w:rsidRDefault="00B3361E" w:rsidP="00B3361E">
      <w:pPr>
        <w:rPr>
          <w:sz w:val="20"/>
          <w:szCs w:val="20"/>
        </w:rPr>
      </w:pPr>
      <w:r w:rsidRPr="00B3361E">
        <w:rPr>
          <w:sz w:val="20"/>
          <w:szCs w:val="20"/>
        </w:rPr>
        <w:t>---------------------------------</w:t>
      </w:r>
    </w:p>
    <w:p w14:paraId="4A76453F" w14:textId="77777777" w:rsidR="00B3361E" w:rsidRPr="00B3361E" w:rsidRDefault="00B3361E" w:rsidP="00B3361E">
      <w:pPr>
        <w:rPr>
          <w:sz w:val="20"/>
          <w:szCs w:val="20"/>
        </w:rPr>
      </w:pPr>
      <w:r w:rsidRPr="00B3361E">
        <w:rPr>
          <w:sz w:val="20"/>
          <w:szCs w:val="20"/>
        </w:rPr>
        <w:t>Question: 1</w:t>
      </w:r>
    </w:p>
    <w:p w14:paraId="364B671E" w14:textId="77777777" w:rsidR="00B3361E" w:rsidRPr="00B3361E" w:rsidRDefault="00B3361E" w:rsidP="00B3361E">
      <w:pPr>
        <w:rPr>
          <w:sz w:val="20"/>
          <w:szCs w:val="20"/>
        </w:rPr>
      </w:pPr>
    </w:p>
    <w:p w14:paraId="05BFAC97" w14:textId="77777777" w:rsidR="00B3361E" w:rsidRPr="00B3361E" w:rsidRDefault="00B3361E" w:rsidP="00B3361E">
      <w:pPr>
        <w:rPr>
          <w:sz w:val="20"/>
          <w:szCs w:val="20"/>
        </w:rPr>
      </w:pPr>
      <w:r w:rsidRPr="00B3361E">
        <w:rPr>
          <w:sz w:val="20"/>
          <w:szCs w:val="20"/>
        </w:rPr>
        <w:t>Natural language question: Display movies that are directed by Woody Allen</w:t>
      </w:r>
    </w:p>
    <w:p w14:paraId="254CC34C"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m.mvtitle</w:t>
      </w:r>
      <w:proofErr w:type="spellEnd"/>
      <w:proofErr w:type="gramEnd"/>
      <w:r w:rsidRPr="00B3361E">
        <w:rPr>
          <w:sz w:val="20"/>
          <w:szCs w:val="20"/>
        </w:rPr>
        <w:t xml:space="preserve">, </w:t>
      </w:r>
      <w:proofErr w:type="spellStart"/>
      <w:r w:rsidRPr="00B3361E">
        <w:rPr>
          <w:sz w:val="20"/>
          <w:szCs w:val="20"/>
        </w:rPr>
        <w:t>d.dirname</w:t>
      </w:r>
      <w:proofErr w:type="spellEnd"/>
      <w:r w:rsidRPr="00B3361E">
        <w:rPr>
          <w:sz w:val="20"/>
          <w:szCs w:val="20"/>
        </w:rPr>
        <w:t xml:space="preserve"> FROM movie m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r w:rsidRPr="00B3361E">
        <w:rPr>
          <w:sz w:val="20"/>
          <w:szCs w:val="20"/>
        </w:rPr>
        <w:t xml:space="preserve"> WHERE lower(</w:t>
      </w:r>
      <w:proofErr w:type="spellStart"/>
      <w:r w:rsidRPr="00B3361E">
        <w:rPr>
          <w:sz w:val="20"/>
          <w:szCs w:val="20"/>
        </w:rPr>
        <w:t>d.dirname</w:t>
      </w:r>
      <w:proofErr w:type="spellEnd"/>
      <w:r w:rsidRPr="00B3361E">
        <w:rPr>
          <w:sz w:val="20"/>
          <w:szCs w:val="20"/>
        </w:rPr>
        <w:t>) = '</w:t>
      </w:r>
      <w:proofErr w:type="spellStart"/>
      <w:r w:rsidRPr="00B3361E">
        <w:rPr>
          <w:sz w:val="20"/>
          <w:szCs w:val="20"/>
        </w:rPr>
        <w:t>allen</w:t>
      </w:r>
      <w:proofErr w:type="spellEnd"/>
      <w:r w:rsidRPr="00B3361E">
        <w:rPr>
          <w:sz w:val="20"/>
          <w:szCs w:val="20"/>
        </w:rPr>
        <w:t>, woody' OR lower(</w:t>
      </w:r>
      <w:proofErr w:type="spellStart"/>
      <w:r w:rsidRPr="00B3361E">
        <w:rPr>
          <w:sz w:val="20"/>
          <w:szCs w:val="20"/>
        </w:rPr>
        <w:t>d.dirname</w:t>
      </w:r>
      <w:proofErr w:type="spellEnd"/>
      <w:r w:rsidRPr="00B3361E">
        <w:rPr>
          <w:sz w:val="20"/>
          <w:szCs w:val="20"/>
        </w:rPr>
        <w:t>) = 'woody Allen';</w:t>
      </w:r>
    </w:p>
    <w:p w14:paraId="0CECF50F" w14:textId="77777777" w:rsidR="00B3361E" w:rsidRPr="00B3361E" w:rsidRDefault="00B3361E" w:rsidP="00B3361E">
      <w:pPr>
        <w:rPr>
          <w:sz w:val="20"/>
          <w:szCs w:val="20"/>
        </w:rPr>
      </w:pPr>
      <w:r w:rsidRPr="00B3361E">
        <w:rPr>
          <w:sz w:val="20"/>
          <w:szCs w:val="20"/>
        </w:rPr>
        <w:lastRenderedPageBreak/>
        <w:t xml:space="preserve">Predicted SQL: SELECT MVTITLE FROM MOVIE WHERE DIRNUMB IN </w:t>
      </w:r>
      <w:proofErr w:type="gramStart"/>
      <w:r w:rsidRPr="00B3361E">
        <w:rPr>
          <w:sz w:val="20"/>
          <w:szCs w:val="20"/>
        </w:rPr>
        <w:t>( SELECT</w:t>
      </w:r>
      <w:proofErr w:type="gramEnd"/>
      <w:r w:rsidRPr="00B3361E">
        <w:rPr>
          <w:sz w:val="20"/>
          <w:szCs w:val="20"/>
        </w:rPr>
        <w:t xml:space="preserve"> DIRNUMB FROM DIRECTOR WHERE LOWER(DIRNAME) = LOWER('Woody Allen') ) </w:t>
      </w:r>
    </w:p>
    <w:p w14:paraId="7981E7A2" w14:textId="77777777" w:rsidR="00B3361E" w:rsidRPr="00B3361E" w:rsidRDefault="00B3361E" w:rsidP="00B3361E">
      <w:pPr>
        <w:rPr>
          <w:sz w:val="20"/>
          <w:szCs w:val="20"/>
        </w:rPr>
      </w:pPr>
    </w:p>
    <w:p w14:paraId="07A031FC" w14:textId="77777777" w:rsidR="00B3361E" w:rsidRPr="00B3361E" w:rsidRDefault="00B3361E" w:rsidP="00B3361E">
      <w:pPr>
        <w:rPr>
          <w:sz w:val="20"/>
          <w:szCs w:val="20"/>
        </w:rPr>
      </w:pPr>
      <w:r w:rsidRPr="00B3361E">
        <w:rPr>
          <w:sz w:val="20"/>
          <w:szCs w:val="20"/>
        </w:rPr>
        <w:t>Target output:</w:t>
      </w:r>
    </w:p>
    <w:p w14:paraId="27AA350A" w14:textId="77777777" w:rsidR="00B3361E" w:rsidRPr="00B3361E" w:rsidRDefault="00B3361E" w:rsidP="00B3361E">
      <w:pPr>
        <w:rPr>
          <w:sz w:val="20"/>
          <w:szCs w:val="20"/>
        </w:rPr>
      </w:pPr>
      <w:r w:rsidRPr="00B3361E">
        <w:rPr>
          <w:sz w:val="20"/>
          <w:szCs w:val="20"/>
        </w:rPr>
        <w:t>('Annie Hall', 'Allen, Woody')</w:t>
      </w:r>
    </w:p>
    <w:p w14:paraId="47C185B7" w14:textId="77777777" w:rsidR="00B3361E" w:rsidRPr="00B3361E" w:rsidRDefault="00B3361E" w:rsidP="00B3361E">
      <w:pPr>
        <w:rPr>
          <w:sz w:val="20"/>
          <w:szCs w:val="20"/>
        </w:rPr>
      </w:pPr>
      <w:r w:rsidRPr="00B3361E">
        <w:rPr>
          <w:sz w:val="20"/>
          <w:szCs w:val="20"/>
        </w:rPr>
        <w:t>('Interiors', 'Allen, Woody')</w:t>
      </w:r>
    </w:p>
    <w:p w14:paraId="6633A973" w14:textId="77777777" w:rsidR="00B3361E" w:rsidRPr="00B3361E" w:rsidRDefault="00B3361E" w:rsidP="00B3361E">
      <w:pPr>
        <w:rPr>
          <w:sz w:val="20"/>
          <w:szCs w:val="20"/>
        </w:rPr>
      </w:pPr>
      <w:r w:rsidRPr="00B3361E">
        <w:rPr>
          <w:sz w:val="20"/>
          <w:szCs w:val="20"/>
        </w:rPr>
        <w:t>('Manhattan', 'Allen, Woody')</w:t>
      </w:r>
    </w:p>
    <w:p w14:paraId="66F89729" w14:textId="77777777" w:rsidR="00B3361E" w:rsidRPr="00B3361E" w:rsidRDefault="00B3361E" w:rsidP="00B3361E">
      <w:pPr>
        <w:rPr>
          <w:sz w:val="20"/>
          <w:szCs w:val="20"/>
        </w:rPr>
      </w:pPr>
    </w:p>
    <w:p w14:paraId="69CBFFCB" w14:textId="77777777" w:rsidR="00B3361E" w:rsidRPr="00B3361E" w:rsidRDefault="00B3361E" w:rsidP="00B3361E">
      <w:pPr>
        <w:rPr>
          <w:sz w:val="20"/>
          <w:szCs w:val="20"/>
        </w:rPr>
      </w:pPr>
      <w:r w:rsidRPr="00B3361E">
        <w:rPr>
          <w:sz w:val="20"/>
          <w:szCs w:val="20"/>
        </w:rPr>
        <w:t>GPT output:</w:t>
      </w:r>
    </w:p>
    <w:p w14:paraId="52211145" w14:textId="77777777" w:rsidR="00B3361E" w:rsidRPr="00B3361E" w:rsidRDefault="00B3361E" w:rsidP="00B3361E">
      <w:pPr>
        <w:rPr>
          <w:sz w:val="20"/>
          <w:szCs w:val="20"/>
        </w:rPr>
      </w:pPr>
    </w:p>
    <w:p w14:paraId="59A06DF0" w14:textId="77777777" w:rsidR="00B3361E" w:rsidRPr="00B3361E" w:rsidRDefault="00B3361E" w:rsidP="00B3361E">
      <w:pPr>
        <w:rPr>
          <w:sz w:val="20"/>
          <w:szCs w:val="20"/>
        </w:rPr>
      </w:pPr>
      <w:r w:rsidRPr="00B3361E">
        <w:rPr>
          <w:sz w:val="20"/>
          <w:szCs w:val="20"/>
        </w:rPr>
        <w:t>---------------------------------</w:t>
      </w:r>
    </w:p>
    <w:p w14:paraId="7AA68346" w14:textId="77777777" w:rsidR="00B3361E" w:rsidRPr="00B3361E" w:rsidRDefault="00B3361E" w:rsidP="00B3361E">
      <w:pPr>
        <w:rPr>
          <w:sz w:val="20"/>
          <w:szCs w:val="20"/>
        </w:rPr>
      </w:pPr>
      <w:r w:rsidRPr="00B3361E">
        <w:rPr>
          <w:sz w:val="20"/>
          <w:szCs w:val="20"/>
        </w:rPr>
        <w:t>Question: 2</w:t>
      </w:r>
    </w:p>
    <w:p w14:paraId="610714A1" w14:textId="77777777" w:rsidR="00B3361E" w:rsidRPr="00B3361E" w:rsidRDefault="00B3361E" w:rsidP="00B3361E">
      <w:pPr>
        <w:rPr>
          <w:sz w:val="20"/>
          <w:szCs w:val="20"/>
        </w:rPr>
      </w:pPr>
    </w:p>
    <w:p w14:paraId="67AF5C99" w14:textId="77777777" w:rsidR="00B3361E" w:rsidRPr="00B3361E" w:rsidRDefault="00B3361E" w:rsidP="00B3361E">
      <w:pPr>
        <w:rPr>
          <w:sz w:val="20"/>
          <w:szCs w:val="20"/>
        </w:rPr>
      </w:pPr>
      <w:r w:rsidRPr="00B3361E">
        <w:rPr>
          <w:sz w:val="20"/>
          <w:szCs w:val="20"/>
        </w:rPr>
        <w:t xml:space="preserve">Natural language question: Display all movies by directors who are still alive, along with their </w:t>
      </w:r>
      <w:proofErr w:type="spellStart"/>
      <w:r w:rsidRPr="00B3361E">
        <w:rPr>
          <w:sz w:val="20"/>
          <w:szCs w:val="20"/>
        </w:rPr>
        <w:t>directorsTarget</w:t>
      </w:r>
      <w:proofErr w:type="spellEnd"/>
      <w:r w:rsidRPr="00B3361E">
        <w:rPr>
          <w:sz w:val="20"/>
          <w:szCs w:val="20"/>
        </w:rPr>
        <w:t xml:space="preserve"> SQL: SELECT </w:t>
      </w:r>
      <w:proofErr w:type="spellStart"/>
      <w:proofErr w:type="gramStart"/>
      <w:r w:rsidRPr="00B3361E">
        <w:rPr>
          <w:sz w:val="20"/>
          <w:szCs w:val="20"/>
        </w:rPr>
        <w:t>m.mvtitle</w:t>
      </w:r>
      <w:proofErr w:type="spellEnd"/>
      <w:proofErr w:type="gramEnd"/>
      <w:r w:rsidRPr="00B3361E">
        <w:rPr>
          <w:sz w:val="20"/>
          <w:szCs w:val="20"/>
        </w:rPr>
        <w:t xml:space="preserve">, </w:t>
      </w:r>
      <w:proofErr w:type="spellStart"/>
      <w:r w:rsidRPr="00B3361E">
        <w:rPr>
          <w:sz w:val="20"/>
          <w:szCs w:val="20"/>
        </w:rPr>
        <w:t>d.dirname</w:t>
      </w:r>
      <w:proofErr w:type="spellEnd"/>
      <w:r w:rsidRPr="00B3361E">
        <w:rPr>
          <w:sz w:val="20"/>
          <w:szCs w:val="20"/>
        </w:rPr>
        <w:t xml:space="preserve"> FROM movie m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r w:rsidRPr="00B3361E">
        <w:rPr>
          <w:sz w:val="20"/>
          <w:szCs w:val="20"/>
        </w:rPr>
        <w:t xml:space="preserve"> WHERE </w:t>
      </w:r>
      <w:proofErr w:type="spellStart"/>
      <w:r w:rsidRPr="00B3361E">
        <w:rPr>
          <w:sz w:val="20"/>
          <w:szCs w:val="20"/>
        </w:rPr>
        <w:t>d.dirdied</w:t>
      </w:r>
      <w:proofErr w:type="spellEnd"/>
      <w:r w:rsidRPr="00B3361E">
        <w:rPr>
          <w:sz w:val="20"/>
          <w:szCs w:val="20"/>
        </w:rPr>
        <w:t xml:space="preserve"> IS NULL;</w:t>
      </w:r>
    </w:p>
    <w:p w14:paraId="4D8039F0" w14:textId="77777777" w:rsidR="00B3361E" w:rsidRPr="00B3361E" w:rsidRDefault="00B3361E" w:rsidP="00B3361E">
      <w:pPr>
        <w:rPr>
          <w:sz w:val="20"/>
          <w:szCs w:val="20"/>
        </w:rPr>
      </w:pPr>
      <w:r w:rsidRPr="00B3361E">
        <w:rPr>
          <w:sz w:val="20"/>
          <w:szCs w:val="20"/>
        </w:rPr>
        <w:t xml:space="preserve">Predicted SQL: SELECT MVTITLE, DIRNAME FROM MOVIE JOIN DIRECTOR ON MOVIE.DIRNUMB = DIRECTOR.DIRNUMB WHERE DIRECTOR.DIRDIED IS NULL </w:t>
      </w:r>
    </w:p>
    <w:p w14:paraId="4B3B9CA8" w14:textId="77777777" w:rsidR="00B3361E" w:rsidRPr="00B3361E" w:rsidRDefault="00B3361E" w:rsidP="00B3361E">
      <w:pPr>
        <w:rPr>
          <w:sz w:val="20"/>
          <w:szCs w:val="20"/>
        </w:rPr>
      </w:pPr>
    </w:p>
    <w:p w14:paraId="48F5A528"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12CDDE5A" w14:textId="77777777" w:rsidR="00B3361E" w:rsidRPr="00B3361E" w:rsidRDefault="00B3361E" w:rsidP="00B3361E">
      <w:pPr>
        <w:rPr>
          <w:sz w:val="20"/>
          <w:szCs w:val="20"/>
        </w:rPr>
      </w:pPr>
      <w:r w:rsidRPr="00B3361E">
        <w:rPr>
          <w:sz w:val="20"/>
          <w:szCs w:val="20"/>
        </w:rPr>
        <w:t>Target output:</w:t>
      </w:r>
    </w:p>
    <w:p w14:paraId="7ED7EEF8" w14:textId="77777777" w:rsidR="00B3361E" w:rsidRPr="00B3361E" w:rsidRDefault="00B3361E" w:rsidP="00B3361E">
      <w:pPr>
        <w:rPr>
          <w:sz w:val="20"/>
          <w:szCs w:val="20"/>
        </w:rPr>
      </w:pPr>
      <w:r w:rsidRPr="00B3361E">
        <w:rPr>
          <w:sz w:val="20"/>
          <w:szCs w:val="20"/>
        </w:rPr>
        <w:t>('Annie Hall', 'Allen, Woody')</w:t>
      </w:r>
    </w:p>
    <w:p w14:paraId="3CF79CDA" w14:textId="77777777" w:rsidR="00B3361E" w:rsidRPr="00B3361E" w:rsidRDefault="00B3361E" w:rsidP="00B3361E">
      <w:pPr>
        <w:rPr>
          <w:sz w:val="20"/>
          <w:szCs w:val="20"/>
        </w:rPr>
      </w:pPr>
      <w:r w:rsidRPr="00B3361E">
        <w:rPr>
          <w:sz w:val="20"/>
          <w:szCs w:val="20"/>
        </w:rPr>
        <w:t>('Dr. Strangelove', 'Kubrick, Stanley')</w:t>
      </w:r>
    </w:p>
    <w:p w14:paraId="02491B4F" w14:textId="77777777" w:rsidR="00B3361E" w:rsidRPr="00B3361E" w:rsidRDefault="00B3361E" w:rsidP="00B3361E">
      <w:pPr>
        <w:rPr>
          <w:sz w:val="20"/>
          <w:szCs w:val="20"/>
        </w:rPr>
      </w:pPr>
      <w:r w:rsidRPr="00B3361E">
        <w:rPr>
          <w:sz w:val="20"/>
          <w:szCs w:val="20"/>
        </w:rPr>
        <w:t>('Clockwork Orange', 'Kubrick, Stanley')</w:t>
      </w:r>
    </w:p>
    <w:p w14:paraId="49A95D72" w14:textId="77777777" w:rsidR="00B3361E" w:rsidRPr="00B3361E" w:rsidRDefault="00B3361E" w:rsidP="00B3361E">
      <w:pPr>
        <w:rPr>
          <w:sz w:val="20"/>
          <w:szCs w:val="20"/>
        </w:rPr>
      </w:pPr>
      <w:r w:rsidRPr="00B3361E">
        <w:rPr>
          <w:sz w:val="20"/>
          <w:szCs w:val="20"/>
        </w:rPr>
        <w:t>('Interiors', 'Allen, Woody')</w:t>
      </w:r>
    </w:p>
    <w:p w14:paraId="0172BDA8" w14:textId="77777777" w:rsidR="00B3361E" w:rsidRPr="00B3361E" w:rsidRDefault="00B3361E" w:rsidP="00B3361E">
      <w:pPr>
        <w:rPr>
          <w:sz w:val="20"/>
          <w:szCs w:val="20"/>
        </w:rPr>
      </w:pPr>
      <w:r w:rsidRPr="00B3361E">
        <w:rPr>
          <w:sz w:val="20"/>
          <w:szCs w:val="20"/>
        </w:rPr>
        <w:t>("Guess Who's Coming to Dinner", 'Kramer, Stanley')</w:t>
      </w:r>
    </w:p>
    <w:p w14:paraId="29E274FA" w14:textId="77777777" w:rsidR="00B3361E" w:rsidRPr="00B3361E" w:rsidRDefault="00B3361E" w:rsidP="00B3361E">
      <w:pPr>
        <w:rPr>
          <w:sz w:val="20"/>
          <w:szCs w:val="20"/>
        </w:rPr>
      </w:pPr>
      <w:r w:rsidRPr="00B3361E">
        <w:rPr>
          <w:sz w:val="20"/>
          <w:szCs w:val="20"/>
        </w:rPr>
        <w:t>('Manhattan', 'Allen, Woody')</w:t>
      </w:r>
    </w:p>
    <w:p w14:paraId="6FAE7555" w14:textId="77777777" w:rsidR="00B3361E" w:rsidRPr="00B3361E" w:rsidRDefault="00B3361E" w:rsidP="00B3361E">
      <w:pPr>
        <w:rPr>
          <w:sz w:val="20"/>
          <w:szCs w:val="20"/>
        </w:rPr>
      </w:pPr>
      <w:r w:rsidRPr="00B3361E">
        <w:rPr>
          <w:sz w:val="20"/>
          <w:szCs w:val="20"/>
        </w:rPr>
        <w:t>('Judgment at Nuremberg', 'Kramer, Stanley')</w:t>
      </w:r>
    </w:p>
    <w:p w14:paraId="12D83368" w14:textId="77777777" w:rsidR="00B3361E" w:rsidRPr="00B3361E" w:rsidRDefault="00B3361E" w:rsidP="00B3361E">
      <w:pPr>
        <w:rPr>
          <w:sz w:val="20"/>
          <w:szCs w:val="20"/>
        </w:rPr>
      </w:pPr>
      <w:r w:rsidRPr="00B3361E">
        <w:rPr>
          <w:sz w:val="20"/>
          <w:szCs w:val="20"/>
        </w:rPr>
        <w:t>('2001', 'Kubrick, Stanley')</w:t>
      </w:r>
    </w:p>
    <w:p w14:paraId="0B38DFD8" w14:textId="77777777" w:rsidR="00B3361E" w:rsidRPr="00B3361E" w:rsidRDefault="00B3361E" w:rsidP="00B3361E">
      <w:pPr>
        <w:rPr>
          <w:sz w:val="20"/>
          <w:szCs w:val="20"/>
        </w:rPr>
      </w:pPr>
      <w:r w:rsidRPr="00B3361E">
        <w:rPr>
          <w:sz w:val="20"/>
          <w:szCs w:val="20"/>
        </w:rPr>
        <w:t>('The Man with the Golden Arm', 'Preminger, Otto')</w:t>
      </w:r>
    </w:p>
    <w:p w14:paraId="1FF02AC0" w14:textId="77777777" w:rsidR="00B3361E" w:rsidRPr="00B3361E" w:rsidRDefault="00B3361E" w:rsidP="00B3361E">
      <w:pPr>
        <w:rPr>
          <w:sz w:val="20"/>
          <w:szCs w:val="20"/>
        </w:rPr>
      </w:pPr>
      <w:r w:rsidRPr="00B3361E">
        <w:rPr>
          <w:sz w:val="20"/>
          <w:szCs w:val="20"/>
        </w:rPr>
        <w:t>('Anatomy of Murder', 'Preminger, Otto')</w:t>
      </w:r>
    </w:p>
    <w:p w14:paraId="5BA4D3F3" w14:textId="77777777" w:rsidR="00B3361E" w:rsidRPr="00B3361E" w:rsidRDefault="00B3361E" w:rsidP="00B3361E">
      <w:pPr>
        <w:rPr>
          <w:sz w:val="20"/>
          <w:szCs w:val="20"/>
        </w:rPr>
      </w:pPr>
      <w:r w:rsidRPr="00B3361E">
        <w:rPr>
          <w:sz w:val="20"/>
          <w:szCs w:val="20"/>
        </w:rPr>
        <w:t>('Inherit the Wind', 'Kramer, Stanley')</w:t>
      </w:r>
    </w:p>
    <w:p w14:paraId="5D640710" w14:textId="77777777" w:rsidR="00B3361E" w:rsidRPr="00B3361E" w:rsidRDefault="00B3361E" w:rsidP="00B3361E">
      <w:pPr>
        <w:rPr>
          <w:sz w:val="20"/>
          <w:szCs w:val="20"/>
        </w:rPr>
      </w:pPr>
      <w:r w:rsidRPr="00B3361E">
        <w:rPr>
          <w:sz w:val="20"/>
          <w:szCs w:val="20"/>
        </w:rPr>
        <w:t>('Laura', 'Preminger, Otto')</w:t>
      </w:r>
    </w:p>
    <w:p w14:paraId="616FDF54" w14:textId="77777777" w:rsidR="00B3361E" w:rsidRPr="00B3361E" w:rsidRDefault="00B3361E" w:rsidP="00B3361E">
      <w:pPr>
        <w:rPr>
          <w:sz w:val="20"/>
          <w:szCs w:val="20"/>
        </w:rPr>
      </w:pPr>
      <w:r w:rsidRPr="00B3361E">
        <w:rPr>
          <w:sz w:val="20"/>
          <w:szCs w:val="20"/>
        </w:rPr>
        <w:t>('The Moon is Blue', 'Preminger, Otto')</w:t>
      </w:r>
    </w:p>
    <w:p w14:paraId="1BD796A6" w14:textId="77777777" w:rsidR="00B3361E" w:rsidRPr="00B3361E" w:rsidRDefault="00B3361E" w:rsidP="00B3361E">
      <w:pPr>
        <w:rPr>
          <w:sz w:val="20"/>
          <w:szCs w:val="20"/>
        </w:rPr>
      </w:pPr>
    </w:p>
    <w:p w14:paraId="38BB1ED2" w14:textId="77777777" w:rsidR="00B3361E" w:rsidRPr="00B3361E" w:rsidRDefault="00B3361E" w:rsidP="00B3361E">
      <w:pPr>
        <w:rPr>
          <w:sz w:val="20"/>
          <w:szCs w:val="20"/>
        </w:rPr>
      </w:pPr>
      <w:r w:rsidRPr="00B3361E">
        <w:rPr>
          <w:sz w:val="20"/>
          <w:szCs w:val="20"/>
        </w:rPr>
        <w:t>GPT output:</w:t>
      </w:r>
    </w:p>
    <w:p w14:paraId="7D9A20D2" w14:textId="77777777" w:rsidR="00B3361E" w:rsidRPr="00B3361E" w:rsidRDefault="00B3361E" w:rsidP="00B3361E">
      <w:pPr>
        <w:rPr>
          <w:sz w:val="20"/>
          <w:szCs w:val="20"/>
        </w:rPr>
      </w:pPr>
      <w:r w:rsidRPr="00B3361E">
        <w:rPr>
          <w:sz w:val="20"/>
          <w:szCs w:val="20"/>
        </w:rPr>
        <w:t>('Annie Hall', 'Allen, Woody')</w:t>
      </w:r>
    </w:p>
    <w:p w14:paraId="1CEA23E2" w14:textId="77777777" w:rsidR="00B3361E" w:rsidRPr="00B3361E" w:rsidRDefault="00B3361E" w:rsidP="00B3361E">
      <w:pPr>
        <w:rPr>
          <w:sz w:val="20"/>
          <w:szCs w:val="20"/>
        </w:rPr>
      </w:pPr>
      <w:r w:rsidRPr="00B3361E">
        <w:rPr>
          <w:sz w:val="20"/>
          <w:szCs w:val="20"/>
        </w:rPr>
        <w:t>('Dr. Strangelove', 'Kubrick, Stanley')</w:t>
      </w:r>
    </w:p>
    <w:p w14:paraId="5D6F57DC" w14:textId="77777777" w:rsidR="00B3361E" w:rsidRPr="00B3361E" w:rsidRDefault="00B3361E" w:rsidP="00B3361E">
      <w:pPr>
        <w:rPr>
          <w:sz w:val="20"/>
          <w:szCs w:val="20"/>
        </w:rPr>
      </w:pPr>
      <w:r w:rsidRPr="00B3361E">
        <w:rPr>
          <w:sz w:val="20"/>
          <w:szCs w:val="20"/>
        </w:rPr>
        <w:t>('Clockwork Orange', 'Kubrick, Stanley')</w:t>
      </w:r>
    </w:p>
    <w:p w14:paraId="138A8D0F" w14:textId="77777777" w:rsidR="00B3361E" w:rsidRPr="00B3361E" w:rsidRDefault="00B3361E" w:rsidP="00B3361E">
      <w:pPr>
        <w:rPr>
          <w:sz w:val="20"/>
          <w:szCs w:val="20"/>
        </w:rPr>
      </w:pPr>
      <w:r w:rsidRPr="00B3361E">
        <w:rPr>
          <w:sz w:val="20"/>
          <w:szCs w:val="20"/>
        </w:rPr>
        <w:t>('Interiors', 'Allen, Woody')</w:t>
      </w:r>
    </w:p>
    <w:p w14:paraId="45522EC6" w14:textId="77777777" w:rsidR="00B3361E" w:rsidRPr="00B3361E" w:rsidRDefault="00B3361E" w:rsidP="00B3361E">
      <w:pPr>
        <w:rPr>
          <w:sz w:val="20"/>
          <w:szCs w:val="20"/>
        </w:rPr>
      </w:pPr>
      <w:r w:rsidRPr="00B3361E">
        <w:rPr>
          <w:sz w:val="20"/>
          <w:szCs w:val="20"/>
        </w:rPr>
        <w:t>("Guess Who's Coming to Dinner", 'Kramer, Stanley')</w:t>
      </w:r>
    </w:p>
    <w:p w14:paraId="7CD92FDA" w14:textId="77777777" w:rsidR="00B3361E" w:rsidRPr="00B3361E" w:rsidRDefault="00B3361E" w:rsidP="00B3361E">
      <w:pPr>
        <w:rPr>
          <w:sz w:val="20"/>
          <w:szCs w:val="20"/>
        </w:rPr>
      </w:pPr>
      <w:r w:rsidRPr="00B3361E">
        <w:rPr>
          <w:sz w:val="20"/>
          <w:szCs w:val="20"/>
        </w:rPr>
        <w:t>('Manhattan', 'Allen, Woody')</w:t>
      </w:r>
    </w:p>
    <w:p w14:paraId="330DBACD" w14:textId="77777777" w:rsidR="00B3361E" w:rsidRPr="00B3361E" w:rsidRDefault="00B3361E" w:rsidP="00B3361E">
      <w:pPr>
        <w:rPr>
          <w:sz w:val="20"/>
          <w:szCs w:val="20"/>
        </w:rPr>
      </w:pPr>
      <w:r w:rsidRPr="00B3361E">
        <w:rPr>
          <w:sz w:val="20"/>
          <w:szCs w:val="20"/>
        </w:rPr>
        <w:t>('Judgment at Nuremberg', 'Kramer, Stanley')</w:t>
      </w:r>
    </w:p>
    <w:p w14:paraId="30C42703" w14:textId="77777777" w:rsidR="00B3361E" w:rsidRPr="00B3361E" w:rsidRDefault="00B3361E" w:rsidP="00B3361E">
      <w:pPr>
        <w:rPr>
          <w:sz w:val="20"/>
          <w:szCs w:val="20"/>
        </w:rPr>
      </w:pPr>
      <w:r w:rsidRPr="00B3361E">
        <w:rPr>
          <w:sz w:val="20"/>
          <w:szCs w:val="20"/>
        </w:rPr>
        <w:t>('2001', 'Kubrick, Stanley')</w:t>
      </w:r>
    </w:p>
    <w:p w14:paraId="70195E13" w14:textId="77777777" w:rsidR="00B3361E" w:rsidRPr="00B3361E" w:rsidRDefault="00B3361E" w:rsidP="00B3361E">
      <w:pPr>
        <w:rPr>
          <w:sz w:val="20"/>
          <w:szCs w:val="20"/>
        </w:rPr>
      </w:pPr>
      <w:r w:rsidRPr="00B3361E">
        <w:rPr>
          <w:sz w:val="20"/>
          <w:szCs w:val="20"/>
        </w:rPr>
        <w:t>('The Man with the Golden Arm', 'Preminger, Otto')</w:t>
      </w:r>
    </w:p>
    <w:p w14:paraId="183B03C1" w14:textId="77777777" w:rsidR="00B3361E" w:rsidRPr="00B3361E" w:rsidRDefault="00B3361E" w:rsidP="00B3361E">
      <w:pPr>
        <w:rPr>
          <w:sz w:val="20"/>
          <w:szCs w:val="20"/>
        </w:rPr>
      </w:pPr>
      <w:r w:rsidRPr="00B3361E">
        <w:rPr>
          <w:sz w:val="20"/>
          <w:szCs w:val="20"/>
        </w:rPr>
        <w:t>('Anatomy of Murder', 'Preminger, Otto')</w:t>
      </w:r>
    </w:p>
    <w:p w14:paraId="2B0BB88A" w14:textId="77777777" w:rsidR="00B3361E" w:rsidRPr="00B3361E" w:rsidRDefault="00B3361E" w:rsidP="00B3361E">
      <w:pPr>
        <w:rPr>
          <w:sz w:val="20"/>
          <w:szCs w:val="20"/>
        </w:rPr>
      </w:pPr>
      <w:r w:rsidRPr="00B3361E">
        <w:rPr>
          <w:sz w:val="20"/>
          <w:szCs w:val="20"/>
        </w:rPr>
        <w:t>('Inherit the Wind', 'Kramer, Stanley')</w:t>
      </w:r>
    </w:p>
    <w:p w14:paraId="7BB34D29" w14:textId="77777777" w:rsidR="00B3361E" w:rsidRPr="00B3361E" w:rsidRDefault="00B3361E" w:rsidP="00B3361E">
      <w:pPr>
        <w:rPr>
          <w:sz w:val="20"/>
          <w:szCs w:val="20"/>
        </w:rPr>
      </w:pPr>
      <w:r w:rsidRPr="00B3361E">
        <w:rPr>
          <w:sz w:val="20"/>
          <w:szCs w:val="20"/>
        </w:rPr>
        <w:t>('Laura', 'Preminger, Otto')</w:t>
      </w:r>
    </w:p>
    <w:p w14:paraId="28A42597" w14:textId="77777777" w:rsidR="00B3361E" w:rsidRPr="00B3361E" w:rsidRDefault="00B3361E" w:rsidP="00B3361E">
      <w:pPr>
        <w:rPr>
          <w:sz w:val="20"/>
          <w:szCs w:val="20"/>
        </w:rPr>
      </w:pPr>
      <w:r w:rsidRPr="00B3361E">
        <w:rPr>
          <w:sz w:val="20"/>
          <w:szCs w:val="20"/>
        </w:rPr>
        <w:t>('The Moon is Blue', 'Preminger, Otto')</w:t>
      </w:r>
    </w:p>
    <w:p w14:paraId="3C42E9E6" w14:textId="77777777" w:rsidR="00B3361E" w:rsidRPr="00B3361E" w:rsidRDefault="00B3361E" w:rsidP="00B3361E">
      <w:pPr>
        <w:rPr>
          <w:sz w:val="20"/>
          <w:szCs w:val="20"/>
        </w:rPr>
        <w:sectPr w:rsidR="00B3361E" w:rsidRPr="00B3361E" w:rsidSect="00BA639D">
          <w:type w:val="continuous"/>
          <w:pgSz w:w="11906" w:h="16838"/>
          <w:pgMar w:top="1440" w:right="1440" w:bottom="1440" w:left="1440" w:header="708" w:footer="708" w:gutter="0"/>
          <w:cols w:num="2" w:space="708"/>
          <w:docGrid w:linePitch="360"/>
        </w:sectPr>
      </w:pPr>
    </w:p>
    <w:p w14:paraId="6E13E070" w14:textId="77777777" w:rsidR="00B3361E" w:rsidRPr="00B3361E" w:rsidRDefault="00B3361E" w:rsidP="00B3361E">
      <w:pPr>
        <w:rPr>
          <w:sz w:val="20"/>
          <w:szCs w:val="20"/>
        </w:rPr>
      </w:pPr>
    </w:p>
    <w:p w14:paraId="0B961842" w14:textId="77777777" w:rsidR="00B3361E" w:rsidRPr="00B3361E" w:rsidRDefault="00B3361E" w:rsidP="00B3361E">
      <w:pPr>
        <w:rPr>
          <w:sz w:val="20"/>
          <w:szCs w:val="20"/>
        </w:rPr>
      </w:pPr>
      <w:r w:rsidRPr="00B3361E">
        <w:rPr>
          <w:sz w:val="20"/>
          <w:szCs w:val="20"/>
        </w:rPr>
        <w:t xml:space="preserve"> ---------------------------------</w:t>
      </w:r>
    </w:p>
    <w:p w14:paraId="182D614A" w14:textId="77777777" w:rsidR="00B3361E" w:rsidRPr="00B3361E" w:rsidRDefault="00B3361E" w:rsidP="00B3361E">
      <w:pPr>
        <w:rPr>
          <w:sz w:val="20"/>
          <w:szCs w:val="20"/>
        </w:rPr>
      </w:pPr>
    </w:p>
    <w:p w14:paraId="1FFA0809" w14:textId="77777777" w:rsidR="00B3361E" w:rsidRPr="00B3361E" w:rsidRDefault="00B3361E" w:rsidP="00B3361E">
      <w:pPr>
        <w:rPr>
          <w:sz w:val="20"/>
          <w:szCs w:val="20"/>
        </w:rPr>
      </w:pPr>
      <w:r w:rsidRPr="00B3361E">
        <w:rPr>
          <w:sz w:val="20"/>
          <w:szCs w:val="20"/>
        </w:rPr>
        <w:t>Question: 3</w:t>
      </w:r>
    </w:p>
    <w:p w14:paraId="561304EE" w14:textId="77777777" w:rsidR="00B3361E" w:rsidRPr="00B3361E" w:rsidRDefault="00B3361E" w:rsidP="00B3361E">
      <w:pPr>
        <w:rPr>
          <w:sz w:val="20"/>
          <w:szCs w:val="20"/>
        </w:rPr>
      </w:pPr>
    </w:p>
    <w:p w14:paraId="32B0F920" w14:textId="77777777" w:rsidR="00B3361E" w:rsidRPr="00B3361E" w:rsidRDefault="00B3361E" w:rsidP="00B3361E">
      <w:pPr>
        <w:rPr>
          <w:sz w:val="20"/>
          <w:szCs w:val="20"/>
        </w:rPr>
      </w:pPr>
      <w:r w:rsidRPr="00B3361E">
        <w:rPr>
          <w:sz w:val="20"/>
          <w:szCs w:val="20"/>
        </w:rPr>
        <w:t>Natural language question: Who are the stars in the movie "Manhattan"?</w:t>
      </w:r>
    </w:p>
    <w:p w14:paraId="4A521239"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s.starname</w:t>
      </w:r>
      <w:proofErr w:type="spellEnd"/>
      <w:proofErr w:type="gramEnd"/>
      <w:r w:rsidRPr="00B3361E">
        <w:rPr>
          <w:sz w:val="20"/>
          <w:szCs w:val="20"/>
        </w:rPr>
        <w:t xml:space="preserve"> FROM (movie m JOIN </w:t>
      </w:r>
      <w:proofErr w:type="spellStart"/>
      <w:r w:rsidRPr="00B3361E">
        <w:rPr>
          <w:sz w:val="20"/>
          <w:szCs w:val="20"/>
        </w:rPr>
        <w:t>movstar</w:t>
      </w:r>
      <w:proofErr w:type="spellEnd"/>
      <w:r w:rsidRPr="00B3361E">
        <w:rPr>
          <w:sz w:val="20"/>
          <w:szCs w:val="20"/>
        </w:rPr>
        <w:t xml:space="preserve"> </w:t>
      </w:r>
      <w:proofErr w:type="spellStart"/>
      <w:r w:rsidRPr="00B3361E">
        <w:rPr>
          <w:sz w:val="20"/>
          <w:szCs w:val="20"/>
        </w:rPr>
        <w:t>ms</w:t>
      </w:r>
      <w:proofErr w:type="spellEnd"/>
      <w:r w:rsidRPr="00B3361E">
        <w:rPr>
          <w:sz w:val="20"/>
          <w:szCs w:val="20"/>
        </w:rPr>
        <w:t xml:space="preserve"> ON </w:t>
      </w:r>
      <w:proofErr w:type="spellStart"/>
      <w:r w:rsidRPr="00B3361E">
        <w:rPr>
          <w:sz w:val="20"/>
          <w:szCs w:val="20"/>
        </w:rPr>
        <w:t>m.mvnumb</w:t>
      </w:r>
      <w:proofErr w:type="spellEnd"/>
      <w:r w:rsidRPr="00B3361E">
        <w:rPr>
          <w:sz w:val="20"/>
          <w:szCs w:val="20"/>
        </w:rPr>
        <w:t xml:space="preserve"> = </w:t>
      </w:r>
      <w:proofErr w:type="spellStart"/>
      <w:r w:rsidRPr="00B3361E">
        <w:rPr>
          <w:sz w:val="20"/>
          <w:szCs w:val="20"/>
        </w:rPr>
        <w:t>ms.mvnumb</w:t>
      </w:r>
      <w:proofErr w:type="spellEnd"/>
      <w:r w:rsidRPr="00B3361E">
        <w:rPr>
          <w:sz w:val="20"/>
          <w:szCs w:val="20"/>
        </w:rPr>
        <w:t xml:space="preserve">) JOIN star s ON </w:t>
      </w:r>
      <w:proofErr w:type="spellStart"/>
      <w:r w:rsidRPr="00B3361E">
        <w:rPr>
          <w:sz w:val="20"/>
          <w:szCs w:val="20"/>
        </w:rPr>
        <w:t>ms.starnumb</w:t>
      </w:r>
      <w:proofErr w:type="spellEnd"/>
      <w:r w:rsidRPr="00B3361E">
        <w:rPr>
          <w:sz w:val="20"/>
          <w:szCs w:val="20"/>
        </w:rPr>
        <w:t xml:space="preserve"> = </w:t>
      </w:r>
      <w:proofErr w:type="spellStart"/>
      <w:r w:rsidRPr="00B3361E">
        <w:rPr>
          <w:sz w:val="20"/>
          <w:szCs w:val="20"/>
        </w:rPr>
        <w:t>s.starnumb</w:t>
      </w:r>
      <w:proofErr w:type="spellEnd"/>
      <w:r w:rsidRPr="00B3361E">
        <w:rPr>
          <w:sz w:val="20"/>
          <w:szCs w:val="20"/>
        </w:rPr>
        <w:t xml:space="preserve"> WHERE lower(</w:t>
      </w:r>
      <w:proofErr w:type="spellStart"/>
      <w:r w:rsidRPr="00B3361E">
        <w:rPr>
          <w:sz w:val="20"/>
          <w:szCs w:val="20"/>
        </w:rPr>
        <w:t>mvtitle</w:t>
      </w:r>
      <w:proofErr w:type="spellEnd"/>
      <w:r w:rsidRPr="00B3361E">
        <w:rPr>
          <w:sz w:val="20"/>
          <w:szCs w:val="20"/>
        </w:rPr>
        <w:t>) = '</w:t>
      </w:r>
      <w:proofErr w:type="spellStart"/>
      <w:r w:rsidRPr="00B3361E">
        <w:rPr>
          <w:sz w:val="20"/>
          <w:szCs w:val="20"/>
        </w:rPr>
        <w:t>manhattan</w:t>
      </w:r>
      <w:proofErr w:type="spellEnd"/>
      <w:r w:rsidRPr="00B3361E">
        <w:rPr>
          <w:sz w:val="20"/>
          <w:szCs w:val="20"/>
        </w:rPr>
        <w:t>';</w:t>
      </w:r>
    </w:p>
    <w:p w14:paraId="4991E721" w14:textId="77777777" w:rsidR="00B3361E" w:rsidRPr="00B3361E" w:rsidRDefault="00B3361E" w:rsidP="00B3361E">
      <w:pPr>
        <w:rPr>
          <w:sz w:val="20"/>
          <w:szCs w:val="20"/>
        </w:rPr>
      </w:pPr>
      <w:r w:rsidRPr="00B3361E">
        <w:rPr>
          <w:sz w:val="20"/>
          <w:szCs w:val="20"/>
        </w:rPr>
        <w:t xml:space="preserve">Predicted SQL: SELECT STAR.STARNAME FROM STAR JOIN MOVSTAR ON STAR.STARNUMB = MOVSTAR.STARNUMB JOIN MOVIE ON MOVSTAR.MVNUMB = MOVIE.MVNUMB WHERE </w:t>
      </w:r>
      <w:proofErr w:type="gramStart"/>
      <w:r w:rsidRPr="00B3361E">
        <w:rPr>
          <w:sz w:val="20"/>
          <w:szCs w:val="20"/>
        </w:rPr>
        <w:t>LOWER(</w:t>
      </w:r>
      <w:proofErr w:type="gramEnd"/>
      <w:r w:rsidRPr="00B3361E">
        <w:rPr>
          <w:sz w:val="20"/>
          <w:szCs w:val="20"/>
        </w:rPr>
        <w:t xml:space="preserve">MOVIE.MVTITLE) = LOWER('Manhattan') </w:t>
      </w:r>
    </w:p>
    <w:p w14:paraId="7D5CAF55" w14:textId="77777777" w:rsidR="00B3361E" w:rsidRPr="00B3361E" w:rsidRDefault="00B3361E" w:rsidP="00B3361E">
      <w:pPr>
        <w:rPr>
          <w:sz w:val="20"/>
          <w:szCs w:val="20"/>
        </w:rPr>
      </w:pPr>
    </w:p>
    <w:p w14:paraId="67BF419E"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2F454069" w14:textId="77777777" w:rsidR="00B3361E" w:rsidRPr="00B3361E" w:rsidRDefault="00B3361E" w:rsidP="00B3361E">
      <w:pPr>
        <w:rPr>
          <w:sz w:val="20"/>
          <w:szCs w:val="20"/>
        </w:rPr>
      </w:pPr>
      <w:r w:rsidRPr="00B3361E">
        <w:rPr>
          <w:sz w:val="20"/>
          <w:szCs w:val="20"/>
        </w:rPr>
        <w:t>Target output:</w:t>
      </w:r>
    </w:p>
    <w:p w14:paraId="0EC4D935" w14:textId="77777777" w:rsidR="00B3361E" w:rsidRPr="00B3361E" w:rsidRDefault="00B3361E" w:rsidP="00B3361E">
      <w:pPr>
        <w:rPr>
          <w:sz w:val="20"/>
          <w:szCs w:val="20"/>
        </w:rPr>
      </w:pPr>
      <w:r w:rsidRPr="00B3361E">
        <w:rPr>
          <w:sz w:val="20"/>
          <w:szCs w:val="20"/>
        </w:rPr>
        <w:t>('Allen, Woody',)</w:t>
      </w:r>
    </w:p>
    <w:p w14:paraId="30CD90A9" w14:textId="77777777" w:rsidR="00B3361E" w:rsidRPr="00B3361E" w:rsidRDefault="00B3361E" w:rsidP="00B3361E">
      <w:pPr>
        <w:rPr>
          <w:sz w:val="20"/>
          <w:szCs w:val="20"/>
        </w:rPr>
      </w:pPr>
      <w:r w:rsidRPr="00B3361E">
        <w:rPr>
          <w:sz w:val="20"/>
          <w:szCs w:val="20"/>
        </w:rPr>
        <w:t>('Keaton, Diane',)</w:t>
      </w:r>
    </w:p>
    <w:p w14:paraId="59336508" w14:textId="77777777" w:rsidR="00B3361E" w:rsidRPr="00B3361E" w:rsidRDefault="00B3361E" w:rsidP="00B3361E">
      <w:pPr>
        <w:rPr>
          <w:sz w:val="20"/>
          <w:szCs w:val="20"/>
        </w:rPr>
      </w:pPr>
    </w:p>
    <w:p w14:paraId="23B7C23E" w14:textId="77777777" w:rsidR="00B3361E" w:rsidRPr="00B3361E" w:rsidRDefault="00B3361E" w:rsidP="00B3361E">
      <w:pPr>
        <w:rPr>
          <w:sz w:val="20"/>
          <w:szCs w:val="20"/>
        </w:rPr>
      </w:pPr>
      <w:r w:rsidRPr="00B3361E">
        <w:rPr>
          <w:sz w:val="20"/>
          <w:szCs w:val="20"/>
        </w:rPr>
        <w:t>GPT output:</w:t>
      </w:r>
    </w:p>
    <w:p w14:paraId="5BA3924C" w14:textId="77777777" w:rsidR="00B3361E" w:rsidRPr="00B3361E" w:rsidRDefault="00B3361E" w:rsidP="00B3361E">
      <w:pPr>
        <w:rPr>
          <w:sz w:val="20"/>
          <w:szCs w:val="20"/>
        </w:rPr>
      </w:pPr>
      <w:r w:rsidRPr="00B3361E">
        <w:rPr>
          <w:sz w:val="20"/>
          <w:szCs w:val="20"/>
        </w:rPr>
        <w:t>('Allen, Woody',)</w:t>
      </w:r>
    </w:p>
    <w:p w14:paraId="2D305C48" w14:textId="77777777" w:rsidR="00B3361E" w:rsidRPr="00B3361E" w:rsidRDefault="00B3361E" w:rsidP="00B3361E">
      <w:pPr>
        <w:rPr>
          <w:sz w:val="20"/>
          <w:szCs w:val="20"/>
        </w:rPr>
      </w:pPr>
      <w:r w:rsidRPr="00B3361E">
        <w:rPr>
          <w:sz w:val="20"/>
          <w:szCs w:val="20"/>
        </w:rPr>
        <w:t>('Keaton, Diane',)</w:t>
      </w:r>
    </w:p>
    <w:p w14:paraId="3350F47F" w14:textId="77777777" w:rsidR="00B3361E" w:rsidRPr="00B3361E" w:rsidRDefault="00B3361E" w:rsidP="00B3361E">
      <w:pPr>
        <w:rPr>
          <w:sz w:val="20"/>
          <w:szCs w:val="20"/>
        </w:rPr>
        <w:sectPr w:rsidR="00B3361E" w:rsidRPr="00B3361E" w:rsidSect="00BA639D">
          <w:type w:val="continuous"/>
          <w:pgSz w:w="11906" w:h="16838"/>
          <w:pgMar w:top="1440" w:right="1440" w:bottom="1440" w:left="1440" w:header="708" w:footer="708" w:gutter="0"/>
          <w:cols w:num="2" w:space="708"/>
          <w:docGrid w:linePitch="360"/>
        </w:sectPr>
      </w:pPr>
    </w:p>
    <w:p w14:paraId="43C08AC5" w14:textId="77777777" w:rsidR="00B3361E" w:rsidRPr="00B3361E" w:rsidRDefault="00B3361E" w:rsidP="00B3361E">
      <w:pPr>
        <w:rPr>
          <w:sz w:val="20"/>
          <w:szCs w:val="20"/>
        </w:rPr>
      </w:pPr>
      <w:r w:rsidRPr="00B3361E">
        <w:rPr>
          <w:sz w:val="20"/>
          <w:szCs w:val="20"/>
        </w:rPr>
        <w:t>---------------------------------</w:t>
      </w:r>
    </w:p>
    <w:p w14:paraId="4C989137" w14:textId="77777777" w:rsidR="00B3361E" w:rsidRPr="00B3361E" w:rsidRDefault="00B3361E" w:rsidP="00B3361E">
      <w:pPr>
        <w:rPr>
          <w:sz w:val="20"/>
          <w:szCs w:val="20"/>
        </w:rPr>
      </w:pPr>
      <w:r w:rsidRPr="00B3361E">
        <w:rPr>
          <w:sz w:val="20"/>
          <w:szCs w:val="20"/>
        </w:rPr>
        <w:t>Question: 4</w:t>
      </w:r>
    </w:p>
    <w:p w14:paraId="1407C92B" w14:textId="77777777" w:rsidR="00B3361E" w:rsidRPr="00B3361E" w:rsidRDefault="00B3361E" w:rsidP="00B3361E">
      <w:pPr>
        <w:rPr>
          <w:sz w:val="20"/>
          <w:szCs w:val="20"/>
        </w:rPr>
      </w:pPr>
    </w:p>
    <w:p w14:paraId="09BD3677" w14:textId="77777777" w:rsidR="00B3361E" w:rsidRPr="00B3361E" w:rsidRDefault="00B3361E" w:rsidP="00B3361E">
      <w:pPr>
        <w:rPr>
          <w:sz w:val="20"/>
          <w:szCs w:val="20"/>
        </w:rPr>
      </w:pPr>
      <w:r w:rsidRPr="00B3361E">
        <w:rPr>
          <w:sz w:val="20"/>
          <w:szCs w:val="20"/>
        </w:rPr>
        <w:t xml:space="preserve">Natural language question: Display movies whose directors also acted in </w:t>
      </w:r>
      <w:proofErr w:type="spellStart"/>
      <w:r w:rsidRPr="00B3361E">
        <w:rPr>
          <w:sz w:val="20"/>
          <w:szCs w:val="20"/>
        </w:rPr>
        <w:t>themTarget</w:t>
      </w:r>
      <w:proofErr w:type="spellEnd"/>
      <w:r w:rsidRPr="00B3361E">
        <w:rPr>
          <w:sz w:val="20"/>
          <w:szCs w:val="20"/>
        </w:rPr>
        <w:t xml:space="preserve"> SQL: SELECT </w:t>
      </w:r>
      <w:proofErr w:type="spellStart"/>
      <w:proofErr w:type="gramStart"/>
      <w:r w:rsidRPr="00B3361E">
        <w:rPr>
          <w:sz w:val="20"/>
          <w:szCs w:val="20"/>
        </w:rPr>
        <w:t>m.mvtitle</w:t>
      </w:r>
      <w:proofErr w:type="spellEnd"/>
      <w:proofErr w:type="gramEnd"/>
      <w:r w:rsidRPr="00B3361E">
        <w:rPr>
          <w:sz w:val="20"/>
          <w:szCs w:val="20"/>
        </w:rPr>
        <w:t xml:space="preserve"> FROM ((movie m JOIN </w:t>
      </w:r>
      <w:proofErr w:type="spellStart"/>
      <w:r w:rsidRPr="00B3361E">
        <w:rPr>
          <w:sz w:val="20"/>
          <w:szCs w:val="20"/>
        </w:rPr>
        <w:t>movstar</w:t>
      </w:r>
      <w:proofErr w:type="spellEnd"/>
      <w:r w:rsidRPr="00B3361E">
        <w:rPr>
          <w:sz w:val="20"/>
          <w:szCs w:val="20"/>
        </w:rPr>
        <w:t xml:space="preserve"> </w:t>
      </w:r>
      <w:proofErr w:type="spellStart"/>
      <w:r w:rsidRPr="00B3361E">
        <w:rPr>
          <w:sz w:val="20"/>
          <w:szCs w:val="20"/>
        </w:rPr>
        <w:t>ms</w:t>
      </w:r>
      <w:proofErr w:type="spellEnd"/>
      <w:r w:rsidRPr="00B3361E">
        <w:rPr>
          <w:sz w:val="20"/>
          <w:szCs w:val="20"/>
        </w:rPr>
        <w:t xml:space="preserve"> ON </w:t>
      </w:r>
      <w:proofErr w:type="spellStart"/>
      <w:r w:rsidRPr="00B3361E">
        <w:rPr>
          <w:sz w:val="20"/>
          <w:szCs w:val="20"/>
        </w:rPr>
        <w:t>m.mvnumb</w:t>
      </w:r>
      <w:proofErr w:type="spellEnd"/>
      <w:r w:rsidRPr="00B3361E">
        <w:rPr>
          <w:sz w:val="20"/>
          <w:szCs w:val="20"/>
        </w:rPr>
        <w:t xml:space="preserve"> = </w:t>
      </w:r>
      <w:proofErr w:type="spellStart"/>
      <w:r w:rsidRPr="00B3361E">
        <w:rPr>
          <w:sz w:val="20"/>
          <w:szCs w:val="20"/>
        </w:rPr>
        <w:t>ms.mvnumb</w:t>
      </w:r>
      <w:proofErr w:type="spellEnd"/>
      <w:r w:rsidRPr="00B3361E">
        <w:rPr>
          <w:sz w:val="20"/>
          <w:szCs w:val="20"/>
        </w:rPr>
        <w:t xml:space="preserve">) JOIN star s ON </w:t>
      </w:r>
      <w:proofErr w:type="spellStart"/>
      <w:r w:rsidRPr="00B3361E">
        <w:rPr>
          <w:sz w:val="20"/>
          <w:szCs w:val="20"/>
        </w:rPr>
        <w:t>ms.starnumb</w:t>
      </w:r>
      <w:proofErr w:type="spellEnd"/>
      <w:r w:rsidRPr="00B3361E">
        <w:rPr>
          <w:sz w:val="20"/>
          <w:szCs w:val="20"/>
        </w:rPr>
        <w:t xml:space="preserve"> = </w:t>
      </w:r>
      <w:proofErr w:type="spellStart"/>
      <w:r w:rsidRPr="00B3361E">
        <w:rPr>
          <w:sz w:val="20"/>
          <w:szCs w:val="20"/>
        </w:rPr>
        <w:t>s.starnumb</w:t>
      </w:r>
      <w:proofErr w:type="spellEnd"/>
      <w:r w:rsidRPr="00B3361E">
        <w:rPr>
          <w:sz w:val="20"/>
          <w:szCs w:val="20"/>
        </w:rPr>
        <w:t xml:space="preserve">)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r w:rsidRPr="00B3361E">
        <w:rPr>
          <w:sz w:val="20"/>
          <w:szCs w:val="20"/>
        </w:rPr>
        <w:t xml:space="preserve"> WHERE lower(</w:t>
      </w:r>
      <w:proofErr w:type="spellStart"/>
      <w:r w:rsidRPr="00B3361E">
        <w:rPr>
          <w:sz w:val="20"/>
          <w:szCs w:val="20"/>
        </w:rPr>
        <w:t>s.starname</w:t>
      </w:r>
      <w:proofErr w:type="spellEnd"/>
      <w:r w:rsidRPr="00B3361E">
        <w:rPr>
          <w:sz w:val="20"/>
          <w:szCs w:val="20"/>
        </w:rPr>
        <w:t>) = lower (</w:t>
      </w:r>
      <w:proofErr w:type="spellStart"/>
      <w:r w:rsidRPr="00B3361E">
        <w:rPr>
          <w:sz w:val="20"/>
          <w:szCs w:val="20"/>
        </w:rPr>
        <w:t>d.dirname</w:t>
      </w:r>
      <w:proofErr w:type="spellEnd"/>
      <w:r w:rsidRPr="00B3361E">
        <w:rPr>
          <w:sz w:val="20"/>
          <w:szCs w:val="20"/>
        </w:rPr>
        <w:t>);</w:t>
      </w:r>
    </w:p>
    <w:p w14:paraId="3ADF1D6A" w14:textId="77777777" w:rsidR="00B3361E" w:rsidRPr="00B3361E" w:rsidRDefault="00B3361E" w:rsidP="00B3361E">
      <w:pPr>
        <w:rPr>
          <w:sz w:val="20"/>
          <w:szCs w:val="20"/>
        </w:rPr>
      </w:pPr>
      <w:r w:rsidRPr="00B3361E">
        <w:rPr>
          <w:sz w:val="20"/>
          <w:szCs w:val="20"/>
        </w:rPr>
        <w:lastRenderedPageBreak/>
        <w:t xml:space="preserve">Predicted SQL: SELECT DISTINCT MOVIE.MVTITLE FROM MOVIE JOIN MOVSTAR ON MOVIE.MVNUMB = MOVSTAR.MVNUMB WHERE MOVIE.DIRNUMB = MOVSTAR.STARNUMB </w:t>
      </w:r>
    </w:p>
    <w:p w14:paraId="1C784F77" w14:textId="77777777" w:rsidR="00B3361E" w:rsidRPr="00B3361E" w:rsidRDefault="00B3361E" w:rsidP="00B3361E">
      <w:pPr>
        <w:rPr>
          <w:sz w:val="20"/>
          <w:szCs w:val="20"/>
        </w:rPr>
      </w:pPr>
    </w:p>
    <w:p w14:paraId="4E8D478B" w14:textId="77777777" w:rsidR="00B3361E" w:rsidRPr="00B3361E" w:rsidRDefault="00B3361E" w:rsidP="00B3361E">
      <w:pPr>
        <w:rPr>
          <w:sz w:val="20"/>
          <w:szCs w:val="20"/>
        </w:rPr>
      </w:pPr>
      <w:r w:rsidRPr="00B3361E">
        <w:rPr>
          <w:sz w:val="20"/>
          <w:szCs w:val="20"/>
        </w:rPr>
        <w:t>Target output:</w:t>
      </w:r>
    </w:p>
    <w:p w14:paraId="1CFE8BFF" w14:textId="77777777" w:rsidR="00B3361E" w:rsidRPr="00B3361E" w:rsidRDefault="00B3361E" w:rsidP="00B3361E">
      <w:pPr>
        <w:rPr>
          <w:sz w:val="20"/>
          <w:szCs w:val="20"/>
        </w:rPr>
      </w:pPr>
      <w:r w:rsidRPr="00B3361E">
        <w:rPr>
          <w:sz w:val="20"/>
          <w:szCs w:val="20"/>
        </w:rPr>
        <w:t>('Annie Hall',)</w:t>
      </w:r>
    </w:p>
    <w:p w14:paraId="6C4D69B6" w14:textId="77777777" w:rsidR="00B3361E" w:rsidRPr="00B3361E" w:rsidRDefault="00B3361E" w:rsidP="00B3361E">
      <w:pPr>
        <w:rPr>
          <w:sz w:val="20"/>
          <w:szCs w:val="20"/>
        </w:rPr>
      </w:pPr>
      <w:r w:rsidRPr="00B3361E">
        <w:rPr>
          <w:sz w:val="20"/>
          <w:szCs w:val="20"/>
        </w:rPr>
        <w:t>('Manhattan',)</w:t>
      </w:r>
    </w:p>
    <w:p w14:paraId="70DD4E2B" w14:textId="77777777" w:rsidR="00B3361E" w:rsidRPr="00B3361E" w:rsidRDefault="00B3361E" w:rsidP="00B3361E">
      <w:pPr>
        <w:rPr>
          <w:sz w:val="20"/>
          <w:szCs w:val="20"/>
        </w:rPr>
      </w:pPr>
    </w:p>
    <w:p w14:paraId="750CCCEA" w14:textId="77777777" w:rsidR="00B3361E" w:rsidRPr="00B3361E" w:rsidRDefault="00B3361E" w:rsidP="00B3361E">
      <w:pPr>
        <w:rPr>
          <w:sz w:val="20"/>
          <w:szCs w:val="20"/>
        </w:rPr>
      </w:pPr>
      <w:r w:rsidRPr="00B3361E">
        <w:rPr>
          <w:sz w:val="20"/>
          <w:szCs w:val="20"/>
        </w:rPr>
        <w:t>GPT output:</w:t>
      </w:r>
    </w:p>
    <w:p w14:paraId="071E329C" w14:textId="77777777" w:rsidR="00B3361E" w:rsidRPr="00B3361E" w:rsidRDefault="00B3361E" w:rsidP="00B3361E">
      <w:pPr>
        <w:rPr>
          <w:sz w:val="20"/>
          <w:szCs w:val="20"/>
        </w:rPr>
      </w:pPr>
      <w:r w:rsidRPr="00B3361E">
        <w:rPr>
          <w:sz w:val="20"/>
          <w:szCs w:val="20"/>
        </w:rPr>
        <w:t>('Annie Hall',)</w:t>
      </w:r>
    </w:p>
    <w:p w14:paraId="2C88390E" w14:textId="77777777" w:rsidR="00B3361E" w:rsidRPr="00B3361E" w:rsidRDefault="00B3361E" w:rsidP="00B3361E">
      <w:pPr>
        <w:rPr>
          <w:sz w:val="20"/>
          <w:szCs w:val="20"/>
        </w:rPr>
      </w:pPr>
      <w:r w:rsidRPr="00B3361E">
        <w:rPr>
          <w:sz w:val="20"/>
          <w:szCs w:val="20"/>
        </w:rPr>
        <w:t>('Clockwork Orange',)</w:t>
      </w:r>
    </w:p>
    <w:p w14:paraId="01019246" w14:textId="77777777" w:rsidR="00B3361E" w:rsidRPr="00B3361E" w:rsidRDefault="00B3361E" w:rsidP="00B3361E">
      <w:pPr>
        <w:rPr>
          <w:sz w:val="20"/>
          <w:szCs w:val="20"/>
        </w:rPr>
      </w:pPr>
      <w:r w:rsidRPr="00B3361E">
        <w:rPr>
          <w:sz w:val="20"/>
          <w:szCs w:val="20"/>
        </w:rPr>
        <w:t>('Manhattan',)</w:t>
      </w:r>
    </w:p>
    <w:p w14:paraId="34554625" w14:textId="77777777" w:rsidR="00B3361E" w:rsidRPr="00B3361E" w:rsidRDefault="00B3361E" w:rsidP="00B3361E">
      <w:pPr>
        <w:rPr>
          <w:sz w:val="20"/>
          <w:szCs w:val="20"/>
        </w:rPr>
      </w:pPr>
      <w:r w:rsidRPr="00B3361E">
        <w:rPr>
          <w:sz w:val="20"/>
          <w:szCs w:val="20"/>
        </w:rPr>
        <w:t>---------------------------------</w:t>
      </w:r>
    </w:p>
    <w:p w14:paraId="4670D48E" w14:textId="77777777" w:rsidR="00B3361E" w:rsidRPr="00B3361E" w:rsidRDefault="00B3361E" w:rsidP="00B3361E">
      <w:pPr>
        <w:rPr>
          <w:sz w:val="20"/>
          <w:szCs w:val="20"/>
        </w:rPr>
      </w:pPr>
      <w:r w:rsidRPr="00B3361E">
        <w:rPr>
          <w:sz w:val="20"/>
          <w:szCs w:val="20"/>
        </w:rPr>
        <w:t>Question: 5</w:t>
      </w:r>
    </w:p>
    <w:p w14:paraId="71972C21" w14:textId="77777777" w:rsidR="00B3361E" w:rsidRPr="00B3361E" w:rsidRDefault="00B3361E" w:rsidP="00B3361E">
      <w:pPr>
        <w:rPr>
          <w:sz w:val="20"/>
          <w:szCs w:val="20"/>
        </w:rPr>
      </w:pPr>
    </w:p>
    <w:p w14:paraId="4F84DCBB" w14:textId="77777777" w:rsidR="00B3361E" w:rsidRPr="00B3361E" w:rsidRDefault="00B3361E" w:rsidP="00B3361E">
      <w:pPr>
        <w:rPr>
          <w:sz w:val="20"/>
          <w:szCs w:val="20"/>
        </w:rPr>
      </w:pPr>
      <w:r w:rsidRPr="00B3361E">
        <w:rPr>
          <w:sz w:val="20"/>
          <w:szCs w:val="20"/>
        </w:rPr>
        <w:t>Natural language question: Display a list of directors with the movies they directed.</w:t>
      </w:r>
    </w:p>
    <w:p w14:paraId="3714DDC2"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d.dirname</w:t>
      </w:r>
      <w:proofErr w:type="spellEnd"/>
      <w:proofErr w:type="gramEnd"/>
      <w:r w:rsidRPr="00B3361E">
        <w:rPr>
          <w:sz w:val="20"/>
          <w:szCs w:val="20"/>
        </w:rPr>
        <w:t xml:space="preserve">, </w:t>
      </w:r>
      <w:proofErr w:type="spellStart"/>
      <w:r w:rsidRPr="00B3361E">
        <w:rPr>
          <w:sz w:val="20"/>
          <w:szCs w:val="20"/>
        </w:rPr>
        <w:t>m.mvtitle</w:t>
      </w:r>
      <w:proofErr w:type="spellEnd"/>
      <w:r w:rsidRPr="00B3361E">
        <w:rPr>
          <w:sz w:val="20"/>
          <w:szCs w:val="20"/>
        </w:rPr>
        <w:t xml:space="preserve"> FROM director d LEFT OUTER JOIN movie m ON </w:t>
      </w:r>
      <w:proofErr w:type="spellStart"/>
      <w:r w:rsidRPr="00B3361E">
        <w:rPr>
          <w:sz w:val="20"/>
          <w:szCs w:val="20"/>
        </w:rPr>
        <w:t>d.dirnumb</w:t>
      </w:r>
      <w:proofErr w:type="spellEnd"/>
      <w:r w:rsidRPr="00B3361E">
        <w:rPr>
          <w:sz w:val="20"/>
          <w:szCs w:val="20"/>
        </w:rPr>
        <w:t xml:space="preserve"> = </w:t>
      </w:r>
      <w:proofErr w:type="spellStart"/>
      <w:r w:rsidRPr="00B3361E">
        <w:rPr>
          <w:sz w:val="20"/>
          <w:szCs w:val="20"/>
        </w:rPr>
        <w:t>m.dirnumb</w:t>
      </w:r>
      <w:proofErr w:type="spellEnd"/>
      <w:r w:rsidRPr="00B3361E">
        <w:rPr>
          <w:sz w:val="20"/>
          <w:szCs w:val="20"/>
        </w:rPr>
        <w:t>;</w:t>
      </w:r>
    </w:p>
    <w:p w14:paraId="368C1D90" w14:textId="77777777" w:rsidR="00B3361E" w:rsidRPr="00B3361E" w:rsidRDefault="00B3361E" w:rsidP="00B3361E">
      <w:pPr>
        <w:rPr>
          <w:sz w:val="20"/>
          <w:szCs w:val="20"/>
        </w:rPr>
      </w:pPr>
      <w:r w:rsidRPr="00B3361E">
        <w:rPr>
          <w:sz w:val="20"/>
          <w:szCs w:val="20"/>
        </w:rPr>
        <w:t xml:space="preserve">Predicted SQL: SELECT DIRECTOR.DIRNAME, MOVIE.MVTITLE FROM DIRECTOR JOIN MOVIE ON DIRECTOR.DIRNUMB = MOVIE.DIRNUMB </w:t>
      </w:r>
    </w:p>
    <w:p w14:paraId="3856FF18" w14:textId="77777777" w:rsidR="00B3361E" w:rsidRPr="00B3361E" w:rsidRDefault="00B3361E" w:rsidP="00B3361E">
      <w:pPr>
        <w:rPr>
          <w:sz w:val="20"/>
          <w:szCs w:val="20"/>
        </w:rPr>
      </w:pPr>
    </w:p>
    <w:p w14:paraId="7C851721"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18D53DE8" w14:textId="77777777" w:rsidR="00B3361E" w:rsidRPr="00B3361E" w:rsidRDefault="00B3361E" w:rsidP="00B3361E">
      <w:pPr>
        <w:rPr>
          <w:sz w:val="20"/>
          <w:szCs w:val="20"/>
        </w:rPr>
      </w:pPr>
      <w:r w:rsidRPr="00B3361E">
        <w:rPr>
          <w:sz w:val="20"/>
          <w:szCs w:val="20"/>
        </w:rPr>
        <w:t>Target output:</w:t>
      </w:r>
    </w:p>
    <w:p w14:paraId="47B4BCEE" w14:textId="77777777" w:rsidR="00B3361E" w:rsidRPr="00B3361E" w:rsidRDefault="00B3361E" w:rsidP="00B3361E">
      <w:pPr>
        <w:rPr>
          <w:sz w:val="20"/>
          <w:szCs w:val="20"/>
        </w:rPr>
      </w:pPr>
    </w:p>
    <w:p w14:paraId="7BC0D385" w14:textId="77777777" w:rsidR="00B3361E" w:rsidRPr="00B3361E" w:rsidRDefault="00B3361E" w:rsidP="00B3361E">
      <w:pPr>
        <w:rPr>
          <w:sz w:val="20"/>
          <w:szCs w:val="20"/>
        </w:rPr>
      </w:pPr>
      <w:r w:rsidRPr="00B3361E">
        <w:rPr>
          <w:sz w:val="20"/>
          <w:szCs w:val="20"/>
        </w:rPr>
        <w:t>('Allen, Woody', 'Annie Hall')</w:t>
      </w:r>
    </w:p>
    <w:p w14:paraId="2F7F8616" w14:textId="77777777" w:rsidR="00B3361E" w:rsidRPr="00B3361E" w:rsidRDefault="00B3361E" w:rsidP="00B3361E">
      <w:pPr>
        <w:rPr>
          <w:sz w:val="20"/>
          <w:szCs w:val="20"/>
        </w:rPr>
      </w:pPr>
      <w:r w:rsidRPr="00B3361E">
        <w:rPr>
          <w:sz w:val="20"/>
          <w:szCs w:val="20"/>
        </w:rPr>
        <w:t>('Allen, Woody', 'Interiors')</w:t>
      </w:r>
    </w:p>
    <w:p w14:paraId="4A47BBB4" w14:textId="77777777" w:rsidR="00B3361E" w:rsidRPr="00B3361E" w:rsidRDefault="00B3361E" w:rsidP="00B3361E">
      <w:pPr>
        <w:rPr>
          <w:sz w:val="20"/>
          <w:szCs w:val="20"/>
        </w:rPr>
      </w:pPr>
      <w:r w:rsidRPr="00B3361E">
        <w:rPr>
          <w:sz w:val="20"/>
          <w:szCs w:val="20"/>
        </w:rPr>
        <w:t>('Allen, Woody', 'Manhattan')</w:t>
      </w:r>
    </w:p>
    <w:p w14:paraId="3CF8CDB2" w14:textId="77777777" w:rsidR="00B3361E" w:rsidRPr="00B3361E" w:rsidRDefault="00B3361E" w:rsidP="00B3361E">
      <w:pPr>
        <w:rPr>
          <w:sz w:val="20"/>
          <w:szCs w:val="20"/>
        </w:rPr>
      </w:pPr>
      <w:r w:rsidRPr="00B3361E">
        <w:rPr>
          <w:sz w:val="20"/>
          <w:szCs w:val="20"/>
        </w:rPr>
        <w:t>('Hitchcock, Alfred', 'North by Northwest')</w:t>
      </w:r>
    </w:p>
    <w:p w14:paraId="2FF7EF52" w14:textId="77777777" w:rsidR="00B3361E" w:rsidRPr="00B3361E" w:rsidRDefault="00B3361E" w:rsidP="00B3361E">
      <w:pPr>
        <w:rPr>
          <w:sz w:val="20"/>
          <w:szCs w:val="20"/>
        </w:rPr>
      </w:pPr>
      <w:r w:rsidRPr="00B3361E">
        <w:rPr>
          <w:sz w:val="20"/>
          <w:szCs w:val="20"/>
        </w:rPr>
        <w:t>('Hitchcock, Alfred', 'Psycho')</w:t>
      </w:r>
    </w:p>
    <w:p w14:paraId="55A4E578" w14:textId="77777777" w:rsidR="00B3361E" w:rsidRPr="00B3361E" w:rsidRDefault="00B3361E" w:rsidP="00B3361E">
      <w:pPr>
        <w:rPr>
          <w:sz w:val="20"/>
          <w:szCs w:val="20"/>
        </w:rPr>
      </w:pPr>
      <w:r w:rsidRPr="00B3361E">
        <w:rPr>
          <w:sz w:val="20"/>
          <w:szCs w:val="20"/>
        </w:rPr>
        <w:t>('Hitchcock, Alfred', 'Rear Window')</w:t>
      </w:r>
    </w:p>
    <w:p w14:paraId="32040DC7" w14:textId="77777777" w:rsidR="00B3361E" w:rsidRPr="00B3361E" w:rsidRDefault="00B3361E" w:rsidP="00B3361E">
      <w:pPr>
        <w:rPr>
          <w:sz w:val="20"/>
          <w:szCs w:val="20"/>
        </w:rPr>
      </w:pPr>
      <w:r w:rsidRPr="00B3361E">
        <w:rPr>
          <w:sz w:val="20"/>
          <w:szCs w:val="20"/>
        </w:rPr>
        <w:t>('Hitchcock, Alfred', 'Rope')</w:t>
      </w:r>
    </w:p>
    <w:p w14:paraId="60915552" w14:textId="77777777" w:rsidR="00B3361E" w:rsidRPr="00B3361E" w:rsidRDefault="00B3361E" w:rsidP="00B3361E">
      <w:pPr>
        <w:rPr>
          <w:sz w:val="20"/>
          <w:szCs w:val="20"/>
        </w:rPr>
      </w:pPr>
      <w:r w:rsidRPr="00B3361E">
        <w:rPr>
          <w:sz w:val="20"/>
          <w:szCs w:val="20"/>
        </w:rPr>
        <w:t>('Hitchcock, Alfred', 'The Birds')</w:t>
      </w:r>
    </w:p>
    <w:p w14:paraId="42831650" w14:textId="77777777" w:rsidR="00B3361E" w:rsidRPr="00B3361E" w:rsidRDefault="00B3361E" w:rsidP="00B3361E">
      <w:pPr>
        <w:rPr>
          <w:sz w:val="20"/>
          <w:szCs w:val="20"/>
        </w:rPr>
      </w:pPr>
      <w:r w:rsidRPr="00B3361E">
        <w:rPr>
          <w:sz w:val="20"/>
          <w:szCs w:val="20"/>
        </w:rPr>
        <w:t>('Hitchcock, Alfred', 'Vertigo')</w:t>
      </w:r>
    </w:p>
    <w:p w14:paraId="39FBC7A4" w14:textId="77777777" w:rsidR="00B3361E" w:rsidRPr="00B3361E" w:rsidRDefault="00B3361E" w:rsidP="00B3361E">
      <w:pPr>
        <w:rPr>
          <w:sz w:val="20"/>
          <w:szCs w:val="20"/>
        </w:rPr>
      </w:pPr>
      <w:r w:rsidRPr="00B3361E">
        <w:rPr>
          <w:sz w:val="20"/>
          <w:szCs w:val="20"/>
        </w:rPr>
        <w:t>('De Mille, Cecil B', 'Samson and Delilah')</w:t>
      </w:r>
    </w:p>
    <w:p w14:paraId="0B26AA7C" w14:textId="77777777" w:rsidR="00B3361E" w:rsidRPr="00B3361E" w:rsidRDefault="00B3361E" w:rsidP="00B3361E">
      <w:pPr>
        <w:rPr>
          <w:sz w:val="20"/>
          <w:szCs w:val="20"/>
        </w:rPr>
      </w:pPr>
      <w:r w:rsidRPr="00B3361E">
        <w:rPr>
          <w:sz w:val="20"/>
          <w:szCs w:val="20"/>
        </w:rPr>
        <w:t>('De Mille, Cecil B', 'The Ten Commandments')</w:t>
      </w:r>
    </w:p>
    <w:p w14:paraId="65670A98" w14:textId="77777777" w:rsidR="00B3361E" w:rsidRPr="00B3361E" w:rsidRDefault="00B3361E" w:rsidP="00B3361E">
      <w:pPr>
        <w:rPr>
          <w:sz w:val="20"/>
          <w:szCs w:val="20"/>
        </w:rPr>
      </w:pPr>
      <w:r w:rsidRPr="00B3361E">
        <w:rPr>
          <w:sz w:val="20"/>
          <w:szCs w:val="20"/>
        </w:rPr>
        <w:t>('Kramer, Stanley', "Guess Who's Coming to Dinner")</w:t>
      </w:r>
    </w:p>
    <w:p w14:paraId="3D0E6839" w14:textId="77777777" w:rsidR="00B3361E" w:rsidRPr="00B3361E" w:rsidRDefault="00B3361E" w:rsidP="00B3361E">
      <w:pPr>
        <w:rPr>
          <w:sz w:val="20"/>
          <w:szCs w:val="20"/>
        </w:rPr>
      </w:pPr>
      <w:r w:rsidRPr="00B3361E">
        <w:rPr>
          <w:sz w:val="20"/>
          <w:szCs w:val="20"/>
        </w:rPr>
        <w:t>('Kramer, Stanley', 'Inherit the Wind')</w:t>
      </w:r>
    </w:p>
    <w:p w14:paraId="6CC127F9" w14:textId="77777777" w:rsidR="00B3361E" w:rsidRPr="00B3361E" w:rsidRDefault="00B3361E" w:rsidP="00B3361E">
      <w:pPr>
        <w:rPr>
          <w:sz w:val="20"/>
          <w:szCs w:val="20"/>
        </w:rPr>
      </w:pPr>
      <w:r w:rsidRPr="00B3361E">
        <w:rPr>
          <w:sz w:val="20"/>
          <w:szCs w:val="20"/>
        </w:rPr>
        <w:t>('Kramer, Stanley', 'Judgment at Nuremberg')</w:t>
      </w:r>
    </w:p>
    <w:p w14:paraId="4927706B" w14:textId="77777777" w:rsidR="00B3361E" w:rsidRPr="00B3361E" w:rsidRDefault="00B3361E" w:rsidP="00B3361E">
      <w:pPr>
        <w:rPr>
          <w:sz w:val="20"/>
          <w:szCs w:val="20"/>
        </w:rPr>
      </w:pPr>
      <w:r w:rsidRPr="00B3361E">
        <w:rPr>
          <w:sz w:val="20"/>
          <w:szCs w:val="20"/>
        </w:rPr>
        <w:t>('Kubrick, Stanley', '2001')</w:t>
      </w:r>
    </w:p>
    <w:p w14:paraId="0910A78B" w14:textId="77777777" w:rsidR="00B3361E" w:rsidRPr="00B3361E" w:rsidRDefault="00B3361E" w:rsidP="00B3361E">
      <w:pPr>
        <w:rPr>
          <w:sz w:val="20"/>
          <w:szCs w:val="20"/>
        </w:rPr>
      </w:pPr>
      <w:r w:rsidRPr="00B3361E">
        <w:rPr>
          <w:sz w:val="20"/>
          <w:szCs w:val="20"/>
        </w:rPr>
        <w:t>('Kubrick, Stanley', 'Clockwork Orange')</w:t>
      </w:r>
    </w:p>
    <w:p w14:paraId="5EF83DD6" w14:textId="77777777" w:rsidR="00B3361E" w:rsidRPr="00B3361E" w:rsidRDefault="00B3361E" w:rsidP="00B3361E">
      <w:pPr>
        <w:rPr>
          <w:sz w:val="20"/>
          <w:szCs w:val="20"/>
        </w:rPr>
      </w:pPr>
      <w:r w:rsidRPr="00B3361E">
        <w:rPr>
          <w:sz w:val="20"/>
          <w:szCs w:val="20"/>
        </w:rPr>
        <w:t>('Kubrick, Stanley', 'Dr. Strangelove')</w:t>
      </w:r>
    </w:p>
    <w:p w14:paraId="74691960" w14:textId="77777777" w:rsidR="00B3361E" w:rsidRPr="00B3361E" w:rsidRDefault="00B3361E" w:rsidP="00B3361E">
      <w:pPr>
        <w:rPr>
          <w:sz w:val="20"/>
          <w:szCs w:val="20"/>
        </w:rPr>
      </w:pPr>
      <w:r w:rsidRPr="00B3361E">
        <w:rPr>
          <w:sz w:val="20"/>
          <w:szCs w:val="20"/>
        </w:rPr>
        <w:t>('Preminger, Otto', 'Anatomy of Murder')</w:t>
      </w:r>
    </w:p>
    <w:p w14:paraId="7EFF6185" w14:textId="77777777" w:rsidR="00B3361E" w:rsidRPr="00B3361E" w:rsidRDefault="00B3361E" w:rsidP="00B3361E">
      <w:pPr>
        <w:rPr>
          <w:sz w:val="20"/>
          <w:szCs w:val="20"/>
        </w:rPr>
      </w:pPr>
      <w:r w:rsidRPr="00B3361E">
        <w:rPr>
          <w:sz w:val="20"/>
          <w:szCs w:val="20"/>
        </w:rPr>
        <w:t>('Preminger, Otto', 'Laura')</w:t>
      </w:r>
    </w:p>
    <w:p w14:paraId="264D3004" w14:textId="77777777" w:rsidR="00B3361E" w:rsidRPr="00B3361E" w:rsidRDefault="00B3361E" w:rsidP="00B3361E">
      <w:pPr>
        <w:rPr>
          <w:sz w:val="20"/>
          <w:szCs w:val="20"/>
        </w:rPr>
      </w:pPr>
      <w:r w:rsidRPr="00B3361E">
        <w:rPr>
          <w:sz w:val="20"/>
          <w:szCs w:val="20"/>
        </w:rPr>
        <w:t>('Preminger, Otto', 'The Man with the Golden Arm')</w:t>
      </w:r>
    </w:p>
    <w:p w14:paraId="7A37D74D" w14:textId="77777777" w:rsidR="00B3361E" w:rsidRPr="00B3361E" w:rsidRDefault="00B3361E" w:rsidP="00B3361E">
      <w:pPr>
        <w:rPr>
          <w:sz w:val="20"/>
          <w:szCs w:val="20"/>
        </w:rPr>
      </w:pPr>
      <w:r w:rsidRPr="00B3361E">
        <w:rPr>
          <w:sz w:val="20"/>
          <w:szCs w:val="20"/>
        </w:rPr>
        <w:t>('Preminger, Otto', 'The Moon is Blue')</w:t>
      </w:r>
    </w:p>
    <w:p w14:paraId="4B4B9A9C" w14:textId="77777777" w:rsidR="00B3361E" w:rsidRPr="00B3361E" w:rsidRDefault="00B3361E" w:rsidP="00B3361E">
      <w:pPr>
        <w:rPr>
          <w:sz w:val="20"/>
          <w:szCs w:val="20"/>
        </w:rPr>
      </w:pPr>
      <w:r w:rsidRPr="00B3361E">
        <w:rPr>
          <w:sz w:val="20"/>
          <w:szCs w:val="20"/>
        </w:rPr>
        <w:t>('Ford, John', 'Grapes of Wrath')</w:t>
      </w:r>
    </w:p>
    <w:p w14:paraId="2E773368" w14:textId="77777777" w:rsidR="00B3361E" w:rsidRPr="00B3361E" w:rsidRDefault="00B3361E" w:rsidP="00B3361E">
      <w:pPr>
        <w:rPr>
          <w:sz w:val="20"/>
          <w:szCs w:val="20"/>
        </w:rPr>
      </w:pPr>
      <w:r w:rsidRPr="00B3361E">
        <w:rPr>
          <w:sz w:val="20"/>
          <w:szCs w:val="20"/>
        </w:rPr>
        <w:t>('Ford, John', 'Mogambo')</w:t>
      </w:r>
    </w:p>
    <w:p w14:paraId="2DFBE35D" w14:textId="77777777" w:rsidR="00B3361E" w:rsidRPr="00B3361E" w:rsidRDefault="00B3361E" w:rsidP="00B3361E">
      <w:pPr>
        <w:rPr>
          <w:sz w:val="20"/>
          <w:szCs w:val="20"/>
        </w:rPr>
      </w:pPr>
      <w:r w:rsidRPr="00B3361E">
        <w:rPr>
          <w:sz w:val="20"/>
          <w:szCs w:val="20"/>
        </w:rPr>
        <w:t>('Ford, John', 'Stagecoach')</w:t>
      </w:r>
    </w:p>
    <w:p w14:paraId="334E44AC" w14:textId="77777777" w:rsidR="00B3361E" w:rsidRPr="00B3361E" w:rsidRDefault="00B3361E" w:rsidP="00B3361E">
      <w:pPr>
        <w:rPr>
          <w:sz w:val="20"/>
          <w:szCs w:val="20"/>
        </w:rPr>
      </w:pPr>
      <w:r w:rsidRPr="00B3361E">
        <w:rPr>
          <w:sz w:val="20"/>
          <w:szCs w:val="20"/>
        </w:rPr>
        <w:t>('Fellini, Federico', None)</w:t>
      </w:r>
    </w:p>
    <w:p w14:paraId="5CAD44D0" w14:textId="77777777" w:rsidR="00B3361E" w:rsidRPr="00B3361E" w:rsidRDefault="00B3361E" w:rsidP="00B3361E">
      <w:pPr>
        <w:rPr>
          <w:sz w:val="20"/>
          <w:szCs w:val="20"/>
        </w:rPr>
      </w:pPr>
    </w:p>
    <w:p w14:paraId="7E35C097" w14:textId="77777777" w:rsidR="00B3361E" w:rsidRPr="00B3361E" w:rsidRDefault="00B3361E" w:rsidP="00B3361E">
      <w:pPr>
        <w:rPr>
          <w:sz w:val="20"/>
          <w:szCs w:val="20"/>
        </w:rPr>
      </w:pPr>
      <w:r w:rsidRPr="00B3361E">
        <w:rPr>
          <w:sz w:val="20"/>
          <w:szCs w:val="20"/>
        </w:rPr>
        <w:t>GPT output:</w:t>
      </w:r>
    </w:p>
    <w:p w14:paraId="6F2A69AC" w14:textId="77777777" w:rsidR="00B3361E" w:rsidRPr="00B3361E" w:rsidRDefault="00B3361E" w:rsidP="00B3361E">
      <w:pPr>
        <w:rPr>
          <w:sz w:val="20"/>
          <w:szCs w:val="20"/>
        </w:rPr>
      </w:pPr>
    </w:p>
    <w:p w14:paraId="4924DF66" w14:textId="77777777" w:rsidR="00B3361E" w:rsidRPr="00B3361E" w:rsidRDefault="00B3361E" w:rsidP="00B3361E">
      <w:pPr>
        <w:rPr>
          <w:sz w:val="20"/>
          <w:szCs w:val="20"/>
        </w:rPr>
      </w:pPr>
      <w:r w:rsidRPr="00B3361E">
        <w:rPr>
          <w:sz w:val="20"/>
          <w:szCs w:val="20"/>
        </w:rPr>
        <w:t>('Allen, Woody', 'Annie Hall')</w:t>
      </w:r>
    </w:p>
    <w:p w14:paraId="269B25E5" w14:textId="77777777" w:rsidR="00B3361E" w:rsidRPr="00B3361E" w:rsidRDefault="00B3361E" w:rsidP="00B3361E">
      <w:pPr>
        <w:rPr>
          <w:sz w:val="20"/>
          <w:szCs w:val="20"/>
        </w:rPr>
      </w:pPr>
      <w:r w:rsidRPr="00B3361E">
        <w:rPr>
          <w:sz w:val="20"/>
          <w:szCs w:val="20"/>
        </w:rPr>
        <w:t>('Kubrick, Stanley', 'Dr. Strangelove')</w:t>
      </w:r>
    </w:p>
    <w:p w14:paraId="290993DD" w14:textId="77777777" w:rsidR="00B3361E" w:rsidRPr="00B3361E" w:rsidRDefault="00B3361E" w:rsidP="00B3361E">
      <w:pPr>
        <w:rPr>
          <w:sz w:val="20"/>
          <w:szCs w:val="20"/>
        </w:rPr>
      </w:pPr>
      <w:r w:rsidRPr="00B3361E">
        <w:rPr>
          <w:sz w:val="20"/>
          <w:szCs w:val="20"/>
        </w:rPr>
        <w:t>('Kubrick, Stanley', 'Clockwork Orange')</w:t>
      </w:r>
    </w:p>
    <w:p w14:paraId="6F7A5EAC" w14:textId="77777777" w:rsidR="00B3361E" w:rsidRPr="00B3361E" w:rsidRDefault="00B3361E" w:rsidP="00B3361E">
      <w:pPr>
        <w:rPr>
          <w:sz w:val="20"/>
          <w:szCs w:val="20"/>
        </w:rPr>
      </w:pPr>
      <w:r w:rsidRPr="00B3361E">
        <w:rPr>
          <w:sz w:val="20"/>
          <w:szCs w:val="20"/>
        </w:rPr>
        <w:t>('Hitchcock, Alfred', 'North by Northwest')</w:t>
      </w:r>
    </w:p>
    <w:p w14:paraId="448EE113" w14:textId="77777777" w:rsidR="00B3361E" w:rsidRPr="00B3361E" w:rsidRDefault="00B3361E" w:rsidP="00B3361E">
      <w:pPr>
        <w:rPr>
          <w:sz w:val="20"/>
          <w:szCs w:val="20"/>
        </w:rPr>
      </w:pPr>
      <w:r w:rsidRPr="00B3361E">
        <w:rPr>
          <w:sz w:val="20"/>
          <w:szCs w:val="20"/>
        </w:rPr>
        <w:t>('Hitchcock, Alfred', 'Rope')</w:t>
      </w:r>
    </w:p>
    <w:p w14:paraId="385D61A8" w14:textId="77777777" w:rsidR="00B3361E" w:rsidRPr="00B3361E" w:rsidRDefault="00B3361E" w:rsidP="00B3361E">
      <w:pPr>
        <w:rPr>
          <w:sz w:val="20"/>
          <w:szCs w:val="20"/>
        </w:rPr>
      </w:pPr>
      <w:r w:rsidRPr="00B3361E">
        <w:rPr>
          <w:sz w:val="20"/>
          <w:szCs w:val="20"/>
        </w:rPr>
        <w:t>('Hitchcock, Alfred', 'Psycho')</w:t>
      </w:r>
    </w:p>
    <w:p w14:paraId="71783601" w14:textId="77777777" w:rsidR="00B3361E" w:rsidRPr="00B3361E" w:rsidRDefault="00B3361E" w:rsidP="00B3361E">
      <w:pPr>
        <w:rPr>
          <w:sz w:val="20"/>
          <w:szCs w:val="20"/>
        </w:rPr>
      </w:pPr>
      <w:r w:rsidRPr="00B3361E">
        <w:rPr>
          <w:sz w:val="20"/>
          <w:szCs w:val="20"/>
        </w:rPr>
        <w:t>('Allen, Woody', 'Interiors')</w:t>
      </w:r>
    </w:p>
    <w:p w14:paraId="2BBCCB9C" w14:textId="77777777" w:rsidR="00B3361E" w:rsidRPr="00B3361E" w:rsidRDefault="00B3361E" w:rsidP="00B3361E">
      <w:pPr>
        <w:rPr>
          <w:sz w:val="20"/>
          <w:szCs w:val="20"/>
        </w:rPr>
      </w:pPr>
      <w:r w:rsidRPr="00B3361E">
        <w:rPr>
          <w:sz w:val="20"/>
          <w:szCs w:val="20"/>
        </w:rPr>
        <w:t>('Hitchcock, Alfred', 'The Birds')</w:t>
      </w:r>
    </w:p>
    <w:p w14:paraId="04DBF445" w14:textId="77777777" w:rsidR="00B3361E" w:rsidRPr="00B3361E" w:rsidRDefault="00B3361E" w:rsidP="00B3361E">
      <w:pPr>
        <w:rPr>
          <w:sz w:val="20"/>
          <w:szCs w:val="20"/>
        </w:rPr>
      </w:pPr>
      <w:r w:rsidRPr="00B3361E">
        <w:rPr>
          <w:sz w:val="20"/>
          <w:szCs w:val="20"/>
        </w:rPr>
        <w:t>('De Mille, Cecil B', 'Samson and Delilah')</w:t>
      </w:r>
    </w:p>
    <w:p w14:paraId="0536B152" w14:textId="77777777" w:rsidR="00B3361E" w:rsidRPr="00B3361E" w:rsidRDefault="00B3361E" w:rsidP="00B3361E">
      <w:pPr>
        <w:rPr>
          <w:sz w:val="20"/>
          <w:szCs w:val="20"/>
        </w:rPr>
      </w:pPr>
      <w:r w:rsidRPr="00B3361E">
        <w:rPr>
          <w:sz w:val="20"/>
          <w:szCs w:val="20"/>
        </w:rPr>
        <w:t>('Kramer, Stanley', "Guess Who's Coming to Dinner")</w:t>
      </w:r>
    </w:p>
    <w:p w14:paraId="1E3D3763" w14:textId="77777777" w:rsidR="00B3361E" w:rsidRPr="00B3361E" w:rsidRDefault="00B3361E" w:rsidP="00B3361E">
      <w:pPr>
        <w:rPr>
          <w:sz w:val="20"/>
          <w:szCs w:val="20"/>
        </w:rPr>
      </w:pPr>
      <w:r w:rsidRPr="00B3361E">
        <w:rPr>
          <w:sz w:val="20"/>
          <w:szCs w:val="20"/>
        </w:rPr>
        <w:t>('Allen, Woody', 'Manhattan')</w:t>
      </w:r>
    </w:p>
    <w:p w14:paraId="2D8284F7" w14:textId="77777777" w:rsidR="00B3361E" w:rsidRPr="00B3361E" w:rsidRDefault="00B3361E" w:rsidP="00B3361E">
      <w:pPr>
        <w:rPr>
          <w:sz w:val="20"/>
          <w:szCs w:val="20"/>
        </w:rPr>
      </w:pPr>
      <w:r w:rsidRPr="00B3361E">
        <w:rPr>
          <w:sz w:val="20"/>
          <w:szCs w:val="20"/>
        </w:rPr>
        <w:t>('Hitchcock, Alfred', 'Vertigo')</w:t>
      </w:r>
    </w:p>
    <w:p w14:paraId="0333D3D2" w14:textId="77777777" w:rsidR="00B3361E" w:rsidRPr="00B3361E" w:rsidRDefault="00B3361E" w:rsidP="00B3361E">
      <w:pPr>
        <w:rPr>
          <w:sz w:val="20"/>
          <w:szCs w:val="20"/>
        </w:rPr>
      </w:pPr>
      <w:r w:rsidRPr="00B3361E">
        <w:rPr>
          <w:sz w:val="20"/>
          <w:szCs w:val="20"/>
        </w:rPr>
        <w:t>('Kramer, Stanley', 'Judgment at Nuremberg')</w:t>
      </w:r>
    </w:p>
    <w:p w14:paraId="7651DBD4" w14:textId="77777777" w:rsidR="00B3361E" w:rsidRPr="00B3361E" w:rsidRDefault="00B3361E" w:rsidP="00B3361E">
      <w:pPr>
        <w:rPr>
          <w:sz w:val="20"/>
          <w:szCs w:val="20"/>
        </w:rPr>
      </w:pPr>
      <w:r w:rsidRPr="00B3361E">
        <w:rPr>
          <w:sz w:val="20"/>
          <w:szCs w:val="20"/>
        </w:rPr>
        <w:t>('Kubrick, Stanley', '2001')</w:t>
      </w:r>
    </w:p>
    <w:p w14:paraId="3D6B4B3B" w14:textId="77777777" w:rsidR="00B3361E" w:rsidRPr="00B3361E" w:rsidRDefault="00B3361E" w:rsidP="00B3361E">
      <w:pPr>
        <w:rPr>
          <w:sz w:val="20"/>
          <w:szCs w:val="20"/>
        </w:rPr>
      </w:pPr>
      <w:r w:rsidRPr="00B3361E">
        <w:rPr>
          <w:sz w:val="20"/>
          <w:szCs w:val="20"/>
        </w:rPr>
        <w:t>('Preminger, Otto', 'The Man with the Golden Arm')</w:t>
      </w:r>
    </w:p>
    <w:p w14:paraId="5831E089" w14:textId="77777777" w:rsidR="00B3361E" w:rsidRPr="00B3361E" w:rsidRDefault="00B3361E" w:rsidP="00B3361E">
      <w:pPr>
        <w:rPr>
          <w:sz w:val="20"/>
          <w:szCs w:val="20"/>
        </w:rPr>
      </w:pPr>
      <w:r w:rsidRPr="00B3361E">
        <w:rPr>
          <w:sz w:val="20"/>
          <w:szCs w:val="20"/>
        </w:rPr>
        <w:t>('Preminger, Otto', 'Anatomy of Murder')</w:t>
      </w:r>
    </w:p>
    <w:p w14:paraId="0C7FDA43" w14:textId="77777777" w:rsidR="00B3361E" w:rsidRPr="00B3361E" w:rsidRDefault="00B3361E" w:rsidP="00B3361E">
      <w:pPr>
        <w:rPr>
          <w:sz w:val="20"/>
          <w:szCs w:val="20"/>
        </w:rPr>
      </w:pPr>
      <w:r w:rsidRPr="00B3361E">
        <w:rPr>
          <w:sz w:val="20"/>
          <w:szCs w:val="20"/>
        </w:rPr>
        <w:t>('Kramer, Stanley', 'Inherit the Wind')</w:t>
      </w:r>
    </w:p>
    <w:p w14:paraId="1FE504CC" w14:textId="77777777" w:rsidR="00B3361E" w:rsidRPr="00B3361E" w:rsidRDefault="00B3361E" w:rsidP="00B3361E">
      <w:pPr>
        <w:rPr>
          <w:sz w:val="20"/>
          <w:szCs w:val="20"/>
        </w:rPr>
      </w:pPr>
      <w:r w:rsidRPr="00B3361E">
        <w:rPr>
          <w:sz w:val="20"/>
          <w:szCs w:val="20"/>
        </w:rPr>
        <w:t>('Preminger, Otto', 'Laura')</w:t>
      </w:r>
    </w:p>
    <w:p w14:paraId="2FF5D263" w14:textId="77777777" w:rsidR="00B3361E" w:rsidRPr="00B3361E" w:rsidRDefault="00B3361E" w:rsidP="00B3361E">
      <w:pPr>
        <w:rPr>
          <w:sz w:val="20"/>
          <w:szCs w:val="20"/>
        </w:rPr>
      </w:pPr>
      <w:r w:rsidRPr="00B3361E">
        <w:rPr>
          <w:sz w:val="20"/>
          <w:szCs w:val="20"/>
        </w:rPr>
        <w:t>('De Mille, Cecil B', 'The Ten Commandments')</w:t>
      </w:r>
    </w:p>
    <w:p w14:paraId="0494F65C" w14:textId="77777777" w:rsidR="00B3361E" w:rsidRPr="00B3361E" w:rsidRDefault="00B3361E" w:rsidP="00B3361E">
      <w:pPr>
        <w:rPr>
          <w:sz w:val="20"/>
          <w:szCs w:val="20"/>
        </w:rPr>
      </w:pPr>
      <w:r w:rsidRPr="00B3361E">
        <w:rPr>
          <w:sz w:val="20"/>
          <w:szCs w:val="20"/>
        </w:rPr>
        <w:t>('Preminger, Otto', 'The Moon is Blue')</w:t>
      </w:r>
    </w:p>
    <w:p w14:paraId="61BBEB74" w14:textId="77777777" w:rsidR="00B3361E" w:rsidRPr="00B3361E" w:rsidRDefault="00B3361E" w:rsidP="00B3361E">
      <w:pPr>
        <w:rPr>
          <w:sz w:val="20"/>
          <w:szCs w:val="20"/>
        </w:rPr>
      </w:pPr>
      <w:r w:rsidRPr="00B3361E">
        <w:rPr>
          <w:sz w:val="20"/>
          <w:szCs w:val="20"/>
        </w:rPr>
        <w:t>('Ford, John', 'Stagecoach')</w:t>
      </w:r>
    </w:p>
    <w:p w14:paraId="0144BEA6" w14:textId="77777777" w:rsidR="00B3361E" w:rsidRPr="00B3361E" w:rsidRDefault="00B3361E" w:rsidP="00B3361E">
      <w:pPr>
        <w:rPr>
          <w:sz w:val="20"/>
          <w:szCs w:val="20"/>
        </w:rPr>
      </w:pPr>
      <w:r w:rsidRPr="00B3361E">
        <w:rPr>
          <w:sz w:val="20"/>
          <w:szCs w:val="20"/>
        </w:rPr>
        <w:t>('Hitchcock, Alfred', 'Rear Window')</w:t>
      </w:r>
    </w:p>
    <w:p w14:paraId="4552A34C" w14:textId="77777777" w:rsidR="00B3361E" w:rsidRPr="00B3361E" w:rsidRDefault="00B3361E" w:rsidP="00B3361E">
      <w:pPr>
        <w:rPr>
          <w:sz w:val="20"/>
          <w:szCs w:val="20"/>
        </w:rPr>
      </w:pPr>
      <w:r w:rsidRPr="00B3361E">
        <w:rPr>
          <w:sz w:val="20"/>
          <w:szCs w:val="20"/>
        </w:rPr>
        <w:t>('Ford, John', 'Mogambo')</w:t>
      </w:r>
    </w:p>
    <w:p w14:paraId="0E4F6EE9" w14:textId="77777777" w:rsidR="00B3361E" w:rsidRPr="00B3361E" w:rsidRDefault="00B3361E" w:rsidP="00B3361E">
      <w:pPr>
        <w:rPr>
          <w:sz w:val="20"/>
          <w:szCs w:val="20"/>
        </w:rPr>
      </w:pPr>
      <w:r w:rsidRPr="00B3361E">
        <w:rPr>
          <w:sz w:val="20"/>
          <w:szCs w:val="20"/>
        </w:rPr>
        <w:t>('Ford, John', 'Grapes of Wrath')</w:t>
      </w:r>
    </w:p>
    <w:p w14:paraId="185E867C" w14:textId="77777777" w:rsidR="00B3361E" w:rsidRPr="00B3361E" w:rsidRDefault="00B3361E" w:rsidP="00B3361E">
      <w:pPr>
        <w:rPr>
          <w:sz w:val="20"/>
          <w:szCs w:val="20"/>
        </w:rPr>
        <w:sectPr w:rsidR="00B3361E" w:rsidRPr="00B3361E" w:rsidSect="00BA639D">
          <w:type w:val="continuous"/>
          <w:pgSz w:w="11906" w:h="16838"/>
          <w:pgMar w:top="1440" w:right="1440" w:bottom="1440" w:left="1440" w:header="708" w:footer="708" w:gutter="0"/>
          <w:cols w:num="2" w:space="708"/>
          <w:docGrid w:linePitch="360"/>
        </w:sectPr>
      </w:pPr>
    </w:p>
    <w:p w14:paraId="7D5A1278" w14:textId="77777777" w:rsidR="00B3361E" w:rsidRPr="00B3361E" w:rsidRDefault="00B3361E" w:rsidP="00B3361E">
      <w:pPr>
        <w:rPr>
          <w:sz w:val="20"/>
          <w:szCs w:val="20"/>
        </w:rPr>
      </w:pPr>
    </w:p>
    <w:p w14:paraId="0383741E" w14:textId="77777777" w:rsidR="00B3361E" w:rsidRPr="00B3361E" w:rsidRDefault="00B3361E" w:rsidP="00B3361E">
      <w:pPr>
        <w:rPr>
          <w:sz w:val="20"/>
          <w:szCs w:val="20"/>
        </w:rPr>
      </w:pPr>
      <w:r w:rsidRPr="00B3361E">
        <w:rPr>
          <w:sz w:val="20"/>
          <w:szCs w:val="20"/>
        </w:rPr>
        <w:t>---------------------------------</w:t>
      </w:r>
    </w:p>
    <w:p w14:paraId="650A5360" w14:textId="77777777" w:rsidR="00B3361E" w:rsidRPr="00B3361E" w:rsidRDefault="00B3361E" w:rsidP="00B3361E">
      <w:pPr>
        <w:rPr>
          <w:sz w:val="20"/>
          <w:szCs w:val="20"/>
        </w:rPr>
      </w:pPr>
      <w:r w:rsidRPr="00B3361E">
        <w:rPr>
          <w:sz w:val="20"/>
          <w:szCs w:val="20"/>
        </w:rPr>
        <w:t>Question: 6</w:t>
      </w:r>
    </w:p>
    <w:p w14:paraId="582D77B8" w14:textId="77777777" w:rsidR="00B3361E" w:rsidRPr="00B3361E" w:rsidRDefault="00B3361E" w:rsidP="00B3361E">
      <w:pPr>
        <w:rPr>
          <w:sz w:val="20"/>
          <w:szCs w:val="20"/>
        </w:rPr>
      </w:pPr>
      <w:r w:rsidRPr="00B3361E">
        <w:rPr>
          <w:sz w:val="20"/>
          <w:szCs w:val="20"/>
        </w:rPr>
        <w:t>Natural language question: Display a list of actors with the movies they stared in.</w:t>
      </w:r>
    </w:p>
    <w:p w14:paraId="6356B29F" w14:textId="77777777" w:rsidR="00B3361E" w:rsidRPr="00B3361E" w:rsidRDefault="00B3361E" w:rsidP="00B3361E">
      <w:pPr>
        <w:rPr>
          <w:sz w:val="20"/>
          <w:szCs w:val="20"/>
        </w:rPr>
      </w:pPr>
      <w:r w:rsidRPr="00B3361E">
        <w:rPr>
          <w:sz w:val="20"/>
          <w:szCs w:val="20"/>
        </w:rPr>
        <w:t xml:space="preserve">Target SQL: SELECT </w:t>
      </w:r>
      <w:proofErr w:type="spellStart"/>
      <w:proofErr w:type="gramStart"/>
      <w:r w:rsidRPr="00B3361E">
        <w:rPr>
          <w:sz w:val="20"/>
          <w:szCs w:val="20"/>
        </w:rPr>
        <w:t>s.starname</w:t>
      </w:r>
      <w:proofErr w:type="spellEnd"/>
      <w:proofErr w:type="gramEnd"/>
      <w:r w:rsidRPr="00B3361E">
        <w:rPr>
          <w:sz w:val="20"/>
          <w:szCs w:val="20"/>
        </w:rPr>
        <w:t xml:space="preserve">, </w:t>
      </w:r>
      <w:proofErr w:type="spellStart"/>
      <w:r w:rsidRPr="00B3361E">
        <w:rPr>
          <w:sz w:val="20"/>
          <w:szCs w:val="20"/>
        </w:rPr>
        <w:t>m.mvtitle</w:t>
      </w:r>
      <w:proofErr w:type="spellEnd"/>
      <w:r w:rsidRPr="00B3361E">
        <w:rPr>
          <w:sz w:val="20"/>
          <w:szCs w:val="20"/>
        </w:rPr>
        <w:t xml:space="preserve"> FROM (star s LEFT OUTER JOIN </w:t>
      </w:r>
      <w:proofErr w:type="spellStart"/>
      <w:r w:rsidRPr="00B3361E">
        <w:rPr>
          <w:sz w:val="20"/>
          <w:szCs w:val="20"/>
        </w:rPr>
        <w:t>movstar</w:t>
      </w:r>
      <w:proofErr w:type="spellEnd"/>
      <w:r w:rsidRPr="00B3361E">
        <w:rPr>
          <w:sz w:val="20"/>
          <w:szCs w:val="20"/>
        </w:rPr>
        <w:t xml:space="preserve"> </w:t>
      </w:r>
      <w:proofErr w:type="spellStart"/>
      <w:r w:rsidRPr="00B3361E">
        <w:rPr>
          <w:sz w:val="20"/>
          <w:szCs w:val="20"/>
        </w:rPr>
        <w:t>ms</w:t>
      </w:r>
      <w:proofErr w:type="spellEnd"/>
      <w:r w:rsidRPr="00B3361E">
        <w:rPr>
          <w:sz w:val="20"/>
          <w:szCs w:val="20"/>
        </w:rPr>
        <w:t xml:space="preserve"> ON </w:t>
      </w:r>
      <w:proofErr w:type="spellStart"/>
      <w:r w:rsidRPr="00B3361E">
        <w:rPr>
          <w:sz w:val="20"/>
          <w:szCs w:val="20"/>
        </w:rPr>
        <w:t>s.starnumb</w:t>
      </w:r>
      <w:proofErr w:type="spellEnd"/>
      <w:r w:rsidRPr="00B3361E">
        <w:rPr>
          <w:sz w:val="20"/>
          <w:szCs w:val="20"/>
        </w:rPr>
        <w:t xml:space="preserve"> = </w:t>
      </w:r>
      <w:proofErr w:type="spellStart"/>
      <w:r w:rsidRPr="00B3361E">
        <w:rPr>
          <w:sz w:val="20"/>
          <w:szCs w:val="20"/>
        </w:rPr>
        <w:t>ms.starnumb</w:t>
      </w:r>
      <w:proofErr w:type="spellEnd"/>
      <w:r w:rsidRPr="00B3361E">
        <w:rPr>
          <w:sz w:val="20"/>
          <w:szCs w:val="20"/>
        </w:rPr>
        <w:t xml:space="preserve">) LEFT OUTER JOIN movie m ON </w:t>
      </w:r>
      <w:proofErr w:type="spellStart"/>
      <w:r w:rsidRPr="00B3361E">
        <w:rPr>
          <w:sz w:val="20"/>
          <w:szCs w:val="20"/>
        </w:rPr>
        <w:t>ms.mvnumb</w:t>
      </w:r>
      <w:proofErr w:type="spellEnd"/>
      <w:r w:rsidRPr="00B3361E">
        <w:rPr>
          <w:sz w:val="20"/>
          <w:szCs w:val="20"/>
        </w:rPr>
        <w:t xml:space="preserve"> = </w:t>
      </w:r>
      <w:proofErr w:type="spellStart"/>
      <w:r w:rsidRPr="00B3361E">
        <w:rPr>
          <w:sz w:val="20"/>
          <w:szCs w:val="20"/>
        </w:rPr>
        <w:t>m.mvnumb</w:t>
      </w:r>
      <w:proofErr w:type="spellEnd"/>
      <w:r w:rsidRPr="00B3361E">
        <w:rPr>
          <w:sz w:val="20"/>
          <w:szCs w:val="20"/>
        </w:rPr>
        <w:t>;</w:t>
      </w:r>
    </w:p>
    <w:p w14:paraId="100F635E" w14:textId="77777777" w:rsidR="00B3361E" w:rsidRPr="00B3361E" w:rsidRDefault="00B3361E" w:rsidP="00B3361E">
      <w:pPr>
        <w:rPr>
          <w:sz w:val="20"/>
          <w:szCs w:val="20"/>
        </w:rPr>
      </w:pPr>
      <w:r w:rsidRPr="00B3361E">
        <w:rPr>
          <w:sz w:val="20"/>
          <w:szCs w:val="20"/>
        </w:rPr>
        <w:t xml:space="preserve">Predicted SQL: SELECT STAR.STARNAME, MOVIE.MVTITLE FROM STAR JOIN MOVSTAR ON STAR.STARNUMB = MOVSTAR.STARNUMB JOIN MOVIE ON MOVSTAR.MVNUMB = MOVIE.MVNUMB </w:t>
      </w:r>
    </w:p>
    <w:p w14:paraId="3963CC50" w14:textId="77777777" w:rsidR="00B3361E" w:rsidRPr="00B3361E" w:rsidRDefault="00B3361E" w:rsidP="00B3361E">
      <w:pPr>
        <w:rPr>
          <w:sz w:val="20"/>
          <w:szCs w:val="20"/>
        </w:rPr>
      </w:pPr>
    </w:p>
    <w:p w14:paraId="44A1F79F" w14:textId="77777777" w:rsidR="00B3361E" w:rsidRPr="00B3361E" w:rsidRDefault="00B3361E" w:rsidP="00B3361E">
      <w:pPr>
        <w:rPr>
          <w:sz w:val="20"/>
          <w:szCs w:val="20"/>
        </w:rPr>
      </w:pPr>
    </w:p>
    <w:p w14:paraId="14A57172"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29FDDE5C" w14:textId="77777777" w:rsidR="00B3361E" w:rsidRPr="00B3361E" w:rsidRDefault="00B3361E" w:rsidP="00B3361E">
      <w:pPr>
        <w:rPr>
          <w:sz w:val="20"/>
          <w:szCs w:val="20"/>
        </w:rPr>
      </w:pPr>
      <w:r w:rsidRPr="00B3361E">
        <w:rPr>
          <w:sz w:val="20"/>
          <w:szCs w:val="20"/>
        </w:rPr>
        <w:lastRenderedPageBreak/>
        <w:t>Target output:</w:t>
      </w:r>
    </w:p>
    <w:p w14:paraId="0B482EE4" w14:textId="77777777" w:rsidR="00B3361E" w:rsidRPr="00B3361E" w:rsidRDefault="00B3361E" w:rsidP="00B3361E">
      <w:pPr>
        <w:rPr>
          <w:sz w:val="20"/>
          <w:szCs w:val="20"/>
        </w:rPr>
      </w:pPr>
      <w:r w:rsidRPr="00B3361E">
        <w:rPr>
          <w:sz w:val="20"/>
          <w:szCs w:val="20"/>
        </w:rPr>
        <w:t>('Allen, Woody', 'Annie Hall')</w:t>
      </w:r>
    </w:p>
    <w:p w14:paraId="6B3B8E88" w14:textId="77777777" w:rsidR="00B3361E" w:rsidRPr="00B3361E" w:rsidRDefault="00B3361E" w:rsidP="00B3361E">
      <w:pPr>
        <w:rPr>
          <w:sz w:val="20"/>
          <w:szCs w:val="20"/>
        </w:rPr>
      </w:pPr>
      <w:r w:rsidRPr="00B3361E">
        <w:rPr>
          <w:sz w:val="20"/>
          <w:szCs w:val="20"/>
        </w:rPr>
        <w:t>('Allen, Woody', 'Manhattan')</w:t>
      </w:r>
    </w:p>
    <w:p w14:paraId="66D7EFF7" w14:textId="77777777" w:rsidR="00B3361E" w:rsidRPr="00B3361E" w:rsidRDefault="00B3361E" w:rsidP="00B3361E">
      <w:pPr>
        <w:rPr>
          <w:sz w:val="20"/>
          <w:szCs w:val="20"/>
        </w:rPr>
      </w:pPr>
      <w:r w:rsidRPr="00B3361E">
        <w:rPr>
          <w:sz w:val="20"/>
          <w:szCs w:val="20"/>
        </w:rPr>
        <w:t>('Keaton, Diane', 'Annie Hall')</w:t>
      </w:r>
    </w:p>
    <w:p w14:paraId="051DBA9D" w14:textId="77777777" w:rsidR="00B3361E" w:rsidRPr="00B3361E" w:rsidRDefault="00B3361E" w:rsidP="00B3361E">
      <w:pPr>
        <w:rPr>
          <w:sz w:val="20"/>
          <w:szCs w:val="20"/>
        </w:rPr>
      </w:pPr>
      <w:r w:rsidRPr="00B3361E">
        <w:rPr>
          <w:sz w:val="20"/>
          <w:szCs w:val="20"/>
        </w:rPr>
        <w:t>('Keaton, Diane', 'Interiors')</w:t>
      </w:r>
    </w:p>
    <w:p w14:paraId="608CD161" w14:textId="77777777" w:rsidR="00B3361E" w:rsidRPr="00B3361E" w:rsidRDefault="00B3361E" w:rsidP="00B3361E">
      <w:pPr>
        <w:rPr>
          <w:sz w:val="20"/>
          <w:szCs w:val="20"/>
        </w:rPr>
      </w:pPr>
      <w:r w:rsidRPr="00B3361E">
        <w:rPr>
          <w:sz w:val="20"/>
          <w:szCs w:val="20"/>
        </w:rPr>
        <w:t>('Keaton, Diane', 'Manhattan')</w:t>
      </w:r>
    </w:p>
    <w:p w14:paraId="154966DC" w14:textId="77777777" w:rsidR="00B3361E" w:rsidRPr="00B3361E" w:rsidRDefault="00B3361E" w:rsidP="00B3361E">
      <w:pPr>
        <w:rPr>
          <w:sz w:val="20"/>
          <w:szCs w:val="20"/>
        </w:rPr>
      </w:pPr>
      <w:r w:rsidRPr="00B3361E">
        <w:rPr>
          <w:sz w:val="20"/>
          <w:szCs w:val="20"/>
        </w:rPr>
        <w:t>('Sellers, Peter', 'Dr. Strangelove')</w:t>
      </w:r>
    </w:p>
    <w:p w14:paraId="3BFBB99F" w14:textId="77777777" w:rsidR="00B3361E" w:rsidRPr="00B3361E" w:rsidRDefault="00B3361E" w:rsidP="00B3361E">
      <w:pPr>
        <w:rPr>
          <w:sz w:val="20"/>
          <w:szCs w:val="20"/>
        </w:rPr>
      </w:pPr>
      <w:r w:rsidRPr="00B3361E">
        <w:rPr>
          <w:sz w:val="20"/>
          <w:szCs w:val="20"/>
        </w:rPr>
        <w:t>('Scott, George C.', 'Dr. Strangelove')</w:t>
      </w:r>
    </w:p>
    <w:p w14:paraId="430CEF57" w14:textId="77777777" w:rsidR="00B3361E" w:rsidRPr="00B3361E" w:rsidRDefault="00B3361E" w:rsidP="00B3361E">
      <w:pPr>
        <w:rPr>
          <w:sz w:val="20"/>
          <w:szCs w:val="20"/>
        </w:rPr>
      </w:pPr>
      <w:r w:rsidRPr="00B3361E">
        <w:rPr>
          <w:sz w:val="20"/>
          <w:szCs w:val="20"/>
        </w:rPr>
        <w:t>('McDowell, Malcolm', 'Clockwork Orange')</w:t>
      </w:r>
    </w:p>
    <w:p w14:paraId="6246A9A1" w14:textId="77777777" w:rsidR="00B3361E" w:rsidRPr="00B3361E" w:rsidRDefault="00B3361E" w:rsidP="00B3361E">
      <w:pPr>
        <w:rPr>
          <w:sz w:val="20"/>
          <w:szCs w:val="20"/>
        </w:rPr>
      </w:pPr>
      <w:r w:rsidRPr="00B3361E">
        <w:rPr>
          <w:sz w:val="20"/>
          <w:szCs w:val="20"/>
        </w:rPr>
        <w:t>('Grant, Cary', 'North by Northwest')</w:t>
      </w:r>
    </w:p>
    <w:p w14:paraId="4BE67B33" w14:textId="77777777" w:rsidR="00B3361E" w:rsidRPr="00B3361E" w:rsidRDefault="00B3361E" w:rsidP="00B3361E">
      <w:pPr>
        <w:rPr>
          <w:sz w:val="20"/>
          <w:szCs w:val="20"/>
        </w:rPr>
      </w:pPr>
      <w:r w:rsidRPr="00B3361E">
        <w:rPr>
          <w:sz w:val="20"/>
          <w:szCs w:val="20"/>
        </w:rPr>
        <w:t>('Saint, Eva Marie', 'North by Northwest')</w:t>
      </w:r>
    </w:p>
    <w:p w14:paraId="64113B14" w14:textId="77777777" w:rsidR="00B3361E" w:rsidRPr="00B3361E" w:rsidRDefault="00B3361E" w:rsidP="00B3361E">
      <w:pPr>
        <w:rPr>
          <w:sz w:val="20"/>
          <w:szCs w:val="20"/>
        </w:rPr>
      </w:pPr>
      <w:r w:rsidRPr="00B3361E">
        <w:rPr>
          <w:sz w:val="20"/>
          <w:szCs w:val="20"/>
        </w:rPr>
        <w:t>('Stewart, James', 'Rope')</w:t>
      </w:r>
    </w:p>
    <w:p w14:paraId="04144928" w14:textId="77777777" w:rsidR="00B3361E" w:rsidRPr="00B3361E" w:rsidRDefault="00B3361E" w:rsidP="00B3361E">
      <w:pPr>
        <w:rPr>
          <w:sz w:val="20"/>
          <w:szCs w:val="20"/>
        </w:rPr>
      </w:pPr>
      <w:r w:rsidRPr="00B3361E">
        <w:rPr>
          <w:sz w:val="20"/>
          <w:szCs w:val="20"/>
        </w:rPr>
        <w:t>('Stewart, James', 'Vertigo')</w:t>
      </w:r>
    </w:p>
    <w:p w14:paraId="194743AC" w14:textId="77777777" w:rsidR="00B3361E" w:rsidRPr="00B3361E" w:rsidRDefault="00B3361E" w:rsidP="00B3361E">
      <w:pPr>
        <w:rPr>
          <w:sz w:val="20"/>
          <w:szCs w:val="20"/>
        </w:rPr>
      </w:pPr>
      <w:r w:rsidRPr="00B3361E">
        <w:rPr>
          <w:sz w:val="20"/>
          <w:szCs w:val="20"/>
        </w:rPr>
        <w:t>('Stewart, James', 'Anatomy of Murder')</w:t>
      </w:r>
    </w:p>
    <w:p w14:paraId="5DFBE38A" w14:textId="77777777" w:rsidR="00B3361E" w:rsidRPr="00B3361E" w:rsidRDefault="00B3361E" w:rsidP="00B3361E">
      <w:pPr>
        <w:rPr>
          <w:sz w:val="20"/>
          <w:szCs w:val="20"/>
        </w:rPr>
      </w:pPr>
      <w:r w:rsidRPr="00B3361E">
        <w:rPr>
          <w:sz w:val="20"/>
          <w:szCs w:val="20"/>
        </w:rPr>
        <w:t>('Stewart, James', 'Rear Window')</w:t>
      </w:r>
    </w:p>
    <w:p w14:paraId="23551EF8" w14:textId="77777777" w:rsidR="00B3361E" w:rsidRPr="00B3361E" w:rsidRDefault="00B3361E" w:rsidP="00B3361E">
      <w:pPr>
        <w:rPr>
          <w:sz w:val="20"/>
          <w:szCs w:val="20"/>
        </w:rPr>
      </w:pPr>
      <w:r w:rsidRPr="00B3361E">
        <w:rPr>
          <w:sz w:val="20"/>
          <w:szCs w:val="20"/>
        </w:rPr>
        <w:t>('Perkins, Anthony', 'Psycho')</w:t>
      </w:r>
    </w:p>
    <w:p w14:paraId="1391D0E9" w14:textId="77777777" w:rsidR="00B3361E" w:rsidRPr="00B3361E" w:rsidRDefault="00B3361E" w:rsidP="00B3361E">
      <w:pPr>
        <w:rPr>
          <w:sz w:val="20"/>
          <w:szCs w:val="20"/>
        </w:rPr>
      </w:pPr>
      <w:r w:rsidRPr="00B3361E">
        <w:rPr>
          <w:sz w:val="20"/>
          <w:szCs w:val="20"/>
        </w:rPr>
        <w:t>('Leigh, Janet', 'Psycho')</w:t>
      </w:r>
    </w:p>
    <w:p w14:paraId="5C0832B1" w14:textId="77777777" w:rsidR="00B3361E" w:rsidRPr="00B3361E" w:rsidRDefault="00B3361E" w:rsidP="00B3361E">
      <w:pPr>
        <w:rPr>
          <w:sz w:val="20"/>
          <w:szCs w:val="20"/>
        </w:rPr>
      </w:pPr>
      <w:r w:rsidRPr="00B3361E">
        <w:rPr>
          <w:sz w:val="20"/>
          <w:szCs w:val="20"/>
        </w:rPr>
        <w:t>('Taylor, Rod', 'The Birds')</w:t>
      </w:r>
    </w:p>
    <w:p w14:paraId="418D850B" w14:textId="77777777" w:rsidR="00B3361E" w:rsidRPr="00B3361E" w:rsidRDefault="00B3361E" w:rsidP="00B3361E">
      <w:pPr>
        <w:rPr>
          <w:sz w:val="20"/>
          <w:szCs w:val="20"/>
        </w:rPr>
      </w:pPr>
      <w:r w:rsidRPr="00B3361E">
        <w:rPr>
          <w:sz w:val="20"/>
          <w:szCs w:val="20"/>
        </w:rPr>
        <w:t>('Hedren, Tippi', 'The Birds')</w:t>
      </w:r>
    </w:p>
    <w:p w14:paraId="6D35E18B" w14:textId="77777777" w:rsidR="00B3361E" w:rsidRPr="00B3361E" w:rsidRDefault="00B3361E" w:rsidP="00B3361E">
      <w:pPr>
        <w:rPr>
          <w:sz w:val="20"/>
          <w:szCs w:val="20"/>
        </w:rPr>
      </w:pPr>
      <w:r w:rsidRPr="00B3361E">
        <w:rPr>
          <w:sz w:val="20"/>
          <w:szCs w:val="20"/>
        </w:rPr>
        <w:t>('Mature, Victor', 'Samson and Delilah')</w:t>
      </w:r>
    </w:p>
    <w:p w14:paraId="471A7693" w14:textId="77777777" w:rsidR="00B3361E" w:rsidRPr="00B3361E" w:rsidRDefault="00B3361E" w:rsidP="00B3361E">
      <w:pPr>
        <w:rPr>
          <w:sz w:val="20"/>
          <w:szCs w:val="20"/>
        </w:rPr>
      </w:pPr>
      <w:r w:rsidRPr="00B3361E">
        <w:rPr>
          <w:sz w:val="20"/>
          <w:szCs w:val="20"/>
        </w:rPr>
        <w:t>('Tracy, Spencer', "Guess Who's Coming to Dinner")</w:t>
      </w:r>
    </w:p>
    <w:p w14:paraId="5D43C097" w14:textId="77777777" w:rsidR="00B3361E" w:rsidRPr="00B3361E" w:rsidRDefault="00B3361E" w:rsidP="00B3361E">
      <w:pPr>
        <w:rPr>
          <w:sz w:val="20"/>
          <w:szCs w:val="20"/>
        </w:rPr>
      </w:pPr>
      <w:r w:rsidRPr="00B3361E">
        <w:rPr>
          <w:sz w:val="20"/>
          <w:szCs w:val="20"/>
        </w:rPr>
        <w:t>('Tracy, Spencer', 'Judgment at Nuremberg')</w:t>
      </w:r>
    </w:p>
    <w:p w14:paraId="0B403CDF" w14:textId="77777777" w:rsidR="00B3361E" w:rsidRPr="00B3361E" w:rsidRDefault="00B3361E" w:rsidP="00B3361E">
      <w:pPr>
        <w:rPr>
          <w:sz w:val="20"/>
          <w:szCs w:val="20"/>
        </w:rPr>
      </w:pPr>
      <w:r w:rsidRPr="00B3361E">
        <w:rPr>
          <w:sz w:val="20"/>
          <w:szCs w:val="20"/>
        </w:rPr>
        <w:t>('Tracy, Spencer', 'Inherit the Wind')</w:t>
      </w:r>
    </w:p>
    <w:p w14:paraId="3A6BEC96" w14:textId="77777777" w:rsidR="00B3361E" w:rsidRPr="00B3361E" w:rsidRDefault="00B3361E" w:rsidP="00B3361E">
      <w:pPr>
        <w:rPr>
          <w:sz w:val="20"/>
          <w:szCs w:val="20"/>
        </w:rPr>
      </w:pPr>
      <w:r w:rsidRPr="00B3361E">
        <w:rPr>
          <w:sz w:val="20"/>
          <w:szCs w:val="20"/>
        </w:rPr>
        <w:t>('Hepburn, Katharine', "Guess Who's Coming to Dinner")</w:t>
      </w:r>
    </w:p>
    <w:p w14:paraId="59600B76" w14:textId="77777777" w:rsidR="00B3361E" w:rsidRPr="00B3361E" w:rsidRDefault="00B3361E" w:rsidP="00B3361E">
      <w:pPr>
        <w:rPr>
          <w:sz w:val="20"/>
          <w:szCs w:val="20"/>
        </w:rPr>
      </w:pPr>
      <w:r w:rsidRPr="00B3361E">
        <w:rPr>
          <w:sz w:val="20"/>
          <w:szCs w:val="20"/>
        </w:rPr>
        <w:t>('Dullea, Keir', '2001')</w:t>
      </w:r>
    </w:p>
    <w:p w14:paraId="54A486F5" w14:textId="77777777" w:rsidR="00B3361E" w:rsidRPr="00B3361E" w:rsidRDefault="00B3361E" w:rsidP="00B3361E">
      <w:pPr>
        <w:rPr>
          <w:sz w:val="20"/>
          <w:szCs w:val="20"/>
        </w:rPr>
      </w:pPr>
      <w:r w:rsidRPr="00B3361E">
        <w:rPr>
          <w:sz w:val="20"/>
          <w:szCs w:val="20"/>
        </w:rPr>
        <w:t>('Novak, Kim', 'Vertigo')</w:t>
      </w:r>
    </w:p>
    <w:p w14:paraId="46DA3DB8" w14:textId="77777777" w:rsidR="00B3361E" w:rsidRPr="00B3361E" w:rsidRDefault="00B3361E" w:rsidP="00B3361E">
      <w:pPr>
        <w:rPr>
          <w:sz w:val="20"/>
          <w:szCs w:val="20"/>
        </w:rPr>
      </w:pPr>
      <w:r w:rsidRPr="00B3361E">
        <w:rPr>
          <w:sz w:val="20"/>
          <w:szCs w:val="20"/>
        </w:rPr>
        <w:t>('Novak, Kim', 'The Man with the Golden Arm')</w:t>
      </w:r>
    </w:p>
    <w:p w14:paraId="3D7E9815" w14:textId="77777777" w:rsidR="00B3361E" w:rsidRPr="00B3361E" w:rsidRDefault="00B3361E" w:rsidP="00B3361E">
      <w:pPr>
        <w:rPr>
          <w:sz w:val="20"/>
          <w:szCs w:val="20"/>
        </w:rPr>
      </w:pPr>
      <w:r w:rsidRPr="00B3361E">
        <w:rPr>
          <w:sz w:val="20"/>
          <w:szCs w:val="20"/>
        </w:rPr>
        <w:t>('Sinatra, Frank', 'The Man with the Golden Arm')</w:t>
      </w:r>
    </w:p>
    <w:p w14:paraId="3C9D281C" w14:textId="77777777" w:rsidR="00B3361E" w:rsidRPr="00B3361E" w:rsidRDefault="00B3361E" w:rsidP="00B3361E">
      <w:pPr>
        <w:rPr>
          <w:sz w:val="20"/>
          <w:szCs w:val="20"/>
        </w:rPr>
      </w:pPr>
      <w:r w:rsidRPr="00B3361E">
        <w:rPr>
          <w:sz w:val="20"/>
          <w:szCs w:val="20"/>
        </w:rPr>
        <w:t>('March, Frederick', 'Inherit the Wind')</w:t>
      </w:r>
    </w:p>
    <w:p w14:paraId="741882C6" w14:textId="77777777" w:rsidR="00B3361E" w:rsidRPr="00B3361E" w:rsidRDefault="00B3361E" w:rsidP="00B3361E">
      <w:pPr>
        <w:rPr>
          <w:sz w:val="20"/>
          <w:szCs w:val="20"/>
        </w:rPr>
      </w:pPr>
      <w:r w:rsidRPr="00B3361E">
        <w:rPr>
          <w:sz w:val="20"/>
          <w:szCs w:val="20"/>
        </w:rPr>
        <w:t>('Andrews, Dana', 'Laura')</w:t>
      </w:r>
    </w:p>
    <w:p w14:paraId="6B5DE681" w14:textId="77777777" w:rsidR="00B3361E" w:rsidRPr="00B3361E" w:rsidRDefault="00B3361E" w:rsidP="00B3361E">
      <w:pPr>
        <w:rPr>
          <w:sz w:val="20"/>
          <w:szCs w:val="20"/>
        </w:rPr>
      </w:pPr>
      <w:r w:rsidRPr="00B3361E">
        <w:rPr>
          <w:sz w:val="20"/>
          <w:szCs w:val="20"/>
        </w:rPr>
        <w:t>('Heston, Charlton', 'The Ten Commandments')</w:t>
      </w:r>
    </w:p>
    <w:p w14:paraId="0C60D761" w14:textId="77777777" w:rsidR="00B3361E" w:rsidRPr="00B3361E" w:rsidRDefault="00B3361E" w:rsidP="00B3361E">
      <w:pPr>
        <w:rPr>
          <w:sz w:val="20"/>
          <w:szCs w:val="20"/>
        </w:rPr>
      </w:pPr>
      <w:r w:rsidRPr="00B3361E">
        <w:rPr>
          <w:sz w:val="20"/>
          <w:szCs w:val="20"/>
        </w:rPr>
        <w:t>('McNamara, Maggie', 'The Moon is Blue')</w:t>
      </w:r>
    </w:p>
    <w:p w14:paraId="7A336918" w14:textId="77777777" w:rsidR="00B3361E" w:rsidRPr="00B3361E" w:rsidRDefault="00B3361E" w:rsidP="00B3361E">
      <w:pPr>
        <w:rPr>
          <w:sz w:val="20"/>
          <w:szCs w:val="20"/>
        </w:rPr>
      </w:pPr>
      <w:r w:rsidRPr="00B3361E">
        <w:rPr>
          <w:sz w:val="20"/>
          <w:szCs w:val="20"/>
        </w:rPr>
        <w:t>('Niven, David', 'The Moon is Blue')</w:t>
      </w:r>
    </w:p>
    <w:p w14:paraId="2153BB27" w14:textId="77777777" w:rsidR="00B3361E" w:rsidRPr="00B3361E" w:rsidRDefault="00B3361E" w:rsidP="00B3361E">
      <w:pPr>
        <w:rPr>
          <w:sz w:val="20"/>
          <w:szCs w:val="20"/>
        </w:rPr>
      </w:pPr>
      <w:r w:rsidRPr="00B3361E">
        <w:rPr>
          <w:sz w:val="20"/>
          <w:szCs w:val="20"/>
        </w:rPr>
        <w:t>('Wayne, John', 'Stagecoach')</w:t>
      </w:r>
    </w:p>
    <w:p w14:paraId="243F7D58" w14:textId="77777777" w:rsidR="00B3361E" w:rsidRPr="00B3361E" w:rsidRDefault="00B3361E" w:rsidP="00B3361E">
      <w:pPr>
        <w:rPr>
          <w:sz w:val="20"/>
          <w:szCs w:val="20"/>
        </w:rPr>
      </w:pPr>
      <w:r w:rsidRPr="00B3361E">
        <w:rPr>
          <w:sz w:val="20"/>
          <w:szCs w:val="20"/>
        </w:rPr>
        <w:t>('Gable, Clark', 'Mogambo')</w:t>
      </w:r>
    </w:p>
    <w:p w14:paraId="32B858F5" w14:textId="77777777" w:rsidR="00B3361E" w:rsidRPr="00B3361E" w:rsidRDefault="00B3361E" w:rsidP="00B3361E">
      <w:pPr>
        <w:rPr>
          <w:sz w:val="20"/>
          <w:szCs w:val="20"/>
        </w:rPr>
      </w:pPr>
      <w:r w:rsidRPr="00B3361E">
        <w:rPr>
          <w:sz w:val="20"/>
          <w:szCs w:val="20"/>
        </w:rPr>
        <w:t>('Kelly, Grace', 'Rear Window')</w:t>
      </w:r>
    </w:p>
    <w:p w14:paraId="65398D7D" w14:textId="77777777" w:rsidR="00B3361E" w:rsidRPr="00B3361E" w:rsidRDefault="00B3361E" w:rsidP="00B3361E">
      <w:pPr>
        <w:rPr>
          <w:sz w:val="20"/>
          <w:szCs w:val="20"/>
        </w:rPr>
      </w:pPr>
      <w:r w:rsidRPr="00B3361E">
        <w:rPr>
          <w:sz w:val="20"/>
          <w:szCs w:val="20"/>
        </w:rPr>
        <w:t>('Kelly, Grace', 'Mogambo')</w:t>
      </w:r>
    </w:p>
    <w:p w14:paraId="6BF5D01F" w14:textId="77777777" w:rsidR="00B3361E" w:rsidRPr="00B3361E" w:rsidRDefault="00B3361E" w:rsidP="00B3361E">
      <w:pPr>
        <w:rPr>
          <w:sz w:val="20"/>
          <w:szCs w:val="20"/>
        </w:rPr>
      </w:pPr>
      <w:r w:rsidRPr="00B3361E">
        <w:rPr>
          <w:sz w:val="20"/>
          <w:szCs w:val="20"/>
        </w:rPr>
        <w:t>('Fonda, Henry', 'Grapes of Wrath')</w:t>
      </w:r>
    </w:p>
    <w:p w14:paraId="503E1BB0" w14:textId="77777777" w:rsidR="00B3361E" w:rsidRPr="00B3361E" w:rsidRDefault="00B3361E" w:rsidP="00B3361E">
      <w:pPr>
        <w:rPr>
          <w:sz w:val="20"/>
          <w:szCs w:val="20"/>
        </w:rPr>
      </w:pPr>
      <w:r w:rsidRPr="00B3361E">
        <w:rPr>
          <w:sz w:val="20"/>
          <w:szCs w:val="20"/>
        </w:rPr>
        <w:t>('Chaplin, Charlie', None)</w:t>
      </w:r>
    </w:p>
    <w:p w14:paraId="79B91476" w14:textId="77777777" w:rsidR="00B3361E" w:rsidRPr="00B3361E" w:rsidRDefault="00B3361E" w:rsidP="00B3361E">
      <w:pPr>
        <w:rPr>
          <w:sz w:val="20"/>
          <w:szCs w:val="20"/>
        </w:rPr>
      </w:pPr>
      <w:r w:rsidRPr="00B3361E">
        <w:rPr>
          <w:sz w:val="20"/>
          <w:szCs w:val="20"/>
        </w:rPr>
        <w:t>('Keaton, Buster', None)</w:t>
      </w:r>
    </w:p>
    <w:p w14:paraId="4C52F7CA" w14:textId="77777777" w:rsidR="00B3361E" w:rsidRPr="00B3361E" w:rsidRDefault="00B3361E" w:rsidP="00B3361E">
      <w:pPr>
        <w:rPr>
          <w:sz w:val="20"/>
          <w:szCs w:val="20"/>
        </w:rPr>
      </w:pPr>
      <w:r w:rsidRPr="00B3361E">
        <w:rPr>
          <w:sz w:val="20"/>
          <w:szCs w:val="20"/>
        </w:rPr>
        <w:t>('</w:t>
      </w:r>
      <w:proofErr w:type="spellStart"/>
      <w:r w:rsidRPr="00B3361E">
        <w:rPr>
          <w:sz w:val="20"/>
          <w:szCs w:val="20"/>
        </w:rPr>
        <w:t>Cannet</w:t>
      </w:r>
      <w:proofErr w:type="spellEnd"/>
      <w:r w:rsidRPr="00B3361E">
        <w:rPr>
          <w:sz w:val="20"/>
          <w:szCs w:val="20"/>
        </w:rPr>
        <w:t>, Geoffrey', None)</w:t>
      </w:r>
    </w:p>
    <w:p w14:paraId="25F8E337" w14:textId="77777777" w:rsidR="00B3361E" w:rsidRPr="00B3361E" w:rsidRDefault="00B3361E" w:rsidP="00B3361E">
      <w:pPr>
        <w:rPr>
          <w:sz w:val="20"/>
          <w:szCs w:val="20"/>
        </w:rPr>
      </w:pPr>
      <w:r w:rsidRPr="00B3361E">
        <w:rPr>
          <w:sz w:val="20"/>
          <w:szCs w:val="20"/>
        </w:rPr>
        <w:t>GPT output:</w:t>
      </w:r>
    </w:p>
    <w:p w14:paraId="58317EDC" w14:textId="77777777" w:rsidR="00B3361E" w:rsidRPr="00B3361E" w:rsidRDefault="00B3361E" w:rsidP="00B3361E">
      <w:pPr>
        <w:rPr>
          <w:sz w:val="20"/>
          <w:szCs w:val="20"/>
        </w:rPr>
      </w:pPr>
      <w:r w:rsidRPr="00B3361E">
        <w:rPr>
          <w:sz w:val="20"/>
          <w:szCs w:val="20"/>
        </w:rPr>
        <w:t>('Allen, Woody', 'Annie Hall')</w:t>
      </w:r>
    </w:p>
    <w:p w14:paraId="7DDC9B81" w14:textId="77777777" w:rsidR="00B3361E" w:rsidRPr="00B3361E" w:rsidRDefault="00B3361E" w:rsidP="00B3361E">
      <w:pPr>
        <w:rPr>
          <w:sz w:val="20"/>
          <w:szCs w:val="20"/>
        </w:rPr>
      </w:pPr>
      <w:r w:rsidRPr="00B3361E">
        <w:rPr>
          <w:sz w:val="20"/>
          <w:szCs w:val="20"/>
        </w:rPr>
        <w:t>('Keaton, Diane', 'Annie Hall')</w:t>
      </w:r>
    </w:p>
    <w:p w14:paraId="13469F0C" w14:textId="77777777" w:rsidR="00B3361E" w:rsidRPr="00B3361E" w:rsidRDefault="00B3361E" w:rsidP="00B3361E">
      <w:pPr>
        <w:rPr>
          <w:sz w:val="20"/>
          <w:szCs w:val="20"/>
        </w:rPr>
      </w:pPr>
      <w:r w:rsidRPr="00B3361E">
        <w:rPr>
          <w:sz w:val="20"/>
          <w:szCs w:val="20"/>
        </w:rPr>
        <w:t>('Sellers, Peter', 'Dr. Strangelove')</w:t>
      </w:r>
    </w:p>
    <w:p w14:paraId="17505A84" w14:textId="77777777" w:rsidR="00B3361E" w:rsidRPr="00B3361E" w:rsidRDefault="00B3361E" w:rsidP="00B3361E">
      <w:pPr>
        <w:rPr>
          <w:sz w:val="20"/>
          <w:szCs w:val="20"/>
        </w:rPr>
      </w:pPr>
      <w:r w:rsidRPr="00B3361E">
        <w:rPr>
          <w:sz w:val="20"/>
          <w:szCs w:val="20"/>
        </w:rPr>
        <w:t>('Scott, George C.', 'Dr. Strangelove')</w:t>
      </w:r>
    </w:p>
    <w:p w14:paraId="00AD348D" w14:textId="77777777" w:rsidR="00B3361E" w:rsidRPr="00B3361E" w:rsidRDefault="00B3361E" w:rsidP="00B3361E">
      <w:pPr>
        <w:rPr>
          <w:sz w:val="20"/>
          <w:szCs w:val="20"/>
        </w:rPr>
      </w:pPr>
      <w:r w:rsidRPr="00B3361E">
        <w:rPr>
          <w:sz w:val="20"/>
          <w:szCs w:val="20"/>
        </w:rPr>
        <w:t>('McDowell, Malcolm', 'Clockwork Orange')</w:t>
      </w:r>
    </w:p>
    <w:p w14:paraId="0FC5BA5A" w14:textId="77777777" w:rsidR="00B3361E" w:rsidRPr="00B3361E" w:rsidRDefault="00B3361E" w:rsidP="00B3361E">
      <w:pPr>
        <w:rPr>
          <w:sz w:val="20"/>
          <w:szCs w:val="20"/>
        </w:rPr>
      </w:pPr>
      <w:r w:rsidRPr="00B3361E">
        <w:rPr>
          <w:sz w:val="20"/>
          <w:szCs w:val="20"/>
        </w:rPr>
        <w:t>('Grant, Cary', 'North by Northwest')</w:t>
      </w:r>
    </w:p>
    <w:p w14:paraId="2F8AB9DB" w14:textId="77777777" w:rsidR="00B3361E" w:rsidRPr="00B3361E" w:rsidRDefault="00B3361E" w:rsidP="00B3361E">
      <w:pPr>
        <w:rPr>
          <w:sz w:val="20"/>
          <w:szCs w:val="20"/>
        </w:rPr>
      </w:pPr>
      <w:r w:rsidRPr="00B3361E">
        <w:rPr>
          <w:sz w:val="20"/>
          <w:szCs w:val="20"/>
        </w:rPr>
        <w:t>('Saint, Eva Marie', 'North by Northwest')</w:t>
      </w:r>
    </w:p>
    <w:p w14:paraId="7808DD83" w14:textId="77777777" w:rsidR="00B3361E" w:rsidRPr="00B3361E" w:rsidRDefault="00B3361E" w:rsidP="00B3361E">
      <w:pPr>
        <w:rPr>
          <w:sz w:val="20"/>
          <w:szCs w:val="20"/>
        </w:rPr>
      </w:pPr>
      <w:r w:rsidRPr="00B3361E">
        <w:rPr>
          <w:sz w:val="20"/>
          <w:szCs w:val="20"/>
        </w:rPr>
        <w:t>('Stewart, James', 'Rope')</w:t>
      </w:r>
    </w:p>
    <w:p w14:paraId="0726CFB6" w14:textId="77777777" w:rsidR="00B3361E" w:rsidRPr="00B3361E" w:rsidRDefault="00B3361E" w:rsidP="00B3361E">
      <w:pPr>
        <w:rPr>
          <w:sz w:val="20"/>
          <w:szCs w:val="20"/>
        </w:rPr>
      </w:pPr>
      <w:r w:rsidRPr="00B3361E">
        <w:rPr>
          <w:sz w:val="20"/>
          <w:szCs w:val="20"/>
        </w:rPr>
        <w:t>('Perkins, Anthony', 'Psycho')</w:t>
      </w:r>
    </w:p>
    <w:p w14:paraId="76FB1E34" w14:textId="77777777" w:rsidR="00B3361E" w:rsidRPr="00B3361E" w:rsidRDefault="00B3361E" w:rsidP="00B3361E">
      <w:pPr>
        <w:rPr>
          <w:sz w:val="20"/>
          <w:szCs w:val="20"/>
        </w:rPr>
      </w:pPr>
      <w:r w:rsidRPr="00B3361E">
        <w:rPr>
          <w:sz w:val="20"/>
          <w:szCs w:val="20"/>
        </w:rPr>
        <w:t>('Leigh, Janet', 'Psycho')</w:t>
      </w:r>
    </w:p>
    <w:p w14:paraId="1AC2ADB9" w14:textId="77777777" w:rsidR="00B3361E" w:rsidRPr="00B3361E" w:rsidRDefault="00B3361E" w:rsidP="00B3361E">
      <w:pPr>
        <w:rPr>
          <w:sz w:val="20"/>
          <w:szCs w:val="20"/>
        </w:rPr>
      </w:pPr>
      <w:r w:rsidRPr="00B3361E">
        <w:rPr>
          <w:sz w:val="20"/>
          <w:szCs w:val="20"/>
        </w:rPr>
        <w:t>('Keaton, Diane', 'Interiors')</w:t>
      </w:r>
    </w:p>
    <w:p w14:paraId="398F5D5C" w14:textId="77777777" w:rsidR="00B3361E" w:rsidRPr="00B3361E" w:rsidRDefault="00B3361E" w:rsidP="00B3361E">
      <w:pPr>
        <w:rPr>
          <w:sz w:val="20"/>
          <w:szCs w:val="20"/>
        </w:rPr>
      </w:pPr>
      <w:r w:rsidRPr="00B3361E">
        <w:rPr>
          <w:sz w:val="20"/>
          <w:szCs w:val="20"/>
        </w:rPr>
        <w:t>('Taylor, Rod', 'The Birds')</w:t>
      </w:r>
    </w:p>
    <w:p w14:paraId="4BFD7361" w14:textId="77777777" w:rsidR="00B3361E" w:rsidRPr="00B3361E" w:rsidRDefault="00B3361E" w:rsidP="00B3361E">
      <w:pPr>
        <w:rPr>
          <w:sz w:val="20"/>
          <w:szCs w:val="20"/>
        </w:rPr>
      </w:pPr>
      <w:r w:rsidRPr="00B3361E">
        <w:rPr>
          <w:sz w:val="20"/>
          <w:szCs w:val="20"/>
        </w:rPr>
        <w:t>('Hedren, Tippi', 'The Birds')</w:t>
      </w:r>
    </w:p>
    <w:p w14:paraId="55402BBA" w14:textId="77777777" w:rsidR="00B3361E" w:rsidRPr="00B3361E" w:rsidRDefault="00B3361E" w:rsidP="00B3361E">
      <w:pPr>
        <w:rPr>
          <w:sz w:val="20"/>
          <w:szCs w:val="20"/>
        </w:rPr>
      </w:pPr>
      <w:r w:rsidRPr="00B3361E">
        <w:rPr>
          <w:sz w:val="20"/>
          <w:szCs w:val="20"/>
        </w:rPr>
        <w:t>('Mature, Victor', 'Samson and Delilah')</w:t>
      </w:r>
    </w:p>
    <w:p w14:paraId="19DA5018" w14:textId="77777777" w:rsidR="00B3361E" w:rsidRPr="00B3361E" w:rsidRDefault="00B3361E" w:rsidP="00B3361E">
      <w:pPr>
        <w:rPr>
          <w:sz w:val="20"/>
          <w:szCs w:val="20"/>
        </w:rPr>
      </w:pPr>
      <w:r w:rsidRPr="00B3361E">
        <w:rPr>
          <w:sz w:val="20"/>
          <w:szCs w:val="20"/>
        </w:rPr>
        <w:t>('Tracy, Spencer', "Guess Who's Coming to Dinner")</w:t>
      </w:r>
    </w:p>
    <w:p w14:paraId="673F742B" w14:textId="77777777" w:rsidR="00B3361E" w:rsidRPr="00B3361E" w:rsidRDefault="00B3361E" w:rsidP="00B3361E">
      <w:pPr>
        <w:rPr>
          <w:sz w:val="20"/>
          <w:szCs w:val="20"/>
        </w:rPr>
      </w:pPr>
      <w:r w:rsidRPr="00B3361E">
        <w:rPr>
          <w:sz w:val="20"/>
          <w:szCs w:val="20"/>
        </w:rPr>
        <w:t>('Hepburn, Katharine', "Guess Who's Coming to Dinner")</w:t>
      </w:r>
    </w:p>
    <w:p w14:paraId="08589275" w14:textId="77777777" w:rsidR="00B3361E" w:rsidRPr="00B3361E" w:rsidRDefault="00B3361E" w:rsidP="00B3361E">
      <w:pPr>
        <w:rPr>
          <w:sz w:val="20"/>
          <w:szCs w:val="20"/>
        </w:rPr>
      </w:pPr>
      <w:r w:rsidRPr="00B3361E">
        <w:rPr>
          <w:sz w:val="20"/>
          <w:szCs w:val="20"/>
        </w:rPr>
        <w:t>('Allen, Woody', 'Manhattan')</w:t>
      </w:r>
    </w:p>
    <w:p w14:paraId="48F73725" w14:textId="77777777" w:rsidR="00B3361E" w:rsidRPr="00B3361E" w:rsidRDefault="00B3361E" w:rsidP="00B3361E">
      <w:pPr>
        <w:rPr>
          <w:sz w:val="20"/>
          <w:szCs w:val="20"/>
        </w:rPr>
      </w:pPr>
      <w:r w:rsidRPr="00B3361E">
        <w:rPr>
          <w:sz w:val="20"/>
          <w:szCs w:val="20"/>
        </w:rPr>
        <w:t>('Keaton, Diane', 'Manhattan')</w:t>
      </w:r>
    </w:p>
    <w:p w14:paraId="4F0B5976" w14:textId="77777777" w:rsidR="00B3361E" w:rsidRPr="00B3361E" w:rsidRDefault="00B3361E" w:rsidP="00B3361E">
      <w:pPr>
        <w:rPr>
          <w:sz w:val="20"/>
          <w:szCs w:val="20"/>
        </w:rPr>
      </w:pPr>
      <w:r w:rsidRPr="00B3361E">
        <w:rPr>
          <w:sz w:val="20"/>
          <w:szCs w:val="20"/>
        </w:rPr>
        <w:t>('Stewart, James', 'Vertigo')</w:t>
      </w:r>
    </w:p>
    <w:p w14:paraId="0173E79A" w14:textId="77777777" w:rsidR="00B3361E" w:rsidRPr="00B3361E" w:rsidRDefault="00B3361E" w:rsidP="00B3361E">
      <w:pPr>
        <w:rPr>
          <w:sz w:val="20"/>
          <w:szCs w:val="20"/>
        </w:rPr>
      </w:pPr>
      <w:r w:rsidRPr="00B3361E">
        <w:rPr>
          <w:sz w:val="20"/>
          <w:szCs w:val="20"/>
        </w:rPr>
        <w:t>('Novak, Kim', 'Vertigo')</w:t>
      </w:r>
    </w:p>
    <w:p w14:paraId="5688A95B" w14:textId="77777777" w:rsidR="00B3361E" w:rsidRPr="00B3361E" w:rsidRDefault="00B3361E" w:rsidP="00B3361E">
      <w:pPr>
        <w:rPr>
          <w:sz w:val="20"/>
          <w:szCs w:val="20"/>
        </w:rPr>
      </w:pPr>
      <w:r w:rsidRPr="00B3361E">
        <w:rPr>
          <w:sz w:val="20"/>
          <w:szCs w:val="20"/>
        </w:rPr>
        <w:t>('Tracy, Spencer', 'Judgment at Nuremberg')</w:t>
      </w:r>
    </w:p>
    <w:p w14:paraId="53D5DA8E" w14:textId="77777777" w:rsidR="00B3361E" w:rsidRPr="00B3361E" w:rsidRDefault="00B3361E" w:rsidP="00B3361E">
      <w:pPr>
        <w:rPr>
          <w:sz w:val="20"/>
          <w:szCs w:val="20"/>
        </w:rPr>
      </w:pPr>
      <w:r w:rsidRPr="00B3361E">
        <w:rPr>
          <w:sz w:val="20"/>
          <w:szCs w:val="20"/>
        </w:rPr>
        <w:t>('Dullea, Keir', '2001')</w:t>
      </w:r>
    </w:p>
    <w:p w14:paraId="4E2E5E5D" w14:textId="77777777" w:rsidR="00B3361E" w:rsidRPr="00B3361E" w:rsidRDefault="00B3361E" w:rsidP="00B3361E">
      <w:pPr>
        <w:rPr>
          <w:sz w:val="20"/>
          <w:szCs w:val="20"/>
        </w:rPr>
      </w:pPr>
      <w:r w:rsidRPr="00B3361E">
        <w:rPr>
          <w:sz w:val="20"/>
          <w:szCs w:val="20"/>
        </w:rPr>
        <w:t>('Novak, Kim', 'The Man with the Golden Arm')</w:t>
      </w:r>
    </w:p>
    <w:p w14:paraId="63E6FB63" w14:textId="77777777" w:rsidR="00B3361E" w:rsidRPr="00B3361E" w:rsidRDefault="00B3361E" w:rsidP="00B3361E">
      <w:pPr>
        <w:rPr>
          <w:sz w:val="20"/>
          <w:szCs w:val="20"/>
        </w:rPr>
      </w:pPr>
      <w:r w:rsidRPr="00B3361E">
        <w:rPr>
          <w:sz w:val="20"/>
          <w:szCs w:val="20"/>
        </w:rPr>
        <w:t>('Sinatra, Frank', 'The Man with the Golden Arm')</w:t>
      </w:r>
    </w:p>
    <w:p w14:paraId="2F46EA7E" w14:textId="77777777" w:rsidR="00B3361E" w:rsidRPr="00B3361E" w:rsidRDefault="00B3361E" w:rsidP="00B3361E">
      <w:pPr>
        <w:rPr>
          <w:sz w:val="20"/>
          <w:szCs w:val="20"/>
        </w:rPr>
      </w:pPr>
      <w:r w:rsidRPr="00B3361E">
        <w:rPr>
          <w:sz w:val="20"/>
          <w:szCs w:val="20"/>
        </w:rPr>
        <w:t>('Stewart, James', 'Anatomy of Murder')</w:t>
      </w:r>
    </w:p>
    <w:p w14:paraId="4E9EC255" w14:textId="77777777" w:rsidR="00B3361E" w:rsidRPr="00B3361E" w:rsidRDefault="00B3361E" w:rsidP="00B3361E">
      <w:pPr>
        <w:rPr>
          <w:sz w:val="20"/>
          <w:szCs w:val="20"/>
        </w:rPr>
      </w:pPr>
      <w:r w:rsidRPr="00B3361E">
        <w:rPr>
          <w:sz w:val="20"/>
          <w:szCs w:val="20"/>
        </w:rPr>
        <w:t>('Tracy, Spencer', 'Inherit the Wind')</w:t>
      </w:r>
    </w:p>
    <w:p w14:paraId="3B92198F" w14:textId="77777777" w:rsidR="00B3361E" w:rsidRPr="00B3361E" w:rsidRDefault="00B3361E" w:rsidP="00B3361E">
      <w:pPr>
        <w:rPr>
          <w:sz w:val="20"/>
          <w:szCs w:val="20"/>
        </w:rPr>
      </w:pPr>
      <w:r w:rsidRPr="00B3361E">
        <w:rPr>
          <w:sz w:val="20"/>
          <w:szCs w:val="20"/>
        </w:rPr>
        <w:t>('March, Frederick', 'Inherit the Wind')</w:t>
      </w:r>
    </w:p>
    <w:p w14:paraId="6EEB6541" w14:textId="77777777" w:rsidR="00B3361E" w:rsidRPr="00B3361E" w:rsidRDefault="00B3361E" w:rsidP="00B3361E">
      <w:pPr>
        <w:rPr>
          <w:sz w:val="20"/>
          <w:szCs w:val="20"/>
        </w:rPr>
      </w:pPr>
      <w:r w:rsidRPr="00B3361E">
        <w:rPr>
          <w:sz w:val="20"/>
          <w:szCs w:val="20"/>
        </w:rPr>
        <w:t>('Andrews, Dana', 'Laura')</w:t>
      </w:r>
    </w:p>
    <w:p w14:paraId="57985471" w14:textId="77777777" w:rsidR="00B3361E" w:rsidRPr="00B3361E" w:rsidRDefault="00B3361E" w:rsidP="00B3361E">
      <w:pPr>
        <w:rPr>
          <w:sz w:val="20"/>
          <w:szCs w:val="20"/>
        </w:rPr>
      </w:pPr>
      <w:r w:rsidRPr="00B3361E">
        <w:rPr>
          <w:sz w:val="20"/>
          <w:szCs w:val="20"/>
        </w:rPr>
        <w:t>('Heston, Charlton', 'The Ten Commandments')</w:t>
      </w:r>
    </w:p>
    <w:p w14:paraId="09EC4733" w14:textId="77777777" w:rsidR="00B3361E" w:rsidRPr="00B3361E" w:rsidRDefault="00B3361E" w:rsidP="00B3361E">
      <w:pPr>
        <w:rPr>
          <w:sz w:val="20"/>
          <w:szCs w:val="20"/>
        </w:rPr>
      </w:pPr>
      <w:r w:rsidRPr="00B3361E">
        <w:rPr>
          <w:sz w:val="20"/>
          <w:szCs w:val="20"/>
        </w:rPr>
        <w:t>('McNamara, Maggie', 'The Moon is Blue')</w:t>
      </w:r>
    </w:p>
    <w:p w14:paraId="48742254" w14:textId="77777777" w:rsidR="00B3361E" w:rsidRPr="00B3361E" w:rsidRDefault="00B3361E" w:rsidP="00B3361E">
      <w:pPr>
        <w:rPr>
          <w:sz w:val="20"/>
          <w:szCs w:val="20"/>
        </w:rPr>
      </w:pPr>
      <w:r w:rsidRPr="00B3361E">
        <w:rPr>
          <w:sz w:val="20"/>
          <w:szCs w:val="20"/>
        </w:rPr>
        <w:t>('Niven, David', 'The Moon is Blue')</w:t>
      </w:r>
    </w:p>
    <w:p w14:paraId="2A55D033" w14:textId="77777777" w:rsidR="00B3361E" w:rsidRPr="00B3361E" w:rsidRDefault="00B3361E" w:rsidP="00B3361E">
      <w:pPr>
        <w:rPr>
          <w:sz w:val="20"/>
          <w:szCs w:val="20"/>
        </w:rPr>
      </w:pPr>
      <w:r w:rsidRPr="00B3361E">
        <w:rPr>
          <w:sz w:val="20"/>
          <w:szCs w:val="20"/>
        </w:rPr>
        <w:t>('Wayne, John', 'Stagecoach')</w:t>
      </w:r>
    </w:p>
    <w:p w14:paraId="39210CA5" w14:textId="77777777" w:rsidR="00B3361E" w:rsidRPr="00B3361E" w:rsidRDefault="00B3361E" w:rsidP="00B3361E">
      <w:pPr>
        <w:rPr>
          <w:sz w:val="20"/>
          <w:szCs w:val="20"/>
        </w:rPr>
      </w:pPr>
      <w:r w:rsidRPr="00B3361E">
        <w:rPr>
          <w:sz w:val="20"/>
          <w:szCs w:val="20"/>
        </w:rPr>
        <w:t>('Stewart, James', 'Rear Window')</w:t>
      </w:r>
    </w:p>
    <w:p w14:paraId="43EEE0CB" w14:textId="77777777" w:rsidR="00B3361E" w:rsidRPr="00B3361E" w:rsidRDefault="00B3361E" w:rsidP="00B3361E">
      <w:pPr>
        <w:rPr>
          <w:sz w:val="20"/>
          <w:szCs w:val="20"/>
        </w:rPr>
      </w:pPr>
      <w:r w:rsidRPr="00B3361E">
        <w:rPr>
          <w:sz w:val="20"/>
          <w:szCs w:val="20"/>
        </w:rPr>
        <w:t>('Kelly, Grace', 'Rear Window')</w:t>
      </w:r>
    </w:p>
    <w:p w14:paraId="3E32B732" w14:textId="77777777" w:rsidR="00B3361E" w:rsidRPr="00B3361E" w:rsidRDefault="00B3361E" w:rsidP="00B3361E">
      <w:pPr>
        <w:rPr>
          <w:sz w:val="20"/>
          <w:szCs w:val="20"/>
        </w:rPr>
      </w:pPr>
      <w:r w:rsidRPr="00B3361E">
        <w:rPr>
          <w:sz w:val="20"/>
          <w:szCs w:val="20"/>
        </w:rPr>
        <w:t>('Gable, Clark', 'Mogambo')</w:t>
      </w:r>
    </w:p>
    <w:p w14:paraId="3AAABEC6" w14:textId="77777777" w:rsidR="00B3361E" w:rsidRPr="00B3361E" w:rsidRDefault="00B3361E" w:rsidP="00B3361E">
      <w:pPr>
        <w:rPr>
          <w:sz w:val="20"/>
          <w:szCs w:val="20"/>
        </w:rPr>
      </w:pPr>
      <w:r w:rsidRPr="00B3361E">
        <w:rPr>
          <w:sz w:val="20"/>
          <w:szCs w:val="20"/>
        </w:rPr>
        <w:t>('Kelly, Grace', 'Mogambo')</w:t>
      </w:r>
    </w:p>
    <w:p w14:paraId="436581F4" w14:textId="77777777" w:rsidR="00B3361E" w:rsidRPr="00B3361E" w:rsidRDefault="00B3361E" w:rsidP="00B3361E">
      <w:pPr>
        <w:rPr>
          <w:sz w:val="20"/>
          <w:szCs w:val="20"/>
        </w:rPr>
      </w:pPr>
      <w:r w:rsidRPr="00B3361E">
        <w:rPr>
          <w:sz w:val="20"/>
          <w:szCs w:val="20"/>
        </w:rPr>
        <w:t>('Fonda, Henry', 'Grapes of Wrath')</w:t>
      </w:r>
    </w:p>
    <w:p w14:paraId="2837472F" w14:textId="77777777" w:rsidR="00B3361E" w:rsidRPr="00B3361E" w:rsidRDefault="00B3361E" w:rsidP="00B3361E">
      <w:pPr>
        <w:rPr>
          <w:sz w:val="20"/>
          <w:szCs w:val="20"/>
        </w:rPr>
      </w:pPr>
    </w:p>
    <w:p w14:paraId="6BB28BDF" w14:textId="77777777" w:rsidR="00B3361E" w:rsidRPr="00B3361E" w:rsidRDefault="00B3361E" w:rsidP="00B3361E">
      <w:pPr>
        <w:rPr>
          <w:sz w:val="20"/>
          <w:szCs w:val="20"/>
        </w:rPr>
      </w:pPr>
    </w:p>
    <w:p w14:paraId="3BACD3E3" w14:textId="77777777" w:rsidR="00B3361E" w:rsidRPr="00B3361E" w:rsidRDefault="00B3361E" w:rsidP="00B3361E">
      <w:pPr>
        <w:rPr>
          <w:sz w:val="20"/>
          <w:szCs w:val="20"/>
        </w:rPr>
        <w:sectPr w:rsidR="00B3361E" w:rsidRPr="00B3361E" w:rsidSect="00BA639D">
          <w:type w:val="continuous"/>
          <w:pgSz w:w="11906" w:h="16838"/>
          <w:pgMar w:top="1440" w:right="1440" w:bottom="1440" w:left="1440" w:header="708" w:footer="708" w:gutter="0"/>
          <w:cols w:num="2" w:space="708"/>
          <w:docGrid w:linePitch="360"/>
        </w:sectPr>
      </w:pPr>
    </w:p>
    <w:p w14:paraId="70497844" w14:textId="77777777" w:rsidR="00B3361E" w:rsidRPr="00B3361E" w:rsidRDefault="00B3361E" w:rsidP="00B3361E">
      <w:pPr>
        <w:rPr>
          <w:sz w:val="20"/>
          <w:szCs w:val="20"/>
        </w:rPr>
      </w:pPr>
    </w:p>
    <w:p w14:paraId="4D97A983" w14:textId="77777777" w:rsidR="00B3361E" w:rsidRPr="00B3361E" w:rsidRDefault="00B3361E" w:rsidP="00B3361E">
      <w:pPr>
        <w:rPr>
          <w:sz w:val="20"/>
          <w:szCs w:val="20"/>
        </w:rPr>
      </w:pPr>
    </w:p>
    <w:p w14:paraId="4E4ED424" w14:textId="77777777" w:rsidR="00B3361E" w:rsidRPr="00B3361E" w:rsidRDefault="00B3361E" w:rsidP="00B3361E">
      <w:pPr>
        <w:rPr>
          <w:sz w:val="20"/>
          <w:szCs w:val="20"/>
        </w:rPr>
      </w:pPr>
      <w:r w:rsidRPr="00B3361E">
        <w:rPr>
          <w:sz w:val="20"/>
          <w:szCs w:val="20"/>
        </w:rPr>
        <w:t>---------------------------------</w:t>
      </w:r>
    </w:p>
    <w:p w14:paraId="412D42D8" w14:textId="77777777" w:rsidR="00B3361E" w:rsidRPr="00B3361E" w:rsidRDefault="00B3361E" w:rsidP="00B3361E">
      <w:pPr>
        <w:rPr>
          <w:sz w:val="20"/>
          <w:szCs w:val="20"/>
        </w:rPr>
      </w:pPr>
      <w:r w:rsidRPr="00B3361E">
        <w:rPr>
          <w:sz w:val="20"/>
          <w:szCs w:val="20"/>
        </w:rPr>
        <w:t>Question: 7</w:t>
      </w:r>
    </w:p>
    <w:p w14:paraId="006A232D" w14:textId="77777777" w:rsidR="00B3361E" w:rsidRPr="00B3361E" w:rsidRDefault="00B3361E" w:rsidP="00B3361E">
      <w:pPr>
        <w:rPr>
          <w:sz w:val="20"/>
          <w:szCs w:val="20"/>
        </w:rPr>
      </w:pPr>
    </w:p>
    <w:p w14:paraId="02D42C80" w14:textId="77777777" w:rsidR="00B3361E" w:rsidRPr="00B3361E" w:rsidRDefault="00B3361E" w:rsidP="00B3361E">
      <w:pPr>
        <w:rPr>
          <w:sz w:val="20"/>
          <w:szCs w:val="20"/>
        </w:rPr>
      </w:pPr>
      <w:r w:rsidRPr="00B3361E">
        <w:rPr>
          <w:sz w:val="20"/>
          <w:szCs w:val="20"/>
        </w:rPr>
        <w:t xml:space="preserve">Natural language question: Show me a list of actors who starred in movies with "Allen, </w:t>
      </w:r>
      <w:proofErr w:type="gramStart"/>
      <w:r w:rsidRPr="00B3361E">
        <w:rPr>
          <w:sz w:val="20"/>
          <w:szCs w:val="20"/>
        </w:rPr>
        <w:t>Woody"</w:t>
      </w:r>
      <w:proofErr w:type="gramEnd"/>
    </w:p>
    <w:p w14:paraId="20BBD1FE" w14:textId="77777777" w:rsidR="00B3361E" w:rsidRPr="00B3361E" w:rsidRDefault="00B3361E" w:rsidP="00B3361E">
      <w:pPr>
        <w:rPr>
          <w:sz w:val="20"/>
          <w:szCs w:val="20"/>
        </w:rPr>
      </w:pPr>
      <w:r w:rsidRPr="00B3361E">
        <w:rPr>
          <w:sz w:val="20"/>
          <w:szCs w:val="20"/>
        </w:rPr>
        <w:t>Target SQL: SELECT s</w:t>
      </w:r>
      <w:proofErr w:type="gramStart"/>
      <w:r w:rsidRPr="00B3361E">
        <w:rPr>
          <w:sz w:val="20"/>
          <w:szCs w:val="20"/>
        </w:rPr>
        <w:t>2.starname</w:t>
      </w:r>
      <w:proofErr w:type="gramEnd"/>
      <w:r w:rsidRPr="00B3361E">
        <w:rPr>
          <w:sz w:val="20"/>
          <w:szCs w:val="20"/>
        </w:rPr>
        <w:t xml:space="preserve"> FROM ((star s1 JOIN </w:t>
      </w:r>
      <w:proofErr w:type="spellStart"/>
      <w:r w:rsidRPr="00B3361E">
        <w:rPr>
          <w:sz w:val="20"/>
          <w:szCs w:val="20"/>
        </w:rPr>
        <w:t>movstar</w:t>
      </w:r>
      <w:proofErr w:type="spellEnd"/>
      <w:r w:rsidRPr="00B3361E">
        <w:rPr>
          <w:sz w:val="20"/>
          <w:szCs w:val="20"/>
        </w:rPr>
        <w:t xml:space="preserve"> ms1 ON s1.starnumb = ms1.starnumb) JOIN </w:t>
      </w:r>
      <w:proofErr w:type="spellStart"/>
      <w:r w:rsidRPr="00B3361E">
        <w:rPr>
          <w:sz w:val="20"/>
          <w:szCs w:val="20"/>
        </w:rPr>
        <w:t>movstar</w:t>
      </w:r>
      <w:proofErr w:type="spellEnd"/>
      <w:r w:rsidRPr="00B3361E">
        <w:rPr>
          <w:sz w:val="20"/>
          <w:szCs w:val="20"/>
        </w:rPr>
        <w:t xml:space="preserve"> ms2 ON ms1.mvnumb = ms2.mvnumb) JOIN star s2 ON ms2.starnumb = s2.starnumb WHERE lower(s1.starname) = '</w:t>
      </w:r>
      <w:proofErr w:type="spellStart"/>
      <w:r w:rsidRPr="00B3361E">
        <w:rPr>
          <w:sz w:val="20"/>
          <w:szCs w:val="20"/>
        </w:rPr>
        <w:t>allen</w:t>
      </w:r>
      <w:proofErr w:type="spellEnd"/>
      <w:r w:rsidRPr="00B3361E">
        <w:rPr>
          <w:sz w:val="20"/>
          <w:szCs w:val="20"/>
        </w:rPr>
        <w:t>, woody';</w:t>
      </w:r>
    </w:p>
    <w:p w14:paraId="6073B1AF" w14:textId="77777777" w:rsidR="00B3361E" w:rsidRPr="00B3361E" w:rsidRDefault="00B3361E" w:rsidP="00B3361E">
      <w:pPr>
        <w:rPr>
          <w:sz w:val="20"/>
          <w:szCs w:val="20"/>
        </w:rPr>
      </w:pPr>
      <w:r w:rsidRPr="00B3361E">
        <w:rPr>
          <w:sz w:val="20"/>
          <w:szCs w:val="20"/>
        </w:rPr>
        <w:t xml:space="preserve">Predicted SQL: SELECT STARNAME FROM STAR WHERE STARNUMB IN </w:t>
      </w:r>
      <w:proofErr w:type="gramStart"/>
      <w:r w:rsidRPr="00B3361E">
        <w:rPr>
          <w:sz w:val="20"/>
          <w:szCs w:val="20"/>
        </w:rPr>
        <w:t>( SELECT</w:t>
      </w:r>
      <w:proofErr w:type="gramEnd"/>
      <w:r w:rsidRPr="00B3361E">
        <w:rPr>
          <w:sz w:val="20"/>
          <w:szCs w:val="20"/>
        </w:rPr>
        <w:t xml:space="preserve"> STARNUMB FROM MOVSTAR WHERE MVNUMB IN ( SELECT MVNUMB FROM MOVIE JOIN DIRECTOR ON MOVIE.DIRNUMB = DIRECTOR.DIRNUMB WHERE LOWER(DIRECTOR.DIRNAME) = LOWER('Allen, Woody') ) ) </w:t>
      </w:r>
    </w:p>
    <w:p w14:paraId="51745ECD" w14:textId="77777777" w:rsidR="00B3361E" w:rsidRPr="00B3361E" w:rsidRDefault="00B3361E" w:rsidP="00B3361E">
      <w:pPr>
        <w:rPr>
          <w:sz w:val="20"/>
          <w:szCs w:val="20"/>
        </w:rPr>
      </w:pPr>
    </w:p>
    <w:p w14:paraId="7865C6EB" w14:textId="77777777" w:rsidR="00B3361E" w:rsidRPr="00B3361E" w:rsidRDefault="00B3361E" w:rsidP="00B3361E">
      <w:pPr>
        <w:rPr>
          <w:sz w:val="20"/>
          <w:szCs w:val="20"/>
        </w:rPr>
      </w:pPr>
      <w:r w:rsidRPr="00B3361E">
        <w:rPr>
          <w:sz w:val="20"/>
          <w:szCs w:val="20"/>
        </w:rPr>
        <w:t>Target output:</w:t>
      </w:r>
    </w:p>
    <w:p w14:paraId="738D2D83" w14:textId="77777777" w:rsidR="00B3361E" w:rsidRPr="00B3361E" w:rsidRDefault="00B3361E" w:rsidP="00B3361E">
      <w:pPr>
        <w:rPr>
          <w:sz w:val="20"/>
          <w:szCs w:val="20"/>
        </w:rPr>
      </w:pPr>
      <w:r w:rsidRPr="00B3361E">
        <w:rPr>
          <w:sz w:val="20"/>
          <w:szCs w:val="20"/>
        </w:rPr>
        <w:t>('Allen, Woody',)</w:t>
      </w:r>
    </w:p>
    <w:p w14:paraId="0A17FC72" w14:textId="77777777" w:rsidR="00B3361E" w:rsidRPr="00B3361E" w:rsidRDefault="00B3361E" w:rsidP="00B3361E">
      <w:pPr>
        <w:rPr>
          <w:sz w:val="20"/>
          <w:szCs w:val="20"/>
        </w:rPr>
      </w:pPr>
      <w:r w:rsidRPr="00B3361E">
        <w:rPr>
          <w:sz w:val="20"/>
          <w:szCs w:val="20"/>
        </w:rPr>
        <w:lastRenderedPageBreak/>
        <w:t>('Keaton, Diane',)</w:t>
      </w:r>
    </w:p>
    <w:p w14:paraId="553C4CA6" w14:textId="77777777" w:rsidR="00B3361E" w:rsidRPr="00B3361E" w:rsidRDefault="00B3361E" w:rsidP="00B3361E">
      <w:pPr>
        <w:rPr>
          <w:sz w:val="20"/>
          <w:szCs w:val="20"/>
        </w:rPr>
      </w:pPr>
      <w:r w:rsidRPr="00B3361E">
        <w:rPr>
          <w:sz w:val="20"/>
          <w:szCs w:val="20"/>
        </w:rPr>
        <w:t>('Allen, Woody',)</w:t>
      </w:r>
    </w:p>
    <w:p w14:paraId="05554EBB" w14:textId="77777777" w:rsidR="00B3361E" w:rsidRPr="00B3361E" w:rsidRDefault="00B3361E" w:rsidP="00B3361E">
      <w:pPr>
        <w:rPr>
          <w:sz w:val="20"/>
          <w:szCs w:val="20"/>
        </w:rPr>
      </w:pPr>
      <w:r w:rsidRPr="00B3361E">
        <w:rPr>
          <w:sz w:val="20"/>
          <w:szCs w:val="20"/>
        </w:rPr>
        <w:t>('Keaton, Diane',)</w:t>
      </w:r>
    </w:p>
    <w:p w14:paraId="34BA07EB" w14:textId="77777777" w:rsidR="00B3361E" w:rsidRPr="00B3361E" w:rsidRDefault="00B3361E" w:rsidP="00B3361E">
      <w:pPr>
        <w:rPr>
          <w:sz w:val="20"/>
          <w:szCs w:val="20"/>
        </w:rPr>
      </w:pPr>
    </w:p>
    <w:p w14:paraId="5FCE8DBF" w14:textId="77777777" w:rsidR="00B3361E" w:rsidRPr="00B3361E" w:rsidRDefault="00B3361E" w:rsidP="00B3361E">
      <w:pPr>
        <w:rPr>
          <w:sz w:val="20"/>
          <w:szCs w:val="20"/>
        </w:rPr>
      </w:pPr>
      <w:r w:rsidRPr="00B3361E">
        <w:rPr>
          <w:sz w:val="20"/>
          <w:szCs w:val="20"/>
        </w:rPr>
        <w:t>GPT output:</w:t>
      </w:r>
    </w:p>
    <w:p w14:paraId="1220CE41" w14:textId="77777777" w:rsidR="00B3361E" w:rsidRPr="00B3361E" w:rsidRDefault="00B3361E" w:rsidP="00B3361E">
      <w:pPr>
        <w:rPr>
          <w:sz w:val="20"/>
          <w:szCs w:val="20"/>
        </w:rPr>
      </w:pPr>
      <w:r w:rsidRPr="00B3361E">
        <w:rPr>
          <w:sz w:val="20"/>
          <w:szCs w:val="20"/>
        </w:rPr>
        <w:t>('Allen, Woody',)</w:t>
      </w:r>
    </w:p>
    <w:p w14:paraId="0F953C61" w14:textId="77777777" w:rsidR="00B3361E" w:rsidRPr="00B3361E" w:rsidRDefault="00B3361E" w:rsidP="00B3361E">
      <w:pPr>
        <w:rPr>
          <w:sz w:val="20"/>
          <w:szCs w:val="20"/>
        </w:rPr>
      </w:pPr>
      <w:r w:rsidRPr="00B3361E">
        <w:rPr>
          <w:sz w:val="20"/>
          <w:szCs w:val="20"/>
        </w:rPr>
        <w:t>('Keaton, Diane',)</w:t>
      </w:r>
    </w:p>
    <w:p w14:paraId="6B3A0185" w14:textId="77777777" w:rsidR="00B3361E" w:rsidRPr="00B3361E" w:rsidRDefault="00B3361E" w:rsidP="00B3361E">
      <w:pPr>
        <w:rPr>
          <w:sz w:val="20"/>
          <w:szCs w:val="20"/>
        </w:rPr>
      </w:pPr>
    </w:p>
    <w:p w14:paraId="2B593292" w14:textId="77777777" w:rsidR="00B3361E" w:rsidRPr="00B3361E" w:rsidRDefault="00B3361E" w:rsidP="00B3361E">
      <w:pPr>
        <w:rPr>
          <w:sz w:val="20"/>
          <w:szCs w:val="20"/>
        </w:rPr>
      </w:pPr>
    </w:p>
    <w:p w14:paraId="17F5CA35" w14:textId="77777777" w:rsidR="00B3361E" w:rsidRPr="00B3361E" w:rsidRDefault="00B3361E" w:rsidP="00B3361E">
      <w:pPr>
        <w:rPr>
          <w:sz w:val="20"/>
          <w:szCs w:val="20"/>
        </w:rPr>
      </w:pPr>
    </w:p>
    <w:p w14:paraId="4B5B0B73" w14:textId="77777777" w:rsidR="00B3361E" w:rsidRPr="00B3361E" w:rsidRDefault="00B3361E" w:rsidP="00B3361E">
      <w:pPr>
        <w:rPr>
          <w:sz w:val="20"/>
          <w:szCs w:val="20"/>
        </w:rPr>
      </w:pPr>
      <w:r w:rsidRPr="00B3361E">
        <w:rPr>
          <w:sz w:val="20"/>
          <w:szCs w:val="20"/>
        </w:rPr>
        <w:t>---------------------------------</w:t>
      </w:r>
    </w:p>
    <w:p w14:paraId="7ED31D74" w14:textId="77777777" w:rsidR="00B3361E" w:rsidRPr="00B3361E" w:rsidRDefault="00B3361E" w:rsidP="00B3361E">
      <w:pPr>
        <w:rPr>
          <w:sz w:val="20"/>
          <w:szCs w:val="20"/>
        </w:rPr>
      </w:pPr>
      <w:r w:rsidRPr="00B3361E">
        <w:rPr>
          <w:sz w:val="20"/>
          <w:szCs w:val="20"/>
        </w:rPr>
        <w:t>Question: 8</w:t>
      </w:r>
    </w:p>
    <w:p w14:paraId="041DF3D0" w14:textId="77777777" w:rsidR="00B3361E" w:rsidRPr="00B3361E" w:rsidRDefault="00B3361E" w:rsidP="00B3361E">
      <w:pPr>
        <w:rPr>
          <w:sz w:val="20"/>
          <w:szCs w:val="20"/>
        </w:rPr>
      </w:pPr>
    </w:p>
    <w:p w14:paraId="0C1F3208" w14:textId="77777777" w:rsidR="00B3361E" w:rsidRPr="00B3361E" w:rsidRDefault="00B3361E" w:rsidP="00B3361E">
      <w:pPr>
        <w:rPr>
          <w:sz w:val="20"/>
          <w:szCs w:val="20"/>
        </w:rPr>
      </w:pPr>
      <w:r w:rsidRPr="00B3361E">
        <w:rPr>
          <w:sz w:val="20"/>
          <w:szCs w:val="20"/>
        </w:rPr>
        <w:t>Natural language question: What is the most recent movie in the collection?</w:t>
      </w:r>
    </w:p>
    <w:p w14:paraId="23CF0A9D"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spellStart"/>
      <w:r w:rsidRPr="00B3361E">
        <w:rPr>
          <w:sz w:val="20"/>
          <w:szCs w:val="20"/>
        </w:rPr>
        <w:t>yrmde</w:t>
      </w:r>
      <w:proofErr w:type="spellEnd"/>
      <w:r w:rsidRPr="00B3361E">
        <w:rPr>
          <w:sz w:val="20"/>
          <w:szCs w:val="20"/>
        </w:rPr>
        <w:t xml:space="preserve"> = (SELECT </w:t>
      </w:r>
      <w:proofErr w:type="gramStart"/>
      <w:r w:rsidRPr="00B3361E">
        <w:rPr>
          <w:sz w:val="20"/>
          <w:szCs w:val="20"/>
        </w:rPr>
        <w:t>MAX(</w:t>
      </w:r>
      <w:proofErr w:type="spellStart"/>
      <w:proofErr w:type="gramEnd"/>
      <w:r w:rsidRPr="00B3361E">
        <w:rPr>
          <w:sz w:val="20"/>
          <w:szCs w:val="20"/>
        </w:rPr>
        <w:t>yrmde</w:t>
      </w:r>
      <w:proofErr w:type="spellEnd"/>
      <w:r w:rsidRPr="00B3361E">
        <w:rPr>
          <w:sz w:val="20"/>
          <w:szCs w:val="20"/>
        </w:rPr>
        <w:t>) FROM movie);</w:t>
      </w:r>
    </w:p>
    <w:p w14:paraId="58D6FB3B" w14:textId="77777777" w:rsidR="00B3361E" w:rsidRPr="00B3361E" w:rsidRDefault="00B3361E" w:rsidP="00B3361E">
      <w:pPr>
        <w:rPr>
          <w:sz w:val="20"/>
          <w:szCs w:val="20"/>
        </w:rPr>
      </w:pPr>
      <w:r w:rsidRPr="00B3361E">
        <w:rPr>
          <w:sz w:val="20"/>
          <w:szCs w:val="20"/>
        </w:rPr>
        <w:t xml:space="preserve">Predicted SQL: SELECT MVTITLE, MAX(YRMDE) FROM MOVIE </w:t>
      </w:r>
    </w:p>
    <w:p w14:paraId="4A70EA3D" w14:textId="77777777" w:rsidR="00B3361E" w:rsidRPr="00B3361E" w:rsidRDefault="00B3361E" w:rsidP="00B3361E">
      <w:pPr>
        <w:rPr>
          <w:sz w:val="20"/>
          <w:szCs w:val="20"/>
        </w:rPr>
      </w:pPr>
    </w:p>
    <w:p w14:paraId="68D6FDE6" w14:textId="77777777" w:rsidR="00B3361E" w:rsidRPr="00B3361E" w:rsidRDefault="00B3361E" w:rsidP="00B3361E">
      <w:pPr>
        <w:rPr>
          <w:sz w:val="20"/>
          <w:szCs w:val="20"/>
        </w:rPr>
      </w:pPr>
      <w:r w:rsidRPr="00B3361E">
        <w:rPr>
          <w:sz w:val="20"/>
          <w:szCs w:val="20"/>
        </w:rPr>
        <w:t>Target output:</w:t>
      </w:r>
    </w:p>
    <w:p w14:paraId="1AD7554C" w14:textId="77777777" w:rsidR="00B3361E" w:rsidRPr="00B3361E" w:rsidRDefault="00B3361E" w:rsidP="00B3361E">
      <w:pPr>
        <w:rPr>
          <w:sz w:val="20"/>
          <w:szCs w:val="20"/>
        </w:rPr>
      </w:pPr>
      <w:r w:rsidRPr="00B3361E">
        <w:rPr>
          <w:sz w:val="20"/>
          <w:szCs w:val="20"/>
        </w:rPr>
        <w:t>('Manhattan',)</w:t>
      </w:r>
    </w:p>
    <w:p w14:paraId="51EFF7EF" w14:textId="77777777" w:rsidR="00B3361E" w:rsidRPr="00B3361E" w:rsidRDefault="00B3361E" w:rsidP="00B3361E">
      <w:pPr>
        <w:rPr>
          <w:sz w:val="20"/>
          <w:szCs w:val="20"/>
        </w:rPr>
      </w:pPr>
    </w:p>
    <w:p w14:paraId="7E0775EB" w14:textId="77777777" w:rsidR="00B3361E" w:rsidRPr="00B3361E" w:rsidRDefault="00B3361E" w:rsidP="00B3361E">
      <w:pPr>
        <w:rPr>
          <w:sz w:val="20"/>
          <w:szCs w:val="20"/>
        </w:rPr>
      </w:pPr>
      <w:r w:rsidRPr="00B3361E">
        <w:rPr>
          <w:sz w:val="20"/>
          <w:szCs w:val="20"/>
        </w:rPr>
        <w:t>GPT output:</w:t>
      </w:r>
    </w:p>
    <w:p w14:paraId="7F43C05D" w14:textId="77777777" w:rsidR="00B3361E" w:rsidRPr="00B3361E" w:rsidRDefault="00B3361E" w:rsidP="00B3361E">
      <w:pPr>
        <w:rPr>
          <w:sz w:val="20"/>
          <w:szCs w:val="20"/>
        </w:rPr>
      </w:pPr>
      <w:r w:rsidRPr="00B3361E">
        <w:rPr>
          <w:sz w:val="20"/>
          <w:szCs w:val="20"/>
        </w:rPr>
        <w:t>('Manhattan', 1979)</w:t>
      </w:r>
    </w:p>
    <w:p w14:paraId="6537A3B3" w14:textId="77777777" w:rsidR="00B3361E" w:rsidRPr="00B3361E" w:rsidRDefault="00B3361E" w:rsidP="00B3361E">
      <w:pPr>
        <w:rPr>
          <w:sz w:val="20"/>
          <w:szCs w:val="20"/>
        </w:rPr>
      </w:pPr>
    </w:p>
    <w:p w14:paraId="228FE3DE" w14:textId="77777777" w:rsidR="00B3361E" w:rsidRPr="00B3361E" w:rsidRDefault="00B3361E" w:rsidP="00B3361E">
      <w:pPr>
        <w:rPr>
          <w:sz w:val="20"/>
          <w:szCs w:val="20"/>
        </w:rPr>
      </w:pPr>
      <w:r w:rsidRPr="00B3361E">
        <w:rPr>
          <w:sz w:val="20"/>
          <w:szCs w:val="20"/>
        </w:rPr>
        <w:t>---------------------------------</w:t>
      </w:r>
    </w:p>
    <w:p w14:paraId="05258D53" w14:textId="77777777" w:rsidR="00B3361E" w:rsidRPr="00B3361E" w:rsidRDefault="00B3361E" w:rsidP="00B3361E">
      <w:pPr>
        <w:rPr>
          <w:sz w:val="20"/>
          <w:szCs w:val="20"/>
        </w:rPr>
      </w:pPr>
      <w:r w:rsidRPr="00B3361E">
        <w:rPr>
          <w:sz w:val="20"/>
          <w:szCs w:val="20"/>
        </w:rPr>
        <w:t>Question: 9</w:t>
      </w:r>
    </w:p>
    <w:p w14:paraId="0CAB5C2F" w14:textId="77777777" w:rsidR="00B3361E" w:rsidRPr="00B3361E" w:rsidRDefault="00B3361E" w:rsidP="00B3361E">
      <w:pPr>
        <w:rPr>
          <w:sz w:val="20"/>
          <w:szCs w:val="20"/>
        </w:rPr>
      </w:pPr>
    </w:p>
    <w:p w14:paraId="24FC1EF0" w14:textId="77777777" w:rsidR="00B3361E" w:rsidRPr="00B3361E" w:rsidRDefault="00B3361E" w:rsidP="00B3361E">
      <w:pPr>
        <w:rPr>
          <w:sz w:val="20"/>
          <w:szCs w:val="20"/>
        </w:rPr>
      </w:pPr>
      <w:r w:rsidRPr="00B3361E">
        <w:rPr>
          <w:sz w:val="20"/>
          <w:szCs w:val="20"/>
        </w:rPr>
        <w:t>Natural language question: What is the oldest movie in the collection?</w:t>
      </w:r>
    </w:p>
    <w:p w14:paraId="773BA8F0"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movie WHERE </w:t>
      </w:r>
      <w:proofErr w:type="spellStart"/>
      <w:r w:rsidRPr="00B3361E">
        <w:rPr>
          <w:sz w:val="20"/>
          <w:szCs w:val="20"/>
        </w:rPr>
        <w:t>yrmde</w:t>
      </w:r>
      <w:proofErr w:type="spellEnd"/>
      <w:r w:rsidRPr="00B3361E">
        <w:rPr>
          <w:sz w:val="20"/>
          <w:szCs w:val="20"/>
        </w:rPr>
        <w:t xml:space="preserve"> = (SELECT </w:t>
      </w:r>
      <w:proofErr w:type="gramStart"/>
      <w:r w:rsidRPr="00B3361E">
        <w:rPr>
          <w:sz w:val="20"/>
          <w:szCs w:val="20"/>
        </w:rPr>
        <w:t>MIN(</w:t>
      </w:r>
      <w:proofErr w:type="spellStart"/>
      <w:proofErr w:type="gramEnd"/>
      <w:r w:rsidRPr="00B3361E">
        <w:rPr>
          <w:sz w:val="20"/>
          <w:szCs w:val="20"/>
        </w:rPr>
        <w:t>yrmde</w:t>
      </w:r>
      <w:proofErr w:type="spellEnd"/>
      <w:r w:rsidRPr="00B3361E">
        <w:rPr>
          <w:sz w:val="20"/>
          <w:szCs w:val="20"/>
        </w:rPr>
        <w:t>) FROM movie);</w:t>
      </w:r>
    </w:p>
    <w:p w14:paraId="46CCF187" w14:textId="77777777" w:rsidR="00B3361E" w:rsidRPr="00B3361E" w:rsidRDefault="00B3361E" w:rsidP="00B3361E">
      <w:pPr>
        <w:rPr>
          <w:sz w:val="20"/>
          <w:szCs w:val="20"/>
        </w:rPr>
      </w:pPr>
      <w:r w:rsidRPr="00B3361E">
        <w:rPr>
          <w:sz w:val="20"/>
          <w:szCs w:val="20"/>
        </w:rPr>
        <w:t xml:space="preserve">Predicted SQL: SELECT MVTITLE, MIN(YRMDE) AS </w:t>
      </w:r>
      <w:proofErr w:type="spellStart"/>
      <w:r w:rsidRPr="00B3361E">
        <w:rPr>
          <w:sz w:val="20"/>
          <w:szCs w:val="20"/>
        </w:rPr>
        <w:t>OldestMovieYear</w:t>
      </w:r>
      <w:proofErr w:type="spellEnd"/>
      <w:r w:rsidRPr="00B3361E">
        <w:rPr>
          <w:sz w:val="20"/>
          <w:szCs w:val="20"/>
        </w:rPr>
        <w:t xml:space="preserve"> FROM MOVIE </w:t>
      </w:r>
    </w:p>
    <w:p w14:paraId="3F5AA913" w14:textId="77777777" w:rsidR="00B3361E" w:rsidRPr="00B3361E" w:rsidRDefault="00B3361E" w:rsidP="00B3361E">
      <w:pPr>
        <w:rPr>
          <w:sz w:val="20"/>
          <w:szCs w:val="20"/>
        </w:rPr>
      </w:pPr>
    </w:p>
    <w:p w14:paraId="1415205C" w14:textId="77777777" w:rsidR="00B3361E" w:rsidRPr="00B3361E" w:rsidRDefault="00B3361E" w:rsidP="00B3361E">
      <w:pPr>
        <w:rPr>
          <w:sz w:val="20"/>
          <w:szCs w:val="20"/>
        </w:rPr>
      </w:pPr>
      <w:r w:rsidRPr="00B3361E">
        <w:rPr>
          <w:sz w:val="20"/>
          <w:szCs w:val="20"/>
        </w:rPr>
        <w:t>Target output:</w:t>
      </w:r>
    </w:p>
    <w:p w14:paraId="098736D4" w14:textId="77777777" w:rsidR="00B3361E" w:rsidRPr="00B3361E" w:rsidRDefault="00B3361E" w:rsidP="00B3361E">
      <w:pPr>
        <w:rPr>
          <w:sz w:val="20"/>
          <w:szCs w:val="20"/>
        </w:rPr>
      </w:pPr>
      <w:r w:rsidRPr="00B3361E">
        <w:rPr>
          <w:sz w:val="20"/>
          <w:szCs w:val="20"/>
        </w:rPr>
        <w:t>('Stagecoach',)</w:t>
      </w:r>
    </w:p>
    <w:p w14:paraId="234F087B" w14:textId="77777777" w:rsidR="00B3361E" w:rsidRPr="00B3361E" w:rsidRDefault="00B3361E" w:rsidP="00B3361E">
      <w:pPr>
        <w:rPr>
          <w:sz w:val="20"/>
          <w:szCs w:val="20"/>
        </w:rPr>
      </w:pPr>
      <w:r w:rsidRPr="00B3361E">
        <w:rPr>
          <w:sz w:val="20"/>
          <w:szCs w:val="20"/>
        </w:rPr>
        <w:t>GPT output:</w:t>
      </w:r>
    </w:p>
    <w:p w14:paraId="2A0529A2" w14:textId="77777777" w:rsidR="00B3361E" w:rsidRPr="00B3361E" w:rsidRDefault="00B3361E" w:rsidP="00B3361E">
      <w:pPr>
        <w:rPr>
          <w:sz w:val="20"/>
          <w:szCs w:val="20"/>
        </w:rPr>
      </w:pPr>
      <w:r w:rsidRPr="00B3361E">
        <w:rPr>
          <w:sz w:val="20"/>
          <w:szCs w:val="20"/>
        </w:rPr>
        <w:t>('Stagecoach', 1939)</w:t>
      </w:r>
    </w:p>
    <w:p w14:paraId="231AE240" w14:textId="77777777" w:rsidR="00B3361E" w:rsidRPr="00B3361E" w:rsidRDefault="00B3361E" w:rsidP="00B3361E">
      <w:pPr>
        <w:rPr>
          <w:sz w:val="20"/>
          <w:szCs w:val="20"/>
        </w:rPr>
      </w:pPr>
    </w:p>
    <w:p w14:paraId="59668624" w14:textId="77777777" w:rsidR="00B3361E" w:rsidRPr="00B3361E" w:rsidRDefault="00B3361E" w:rsidP="00B3361E">
      <w:pPr>
        <w:rPr>
          <w:sz w:val="20"/>
          <w:szCs w:val="20"/>
        </w:rPr>
      </w:pPr>
      <w:r w:rsidRPr="00B3361E">
        <w:rPr>
          <w:sz w:val="20"/>
          <w:szCs w:val="20"/>
        </w:rPr>
        <w:t>---------------------------------</w:t>
      </w:r>
    </w:p>
    <w:p w14:paraId="4D350B90" w14:textId="77777777" w:rsidR="00B3361E" w:rsidRPr="00B3361E" w:rsidRDefault="00B3361E" w:rsidP="00B3361E">
      <w:pPr>
        <w:rPr>
          <w:sz w:val="20"/>
          <w:szCs w:val="20"/>
        </w:rPr>
      </w:pPr>
      <w:r w:rsidRPr="00B3361E">
        <w:rPr>
          <w:sz w:val="20"/>
          <w:szCs w:val="20"/>
        </w:rPr>
        <w:t>Question: 10</w:t>
      </w:r>
    </w:p>
    <w:p w14:paraId="07097027" w14:textId="77777777" w:rsidR="00B3361E" w:rsidRPr="00B3361E" w:rsidRDefault="00B3361E" w:rsidP="00B3361E">
      <w:pPr>
        <w:rPr>
          <w:sz w:val="20"/>
          <w:szCs w:val="20"/>
        </w:rPr>
      </w:pPr>
    </w:p>
    <w:p w14:paraId="10203DAC" w14:textId="77777777" w:rsidR="00B3361E" w:rsidRPr="00B3361E" w:rsidRDefault="00B3361E" w:rsidP="00B3361E">
      <w:pPr>
        <w:rPr>
          <w:sz w:val="20"/>
          <w:szCs w:val="20"/>
        </w:rPr>
      </w:pPr>
      <w:r w:rsidRPr="00B3361E">
        <w:rPr>
          <w:sz w:val="20"/>
          <w:szCs w:val="20"/>
        </w:rPr>
        <w:t>Natural language question: List the movies, which were directed by 'Hitchcock, Alfred' that '</w:t>
      </w:r>
      <w:proofErr w:type="spellStart"/>
      <w:r w:rsidRPr="00B3361E">
        <w:rPr>
          <w:sz w:val="20"/>
          <w:szCs w:val="20"/>
        </w:rPr>
        <w:t>tran</w:t>
      </w:r>
      <w:proofErr w:type="spellEnd"/>
      <w:r w:rsidRPr="00B3361E">
        <w:rPr>
          <w:sz w:val="20"/>
          <w:szCs w:val="20"/>
        </w:rPr>
        <w:t xml:space="preserve">, </w:t>
      </w:r>
      <w:proofErr w:type="spellStart"/>
      <w:r w:rsidRPr="00B3361E">
        <w:rPr>
          <w:sz w:val="20"/>
          <w:szCs w:val="20"/>
        </w:rPr>
        <w:t>thanh</w:t>
      </w:r>
      <w:proofErr w:type="spellEnd"/>
      <w:r w:rsidRPr="00B3361E">
        <w:rPr>
          <w:sz w:val="20"/>
          <w:szCs w:val="20"/>
        </w:rPr>
        <w:t xml:space="preserve">' hasn't </w:t>
      </w:r>
      <w:proofErr w:type="gramStart"/>
      <w:r w:rsidRPr="00B3361E">
        <w:rPr>
          <w:sz w:val="20"/>
          <w:szCs w:val="20"/>
        </w:rPr>
        <w:t>borrowed</w:t>
      </w:r>
      <w:proofErr w:type="gramEnd"/>
    </w:p>
    <w:p w14:paraId="3FEA971F"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vtitle</w:t>
      </w:r>
      <w:proofErr w:type="spellEnd"/>
      <w:r w:rsidRPr="00B3361E">
        <w:rPr>
          <w:sz w:val="20"/>
          <w:szCs w:val="20"/>
        </w:rPr>
        <w:t xml:space="preserve"> FROM director d join movie m on </w:t>
      </w:r>
      <w:proofErr w:type="spellStart"/>
      <w:proofErr w:type="gramStart"/>
      <w:r w:rsidRPr="00B3361E">
        <w:rPr>
          <w:sz w:val="20"/>
          <w:szCs w:val="20"/>
        </w:rPr>
        <w:t>d.dirnumb</w:t>
      </w:r>
      <w:proofErr w:type="spellEnd"/>
      <w:proofErr w:type="gramEnd"/>
      <w:r w:rsidRPr="00B3361E">
        <w:rPr>
          <w:sz w:val="20"/>
          <w:szCs w:val="20"/>
        </w:rPr>
        <w:t xml:space="preserve"> = </w:t>
      </w:r>
      <w:proofErr w:type="spellStart"/>
      <w:r w:rsidRPr="00B3361E">
        <w:rPr>
          <w:sz w:val="20"/>
          <w:szCs w:val="20"/>
        </w:rPr>
        <w:t>m.DIRNUMB</w:t>
      </w:r>
      <w:proofErr w:type="spellEnd"/>
      <w:r w:rsidRPr="00B3361E">
        <w:rPr>
          <w:sz w:val="20"/>
          <w:szCs w:val="20"/>
        </w:rPr>
        <w:t xml:space="preserve"> WHERE </w:t>
      </w:r>
      <w:proofErr w:type="spellStart"/>
      <w:r w:rsidRPr="00B3361E">
        <w:rPr>
          <w:sz w:val="20"/>
          <w:szCs w:val="20"/>
        </w:rPr>
        <w:t>d.dirname</w:t>
      </w:r>
      <w:proofErr w:type="spellEnd"/>
      <w:r w:rsidRPr="00B3361E">
        <w:rPr>
          <w:sz w:val="20"/>
          <w:szCs w:val="20"/>
        </w:rPr>
        <w:t xml:space="preserve"> = 'Hitchcock, Alfred' AND </w:t>
      </w:r>
      <w:proofErr w:type="spellStart"/>
      <w:r w:rsidRPr="00B3361E">
        <w:rPr>
          <w:sz w:val="20"/>
          <w:szCs w:val="20"/>
        </w:rPr>
        <w:t>m.mvnumb</w:t>
      </w:r>
      <w:proofErr w:type="spellEnd"/>
      <w:r w:rsidRPr="00B3361E">
        <w:rPr>
          <w:sz w:val="20"/>
          <w:szCs w:val="20"/>
        </w:rPr>
        <w:t xml:space="preserve"> NOT IN (SELECT </w:t>
      </w:r>
      <w:proofErr w:type="spellStart"/>
      <w:r w:rsidRPr="00B3361E">
        <w:rPr>
          <w:sz w:val="20"/>
          <w:szCs w:val="20"/>
        </w:rPr>
        <w:t>mvnumb</w:t>
      </w:r>
      <w:proofErr w:type="spellEnd"/>
      <w:r w:rsidRPr="00B3361E">
        <w:rPr>
          <w:sz w:val="20"/>
          <w:szCs w:val="20"/>
        </w:rPr>
        <w:t xml:space="preserve"> FROM borrow b JOIN member mm ON </w:t>
      </w:r>
      <w:proofErr w:type="spellStart"/>
      <w:r w:rsidRPr="00B3361E">
        <w:rPr>
          <w:sz w:val="20"/>
          <w:szCs w:val="20"/>
        </w:rPr>
        <w:t>b.mmbnumb</w:t>
      </w:r>
      <w:proofErr w:type="spellEnd"/>
      <w:r w:rsidRPr="00B3361E">
        <w:rPr>
          <w:sz w:val="20"/>
          <w:szCs w:val="20"/>
        </w:rPr>
        <w:t xml:space="preserve"> = </w:t>
      </w:r>
      <w:proofErr w:type="spellStart"/>
      <w:r w:rsidRPr="00B3361E">
        <w:rPr>
          <w:sz w:val="20"/>
          <w:szCs w:val="20"/>
        </w:rPr>
        <w:t>mm.mmbnumb</w:t>
      </w:r>
      <w:proofErr w:type="spellEnd"/>
      <w:r w:rsidRPr="00B3361E">
        <w:rPr>
          <w:sz w:val="20"/>
          <w:szCs w:val="20"/>
        </w:rPr>
        <w:t xml:space="preserve"> WHERE lower(</w:t>
      </w:r>
      <w:proofErr w:type="spellStart"/>
      <w:r w:rsidRPr="00B3361E">
        <w:rPr>
          <w:sz w:val="20"/>
          <w:szCs w:val="20"/>
        </w:rPr>
        <w:t>mm.mmbname</w:t>
      </w:r>
      <w:proofErr w:type="spellEnd"/>
      <w:r w:rsidRPr="00B3361E">
        <w:rPr>
          <w:sz w:val="20"/>
          <w:szCs w:val="20"/>
        </w:rPr>
        <w:t>) = '</w:t>
      </w:r>
      <w:proofErr w:type="spellStart"/>
      <w:r w:rsidRPr="00B3361E">
        <w:rPr>
          <w:sz w:val="20"/>
          <w:szCs w:val="20"/>
        </w:rPr>
        <w:t>tran</w:t>
      </w:r>
      <w:proofErr w:type="spellEnd"/>
      <w:r w:rsidRPr="00B3361E">
        <w:rPr>
          <w:sz w:val="20"/>
          <w:szCs w:val="20"/>
        </w:rPr>
        <w:t xml:space="preserve">, </w:t>
      </w:r>
      <w:proofErr w:type="spellStart"/>
      <w:r w:rsidRPr="00B3361E">
        <w:rPr>
          <w:sz w:val="20"/>
          <w:szCs w:val="20"/>
        </w:rPr>
        <w:t>thanh</w:t>
      </w:r>
      <w:proofErr w:type="spellEnd"/>
      <w:r w:rsidRPr="00B3361E">
        <w:rPr>
          <w:sz w:val="20"/>
          <w:szCs w:val="20"/>
        </w:rPr>
        <w:t>')</w:t>
      </w:r>
    </w:p>
    <w:p w14:paraId="25B45D79" w14:textId="77777777" w:rsidR="00B3361E" w:rsidRPr="00B3361E" w:rsidRDefault="00B3361E" w:rsidP="00B3361E">
      <w:pPr>
        <w:rPr>
          <w:sz w:val="20"/>
          <w:szCs w:val="20"/>
        </w:rPr>
      </w:pPr>
      <w:r w:rsidRPr="00B3361E">
        <w:rPr>
          <w:sz w:val="20"/>
          <w:szCs w:val="20"/>
        </w:rPr>
        <w:t xml:space="preserve">Predicted SQL: SELECT MOVIE.MVNUMB, MOVIE.MVTITLE FROM MOVIE JOIN DIRECTOR ON MOVIE.DIRNUMB = DIRECTOR.DIRNUMB WHERE </w:t>
      </w:r>
      <w:proofErr w:type="gramStart"/>
      <w:r w:rsidRPr="00B3361E">
        <w:rPr>
          <w:sz w:val="20"/>
          <w:szCs w:val="20"/>
        </w:rPr>
        <w:t>LOWER(</w:t>
      </w:r>
      <w:proofErr w:type="gramEnd"/>
      <w:r w:rsidRPr="00B3361E">
        <w:rPr>
          <w:sz w:val="20"/>
          <w:szCs w:val="20"/>
        </w:rPr>
        <w:t>DIRECTOR.DIRNAME) = LOWER('Hitchcock, Alfred') AND MOVIE.MVNUMB NOT IN ( SELECT BORROW.MVNUMB FROM BORROW JOIN MEMBER ON BORROW.MMBNUMB = MEMBER.MMBNUMB WHERE LOWER(MEMBER.MMBNAME) = LOWER('</w:t>
      </w:r>
      <w:proofErr w:type="spellStart"/>
      <w:r w:rsidRPr="00B3361E">
        <w:rPr>
          <w:sz w:val="20"/>
          <w:szCs w:val="20"/>
        </w:rPr>
        <w:t>tran</w:t>
      </w:r>
      <w:proofErr w:type="spellEnd"/>
      <w:r w:rsidRPr="00B3361E">
        <w:rPr>
          <w:sz w:val="20"/>
          <w:szCs w:val="20"/>
        </w:rPr>
        <w:t xml:space="preserve">, </w:t>
      </w:r>
      <w:proofErr w:type="spellStart"/>
      <w:r w:rsidRPr="00B3361E">
        <w:rPr>
          <w:sz w:val="20"/>
          <w:szCs w:val="20"/>
        </w:rPr>
        <w:t>thanh</w:t>
      </w:r>
      <w:proofErr w:type="spellEnd"/>
      <w:r w:rsidRPr="00B3361E">
        <w:rPr>
          <w:sz w:val="20"/>
          <w:szCs w:val="20"/>
        </w:rPr>
        <w:t xml:space="preserve">') ) </w:t>
      </w:r>
    </w:p>
    <w:p w14:paraId="1372C34D" w14:textId="77777777" w:rsidR="00B3361E" w:rsidRPr="00B3361E" w:rsidRDefault="00B3361E" w:rsidP="00B3361E">
      <w:pPr>
        <w:rPr>
          <w:sz w:val="20"/>
          <w:szCs w:val="20"/>
        </w:rPr>
      </w:pPr>
    </w:p>
    <w:p w14:paraId="34BB1A5E" w14:textId="77777777" w:rsidR="00B3361E" w:rsidRPr="00B3361E" w:rsidRDefault="00B3361E" w:rsidP="00B3361E">
      <w:pPr>
        <w:rPr>
          <w:sz w:val="20"/>
          <w:szCs w:val="20"/>
        </w:rPr>
        <w:sectPr w:rsidR="00B3361E" w:rsidRPr="00B3361E" w:rsidSect="00E728A4">
          <w:type w:val="continuous"/>
          <w:pgSz w:w="11906" w:h="16838"/>
          <w:pgMar w:top="1440" w:right="1440" w:bottom="1440" w:left="1440" w:header="708" w:footer="708" w:gutter="0"/>
          <w:cols w:space="708"/>
          <w:docGrid w:linePitch="360"/>
        </w:sectPr>
      </w:pPr>
    </w:p>
    <w:p w14:paraId="08EF673C" w14:textId="77777777" w:rsidR="00B3361E" w:rsidRPr="00B3361E" w:rsidRDefault="00B3361E" w:rsidP="00B3361E">
      <w:pPr>
        <w:rPr>
          <w:sz w:val="20"/>
          <w:szCs w:val="20"/>
        </w:rPr>
      </w:pPr>
      <w:r w:rsidRPr="00B3361E">
        <w:rPr>
          <w:sz w:val="20"/>
          <w:szCs w:val="20"/>
        </w:rPr>
        <w:t>Target output:</w:t>
      </w:r>
    </w:p>
    <w:p w14:paraId="63582F87" w14:textId="77777777" w:rsidR="00B3361E" w:rsidRPr="00B3361E" w:rsidRDefault="00B3361E" w:rsidP="00B3361E">
      <w:pPr>
        <w:rPr>
          <w:sz w:val="20"/>
          <w:szCs w:val="20"/>
        </w:rPr>
      </w:pPr>
      <w:r w:rsidRPr="00B3361E">
        <w:rPr>
          <w:sz w:val="20"/>
          <w:szCs w:val="20"/>
        </w:rPr>
        <w:t>('North by Northwest',)</w:t>
      </w:r>
    </w:p>
    <w:p w14:paraId="492439DD" w14:textId="77777777" w:rsidR="00B3361E" w:rsidRPr="00B3361E" w:rsidRDefault="00B3361E" w:rsidP="00B3361E">
      <w:pPr>
        <w:rPr>
          <w:sz w:val="20"/>
          <w:szCs w:val="20"/>
        </w:rPr>
      </w:pPr>
      <w:r w:rsidRPr="00B3361E">
        <w:rPr>
          <w:sz w:val="20"/>
          <w:szCs w:val="20"/>
        </w:rPr>
        <w:t>('Psycho',)</w:t>
      </w:r>
    </w:p>
    <w:p w14:paraId="0DCCBBBD" w14:textId="77777777" w:rsidR="00B3361E" w:rsidRPr="00B3361E" w:rsidRDefault="00B3361E" w:rsidP="00B3361E">
      <w:pPr>
        <w:rPr>
          <w:sz w:val="20"/>
          <w:szCs w:val="20"/>
        </w:rPr>
      </w:pPr>
      <w:r w:rsidRPr="00B3361E">
        <w:rPr>
          <w:sz w:val="20"/>
          <w:szCs w:val="20"/>
        </w:rPr>
        <w:t>('The Birds',)</w:t>
      </w:r>
    </w:p>
    <w:p w14:paraId="024AFD15" w14:textId="77777777" w:rsidR="00B3361E" w:rsidRPr="00B3361E" w:rsidRDefault="00B3361E" w:rsidP="00B3361E">
      <w:pPr>
        <w:rPr>
          <w:sz w:val="20"/>
          <w:szCs w:val="20"/>
        </w:rPr>
      </w:pPr>
      <w:r w:rsidRPr="00B3361E">
        <w:rPr>
          <w:sz w:val="20"/>
          <w:szCs w:val="20"/>
        </w:rPr>
        <w:t>('Rear Window',)</w:t>
      </w:r>
    </w:p>
    <w:p w14:paraId="11DBC3AE" w14:textId="77777777" w:rsidR="00B3361E" w:rsidRPr="00B3361E" w:rsidRDefault="00B3361E" w:rsidP="00B3361E">
      <w:pPr>
        <w:rPr>
          <w:sz w:val="20"/>
          <w:szCs w:val="20"/>
        </w:rPr>
      </w:pPr>
    </w:p>
    <w:p w14:paraId="36EEB4C5" w14:textId="77777777" w:rsidR="00B3361E" w:rsidRPr="00B3361E" w:rsidRDefault="00B3361E" w:rsidP="00B3361E">
      <w:pPr>
        <w:rPr>
          <w:sz w:val="20"/>
          <w:szCs w:val="20"/>
        </w:rPr>
      </w:pPr>
      <w:r w:rsidRPr="00B3361E">
        <w:rPr>
          <w:sz w:val="20"/>
          <w:szCs w:val="20"/>
        </w:rPr>
        <w:t>GPT output:</w:t>
      </w:r>
    </w:p>
    <w:p w14:paraId="7E99A9C7" w14:textId="77777777" w:rsidR="00B3361E" w:rsidRPr="00B3361E" w:rsidRDefault="00B3361E" w:rsidP="00B3361E">
      <w:pPr>
        <w:rPr>
          <w:sz w:val="20"/>
          <w:szCs w:val="20"/>
        </w:rPr>
      </w:pPr>
      <w:r w:rsidRPr="00B3361E">
        <w:rPr>
          <w:sz w:val="20"/>
          <w:szCs w:val="20"/>
        </w:rPr>
        <w:t>(4, 'North by Northwest')</w:t>
      </w:r>
    </w:p>
    <w:p w14:paraId="68132AAE" w14:textId="77777777" w:rsidR="00B3361E" w:rsidRPr="00B3361E" w:rsidRDefault="00B3361E" w:rsidP="00B3361E">
      <w:pPr>
        <w:rPr>
          <w:sz w:val="20"/>
          <w:szCs w:val="20"/>
        </w:rPr>
      </w:pPr>
      <w:r w:rsidRPr="00B3361E">
        <w:rPr>
          <w:sz w:val="20"/>
          <w:szCs w:val="20"/>
        </w:rPr>
        <w:t>(6, 'Psycho')</w:t>
      </w:r>
    </w:p>
    <w:p w14:paraId="42594AEC" w14:textId="77777777" w:rsidR="00B3361E" w:rsidRPr="00B3361E" w:rsidRDefault="00B3361E" w:rsidP="00B3361E">
      <w:pPr>
        <w:rPr>
          <w:sz w:val="20"/>
          <w:szCs w:val="20"/>
        </w:rPr>
      </w:pPr>
      <w:r w:rsidRPr="00B3361E">
        <w:rPr>
          <w:sz w:val="20"/>
          <w:szCs w:val="20"/>
        </w:rPr>
        <w:t>(8, 'The Birds')</w:t>
      </w:r>
    </w:p>
    <w:p w14:paraId="769C2748" w14:textId="77777777" w:rsidR="00B3361E" w:rsidRPr="00B3361E" w:rsidRDefault="00B3361E" w:rsidP="00B3361E">
      <w:pPr>
        <w:rPr>
          <w:sz w:val="20"/>
          <w:szCs w:val="20"/>
        </w:rPr>
      </w:pPr>
      <w:r w:rsidRPr="00B3361E">
        <w:rPr>
          <w:sz w:val="20"/>
          <w:szCs w:val="20"/>
        </w:rPr>
        <w:t>(22, 'Rear Window')</w:t>
      </w:r>
    </w:p>
    <w:p w14:paraId="5F9BF668" w14:textId="77777777" w:rsidR="00B3361E" w:rsidRPr="00B3361E" w:rsidRDefault="00B3361E" w:rsidP="00B3361E">
      <w:pPr>
        <w:rPr>
          <w:sz w:val="20"/>
          <w:szCs w:val="20"/>
        </w:rPr>
        <w:sectPr w:rsidR="00B3361E" w:rsidRPr="00B3361E" w:rsidSect="00040176">
          <w:type w:val="continuous"/>
          <w:pgSz w:w="11906" w:h="16838"/>
          <w:pgMar w:top="1440" w:right="1440" w:bottom="1440" w:left="1440" w:header="708" w:footer="708" w:gutter="0"/>
          <w:cols w:num="2" w:space="708"/>
          <w:docGrid w:linePitch="360"/>
        </w:sectPr>
      </w:pPr>
    </w:p>
    <w:p w14:paraId="7D48DA5B" w14:textId="77777777" w:rsidR="00B3361E" w:rsidRPr="00B3361E" w:rsidRDefault="00B3361E" w:rsidP="00B3361E">
      <w:pPr>
        <w:rPr>
          <w:sz w:val="20"/>
          <w:szCs w:val="20"/>
        </w:rPr>
      </w:pPr>
    </w:p>
    <w:p w14:paraId="6EEDC872" w14:textId="77777777" w:rsidR="00B3361E" w:rsidRPr="00B3361E" w:rsidRDefault="00B3361E" w:rsidP="00B3361E">
      <w:pPr>
        <w:rPr>
          <w:sz w:val="20"/>
          <w:szCs w:val="20"/>
        </w:rPr>
      </w:pPr>
      <w:r w:rsidRPr="00B3361E">
        <w:rPr>
          <w:sz w:val="20"/>
          <w:szCs w:val="20"/>
        </w:rPr>
        <w:t>---------------------------------</w:t>
      </w:r>
    </w:p>
    <w:p w14:paraId="332FB321" w14:textId="77777777" w:rsidR="00B3361E" w:rsidRPr="00B3361E" w:rsidRDefault="00B3361E" w:rsidP="00B3361E">
      <w:pPr>
        <w:rPr>
          <w:sz w:val="20"/>
          <w:szCs w:val="20"/>
        </w:rPr>
      </w:pPr>
      <w:r w:rsidRPr="00B3361E">
        <w:rPr>
          <w:sz w:val="20"/>
          <w:szCs w:val="20"/>
        </w:rPr>
        <w:t>Question: 11</w:t>
      </w:r>
    </w:p>
    <w:p w14:paraId="47F7BA40" w14:textId="77777777" w:rsidR="00B3361E" w:rsidRPr="00B3361E" w:rsidRDefault="00B3361E" w:rsidP="00B3361E">
      <w:pPr>
        <w:rPr>
          <w:sz w:val="20"/>
          <w:szCs w:val="20"/>
        </w:rPr>
      </w:pPr>
    </w:p>
    <w:p w14:paraId="05B10B1C" w14:textId="77777777" w:rsidR="00B3361E" w:rsidRPr="00B3361E" w:rsidRDefault="00B3361E" w:rsidP="00B3361E">
      <w:pPr>
        <w:rPr>
          <w:sz w:val="20"/>
          <w:szCs w:val="20"/>
        </w:rPr>
      </w:pPr>
      <w:r w:rsidRPr="00B3361E">
        <w:rPr>
          <w:sz w:val="20"/>
          <w:szCs w:val="20"/>
        </w:rPr>
        <w:t>Natural language question: Which movie, by 'Hitchcock, Alfred' won the most awards?</w:t>
      </w:r>
    </w:p>
    <w:p w14:paraId="7403ED30" w14:textId="77777777" w:rsidR="00B3361E" w:rsidRPr="00B3361E" w:rsidRDefault="00B3361E" w:rsidP="00B3361E">
      <w:pPr>
        <w:rPr>
          <w:sz w:val="20"/>
          <w:szCs w:val="20"/>
        </w:rPr>
      </w:pPr>
      <w:r w:rsidRPr="00B3361E">
        <w:rPr>
          <w:sz w:val="20"/>
          <w:szCs w:val="20"/>
        </w:rPr>
        <w:t xml:space="preserve">Target SQL: SELECT </w:t>
      </w:r>
      <w:proofErr w:type="spellStart"/>
      <w:r w:rsidRPr="00B3361E">
        <w:rPr>
          <w:sz w:val="20"/>
          <w:szCs w:val="20"/>
        </w:rPr>
        <w:t>m.mvtitle</w:t>
      </w:r>
      <w:proofErr w:type="spellEnd"/>
      <w:r w:rsidRPr="00B3361E">
        <w:rPr>
          <w:sz w:val="20"/>
          <w:szCs w:val="20"/>
        </w:rPr>
        <w:t xml:space="preserve">, </w:t>
      </w:r>
      <w:proofErr w:type="spellStart"/>
      <w:r w:rsidRPr="00B3361E">
        <w:rPr>
          <w:sz w:val="20"/>
          <w:szCs w:val="20"/>
        </w:rPr>
        <w:t>m.awrd</w:t>
      </w:r>
      <w:proofErr w:type="spellEnd"/>
      <w:r w:rsidRPr="00B3361E">
        <w:rPr>
          <w:sz w:val="20"/>
          <w:szCs w:val="20"/>
        </w:rPr>
        <w:t xml:space="preserve"> FROM movie m JOIN director d ON </w:t>
      </w:r>
      <w:proofErr w:type="spellStart"/>
      <w:r w:rsidRPr="00B3361E">
        <w:rPr>
          <w:sz w:val="20"/>
          <w:szCs w:val="20"/>
        </w:rPr>
        <w:t>m.dirnumb</w:t>
      </w:r>
      <w:proofErr w:type="spellEnd"/>
      <w:r w:rsidRPr="00B3361E">
        <w:rPr>
          <w:sz w:val="20"/>
          <w:szCs w:val="20"/>
        </w:rPr>
        <w:t xml:space="preserve"> = </w:t>
      </w:r>
      <w:proofErr w:type="spellStart"/>
      <w:r w:rsidRPr="00B3361E">
        <w:rPr>
          <w:sz w:val="20"/>
          <w:szCs w:val="20"/>
        </w:rPr>
        <w:t>d.dirnumb</w:t>
      </w:r>
      <w:proofErr w:type="spellEnd"/>
      <w:r w:rsidRPr="00B3361E">
        <w:rPr>
          <w:sz w:val="20"/>
          <w:szCs w:val="20"/>
        </w:rPr>
        <w:t xml:space="preserve"> WHERE </w:t>
      </w:r>
      <w:proofErr w:type="spellStart"/>
      <w:r w:rsidRPr="00B3361E">
        <w:rPr>
          <w:sz w:val="20"/>
          <w:szCs w:val="20"/>
        </w:rPr>
        <w:t>m.awrd</w:t>
      </w:r>
      <w:proofErr w:type="spellEnd"/>
      <w:r w:rsidRPr="00B3361E">
        <w:rPr>
          <w:sz w:val="20"/>
          <w:szCs w:val="20"/>
        </w:rPr>
        <w:t xml:space="preserve"> = (SELECT MAX(</w:t>
      </w:r>
      <w:proofErr w:type="spellStart"/>
      <w:r w:rsidRPr="00B3361E">
        <w:rPr>
          <w:sz w:val="20"/>
          <w:szCs w:val="20"/>
        </w:rPr>
        <w:t>awrd</w:t>
      </w:r>
      <w:proofErr w:type="spellEnd"/>
      <w:r w:rsidRPr="00B3361E">
        <w:rPr>
          <w:sz w:val="20"/>
          <w:szCs w:val="20"/>
        </w:rPr>
        <w:t xml:space="preserve">) FROM director di JOIN movie mi ON </w:t>
      </w:r>
      <w:proofErr w:type="spellStart"/>
      <w:r w:rsidRPr="00B3361E">
        <w:rPr>
          <w:sz w:val="20"/>
          <w:szCs w:val="20"/>
        </w:rPr>
        <w:t>di.dirnumb</w:t>
      </w:r>
      <w:proofErr w:type="spellEnd"/>
      <w:r w:rsidRPr="00B3361E">
        <w:rPr>
          <w:sz w:val="20"/>
          <w:szCs w:val="20"/>
        </w:rPr>
        <w:t xml:space="preserve"> = </w:t>
      </w:r>
      <w:proofErr w:type="spellStart"/>
      <w:r w:rsidRPr="00B3361E">
        <w:rPr>
          <w:sz w:val="20"/>
          <w:szCs w:val="20"/>
        </w:rPr>
        <w:t>mi.dirnumb</w:t>
      </w:r>
      <w:proofErr w:type="spellEnd"/>
      <w:r w:rsidRPr="00B3361E">
        <w:rPr>
          <w:sz w:val="20"/>
          <w:szCs w:val="20"/>
        </w:rPr>
        <w:t xml:space="preserve"> WHERE </w:t>
      </w:r>
      <w:proofErr w:type="spellStart"/>
      <w:r w:rsidRPr="00B3361E">
        <w:rPr>
          <w:sz w:val="20"/>
          <w:szCs w:val="20"/>
        </w:rPr>
        <w:t>di.dirname</w:t>
      </w:r>
      <w:proofErr w:type="spellEnd"/>
      <w:r w:rsidRPr="00B3361E">
        <w:rPr>
          <w:sz w:val="20"/>
          <w:szCs w:val="20"/>
        </w:rPr>
        <w:t xml:space="preserve"> = 'Hitchcock, Alfred' ) AND lower(</w:t>
      </w:r>
      <w:proofErr w:type="spellStart"/>
      <w:r w:rsidRPr="00B3361E">
        <w:rPr>
          <w:sz w:val="20"/>
          <w:szCs w:val="20"/>
        </w:rPr>
        <w:t>d.dirname</w:t>
      </w:r>
      <w:proofErr w:type="spellEnd"/>
      <w:r w:rsidRPr="00B3361E">
        <w:rPr>
          <w:sz w:val="20"/>
          <w:szCs w:val="20"/>
        </w:rPr>
        <w:t>) = '</w:t>
      </w:r>
      <w:proofErr w:type="spellStart"/>
      <w:r w:rsidRPr="00B3361E">
        <w:rPr>
          <w:sz w:val="20"/>
          <w:szCs w:val="20"/>
        </w:rPr>
        <w:t>hitchcock</w:t>
      </w:r>
      <w:proofErr w:type="spellEnd"/>
      <w:r w:rsidRPr="00B3361E">
        <w:rPr>
          <w:sz w:val="20"/>
          <w:szCs w:val="20"/>
        </w:rPr>
        <w:t xml:space="preserve">, </w:t>
      </w:r>
      <w:proofErr w:type="spellStart"/>
      <w:r w:rsidRPr="00B3361E">
        <w:rPr>
          <w:sz w:val="20"/>
          <w:szCs w:val="20"/>
        </w:rPr>
        <w:t>alfred</w:t>
      </w:r>
      <w:proofErr w:type="spellEnd"/>
      <w:r w:rsidRPr="00B3361E">
        <w:rPr>
          <w:sz w:val="20"/>
          <w:szCs w:val="20"/>
        </w:rPr>
        <w:t xml:space="preserve">';Predicted SQL: SELECT MVTITLE FROM MOVIE JOIN DIRECTOR ON MOVIE.DIRNUMB = DIRECTOR.DIRNUMB WHERE LOWER(DIRNAME) = LOWER('Hitchcock, Alfred') ORDER BY AWRD DESC LIMIT 1 </w:t>
      </w:r>
    </w:p>
    <w:p w14:paraId="55AF373B" w14:textId="77777777" w:rsidR="00B3361E" w:rsidRPr="00B3361E" w:rsidRDefault="00B3361E" w:rsidP="00B3361E">
      <w:pPr>
        <w:rPr>
          <w:sz w:val="20"/>
          <w:szCs w:val="20"/>
        </w:rPr>
      </w:pPr>
    </w:p>
    <w:p w14:paraId="3DE6C8BF" w14:textId="77777777" w:rsidR="00B3361E" w:rsidRPr="00B3361E" w:rsidRDefault="00B3361E" w:rsidP="00B3361E">
      <w:pPr>
        <w:rPr>
          <w:sz w:val="20"/>
          <w:szCs w:val="20"/>
        </w:rPr>
      </w:pPr>
      <w:r w:rsidRPr="00B3361E">
        <w:rPr>
          <w:sz w:val="20"/>
          <w:szCs w:val="20"/>
        </w:rPr>
        <w:t>Target output:</w:t>
      </w:r>
    </w:p>
    <w:p w14:paraId="59B019F5" w14:textId="77777777" w:rsidR="00B3361E" w:rsidRPr="00B3361E" w:rsidRDefault="00B3361E" w:rsidP="00B3361E">
      <w:pPr>
        <w:rPr>
          <w:sz w:val="20"/>
          <w:szCs w:val="20"/>
        </w:rPr>
      </w:pPr>
      <w:r w:rsidRPr="00B3361E">
        <w:rPr>
          <w:sz w:val="20"/>
          <w:szCs w:val="20"/>
        </w:rPr>
        <w:t>('North by Northwest', 0)</w:t>
      </w:r>
    </w:p>
    <w:p w14:paraId="53E0AC49" w14:textId="77777777" w:rsidR="00B3361E" w:rsidRPr="00B3361E" w:rsidRDefault="00B3361E" w:rsidP="00B3361E">
      <w:pPr>
        <w:rPr>
          <w:sz w:val="20"/>
          <w:szCs w:val="20"/>
        </w:rPr>
      </w:pPr>
      <w:r w:rsidRPr="00B3361E">
        <w:rPr>
          <w:sz w:val="20"/>
          <w:szCs w:val="20"/>
        </w:rPr>
        <w:t>('Rope', 0)</w:t>
      </w:r>
    </w:p>
    <w:p w14:paraId="6D3E5604" w14:textId="77777777" w:rsidR="00B3361E" w:rsidRPr="00B3361E" w:rsidRDefault="00B3361E" w:rsidP="00B3361E">
      <w:pPr>
        <w:rPr>
          <w:sz w:val="20"/>
          <w:szCs w:val="20"/>
        </w:rPr>
      </w:pPr>
      <w:r w:rsidRPr="00B3361E">
        <w:rPr>
          <w:sz w:val="20"/>
          <w:szCs w:val="20"/>
        </w:rPr>
        <w:t>('Psycho', 0)</w:t>
      </w:r>
    </w:p>
    <w:p w14:paraId="0B76CE11" w14:textId="77777777" w:rsidR="00B3361E" w:rsidRPr="00B3361E" w:rsidRDefault="00B3361E" w:rsidP="00B3361E">
      <w:pPr>
        <w:rPr>
          <w:sz w:val="20"/>
          <w:szCs w:val="20"/>
        </w:rPr>
      </w:pPr>
      <w:r w:rsidRPr="00B3361E">
        <w:rPr>
          <w:sz w:val="20"/>
          <w:szCs w:val="20"/>
        </w:rPr>
        <w:t>('The Birds', 0)</w:t>
      </w:r>
    </w:p>
    <w:p w14:paraId="67CC2A54" w14:textId="77777777" w:rsidR="00B3361E" w:rsidRPr="00B3361E" w:rsidRDefault="00B3361E" w:rsidP="00B3361E">
      <w:pPr>
        <w:rPr>
          <w:sz w:val="20"/>
          <w:szCs w:val="20"/>
        </w:rPr>
      </w:pPr>
      <w:r w:rsidRPr="00B3361E">
        <w:rPr>
          <w:sz w:val="20"/>
          <w:szCs w:val="20"/>
        </w:rPr>
        <w:t>('Vertigo', 0)</w:t>
      </w:r>
    </w:p>
    <w:p w14:paraId="1E80D5A6" w14:textId="77777777" w:rsidR="00B3361E" w:rsidRPr="00B3361E" w:rsidRDefault="00B3361E" w:rsidP="00B3361E">
      <w:pPr>
        <w:rPr>
          <w:sz w:val="20"/>
          <w:szCs w:val="20"/>
        </w:rPr>
      </w:pPr>
      <w:r w:rsidRPr="00B3361E">
        <w:rPr>
          <w:sz w:val="20"/>
          <w:szCs w:val="20"/>
        </w:rPr>
        <w:t>('Rear Window', 0)</w:t>
      </w:r>
    </w:p>
    <w:p w14:paraId="4F9101D1" w14:textId="77777777" w:rsidR="00B3361E" w:rsidRPr="00B3361E" w:rsidRDefault="00B3361E" w:rsidP="00B3361E">
      <w:pPr>
        <w:rPr>
          <w:sz w:val="20"/>
          <w:szCs w:val="20"/>
        </w:rPr>
      </w:pPr>
    </w:p>
    <w:p w14:paraId="08FF97D4" w14:textId="77777777" w:rsidR="00B3361E" w:rsidRPr="00B3361E" w:rsidRDefault="00B3361E" w:rsidP="00B3361E">
      <w:pPr>
        <w:rPr>
          <w:sz w:val="20"/>
          <w:szCs w:val="20"/>
        </w:rPr>
      </w:pPr>
      <w:r w:rsidRPr="00B3361E">
        <w:rPr>
          <w:sz w:val="20"/>
          <w:szCs w:val="20"/>
        </w:rPr>
        <w:t>GPT output:</w:t>
      </w:r>
    </w:p>
    <w:p w14:paraId="50705EE1" w14:textId="77777777" w:rsidR="00B3361E" w:rsidRPr="00B3361E" w:rsidRDefault="00B3361E" w:rsidP="00B3361E">
      <w:pPr>
        <w:rPr>
          <w:sz w:val="20"/>
          <w:szCs w:val="20"/>
        </w:rPr>
      </w:pPr>
      <w:r w:rsidRPr="00B3361E">
        <w:rPr>
          <w:sz w:val="20"/>
          <w:szCs w:val="20"/>
        </w:rPr>
        <w:t>('North by Northwest',)</w:t>
      </w:r>
    </w:p>
    <w:p w14:paraId="01F4C6CB" w14:textId="77777777" w:rsidR="00B3361E" w:rsidRPr="00B3361E" w:rsidRDefault="00B3361E" w:rsidP="00B3361E">
      <w:pPr>
        <w:rPr>
          <w:sz w:val="20"/>
          <w:szCs w:val="20"/>
        </w:rPr>
      </w:pPr>
    </w:p>
    <w:p w14:paraId="267B0030" w14:textId="77777777" w:rsidR="00B3361E" w:rsidRPr="00B3361E" w:rsidRDefault="00B3361E" w:rsidP="00B3361E">
      <w:pPr>
        <w:rPr>
          <w:sz w:val="20"/>
          <w:szCs w:val="20"/>
        </w:rPr>
      </w:pPr>
    </w:p>
    <w:p w14:paraId="014D6690" w14:textId="77777777" w:rsidR="00FA0BBF" w:rsidRPr="005A1F64" w:rsidRDefault="00FA0BBF" w:rsidP="00B3361E">
      <w:pPr>
        <w:rPr>
          <w:sz w:val="20"/>
          <w:szCs w:val="20"/>
        </w:rPr>
      </w:pPr>
    </w:p>
    <w:sectPr w:rsidR="00FA0BBF" w:rsidRPr="005A1F64" w:rsidSect="00B3361E">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0C644" w14:textId="77777777" w:rsidR="00CA7FCA" w:rsidRPr="00652AF3" w:rsidRDefault="00CA7FCA" w:rsidP="00982D54">
      <w:r w:rsidRPr="00652AF3">
        <w:separator/>
      </w:r>
    </w:p>
  </w:endnote>
  <w:endnote w:type="continuationSeparator" w:id="0">
    <w:p w14:paraId="6B50C145" w14:textId="77777777" w:rsidR="00CA7FCA" w:rsidRPr="00652AF3" w:rsidRDefault="00CA7FCA" w:rsidP="00982D54">
      <w:r w:rsidRPr="00652AF3">
        <w:continuationSeparator/>
      </w:r>
    </w:p>
  </w:endnote>
  <w:endnote w:type="continuationNotice" w:id="1">
    <w:p w14:paraId="46E22986" w14:textId="77777777" w:rsidR="00CA7FCA" w:rsidRDefault="00CA7F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182977"/>
      <w:docPartObj>
        <w:docPartGallery w:val="Page Numbers (Bottom of Page)"/>
        <w:docPartUnique/>
      </w:docPartObj>
    </w:sdtPr>
    <w:sdtContent>
      <w:p w14:paraId="1077FABB" w14:textId="77777777" w:rsidR="00B3361E" w:rsidRPr="00652AF3" w:rsidRDefault="00B3361E">
        <w:pPr>
          <w:pStyle w:val="Footer"/>
          <w:jc w:val="right"/>
        </w:pPr>
        <w:r w:rsidRPr="00652AF3">
          <w:fldChar w:fldCharType="begin"/>
        </w:r>
        <w:r w:rsidRPr="00652AF3">
          <w:instrText xml:space="preserve"> PAGE   \* MERGEFORMAT </w:instrText>
        </w:r>
        <w:r w:rsidRPr="00652AF3">
          <w:fldChar w:fldCharType="separate"/>
        </w:r>
        <w:r w:rsidRPr="00652AF3">
          <w:t>2</w:t>
        </w:r>
        <w:r w:rsidRPr="00652AF3">
          <w:fldChar w:fldCharType="end"/>
        </w:r>
      </w:p>
    </w:sdtContent>
  </w:sdt>
  <w:p w14:paraId="65DAA389" w14:textId="77777777" w:rsidR="00B3361E" w:rsidRPr="00652AF3" w:rsidRDefault="00B336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9722349"/>
      <w:docPartObj>
        <w:docPartGallery w:val="Page Numbers (Bottom of Page)"/>
        <w:docPartUnique/>
      </w:docPartObj>
    </w:sdtPr>
    <w:sdtContent>
      <w:p w14:paraId="7DDCCA56" w14:textId="75EF31A2" w:rsidR="00982D54" w:rsidRPr="00652AF3" w:rsidRDefault="00982D54">
        <w:pPr>
          <w:pStyle w:val="Footer"/>
          <w:jc w:val="right"/>
        </w:pPr>
        <w:r w:rsidRPr="00652AF3">
          <w:fldChar w:fldCharType="begin"/>
        </w:r>
        <w:r w:rsidRPr="00652AF3">
          <w:instrText xml:space="preserve"> PAGE   \* MERGEFORMAT </w:instrText>
        </w:r>
        <w:r w:rsidRPr="00652AF3">
          <w:fldChar w:fldCharType="separate"/>
        </w:r>
        <w:r w:rsidRPr="00652AF3">
          <w:t>2</w:t>
        </w:r>
        <w:r w:rsidRPr="00652AF3">
          <w:fldChar w:fldCharType="end"/>
        </w:r>
      </w:p>
    </w:sdtContent>
  </w:sdt>
  <w:p w14:paraId="5A1ADA93" w14:textId="77777777" w:rsidR="00982D54" w:rsidRPr="00652AF3" w:rsidRDefault="00982D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618AA" w14:textId="77777777" w:rsidR="00CA7FCA" w:rsidRPr="00652AF3" w:rsidRDefault="00CA7FCA" w:rsidP="00982D54">
      <w:r w:rsidRPr="00652AF3">
        <w:separator/>
      </w:r>
    </w:p>
  </w:footnote>
  <w:footnote w:type="continuationSeparator" w:id="0">
    <w:p w14:paraId="230F470D" w14:textId="77777777" w:rsidR="00CA7FCA" w:rsidRPr="00652AF3" w:rsidRDefault="00CA7FCA" w:rsidP="00982D54">
      <w:r w:rsidRPr="00652AF3">
        <w:continuationSeparator/>
      </w:r>
    </w:p>
  </w:footnote>
  <w:footnote w:type="continuationNotice" w:id="1">
    <w:p w14:paraId="6523BB4D" w14:textId="77777777" w:rsidR="00CA7FCA" w:rsidRDefault="00CA7FCA"/>
  </w:footnote>
  <w:footnote w:id="2">
    <w:p w14:paraId="47A0916B" w14:textId="7B1B8DB2" w:rsidR="00692ED8" w:rsidRDefault="00692ED8" w:rsidP="00692ED8">
      <w:pPr>
        <w:pStyle w:val="FootnoteText"/>
      </w:pPr>
      <w:r>
        <w:rPr>
          <w:rStyle w:val="FootnoteReference"/>
        </w:rPr>
        <w:footnoteRef/>
      </w:r>
      <w:r>
        <w:t xml:space="preserve"> NOTE: This is a very active area of research. The </w:t>
      </w:r>
      <w:r w:rsidR="003A6ABC">
        <w:t>down select</w:t>
      </w:r>
      <w:r>
        <w:t xml:space="preserve"> of models occurred during the August/September 2023. At the time of writing this report, changes in the leaderboard had already occurred.</w:t>
      </w:r>
    </w:p>
  </w:footnote>
</w:footnotes>
</file>

<file path=word/intelligence2.xml><?xml version="1.0" encoding="utf-8"?>
<int2:intelligence xmlns:int2="http://schemas.microsoft.com/office/intelligence/2020/intelligence" xmlns:oel="http://schemas.microsoft.com/office/2019/extlst">
  <int2:observations>
    <int2:textHash int2:hashCode="pXdHzM00P1dMmq" int2:id="EsrIbBGV">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77DDE"/>
    <w:multiLevelType w:val="hybridMultilevel"/>
    <w:tmpl w:val="03FC2F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5E68B6"/>
    <w:multiLevelType w:val="hybridMultilevel"/>
    <w:tmpl w:val="D0BC3C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353DA5"/>
    <w:multiLevelType w:val="multilevel"/>
    <w:tmpl w:val="4A841F8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FA42B8"/>
    <w:multiLevelType w:val="hybridMultilevel"/>
    <w:tmpl w:val="979261B8"/>
    <w:lvl w:ilvl="0" w:tplc="0C09000F">
      <w:start w:val="1"/>
      <w:numFmt w:val="decimal"/>
      <w:lvlText w:val="%1."/>
      <w:lvlJc w:val="left"/>
      <w:pPr>
        <w:ind w:left="2145" w:hanging="360"/>
      </w:pPr>
    </w:lvl>
    <w:lvl w:ilvl="1" w:tplc="0C090019" w:tentative="1">
      <w:start w:val="1"/>
      <w:numFmt w:val="lowerLetter"/>
      <w:lvlText w:val="%2."/>
      <w:lvlJc w:val="left"/>
      <w:pPr>
        <w:ind w:left="2865" w:hanging="360"/>
      </w:pPr>
    </w:lvl>
    <w:lvl w:ilvl="2" w:tplc="0C09001B" w:tentative="1">
      <w:start w:val="1"/>
      <w:numFmt w:val="lowerRoman"/>
      <w:lvlText w:val="%3."/>
      <w:lvlJc w:val="right"/>
      <w:pPr>
        <w:ind w:left="3585" w:hanging="180"/>
      </w:pPr>
    </w:lvl>
    <w:lvl w:ilvl="3" w:tplc="0C09000F" w:tentative="1">
      <w:start w:val="1"/>
      <w:numFmt w:val="decimal"/>
      <w:lvlText w:val="%4."/>
      <w:lvlJc w:val="left"/>
      <w:pPr>
        <w:ind w:left="4305" w:hanging="360"/>
      </w:pPr>
    </w:lvl>
    <w:lvl w:ilvl="4" w:tplc="0C090019" w:tentative="1">
      <w:start w:val="1"/>
      <w:numFmt w:val="lowerLetter"/>
      <w:lvlText w:val="%5."/>
      <w:lvlJc w:val="left"/>
      <w:pPr>
        <w:ind w:left="5025" w:hanging="360"/>
      </w:pPr>
    </w:lvl>
    <w:lvl w:ilvl="5" w:tplc="0C09001B" w:tentative="1">
      <w:start w:val="1"/>
      <w:numFmt w:val="lowerRoman"/>
      <w:lvlText w:val="%6."/>
      <w:lvlJc w:val="right"/>
      <w:pPr>
        <w:ind w:left="5745" w:hanging="180"/>
      </w:pPr>
    </w:lvl>
    <w:lvl w:ilvl="6" w:tplc="0C09000F" w:tentative="1">
      <w:start w:val="1"/>
      <w:numFmt w:val="decimal"/>
      <w:lvlText w:val="%7."/>
      <w:lvlJc w:val="left"/>
      <w:pPr>
        <w:ind w:left="6465" w:hanging="360"/>
      </w:pPr>
    </w:lvl>
    <w:lvl w:ilvl="7" w:tplc="0C090019" w:tentative="1">
      <w:start w:val="1"/>
      <w:numFmt w:val="lowerLetter"/>
      <w:lvlText w:val="%8."/>
      <w:lvlJc w:val="left"/>
      <w:pPr>
        <w:ind w:left="7185" w:hanging="360"/>
      </w:pPr>
    </w:lvl>
    <w:lvl w:ilvl="8" w:tplc="0C09001B" w:tentative="1">
      <w:start w:val="1"/>
      <w:numFmt w:val="lowerRoman"/>
      <w:lvlText w:val="%9."/>
      <w:lvlJc w:val="right"/>
      <w:pPr>
        <w:ind w:left="7905" w:hanging="180"/>
      </w:pPr>
    </w:lvl>
  </w:abstractNum>
  <w:abstractNum w:abstractNumId="4" w15:restartNumberingAfterBreak="0">
    <w:nsid w:val="08537E39"/>
    <w:multiLevelType w:val="multilevel"/>
    <w:tmpl w:val="294CD4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BD7B9E"/>
    <w:multiLevelType w:val="hybridMultilevel"/>
    <w:tmpl w:val="5B7882D0"/>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6" w15:restartNumberingAfterBreak="0">
    <w:nsid w:val="0DD47FC9"/>
    <w:multiLevelType w:val="hybridMultilevel"/>
    <w:tmpl w:val="05222B0C"/>
    <w:lvl w:ilvl="0" w:tplc="B8540BE8">
      <w:start w:val="2"/>
      <w:numFmt w:val="decimal"/>
      <w:lvlText w:val="%1."/>
      <w:lvlJc w:val="left"/>
      <w:pPr>
        <w:ind w:left="720" w:hanging="360"/>
      </w:pPr>
    </w:lvl>
    <w:lvl w:ilvl="1" w:tplc="04302728">
      <w:start w:val="1"/>
      <w:numFmt w:val="lowerLetter"/>
      <w:lvlText w:val="%2."/>
      <w:lvlJc w:val="left"/>
      <w:pPr>
        <w:ind w:left="1440" w:hanging="360"/>
      </w:pPr>
    </w:lvl>
    <w:lvl w:ilvl="2" w:tplc="84DC5156">
      <w:start w:val="1"/>
      <w:numFmt w:val="lowerRoman"/>
      <w:lvlText w:val="%3."/>
      <w:lvlJc w:val="right"/>
      <w:pPr>
        <w:ind w:left="2160" w:hanging="180"/>
      </w:pPr>
    </w:lvl>
    <w:lvl w:ilvl="3" w:tplc="B7E08EE0">
      <w:start w:val="1"/>
      <w:numFmt w:val="decimal"/>
      <w:lvlText w:val="%4."/>
      <w:lvlJc w:val="left"/>
      <w:pPr>
        <w:ind w:left="2880" w:hanging="360"/>
      </w:pPr>
    </w:lvl>
    <w:lvl w:ilvl="4" w:tplc="C3CC1FEE">
      <w:start w:val="1"/>
      <w:numFmt w:val="lowerLetter"/>
      <w:lvlText w:val="%5."/>
      <w:lvlJc w:val="left"/>
      <w:pPr>
        <w:ind w:left="3600" w:hanging="360"/>
      </w:pPr>
    </w:lvl>
    <w:lvl w:ilvl="5" w:tplc="3EEA2350">
      <w:start w:val="1"/>
      <w:numFmt w:val="lowerRoman"/>
      <w:lvlText w:val="%6."/>
      <w:lvlJc w:val="right"/>
      <w:pPr>
        <w:ind w:left="4320" w:hanging="180"/>
      </w:pPr>
    </w:lvl>
    <w:lvl w:ilvl="6" w:tplc="20F02378">
      <w:start w:val="1"/>
      <w:numFmt w:val="decimal"/>
      <w:lvlText w:val="%7."/>
      <w:lvlJc w:val="left"/>
      <w:pPr>
        <w:ind w:left="5040" w:hanging="360"/>
      </w:pPr>
    </w:lvl>
    <w:lvl w:ilvl="7" w:tplc="F9A4D09C">
      <w:start w:val="1"/>
      <w:numFmt w:val="lowerLetter"/>
      <w:lvlText w:val="%8."/>
      <w:lvlJc w:val="left"/>
      <w:pPr>
        <w:ind w:left="5760" w:hanging="360"/>
      </w:pPr>
    </w:lvl>
    <w:lvl w:ilvl="8" w:tplc="6B867C3A">
      <w:start w:val="1"/>
      <w:numFmt w:val="lowerRoman"/>
      <w:lvlText w:val="%9."/>
      <w:lvlJc w:val="right"/>
      <w:pPr>
        <w:ind w:left="6480" w:hanging="180"/>
      </w:pPr>
    </w:lvl>
  </w:abstractNum>
  <w:abstractNum w:abstractNumId="7" w15:restartNumberingAfterBreak="0">
    <w:nsid w:val="146C230A"/>
    <w:multiLevelType w:val="multilevel"/>
    <w:tmpl w:val="F7B4675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E74D4C"/>
    <w:multiLevelType w:val="multilevel"/>
    <w:tmpl w:val="4F8C0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75A07D9"/>
    <w:multiLevelType w:val="hybridMultilevel"/>
    <w:tmpl w:val="5D842F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7BA7A5B"/>
    <w:multiLevelType w:val="multilevel"/>
    <w:tmpl w:val="7BECAF6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8E52CFA"/>
    <w:multiLevelType w:val="hybridMultilevel"/>
    <w:tmpl w:val="AD4AA51A"/>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934411"/>
    <w:multiLevelType w:val="hybridMultilevel"/>
    <w:tmpl w:val="0414E2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06B4FB7"/>
    <w:multiLevelType w:val="hybridMultilevel"/>
    <w:tmpl w:val="D0E8EB9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2501C41"/>
    <w:multiLevelType w:val="hybridMultilevel"/>
    <w:tmpl w:val="55065C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3F65CA8"/>
    <w:multiLevelType w:val="multilevel"/>
    <w:tmpl w:val="C9EE650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948741D"/>
    <w:multiLevelType w:val="multilevel"/>
    <w:tmpl w:val="BA444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721609"/>
    <w:multiLevelType w:val="hybridMultilevel"/>
    <w:tmpl w:val="AE5218A0"/>
    <w:lvl w:ilvl="0" w:tplc="0C09000F">
      <w:start w:val="1"/>
      <w:numFmt w:val="decimal"/>
      <w:lvlText w:val="%1."/>
      <w:lvlJc w:val="left"/>
      <w:pPr>
        <w:ind w:left="720" w:hanging="360"/>
      </w:pPr>
      <w:rPr>
        <w:rFonts w:hint="default"/>
      </w:rPr>
    </w:lvl>
    <w:lvl w:ilvl="1" w:tplc="13AAC754">
      <w:start w:val="1"/>
      <w:numFmt w:val="lowerLetter"/>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2B875C4"/>
    <w:multiLevelType w:val="hybridMultilevel"/>
    <w:tmpl w:val="888E44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6232873"/>
    <w:multiLevelType w:val="hybridMultilevel"/>
    <w:tmpl w:val="06844A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3C85086B"/>
    <w:multiLevelType w:val="hybridMultilevel"/>
    <w:tmpl w:val="3CC00AF6"/>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1" w15:restartNumberingAfterBreak="0">
    <w:nsid w:val="3F3D4B57"/>
    <w:multiLevelType w:val="multilevel"/>
    <w:tmpl w:val="1A64C9F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2343AF"/>
    <w:multiLevelType w:val="multilevel"/>
    <w:tmpl w:val="B106B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CF92BAF"/>
    <w:multiLevelType w:val="hybridMultilevel"/>
    <w:tmpl w:val="4E2416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DE3426A"/>
    <w:multiLevelType w:val="hybridMultilevel"/>
    <w:tmpl w:val="B6B4A65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F9A0776"/>
    <w:multiLevelType w:val="multilevel"/>
    <w:tmpl w:val="F75C484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0382A94"/>
    <w:multiLevelType w:val="hybridMultilevel"/>
    <w:tmpl w:val="4E0820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25130B7"/>
    <w:multiLevelType w:val="hybridMultilevel"/>
    <w:tmpl w:val="22E062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5112B2E"/>
    <w:multiLevelType w:val="multilevel"/>
    <w:tmpl w:val="63948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ABB096C"/>
    <w:multiLevelType w:val="hybridMultilevel"/>
    <w:tmpl w:val="5F4A17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5B0E7B0B"/>
    <w:multiLevelType w:val="hybridMultilevel"/>
    <w:tmpl w:val="4D8EAC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BA34AA4"/>
    <w:multiLevelType w:val="hybridMultilevel"/>
    <w:tmpl w:val="828242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C2413B8"/>
    <w:multiLevelType w:val="hybridMultilevel"/>
    <w:tmpl w:val="79FAFF9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E2B58D5"/>
    <w:multiLevelType w:val="hybridMultilevel"/>
    <w:tmpl w:val="523C1F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E360463"/>
    <w:multiLevelType w:val="hybridMultilevel"/>
    <w:tmpl w:val="E08E6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FF173B9"/>
    <w:multiLevelType w:val="multilevel"/>
    <w:tmpl w:val="8E26AF2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584D07"/>
    <w:multiLevelType w:val="multilevel"/>
    <w:tmpl w:val="7CA65C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9E5EB4"/>
    <w:multiLevelType w:val="hybridMultilevel"/>
    <w:tmpl w:val="B0D6A3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64BE1265"/>
    <w:multiLevelType w:val="hybridMultilevel"/>
    <w:tmpl w:val="D48A5B6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9A64763"/>
    <w:multiLevelType w:val="hybridMultilevel"/>
    <w:tmpl w:val="B30437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AB20EA5"/>
    <w:multiLevelType w:val="hybridMultilevel"/>
    <w:tmpl w:val="1CFC70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01CB9BE"/>
    <w:multiLevelType w:val="hybridMultilevel"/>
    <w:tmpl w:val="2C1EF5B8"/>
    <w:lvl w:ilvl="0" w:tplc="51C8DB38">
      <w:start w:val="1"/>
      <w:numFmt w:val="decimal"/>
      <w:lvlText w:val="%1."/>
      <w:lvlJc w:val="left"/>
      <w:pPr>
        <w:ind w:left="720" w:hanging="360"/>
      </w:pPr>
    </w:lvl>
    <w:lvl w:ilvl="1" w:tplc="A0BAA292">
      <w:start w:val="1"/>
      <w:numFmt w:val="lowerLetter"/>
      <w:lvlText w:val="%2."/>
      <w:lvlJc w:val="left"/>
      <w:pPr>
        <w:ind w:left="1440" w:hanging="360"/>
      </w:pPr>
    </w:lvl>
    <w:lvl w:ilvl="2" w:tplc="410CD298">
      <w:start w:val="1"/>
      <w:numFmt w:val="lowerRoman"/>
      <w:lvlText w:val="%3."/>
      <w:lvlJc w:val="right"/>
      <w:pPr>
        <w:ind w:left="2160" w:hanging="180"/>
      </w:pPr>
    </w:lvl>
    <w:lvl w:ilvl="3" w:tplc="9C46C434">
      <w:start w:val="1"/>
      <w:numFmt w:val="decimal"/>
      <w:lvlText w:val="%4."/>
      <w:lvlJc w:val="left"/>
      <w:pPr>
        <w:ind w:left="2880" w:hanging="360"/>
      </w:pPr>
    </w:lvl>
    <w:lvl w:ilvl="4" w:tplc="BB3EDC56">
      <w:start w:val="1"/>
      <w:numFmt w:val="lowerLetter"/>
      <w:lvlText w:val="%5."/>
      <w:lvlJc w:val="left"/>
      <w:pPr>
        <w:ind w:left="3600" w:hanging="360"/>
      </w:pPr>
    </w:lvl>
    <w:lvl w:ilvl="5" w:tplc="68365BD4">
      <w:start w:val="1"/>
      <w:numFmt w:val="lowerRoman"/>
      <w:lvlText w:val="%6."/>
      <w:lvlJc w:val="right"/>
      <w:pPr>
        <w:ind w:left="4320" w:hanging="180"/>
      </w:pPr>
    </w:lvl>
    <w:lvl w:ilvl="6" w:tplc="523AD086">
      <w:start w:val="1"/>
      <w:numFmt w:val="decimal"/>
      <w:lvlText w:val="%7."/>
      <w:lvlJc w:val="left"/>
      <w:pPr>
        <w:ind w:left="5040" w:hanging="360"/>
      </w:pPr>
    </w:lvl>
    <w:lvl w:ilvl="7" w:tplc="2ED874F6">
      <w:start w:val="1"/>
      <w:numFmt w:val="lowerLetter"/>
      <w:lvlText w:val="%8."/>
      <w:lvlJc w:val="left"/>
      <w:pPr>
        <w:ind w:left="5760" w:hanging="360"/>
      </w:pPr>
    </w:lvl>
    <w:lvl w:ilvl="8" w:tplc="76BA3BB8">
      <w:start w:val="1"/>
      <w:numFmt w:val="lowerRoman"/>
      <w:lvlText w:val="%9."/>
      <w:lvlJc w:val="right"/>
      <w:pPr>
        <w:ind w:left="6480" w:hanging="180"/>
      </w:pPr>
    </w:lvl>
  </w:abstractNum>
  <w:abstractNum w:abstractNumId="42" w15:restartNumberingAfterBreak="0">
    <w:nsid w:val="70EB460C"/>
    <w:multiLevelType w:val="hybridMultilevel"/>
    <w:tmpl w:val="E0DAA8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3" w15:restartNumberingAfterBreak="0">
    <w:nsid w:val="716D289B"/>
    <w:multiLevelType w:val="hybridMultilevel"/>
    <w:tmpl w:val="FC12F1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70C649E"/>
    <w:multiLevelType w:val="hybridMultilevel"/>
    <w:tmpl w:val="AF1C694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5" w15:restartNumberingAfterBreak="0">
    <w:nsid w:val="77432916"/>
    <w:multiLevelType w:val="multilevel"/>
    <w:tmpl w:val="D41CC1D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7C33404"/>
    <w:multiLevelType w:val="hybridMultilevel"/>
    <w:tmpl w:val="7E72669C"/>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78861194"/>
    <w:multiLevelType w:val="hybridMultilevel"/>
    <w:tmpl w:val="2DE64E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8" w15:restartNumberingAfterBreak="0">
    <w:nsid w:val="79737BDA"/>
    <w:multiLevelType w:val="multilevel"/>
    <w:tmpl w:val="8012B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7C261088"/>
    <w:multiLevelType w:val="multilevel"/>
    <w:tmpl w:val="B84CD5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E7F2C0B"/>
    <w:multiLevelType w:val="hybridMultilevel"/>
    <w:tmpl w:val="B204F20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072120253">
    <w:abstractNumId w:val="8"/>
  </w:num>
  <w:num w:numId="2" w16cid:durableId="341056026">
    <w:abstractNumId w:val="16"/>
  </w:num>
  <w:num w:numId="3" w16cid:durableId="46689095">
    <w:abstractNumId w:val="49"/>
  </w:num>
  <w:num w:numId="4" w16cid:durableId="2090081257">
    <w:abstractNumId w:val="50"/>
  </w:num>
  <w:num w:numId="5" w16cid:durableId="1841583244">
    <w:abstractNumId w:val="4"/>
  </w:num>
  <w:num w:numId="6" w16cid:durableId="693992577">
    <w:abstractNumId w:val="2"/>
  </w:num>
  <w:num w:numId="7" w16cid:durableId="1675719819">
    <w:abstractNumId w:val="15"/>
  </w:num>
  <w:num w:numId="8" w16cid:durableId="790439847">
    <w:abstractNumId w:val="21"/>
  </w:num>
  <w:num w:numId="9" w16cid:durableId="336074997">
    <w:abstractNumId w:val="25"/>
  </w:num>
  <w:num w:numId="10" w16cid:durableId="719549614">
    <w:abstractNumId w:val="35"/>
  </w:num>
  <w:num w:numId="11" w16cid:durableId="1098062984">
    <w:abstractNumId w:val="22"/>
  </w:num>
  <w:num w:numId="12" w16cid:durableId="27337169">
    <w:abstractNumId w:val="28"/>
  </w:num>
  <w:num w:numId="13" w16cid:durableId="42411912">
    <w:abstractNumId w:val="36"/>
  </w:num>
  <w:num w:numId="14" w16cid:durableId="1081487484">
    <w:abstractNumId w:val="45"/>
  </w:num>
  <w:num w:numId="15" w16cid:durableId="207884262">
    <w:abstractNumId w:val="7"/>
  </w:num>
  <w:num w:numId="16" w16cid:durableId="1455443119">
    <w:abstractNumId w:val="10"/>
  </w:num>
  <w:num w:numId="17" w16cid:durableId="2124107153">
    <w:abstractNumId w:val="48"/>
  </w:num>
  <w:num w:numId="18" w16cid:durableId="1840195042">
    <w:abstractNumId w:val="3"/>
  </w:num>
  <w:num w:numId="19" w16cid:durableId="250091553">
    <w:abstractNumId w:val="32"/>
  </w:num>
  <w:num w:numId="20" w16cid:durableId="1192039270">
    <w:abstractNumId w:val="37"/>
  </w:num>
  <w:num w:numId="21" w16cid:durableId="2078939198">
    <w:abstractNumId w:val="20"/>
  </w:num>
  <w:num w:numId="22" w16cid:durableId="1909269581">
    <w:abstractNumId w:val="17"/>
  </w:num>
  <w:num w:numId="23" w16cid:durableId="323551723">
    <w:abstractNumId w:val="18"/>
  </w:num>
  <w:num w:numId="24" w16cid:durableId="835606186">
    <w:abstractNumId w:val="1"/>
  </w:num>
  <w:num w:numId="25" w16cid:durableId="1666322150">
    <w:abstractNumId w:val="19"/>
  </w:num>
  <w:num w:numId="26" w16cid:durableId="1159350766">
    <w:abstractNumId w:val="38"/>
  </w:num>
  <w:num w:numId="27" w16cid:durableId="619534417">
    <w:abstractNumId w:val="42"/>
  </w:num>
  <w:num w:numId="28" w16cid:durableId="2129665034">
    <w:abstractNumId w:val="26"/>
  </w:num>
  <w:num w:numId="29" w16cid:durableId="1286934672">
    <w:abstractNumId w:val="14"/>
  </w:num>
  <w:num w:numId="30" w16cid:durableId="1205944969">
    <w:abstractNumId w:val="24"/>
  </w:num>
  <w:num w:numId="31" w16cid:durableId="362439171">
    <w:abstractNumId w:val="34"/>
  </w:num>
  <w:num w:numId="32" w16cid:durableId="1821800686">
    <w:abstractNumId w:val="9"/>
  </w:num>
  <w:num w:numId="33" w16cid:durableId="888029718">
    <w:abstractNumId w:val="0"/>
  </w:num>
  <w:num w:numId="34" w16cid:durableId="798111006">
    <w:abstractNumId w:val="5"/>
  </w:num>
  <w:num w:numId="35" w16cid:durableId="1254438553">
    <w:abstractNumId w:val="23"/>
  </w:num>
  <w:num w:numId="36" w16cid:durableId="1219591722">
    <w:abstractNumId w:val="31"/>
  </w:num>
  <w:num w:numId="37" w16cid:durableId="1617564818">
    <w:abstractNumId w:val="30"/>
  </w:num>
  <w:num w:numId="38" w16cid:durableId="1286815739">
    <w:abstractNumId w:val="46"/>
  </w:num>
  <w:num w:numId="39" w16cid:durableId="372730286">
    <w:abstractNumId w:val="44"/>
  </w:num>
  <w:num w:numId="40" w16cid:durableId="885797915">
    <w:abstractNumId w:val="12"/>
  </w:num>
  <w:num w:numId="41" w16cid:durableId="1093211572">
    <w:abstractNumId w:val="11"/>
  </w:num>
  <w:num w:numId="42" w16cid:durableId="1689796033">
    <w:abstractNumId w:val="27"/>
  </w:num>
  <w:num w:numId="43" w16cid:durableId="1347749359">
    <w:abstractNumId w:val="33"/>
  </w:num>
  <w:num w:numId="44" w16cid:durableId="365062524">
    <w:abstractNumId w:val="47"/>
  </w:num>
  <w:num w:numId="45" w16cid:durableId="1592471177">
    <w:abstractNumId w:val="39"/>
  </w:num>
  <w:num w:numId="46" w16cid:durableId="1849368893">
    <w:abstractNumId w:val="6"/>
  </w:num>
  <w:num w:numId="47" w16cid:durableId="1446266877">
    <w:abstractNumId w:val="41"/>
  </w:num>
  <w:num w:numId="48" w16cid:durableId="1012876376">
    <w:abstractNumId w:val="13"/>
  </w:num>
  <w:num w:numId="49" w16cid:durableId="1203715005">
    <w:abstractNumId w:val="43"/>
  </w:num>
  <w:num w:numId="50" w16cid:durableId="1660230456">
    <w:abstractNumId w:val="40"/>
  </w:num>
  <w:num w:numId="51" w16cid:durableId="131610817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38D"/>
    <w:rsid w:val="00004F35"/>
    <w:rsid w:val="00004FD1"/>
    <w:rsid w:val="00005559"/>
    <w:rsid w:val="00010AEB"/>
    <w:rsid w:val="00012CA3"/>
    <w:rsid w:val="000143CC"/>
    <w:rsid w:val="00016AAD"/>
    <w:rsid w:val="00022AAE"/>
    <w:rsid w:val="000233C4"/>
    <w:rsid w:val="00026ADF"/>
    <w:rsid w:val="00032715"/>
    <w:rsid w:val="00032863"/>
    <w:rsid w:val="00033B29"/>
    <w:rsid w:val="00040444"/>
    <w:rsid w:val="00040A76"/>
    <w:rsid w:val="0004109C"/>
    <w:rsid w:val="00041B08"/>
    <w:rsid w:val="000420DF"/>
    <w:rsid w:val="0004382B"/>
    <w:rsid w:val="000516CB"/>
    <w:rsid w:val="00053168"/>
    <w:rsid w:val="000573EF"/>
    <w:rsid w:val="00057DCC"/>
    <w:rsid w:val="00063960"/>
    <w:rsid w:val="00063DCA"/>
    <w:rsid w:val="000659AA"/>
    <w:rsid w:val="00067953"/>
    <w:rsid w:val="00072795"/>
    <w:rsid w:val="00073A99"/>
    <w:rsid w:val="000751BB"/>
    <w:rsid w:val="00075EA3"/>
    <w:rsid w:val="000804FA"/>
    <w:rsid w:val="00093236"/>
    <w:rsid w:val="00096395"/>
    <w:rsid w:val="00096BE5"/>
    <w:rsid w:val="000A5426"/>
    <w:rsid w:val="000B26C0"/>
    <w:rsid w:val="000B3A48"/>
    <w:rsid w:val="000B3C3A"/>
    <w:rsid w:val="000B78A3"/>
    <w:rsid w:val="000C0EC1"/>
    <w:rsid w:val="000C1047"/>
    <w:rsid w:val="000C1DC2"/>
    <w:rsid w:val="000C6FB6"/>
    <w:rsid w:val="000C7AA5"/>
    <w:rsid w:val="000D0E4F"/>
    <w:rsid w:val="000D3840"/>
    <w:rsid w:val="000E1AD9"/>
    <w:rsid w:val="000E38DD"/>
    <w:rsid w:val="000E62E2"/>
    <w:rsid w:val="000F1EF9"/>
    <w:rsid w:val="000F6DA6"/>
    <w:rsid w:val="000F6E5E"/>
    <w:rsid w:val="000F6F09"/>
    <w:rsid w:val="001016E3"/>
    <w:rsid w:val="0010216A"/>
    <w:rsid w:val="001034C9"/>
    <w:rsid w:val="0010395D"/>
    <w:rsid w:val="00103E92"/>
    <w:rsid w:val="0010587B"/>
    <w:rsid w:val="00113DFC"/>
    <w:rsid w:val="001148D5"/>
    <w:rsid w:val="00114C02"/>
    <w:rsid w:val="0011733D"/>
    <w:rsid w:val="0012175E"/>
    <w:rsid w:val="00127CCE"/>
    <w:rsid w:val="00135AFE"/>
    <w:rsid w:val="00142136"/>
    <w:rsid w:val="001441C1"/>
    <w:rsid w:val="00145F42"/>
    <w:rsid w:val="00150C85"/>
    <w:rsid w:val="001516F5"/>
    <w:rsid w:val="00155912"/>
    <w:rsid w:val="0016333D"/>
    <w:rsid w:val="00165137"/>
    <w:rsid w:val="001656EF"/>
    <w:rsid w:val="0016633D"/>
    <w:rsid w:val="0017071B"/>
    <w:rsid w:val="00171367"/>
    <w:rsid w:val="001760C5"/>
    <w:rsid w:val="0018277E"/>
    <w:rsid w:val="00182E61"/>
    <w:rsid w:val="00183CEA"/>
    <w:rsid w:val="00191A74"/>
    <w:rsid w:val="001929CA"/>
    <w:rsid w:val="00193993"/>
    <w:rsid w:val="00193E84"/>
    <w:rsid w:val="001940CA"/>
    <w:rsid w:val="001959EA"/>
    <w:rsid w:val="00195CDE"/>
    <w:rsid w:val="001A2140"/>
    <w:rsid w:val="001A6B35"/>
    <w:rsid w:val="001B1F21"/>
    <w:rsid w:val="001B3AE4"/>
    <w:rsid w:val="001B5627"/>
    <w:rsid w:val="001B7BA9"/>
    <w:rsid w:val="001C0285"/>
    <w:rsid w:val="001C7E72"/>
    <w:rsid w:val="001D0B3F"/>
    <w:rsid w:val="001D792B"/>
    <w:rsid w:val="001E1205"/>
    <w:rsid w:val="001E1424"/>
    <w:rsid w:val="001E2548"/>
    <w:rsid w:val="001E60B5"/>
    <w:rsid w:val="001E7390"/>
    <w:rsid w:val="001F083F"/>
    <w:rsid w:val="001F56CA"/>
    <w:rsid w:val="001F5DDF"/>
    <w:rsid w:val="001F5E49"/>
    <w:rsid w:val="00200744"/>
    <w:rsid w:val="00200DDE"/>
    <w:rsid w:val="00204250"/>
    <w:rsid w:val="0020626C"/>
    <w:rsid w:val="00210236"/>
    <w:rsid w:val="00213B4E"/>
    <w:rsid w:val="00224135"/>
    <w:rsid w:val="00224ADC"/>
    <w:rsid w:val="0022569C"/>
    <w:rsid w:val="00227BFF"/>
    <w:rsid w:val="00231EF1"/>
    <w:rsid w:val="00232380"/>
    <w:rsid w:val="00233D30"/>
    <w:rsid w:val="0023415C"/>
    <w:rsid w:val="0023465B"/>
    <w:rsid w:val="00235B12"/>
    <w:rsid w:val="002362BD"/>
    <w:rsid w:val="002474BF"/>
    <w:rsid w:val="00253521"/>
    <w:rsid w:val="00253909"/>
    <w:rsid w:val="0026260A"/>
    <w:rsid w:val="00262A18"/>
    <w:rsid w:val="0026505C"/>
    <w:rsid w:val="0027777A"/>
    <w:rsid w:val="00281F7C"/>
    <w:rsid w:val="002875E8"/>
    <w:rsid w:val="00290A3F"/>
    <w:rsid w:val="00293167"/>
    <w:rsid w:val="00293AB3"/>
    <w:rsid w:val="0029438F"/>
    <w:rsid w:val="002958EB"/>
    <w:rsid w:val="00297BD2"/>
    <w:rsid w:val="002A0BE7"/>
    <w:rsid w:val="002A3B13"/>
    <w:rsid w:val="002A5276"/>
    <w:rsid w:val="002A69C4"/>
    <w:rsid w:val="002B3328"/>
    <w:rsid w:val="002B5F97"/>
    <w:rsid w:val="002C370D"/>
    <w:rsid w:val="002D0534"/>
    <w:rsid w:val="002D15B5"/>
    <w:rsid w:val="002D3B20"/>
    <w:rsid w:val="002D4969"/>
    <w:rsid w:val="002D533D"/>
    <w:rsid w:val="002D5B6B"/>
    <w:rsid w:val="002D74DE"/>
    <w:rsid w:val="002E062B"/>
    <w:rsid w:val="002E1598"/>
    <w:rsid w:val="002E5E52"/>
    <w:rsid w:val="002E7756"/>
    <w:rsid w:val="002F1898"/>
    <w:rsid w:val="002F1E2A"/>
    <w:rsid w:val="002F4F5B"/>
    <w:rsid w:val="00304776"/>
    <w:rsid w:val="003052A8"/>
    <w:rsid w:val="00306802"/>
    <w:rsid w:val="00311BD8"/>
    <w:rsid w:val="00311D08"/>
    <w:rsid w:val="0031423B"/>
    <w:rsid w:val="003148E0"/>
    <w:rsid w:val="00317CEA"/>
    <w:rsid w:val="003273B4"/>
    <w:rsid w:val="00332A3A"/>
    <w:rsid w:val="00333D09"/>
    <w:rsid w:val="003343B7"/>
    <w:rsid w:val="00334AC5"/>
    <w:rsid w:val="003428F9"/>
    <w:rsid w:val="00342A8B"/>
    <w:rsid w:val="0034492C"/>
    <w:rsid w:val="00345394"/>
    <w:rsid w:val="003522BB"/>
    <w:rsid w:val="00361AFC"/>
    <w:rsid w:val="00361BBE"/>
    <w:rsid w:val="0036646C"/>
    <w:rsid w:val="00373AD9"/>
    <w:rsid w:val="003773D8"/>
    <w:rsid w:val="00383747"/>
    <w:rsid w:val="0038755E"/>
    <w:rsid w:val="0038785D"/>
    <w:rsid w:val="0039242B"/>
    <w:rsid w:val="00395387"/>
    <w:rsid w:val="00397AC5"/>
    <w:rsid w:val="003A4CF6"/>
    <w:rsid w:val="003A5582"/>
    <w:rsid w:val="003A6ABC"/>
    <w:rsid w:val="003B19D2"/>
    <w:rsid w:val="003B3799"/>
    <w:rsid w:val="003C406F"/>
    <w:rsid w:val="003C7B99"/>
    <w:rsid w:val="003D6D4D"/>
    <w:rsid w:val="003D6E32"/>
    <w:rsid w:val="003D701B"/>
    <w:rsid w:val="003E3A2E"/>
    <w:rsid w:val="003E4880"/>
    <w:rsid w:val="003F160A"/>
    <w:rsid w:val="003F2D99"/>
    <w:rsid w:val="003F5184"/>
    <w:rsid w:val="00401998"/>
    <w:rsid w:val="00404752"/>
    <w:rsid w:val="00404E70"/>
    <w:rsid w:val="00405D4C"/>
    <w:rsid w:val="0041215A"/>
    <w:rsid w:val="0041236A"/>
    <w:rsid w:val="00412477"/>
    <w:rsid w:val="004149B8"/>
    <w:rsid w:val="004216B8"/>
    <w:rsid w:val="0042556A"/>
    <w:rsid w:val="004300FF"/>
    <w:rsid w:val="00430FB5"/>
    <w:rsid w:val="00432EC3"/>
    <w:rsid w:val="0044103E"/>
    <w:rsid w:val="004420BE"/>
    <w:rsid w:val="004448F9"/>
    <w:rsid w:val="00450B04"/>
    <w:rsid w:val="0045723E"/>
    <w:rsid w:val="004613BE"/>
    <w:rsid w:val="004630CB"/>
    <w:rsid w:val="00464CAC"/>
    <w:rsid w:val="0046646B"/>
    <w:rsid w:val="00466A71"/>
    <w:rsid w:val="004670D0"/>
    <w:rsid w:val="0047186C"/>
    <w:rsid w:val="00471E14"/>
    <w:rsid w:val="00474CAC"/>
    <w:rsid w:val="00474DFC"/>
    <w:rsid w:val="004818D1"/>
    <w:rsid w:val="00484AB8"/>
    <w:rsid w:val="004913AF"/>
    <w:rsid w:val="00495DFE"/>
    <w:rsid w:val="00497606"/>
    <w:rsid w:val="004A08F6"/>
    <w:rsid w:val="004A6BAA"/>
    <w:rsid w:val="004A7142"/>
    <w:rsid w:val="004B2B75"/>
    <w:rsid w:val="004B533C"/>
    <w:rsid w:val="004C0F56"/>
    <w:rsid w:val="004C563F"/>
    <w:rsid w:val="004D0ACC"/>
    <w:rsid w:val="004D57D0"/>
    <w:rsid w:val="004E3954"/>
    <w:rsid w:val="004E5B5A"/>
    <w:rsid w:val="004F4FD5"/>
    <w:rsid w:val="004F5D96"/>
    <w:rsid w:val="004F61A3"/>
    <w:rsid w:val="004F6D84"/>
    <w:rsid w:val="0050099A"/>
    <w:rsid w:val="00502511"/>
    <w:rsid w:val="00504CC6"/>
    <w:rsid w:val="00507A44"/>
    <w:rsid w:val="00514035"/>
    <w:rsid w:val="00520DA3"/>
    <w:rsid w:val="0052394F"/>
    <w:rsid w:val="00527FC8"/>
    <w:rsid w:val="0053076A"/>
    <w:rsid w:val="00530EFE"/>
    <w:rsid w:val="00532538"/>
    <w:rsid w:val="0053676D"/>
    <w:rsid w:val="00537BCF"/>
    <w:rsid w:val="00540753"/>
    <w:rsid w:val="005408C4"/>
    <w:rsid w:val="00550B2C"/>
    <w:rsid w:val="005534BA"/>
    <w:rsid w:val="0055422D"/>
    <w:rsid w:val="00554621"/>
    <w:rsid w:val="005570A4"/>
    <w:rsid w:val="00560486"/>
    <w:rsid w:val="005611CF"/>
    <w:rsid w:val="0056312E"/>
    <w:rsid w:val="00563199"/>
    <w:rsid w:val="005637CE"/>
    <w:rsid w:val="00564FED"/>
    <w:rsid w:val="005657FF"/>
    <w:rsid w:val="00573D73"/>
    <w:rsid w:val="00580F00"/>
    <w:rsid w:val="00581367"/>
    <w:rsid w:val="005817E2"/>
    <w:rsid w:val="00583551"/>
    <w:rsid w:val="00585BC4"/>
    <w:rsid w:val="00592C71"/>
    <w:rsid w:val="005A1425"/>
    <w:rsid w:val="005A1C7B"/>
    <w:rsid w:val="005A1F64"/>
    <w:rsid w:val="005A3347"/>
    <w:rsid w:val="005A3CD1"/>
    <w:rsid w:val="005A490C"/>
    <w:rsid w:val="005A6495"/>
    <w:rsid w:val="005A72FF"/>
    <w:rsid w:val="005B19D2"/>
    <w:rsid w:val="005B5389"/>
    <w:rsid w:val="005C2A0F"/>
    <w:rsid w:val="005C3954"/>
    <w:rsid w:val="005D0E2F"/>
    <w:rsid w:val="005E6AF0"/>
    <w:rsid w:val="005F204B"/>
    <w:rsid w:val="005F2F3C"/>
    <w:rsid w:val="005F53A3"/>
    <w:rsid w:val="005F7709"/>
    <w:rsid w:val="005F7B65"/>
    <w:rsid w:val="00600C48"/>
    <w:rsid w:val="006023D5"/>
    <w:rsid w:val="00603608"/>
    <w:rsid w:val="00603DF6"/>
    <w:rsid w:val="006050A1"/>
    <w:rsid w:val="006125F5"/>
    <w:rsid w:val="0061750E"/>
    <w:rsid w:val="0062421A"/>
    <w:rsid w:val="006271FF"/>
    <w:rsid w:val="00631BEA"/>
    <w:rsid w:val="00636709"/>
    <w:rsid w:val="00637E53"/>
    <w:rsid w:val="00640CD9"/>
    <w:rsid w:val="00642B30"/>
    <w:rsid w:val="00646235"/>
    <w:rsid w:val="00651A74"/>
    <w:rsid w:val="00652AF3"/>
    <w:rsid w:val="006540E9"/>
    <w:rsid w:val="00663F33"/>
    <w:rsid w:val="00663FEA"/>
    <w:rsid w:val="00664467"/>
    <w:rsid w:val="00665417"/>
    <w:rsid w:val="0067036E"/>
    <w:rsid w:val="00675656"/>
    <w:rsid w:val="00680B4F"/>
    <w:rsid w:val="006825FB"/>
    <w:rsid w:val="00683FC8"/>
    <w:rsid w:val="00685561"/>
    <w:rsid w:val="00687D41"/>
    <w:rsid w:val="00690447"/>
    <w:rsid w:val="00692ED8"/>
    <w:rsid w:val="006970AD"/>
    <w:rsid w:val="006A04C7"/>
    <w:rsid w:val="006A0A9D"/>
    <w:rsid w:val="006A0B04"/>
    <w:rsid w:val="006A2129"/>
    <w:rsid w:val="006D17E4"/>
    <w:rsid w:val="006D1C0C"/>
    <w:rsid w:val="006D662D"/>
    <w:rsid w:val="006E3070"/>
    <w:rsid w:val="006E37AA"/>
    <w:rsid w:val="006E4BF4"/>
    <w:rsid w:val="006E6EDF"/>
    <w:rsid w:val="006F049A"/>
    <w:rsid w:val="006F536B"/>
    <w:rsid w:val="006F644B"/>
    <w:rsid w:val="006F6973"/>
    <w:rsid w:val="006F6B7A"/>
    <w:rsid w:val="006F757D"/>
    <w:rsid w:val="007003E1"/>
    <w:rsid w:val="0070088F"/>
    <w:rsid w:val="007074AF"/>
    <w:rsid w:val="0072232C"/>
    <w:rsid w:val="00722AC3"/>
    <w:rsid w:val="00725428"/>
    <w:rsid w:val="00733572"/>
    <w:rsid w:val="00733A6D"/>
    <w:rsid w:val="00734375"/>
    <w:rsid w:val="00735876"/>
    <w:rsid w:val="00737ABE"/>
    <w:rsid w:val="00737CA8"/>
    <w:rsid w:val="0075715E"/>
    <w:rsid w:val="0076108B"/>
    <w:rsid w:val="007642CB"/>
    <w:rsid w:val="00764EDC"/>
    <w:rsid w:val="007677FC"/>
    <w:rsid w:val="00770D74"/>
    <w:rsid w:val="00777232"/>
    <w:rsid w:val="00780EBE"/>
    <w:rsid w:val="0078322F"/>
    <w:rsid w:val="00783525"/>
    <w:rsid w:val="00784797"/>
    <w:rsid w:val="00785C9E"/>
    <w:rsid w:val="00785D80"/>
    <w:rsid w:val="00786D8A"/>
    <w:rsid w:val="00787A7C"/>
    <w:rsid w:val="00794466"/>
    <w:rsid w:val="007A0EC4"/>
    <w:rsid w:val="007A4DCE"/>
    <w:rsid w:val="007A717B"/>
    <w:rsid w:val="007B1F89"/>
    <w:rsid w:val="007B2582"/>
    <w:rsid w:val="007B7228"/>
    <w:rsid w:val="007B7916"/>
    <w:rsid w:val="007C4A29"/>
    <w:rsid w:val="007C4BF5"/>
    <w:rsid w:val="007C5BDC"/>
    <w:rsid w:val="007C71C0"/>
    <w:rsid w:val="007D285F"/>
    <w:rsid w:val="007D4A4F"/>
    <w:rsid w:val="007D61EB"/>
    <w:rsid w:val="007F158D"/>
    <w:rsid w:val="007F1643"/>
    <w:rsid w:val="007F2A7F"/>
    <w:rsid w:val="007F54FC"/>
    <w:rsid w:val="00800E52"/>
    <w:rsid w:val="008033EC"/>
    <w:rsid w:val="00810CF9"/>
    <w:rsid w:val="00810EC4"/>
    <w:rsid w:val="00812566"/>
    <w:rsid w:val="00814C3F"/>
    <w:rsid w:val="008157D8"/>
    <w:rsid w:val="00815F7B"/>
    <w:rsid w:val="00823098"/>
    <w:rsid w:val="00824E3E"/>
    <w:rsid w:val="008276DE"/>
    <w:rsid w:val="00831999"/>
    <w:rsid w:val="00832BDC"/>
    <w:rsid w:val="008337E4"/>
    <w:rsid w:val="00834398"/>
    <w:rsid w:val="00835D50"/>
    <w:rsid w:val="00836BFC"/>
    <w:rsid w:val="00840001"/>
    <w:rsid w:val="00841F60"/>
    <w:rsid w:val="008474F0"/>
    <w:rsid w:val="008478E5"/>
    <w:rsid w:val="00847D24"/>
    <w:rsid w:val="00850701"/>
    <w:rsid w:val="0085346A"/>
    <w:rsid w:val="00853EF6"/>
    <w:rsid w:val="0085768E"/>
    <w:rsid w:val="00861739"/>
    <w:rsid w:val="0086224E"/>
    <w:rsid w:val="00864076"/>
    <w:rsid w:val="00866C27"/>
    <w:rsid w:val="00870978"/>
    <w:rsid w:val="00876772"/>
    <w:rsid w:val="0088061C"/>
    <w:rsid w:val="008832FB"/>
    <w:rsid w:val="00884816"/>
    <w:rsid w:val="00885715"/>
    <w:rsid w:val="00885D33"/>
    <w:rsid w:val="0089053A"/>
    <w:rsid w:val="008924E0"/>
    <w:rsid w:val="0089480F"/>
    <w:rsid w:val="00896321"/>
    <w:rsid w:val="008A054A"/>
    <w:rsid w:val="008A40D0"/>
    <w:rsid w:val="008A5934"/>
    <w:rsid w:val="008B029E"/>
    <w:rsid w:val="008B1B06"/>
    <w:rsid w:val="008B7976"/>
    <w:rsid w:val="008C3BB0"/>
    <w:rsid w:val="008C51AA"/>
    <w:rsid w:val="008C567E"/>
    <w:rsid w:val="008D2A9D"/>
    <w:rsid w:val="008D5137"/>
    <w:rsid w:val="008D7243"/>
    <w:rsid w:val="008E2310"/>
    <w:rsid w:val="008F19F1"/>
    <w:rsid w:val="008F340E"/>
    <w:rsid w:val="008F491B"/>
    <w:rsid w:val="009022FB"/>
    <w:rsid w:val="00903EAF"/>
    <w:rsid w:val="009061D3"/>
    <w:rsid w:val="009061F8"/>
    <w:rsid w:val="00906CDE"/>
    <w:rsid w:val="0090739F"/>
    <w:rsid w:val="00913378"/>
    <w:rsid w:val="00913AA8"/>
    <w:rsid w:val="00914EED"/>
    <w:rsid w:val="00921463"/>
    <w:rsid w:val="0092533D"/>
    <w:rsid w:val="0092684E"/>
    <w:rsid w:val="00926CF6"/>
    <w:rsid w:val="009276C0"/>
    <w:rsid w:val="009309E3"/>
    <w:rsid w:val="009345D7"/>
    <w:rsid w:val="00934D45"/>
    <w:rsid w:val="009373B1"/>
    <w:rsid w:val="00943541"/>
    <w:rsid w:val="00945677"/>
    <w:rsid w:val="00945685"/>
    <w:rsid w:val="00957009"/>
    <w:rsid w:val="0096211B"/>
    <w:rsid w:val="009630EC"/>
    <w:rsid w:val="009631BC"/>
    <w:rsid w:val="0096385A"/>
    <w:rsid w:val="00966442"/>
    <w:rsid w:val="0097142A"/>
    <w:rsid w:val="00974843"/>
    <w:rsid w:val="009750EA"/>
    <w:rsid w:val="00976AD6"/>
    <w:rsid w:val="00976F9D"/>
    <w:rsid w:val="009774E8"/>
    <w:rsid w:val="00981371"/>
    <w:rsid w:val="00982D54"/>
    <w:rsid w:val="00984640"/>
    <w:rsid w:val="00984A8B"/>
    <w:rsid w:val="00986115"/>
    <w:rsid w:val="0098733C"/>
    <w:rsid w:val="00993527"/>
    <w:rsid w:val="00994D1F"/>
    <w:rsid w:val="00995461"/>
    <w:rsid w:val="00995708"/>
    <w:rsid w:val="009A481F"/>
    <w:rsid w:val="009A4EB6"/>
    <w:rsid w:val="009A64B0"/>
    <w:rsid w:val="009B4B38"/>
    <w:rsid w:val="009B553C"/>
    <w:rsid w:val="009C3EA5"/>
    <w:rsid w:val="009C642A"/>
    <w:rsid w:val="009C67DB"/>
    <w:rsid w:val="009C6C19"/>
    <w:rsid w:val="009D1F5B"/>
    <w:rsid w:val="009D2C40"/>
    <w:rsid w:val="009D3B5C"/>
    <w:rsid w:val="009E0348"/>
    <w:rsid w:val="009E2A66"/>
    <w:rsid w:val="009E364F"/>
    <w:rsid w:val="009E5C36"/>
    <w:rsid w:val="009F1410"/>
    <w:rsid w:val="009F204D"/>
    <w:rsid w:val="009F24EC"/>
    <w:rsid w:val="009F77D6"/>
    <w:rsid w:val="009F7EA0"/>
    <w:rsid w:val="00A01B68"/>
    <w:rsid w:val="00A02526"/>
    <w:rsid w:val="00A06D6C"/>
    <w:rsid w:val="00A07219"/>
    <w:rsid w:val="00A14ACE"/>
    <w:rsid w:val="00A1532C"/>
    <w:rsid w:val="00A26411"/>
    <w:rsid w:val="00A3174D"/>
    <w:rsid w:val="00A40D2B"/>
    <w:rsid w:val="00A42E80"/>
    <w:rsid w:val="00A45F69"/>
    <w:rsid w:val="00A46C64"/>
    <w:rsid w:val="00A4771A"/>
    <w:rsid w:val="00A515CB"/>
    <w:rsid w:val="00A561E9"/>
    <w:rsid w:val="00A60CE0"/>
    <w:rsid w:val="00A610AA"/>
    <w:rsid w:val="00A6178B"/>
    <w:rsid w:val="00A61CF1"/>
    <w:rsid w:val="00A63EC0"/>
    <w:rsid w:val="00A67676"/>
    <w:rsid w:val="00A71776"/>
    <w:rsid w:val="00A7200C"/>
    <w:rsid w:val="00A73722"/>
    <w:rsid w:val="00A751DD"/>
    <w:rsid w:val="00A7738D"/>
    <w:rsid w:val="00A80C37"/>
    <w:rsid w:val="00A81B24"/>
    <w:rsid w:val="00A81CD2"/>
    <w:rsid w:val="00A84E34"/>
    <w:rsid w:val="00A91CA4"/>
    <w:rsid w:val="00A9BFA8"/>
    <w:rsid w:val="00AA24A5"/>
    <w:rsid w:val="00AA2D5B"/>
    <w:rsid w:val="00AA3FE0"/>
    <w:rsid w:val="00AB3813"/>
    <w:rsid w:val="00AB3A2A"/>
    <w:rsid w:val="00AB4384"/>
    <w:rsid w:val="00AB59BB"/>
    <w:rsid w:val="00AC1501"/>
    <w:rsid w:val="00AC2C69"/>
    <w:rsid w:val="00AC365C"/>
    <w:rsid w:val="00AC3C54"/>
    <w:rsid w:val="00AC4988"/>
    <w:rsid w:val="00AC73B8"/>
    <w:rsid w:val="00AE2069"/>
    <w:rsid w:val="00AE243B"/>
    <w:rsid w:val="00AE2A19"/>
    <w:rsid w:val="00AE41B2"/>
    <w:rsid w:val="00AE44AB"/>
    <w:rsid w:val="00AE5950"/>
    <w:rsid w:val="00AE5D06"/>
    <w:rsid w:val="00AE6750"/>
    <w:rsid w:val="00AE6CF7"/>
    <w:rsid w:val="00AF4A71"/>
    <w:rsid w:val="00AF7115"/>
    <w:rsid w:val="00AF7E28"/>
    <w:rsid w:val="00B022E0"/>
    <w:rsid w:val="00B02D3D"/>
    <w:rsid w:val="00B04948"/>
    <w:rsid w:val="00B05502"/>
    <w:rsid w:val="00B067A3"/>
    <w:rsid w:val="00B068ED"/>
    <w:rsid w:val="00B1139F"/>
    <w:rsid w:val="00B127A1"/>
    <w:rsid w:val="00B21B0E"/>
    <w:rsid w:val="00B31463"/>
    <w:rsid w:val="00B3156D"/>
    <w:rsid w:val="00B32745"/>
    <w:rsid w:val="00B3361E"/>
    <w:rsid w:val="00B35A26"/>
    <w:rsid w:val="00B364CD"/>
    <w:rsid w:val="00B40C76"/>
    <w:rsid w:val="00B46B53"/>
    <w:rsid w:val="00B47BF1"/>
    <w:rsid w:val="00B505DB"/>
    <w:rsid w:val="00B509FB"/>
    <w:rsid w:val="00B50DC5"/>
    <w:rsid w:val="00B518A8"/>
    <w:rsid w:val="00B51FB2"/>
    <w:rsid w:val="00B52202"/>
    <w:rsid w:val="00B52D16"/>
    <w:rsid w:val="00B53DB3"/>
    <w:rsid w:val="00B620A5"/>
    <w:rsid w:val="00B633CA"/>
    <w:rsid w:val="00B646BB"/>
    <w:rsid w:val="00B66274"/>
    <w:rsid w:val="00B67B6A"/>
    <w:rsid w:val="00B717C8"/>
    <w:rsid w:val="00B75281"/>
    <w:rsid w:val="00B77D0B"/>
    <w:rsid w:val="00B82D3E"/>
    <w:rsid w:val="00B83D96"/>
    <w:rsid w:val="00B86B2F"/>
    <w:rsid w:val="00B9186E"/>
    <w:rsid w:val="00B936BD"/>
    <w:rsid w:val="00B9418D"/>
    <w:rsid w:val="00B96095"/>
    <w:rsid w:val="00BA2675"/>
    <w:rsid w:val="00BB77CB"/>
    <w:rsid w:val="00BC09DE"/>
    <w:rsid w:val="00BC23B7"/>
    <w:rsid w:val="00BC41E1"/>
    <w:rsid w:val="00BC558E"/>
    <w:rsid w:val="00BC6090"/>
    <w:rsid w:val="00BD1870"/>
    <w:rsid w:val="00BD2B73"/>
    <w:rsid w:val="00BD43E1"/>
    <w:rsid w:val="00BD5FE6"/>
    <w:rsid w:val="00BE0D01"/>
    <w:rsid w:val="00BE66C8"/>
    <w:rsid w:val="00BE7834"/>
    <w:rsid w:val="00BE7921"/>
    <w:rsid w:val="00BF3A19"/>
    <w:rsid w:val="00BF510B"/>
    <w:rsid w:val="00C00EE5"/>
    <w:rsid w:val="00C0149C"/>
    <w:rsid w:val="00C0629E"/>
    <w:rsid w:val="00C062B8"/>
    <w:rsid w:val="00C07657"/>
    <w:rsid w:val="00C1034E"/>
    <w:rsid w:val="00C16D35"/>
    <w:rsid w:val="00C170B8"/>
    <w:rsid w:val="00C22703"/>
    <w:rsid w:val="00C240C0"/>
    <w:rsid w:val="00C24C5F"/>
    <w:rsid w:val="00C25584"/>
    <w:rsid w:val="00C26883"/>
    <w:rsid w:val="00C27056"/>
    <w:rsid w:val="00C30B1A"/>
    <w:rsid w:val="00C31199"/>
    <w:rsid w:val="00C36608"/>
    <w:rsid w:val="00C41D8C"/>
    <w:rsid w:val="00C424E2"/>
    <w:rsid w:val="00C45A5D"/>
    <w:rsid w:val="00C45D19"/>
    <w:rsid w:val="00C47603"/>
    <w:rsid w:val="00C548D5"/>
    <w:rsid w:val="00C5671B"/>
    <w:rsid w:val="00C62C0D"/>
    <w:rsid w:val="00C639FE"/>
    <w:rsid w:val="00C66476"/>
    <w:rsid w:val="00C728C8"/>
    <w:rsid w:val="00C754F4"/>
    <w:rsid w:val="00C778D4"/>
    <w:rsid w:val="00C86EFA"/>
    <w:rsid w:val="00C87FB7"/>
    <w:rsid w:val="00C9064B"/>
    <w:rsid w:val="00C90E16"/>
    <w:rsid w:val="00C913CE"/>
    <w:rsid w:val="00CA274F"/>
    <w:rsid w:val="00CA353E"/>
    <w:rsid w:val="00CA56AE"/>
    <w:rsid w:val="00CA7FCA"/>
    <w:rsid w:val="00CB0015"/>
    <w:rsid w:val="00CB0060"/>
    <w:rsid w:val="00CB0794"/>
    <w:rsid w:val="00CB2480"/>
    <w:rsid w:val="00CB52A2"/>
    <w:rsid w:val="00CB5D76"/>
    <w:rsid w:val="00CB61A8"/>
    <w:rsid w:val="00CC22F5"/>
    <w:rsid w:val="00CC40BF"/>
    <w:rsid w:val="00CD0C16"/>
    <w:rsid w:val="00CD2EBE"/>
    <w:rsid w:val="00CD4687"/>
    <w:rsid w:val="00CE1E49"/>
    <w:rsid w:val="00CE2C91"/>
    <w:rsid w:val="00CE3AAA"/>
    <w:rsid w:val="00CE3EE6"/>
    <w:rsid w:val="00CE61E7"/>
    <w:rsid w:val="00CF53B5"/>
    <w:rsid w:val="00D00297"/>
    <w:rsid w:val="00D0397C"/>
    <w:rsid w:val="00D03BC9"/>
    <w:rsid w:val="00D04038"/>
    <w:rsid w:val="00D06563"/>
    <w:rsid w:val="00D071EA"/>
    <w:rsid w:val="00D12274"/>
    <w:rsid w:val="00D125AE"/>
    <w:rsid w:val="00D1390D"/>
    <w:rsid w:val="00D1717C"/>
    <w:rsid w:val="00D17222"/>
    <w:rsid w:val="00D17DAF"/>
    <w:rsid w:val="00D22F71"/>
    <w:rsid w:val="00D24879"/>
    <w:rsid w:val="00D30EC3"/>
    <w:rsid w:val="00D3107B"/>
    <w:rsid w:val="00D35154"/>
    <w:rsid w:val="00D40263"/>
    <w:rsid w:val="00D43D7E"/>
    <w:rsid w:val="00D45FCE"/>
    <w:rsid w:val="00D4640D"/>
    <w:rsid w:val="00D46D6A"/>
    <w:rsid w:val="00D47145"/>
    <w:rsid w:val="00D5339B"/>
    <w:rsid w:val="00D551F6"/>
    <w:rsid w:val="00D568EC"/>
    <w:rsid w:val="00D57F94"/>
    <w:rsid w:val="00D6151D"/>
    <w:rsid w:val="00D62507"/>
    <w:rsid w:val="00D63CD6"/>
    <w:rsid w:val="00D70E13"/>
    <w:rsid w:val="00D7797E"/>
    <w:rsid w:val="00D82F80"/>
    <w:rsid w:val="00D84EB7"/>
    <w:rsid w:val="00D857EB"/>
    <w:rsid w:val="00D877D7"/>
    <w:rsid w:val="00D91B77"/>
    <w:rsid w:val="00D91FB0"/>
    <w:rsid w:val="00D92E5E"/>
    <w:rsid w:val="00DA0911"/>
    <w:rsid w:val="00DA57EC"/>
    <w:rsid w:val="00DB21D7"/>
    <w:rsid w:val="00DB2BF3"/>
    <w:rsid w:val="00DB588D"/>
    <w:rsid w:val="00DB5B50"/>
    <w:rsid w:val="00DC002A"/>
    <w:rsid w:val="00DC1897"/>
    <w:rsid w:val="00DC3336"/>
    <w:rsid w:val="00DC6EC7"/>
    <w:rsid w:val="00DD192F"/>
    <w:rsid w:val="00DD2B66"/>
    <w:rsid w:val="00DD2CD2"/>
    <w:rsid w:val="00DD532D"/>
    <w:rsid w:val="00DD6F33"/>
    <w:rsid w:val="00DD703D"/>
    <w:rsid w:val="00DE2DD1"/>
    <w:rsid w:val="00DE32EC"/>
    <w:rsid w:val="00DE58FD"/>
    <w:rsid w:val="00DF2D61"/>
    <w:rsid w:val="00DF5FDA"/>
    <w:rsid w:val="00DF7D46"/>
    <w:rsid w:val="00E015DC"/>
    <w:rsid w:val="00E01A23"/>
    <w:rsid w:val="00E025C5"/>
    <w:rsid w:val="00E03B35"/>
    <w:rsid w:val="00E041B5"/>
    <w:rsid w:val="00E10531"/>
    <w:rsid w:val="00E127BA"/>
    <w:rsid w:val="00E1427E"/>
    <w:rsid w:val="00E16CE6"/>
    <w:rsid w:val="00E16EF4"/>
    <w:rsid w:val="00E20D59"/>
    <w:rsid w:val="00E236ED"/>
    <w:rsid w:val="00E2676F"/>
    <w:rsid w:val="00E272D2"/>
    <w:rsid w:val="00E36036"/>
    <w:rsid w:val="00E40C03"/>
    <w:rsid w:val="00E41EC5"/>
    <w:rsid w:val="00E43B85"/>
    <w:rsid w:val="00E52F57"/>
    <w:rsid w:val="00E54788"/>
    <w:rsid w:val="00E54BF2"/>
    <w:rsid w:val="00E6235E"/>
    <w:rsid w:val="00E71ECF"/>
    <w:rsid w:val="00E73302"/>
    <w:rsid w:val="00E75F6A"/>
    <w:rsid w:val="00E763FC"/>
    <w:rsid w:val="00E774DB"/>
    <w:rsid w:val="00E841F4"/>
    <w:rsid w:val="00EA15E8"/>
    <w:rsid w:val="00EB02B2"/>
    <w:rsid w:val="00EB30A6"/>
    <w:rsid w:val="00EB73F4"/>
    <w:rsid w:val="00EC1655"/>
    <w:rsid w:val="00EC4321"/>
    <w:rsid w:val="00EC4AD4"/>
    <w:rsid w:val="00EC577F"/>
    <w:rsid w:val="00EC6257"/>
    <w:rsid w:val="00EC78C9"/>
    <w:rsid w:val="00ED0B68"/>
    <w:rsid w:val="00ED1F6B"/>
    <w:rsid w:val="00ED605A"/>
    <w:rsid w:val="00EE1D3A"/>
    <w:rsid w:val="00EE2CCA"/>
    <w:rsid w:val="00EE7320"/>
    <w:rsid w:val="00EF319A"/>
    <w:rsid w:val="00EF5C9E"/>
    <w:rsid w:val="00F00424"/>
    <w:rsid w:val="00F01194"/>
    <w:rsid w:val="00F05D45"/>
    <w:rsid w:val="00F079E0"/>
    <w:rsid w:val="00F10462"/>
    <w:rsid w:val="00F11B86"/>
    <w:rsid w:val="00F15580"/>
    <w:rsid w:val="00F21619"/>
    <w:rsid w:val="00F21BA7"/>
    <w:rsid w:val="00F30FDE"/>
    <w:rsid w:val="00F3141E"/>
    <w:rsid w:val="00F31E04"/>
    <w:rsid w:val="00F32AED"/>
    <w:rsid w:val="00F331CC"/>
    <w:rsid w:val="00F335C7"/>
    <w:rsid w:val="00F33B81"/>
    <w:rsid w:val="00F33D36"/>
    <w:rsid w:val="00F37E99"/>
    <w:rsid w:val="00F40C79"/>
    <w:rsid w:val="00F43975"/>
    <w:rsid w:val="00F44F50"/>
    <w:rsid w:val="00F52EA3"/>
    <w:rsid w:val="00F55867"/>
    <w:rsid w:val="00F6064A"/>
    <w:rsid w:val="00F6309F"/>
    <w:rsid w:val="00F63D08"/>
    <w:rsid w:val="00F66012"/>
    <w:rsid w:val="00F66A4A"/>
    <w:rsid w:val="00F709FE"/>
    <w:rsid w:val="00F715F5"/>
    <w:rsid w:val="00F74C8E"/>
    <w:rsid w:val="00F82287"/>
    <w:rsid w:val="00F84EE2"/>
    <w:rsid w:val="00F939DA"/>
    <w:rsid w:val="00FA0BBF"/>
    <w:rsid w:val="00FA286F"/>
    <w:rsid w:val="00FA3CEC"/>
    <w:rsid w:val="00FA6691"/>
    <w:rsid w:val="00FA66E7"/>
    <w:rsid w:val="00FB00E0"/>
    <w:rsid w:val="00FB0A2A"/>
    <w:rsid w:val="00FB1D04"/>
    <w:rsid w:val="00FB4BAF"/>
    <w:rsid w:val="00FB59AA"/>
    <w:rsid w:val="00FC2367"/>
    <w:rsid w:val="00FC3641"/>
    <w:rsid w:val="00FC7969"/>
    <w:rsid w:val="00FD2857"/>
    <w:rsid w:val="00FD3A51"/>
    <w:rsid w:val="00FD479C"/>
    <w:rsid w:val="00FD4CB7"/>
    <w:rsid w:val="00FD58D4"/>
    <w:rsid w:val="00FD5DC4"/>
    <w:rsid w:val="00FD5FBC"/>
    <w:rsid w:val="00FD7126"/>
    <w:rsid w:val="00FE12E6"/>
    <w:rsid w:val="00FE14FE"/>
    <w:rsid w:val="00FE458E"/>
    <w:rsid w:val="00FF0709"/>
    <w:rsid w:val="00FF1F02"/>
    <w:rsid w:val="00FF29AE"/>
    <w:rsid w:val="00FF31CF"/>
    <w:rsid w:val="00FF3200"/>
    <w:rsid w:val="00FF35B1"/>
    <w:rsid w:val="00FF439E"/>
    <w:rsid w:val="00FF56CF"/>
    <w:rsid w:val="01A10E70"/>
    <w:rsid w:val="0231ED2F"/>
    <w:rsid w:val="02C704D8"/>
    <w:rsid w:val="0331D60C"/>
    <w:rsid w:val="03E1606A"/>
    <w:rsid w:val="0491F464"/>
    <w:rsid w:val="04D8AF32"/>
    <w:rsid w:val="051D81F4"/>
    <w:rsid w:val="057D30CB"/>
    <w:rsid w:val="05A84103"/>
    <w:rsid w:val="05C9E633"/>
    <w:rsid w:val="061FDAE9"/>
    <w:rsid w:val="066F384A"/>
    <w:rsid w:val="0672C41F"/>
    <w:rsid w:val="07CC0609"/>
    <w:rsid w:val="08104FF4"/>
    <w:rsid w:val="0818550F"/>
    <w:rsid w:val="0857AB8B"/>
    <w:rsid w:val="08801BD0"/>
    <w:rsid w:val="09311904"/>
    <w:rsid w:val="09D87385"/>
    <w:rsid w:val="0A4A588A"/>
    <w:rsid w:val="0ACE8AAC"/>
    <w:rsid w:val="0CF988FA"/>
    <w:rsid w:val="0D08AE84"/>
    <w:rsid w:val="0D25F8D6"/>
    <w:rsid w:val="0D84C049"/>
    <w:rsid w:val="0DDF217A"/>
    <w:rsid w:val="0E98B9D5"/>
    <w:rsid w:val="0EBF312B"/>
    <w:rsid w:val="0EE6B234"/>
    <w:rsid w:val="0F006732"/>
    <w:rsid w:val="10083A92"/>
    <w:rsid w:val="10434AE3"/>
    <w:rsid w:val="10FB0FB6"/>
    <w:rsid w:val="1137CCAA"/>
    <w:rsid w:val="11AB1A18"/>
    <w:rsid w:val="127979B0"/>
    <w:rsid w:val="133C9CE2"/>
    <w:rsid w:val="1342375F"/>
    <w:rsid w:val="13FF71BA"/>
    <w:rsid w:val="1469EDCB"/>
    <w:rsid w:val="14911952"/>
    <w:rsid w:val="151569D0"/>
    <w:rsid w:val="159B201E"/>
    <w:rsid w:val="16858EE5"/>
    <w:rsid w:val="16871982"/>
    <w:rsid w:val="16C4C35D"/>
    <w:rsid w:val="16F78B66"/>
    <w:rsid w:val="173A1C65"/>
    <w:rsid w:val="174D12B0"/>
    <w:rsid w:val="17B0EA24"/>
    <w:rsid w:val="17F03397"/>
    <w:rsid w:val="183CF6D2"/>
    <w:rsid w:val="1879773D"/>
    <w:rsid w:val="18E8E311"/>
    <w:rsid w:val="19010E54"/>
    <w:rsid w:val="19B2DAA4"/>
    <w:rsid w:val="19BF8C8C"/>
    <w:rsid w:val="1AC16328"/>
    <w:rsid w:val="1B41604E"/>
    <w:rsid w:val="1B82017B"/>
    <w:rsid w:val="1CF9E4E1"/>
    <w:rsid w:val="1D34637C"/>
    <w:rsid w:val="1D3B0A9B"/>
    <w:rsid w:val="1DE25F7A"/>
    <w:rsid w:val="1E5958DD"/>
    <w:rsid w:val="1E9B4FDC"/>
    <w:rsid w:val="1EC7B85F"/>
    <w:rsid w:val="1ED78FF7"/>
    <w:rsid w:val="1F704FD8"/>
    <w:rsid w:val="1F733A07"/>
    <w:rsid w:val="2023ED28"/>
    <w:rsid w:val="20BD8D62"/>
    <w:rsid w:val="20F0F7F4"/>
    <w:rsid w:val="2258C505"/>
    <w:rsid w:val="234B3E22"/>
    <w:rsid w:val="234CE4D9"/>
    <w:rsid w:val="2368EBA5"/>
    <w:rsid w:val="2443C0FB"/>
    <w:rsid w:val="25A5F77E"/>
    <w:rsid w:val="25DF915C"/>
    <w:rsid w:val="2677739A"/>
    <w:rsid w:val="277B61BD"/>
    <w:rsid w:val="2794D277"/>
    <w:rsid w:val="27ED5B80"/>
    <w:rsid w:val="28C88E10"/>
    <w:rsid w:val="28E12415"/>
    <w:rsid w:val="2917321E"/>
    <w:rsid w:val="293FBD2B"/>
    <w:rsid w:val="2993E007"/>
    <w:rsid w:val="2A3606A8"/>
    <w:rsid w:val="2A90CA96"/>
    <w:rsid w:val="2ABAF005"/>
    <w:rsid w:val="2B161D50"/>
    <w:rsid w:val="2B5F719E"/>
    <w:rsid w:val="2C4ED2E0"/>
    <w:rsid w:val="2C762472"/>
    <w:rsid w:val="2CB1EDB1"/>
    <w:rsid w:val="2E6D61BD"/>
    <w:rsid w:val="2F7538CB"/>
    <w:rsid w:val="2F8673A2"/>
    <w:rsid w:val="2FA271E2"/>
    <w:rsid w:val="2FAD2DBC"/>
    <w:rsid w:val="2FD2CB93"/>
    <w:rsid w:val="2FE2BC97"/>
    <w:rsid w:val="30C06F0F"/>
    <w:rsid w:val="31122363"/>
    <w:rsid w:val="31224403"/>
    <w:rsid w:val="318FEE45"/>
    <w:rsid w:val="3205BB9D"/>
    <w:rsid w:val="3258A77F"/>
    <w:rsid w:val="3340287D"/>
    <w:rsid w:val="33515B26"/>
    <w:rsid w:val="337C60C6"/>
    <w:rsid w:val="3404B438"/>
    <w:rsid w:val="350EDD1C"/>
    <w:rsid w:val="36B82479"/>
    <w:rsid w:val="36F2774A"/>
    <w:rsid w:val="37210863"/>
    <w:rsid w:val="372B4F50"/>
    <w:rsid w:val="376240A6"/>
    <w:rsid w:val="3799730D"/>
    <w:rsid w:val="37C512B9"/>
    <w:rsid w:val="385073F9"/>
    <w:rsid w:val="38F0F983"/>
    <w:rsid w:val="392D55E8"/>
    <w:rsid w:val="39B269C4"/>
    <w:rsid w:val="39CC301B"/>
    <w:rsid w:val="39CD2604"/>
    <w:rsid w:val="3B461694"/>
    <w:rsid w:val="3B490781"/>
    <w:rsid w:val="3B53F69B"/>
    <w:rsid w:val="3B5522EC"/>
    <w:rsid w:val="3B61501E"/>
    <w:rsid w:val="3C0CE318"/>
    <w:rsid w:val="3C680295"/>
    <w:rsid w:val="3CA898A7"/>
    <w:rsid w:val="3CD7451A"/>
    <w:rsid w:val="3CFDCE54"/>
    <w:rsid w:val="3D19D633"/>
    <w:rsid w:val="3D8A60CD"/>
    <w:rsid w:val="3D9C0E7A"/>
    <w:rsid w:val="3DAE6A72"/>
    <w:rsid w:val="3E476818"/>
    <w:rsid w:val="3F2ECE64"/>
    <w:rsid w:val="3F9A12AA"/>
    <w:rsid w:val="3FA484F2"/>
    <w:rsid w:val="4036CF69"/>
    <w:rsid w:val="403A2116"/>
    <w:rsid w:val="4056A3DC"/>
    <w:rsid w:val="41281400"/>
    <w:rsid w:val="413CF4D9"/>
    <w:rsid w:val="41549DA3"/>
    <w:rsid w:val="42D8C53A"/>
    <w:rsid w:val="42DC25B4"/>
    <w:rsid w:val="42FF7073"/>
    <w:rsid w:val="431612E3"/>
    <w:rsid w:val="439E9507"/>
    <w:rsid w:val="4414C251"/>
    <w:rsid w:val="442FB3CA"/>
    <w:rsid w:val="44A92C70"/>
    <w:rsid w:val="44E6BBA4"/>
    <w:rsid w:val="45A0779D"/>
    <w:rsid w:val="45A84085"/>
    <w:rsid w:val="45C30F16"/>
    <w:rsid w:val="46068FA9"/>
    <w:rsid w:val="461CC359"/>
    <w:rsid w:val="46AE380C"/>
    <w:rsid w:val="46D18A7E"/>
    <w:rsid w:val="47259A06"/>
    <w:rsid w:val="47371550"/>
    <w:rsid w:val="4872062A"/>
    <w:rsid w:val="48AB5BE1"/>
    <w:rsid w:val="48F80D85"/>
    <w:rsid w:val="495C85C5"/>
    <w:rsid w:val="49736FDD"/>
    <w:rsid w:val="49B34B66"/>
    <w:rsid w:val="49F3258B"/>
    <w:rsid w:val="4A02FF9C"/>
    <w:rsid w:val="4A0851D9"/>
    <w:rsid w:val="4A0DD68B"/>
    <w:rsid w:val="4A2601CE"/>
    <w:rsid w:val="4A6150BE"/>
    <w:rsid w:val="4A9308A9"/>
    <w:rsid w:val="4B59D90E"/>
    <w:rsid w:val="4BB3F9FB"/>
    <w:rsid w:val="4C5628B6"/>
    <w:rsid w:val="4C7AFE2A"/>
    <w:rsid w:val="4C7DB807"/>
    <w:rsid w:val="4C8307FA"/>
    <w:rsid w:val="4D3EF67C"/>
    <w:rsid w:val="4D5AC363"/>
    <w:rsid w:val="4D99C9AC"/>
    <w:rsid w:val="4DCD9C72"/>
    <w:rsid w:val="4EDFDB17"/>
    <w:rsid w:val="4F7AB954"/>
    <w:rsid w:val="501A3E5A"/>
    <w:rsid w:val="5067BCA1"/>
    <w:rsid w:val="506DB831"/>
    <w:rsid w:val="50849A36"/>
    <w:rsid w:val="511CFFA6"/>
    <w:rsid w:val="512E8955"/>
    <w:rsid w:val="51E9EB3A"/>
    <w:rsid w:val="5246DB96"/>
    <w:rsid w:val="5295DA22"/>
    <w:rsid w:val="52F614C1"/>
    <w:rsid w:val="530634E6"/>
    <w:rsid w:val="537A21D9"/>
    <w:rsid w:val="544FF712"/>
    <w:rsid w:val="546CF2E9"/>
    <w:rsid w:val="54E2044C"/>
    <w:rsid w:val="550B2045"/>
    <w:rsid w:val="55B267B4"/>
    <w:rsid w:val="564FB1C3"/>
    <w:rsid w:val="56EBB283"/>
    <w:rsid w:val="571DAD33"/>
    <w:rsid w:val="57FBD6B0"/>
    <w:rsid w:val="58A0F27A"/>
    <w:rsid w:val="594B4E65"/>
    <w:rsid w:val="5A898A95"/>
    <w:rsid w:val="5AC53FCE"/>
    <w:rsid w:val="5B97C609"/>
    <w:rsid w:val="5D7CD0C2"/>
    <w:rsid w:val="5DA170E0"/>
    <w:rsid w:val="5E4E1352"/>
    <w:rsid w:val="5EC3F4AE"/>
    <w:rsid w:val="5F4826D0"/>
    <w:rsid w:val="5FBDEB92"/>
    <w:rsid w:val="606685B9"/>
    <w:rsid w:val="6129E693"/>
    <w:rsid w:val="61A5384C"/>
    <w:rsid w:val="61A75EF7"/>
    <w:rsid w:val="62075A8E"/>
    <w:rsid w:val="6372A0A9"/>
    <w:rsid w:val="63CCD4D9"/>
    <w:rsid w:val="653BF015"/>
    <w:rsid w:val="6566ED76"/>
    <w:rsid w:val="65F04AC4"/>
    <w:rsid w:val="66194D32"/>
    <w:rsid w:val="670D1C7D"/>
    <w:rsid w:val="675B1025"/>
    <w:rsid w:val="67770853"/>
    <w:rsid w:val="67ED619F"/>
    <w:rsid w:val="68D246A0"/>
    <w:rsid w:val="69036B25"/>
    <w:rsid w:val="69C93B59"/>
    <w:rsid w:val="69FA18C4"/>
    <w:rsid w:val="6B3DCFB4"/>
    <w:rsid w:val="6B8F3C1D"/>
    <w:rsid w:val="6C12DE6C"/>
    <w:rsid w:val="6E3924CC"/>
    <w:rsid w:val="6E475713"/>
    <w:rsid w:val="6FD99DBF"/>
    <w:rsid w:val="70047F17"/>
    <w:rsid w:val="7088B139"/>
    <w:rsid w:val="71691A37"/>
    <w:rsid w:val="71B4CBED"/>
    <w:rsid w:val="71D10920"/>
    <w:rsid w:val="7242E9DF"/>
    <w:rsid w:val="732CB0EF"/>
    <w:rsid w:val="733FE363"/>
    <w:rsid w:val="73924568"/>
    <w:rsid w:val="74CD82D6"/>
    <w:rsid w:val="751A1147"/>
    <w:rsid w:val="755FB7BA"/>
    <w:rsid w:val="75B67469"/>
    <w:rsid w:val="76AA50A3"/>
    <w:rsid w:val="76CCAD27"/>
    <w:rsid w:val="7742A62F"/>
    <w:rsid w:val="77FA2C29"/>
    <w:rsid w:val="7953A4FB"/>
    <w:rsid w:val="7995FC8A"/>
    <w:rsid w:val="7B31CCEB"/>
    <w:rsid w:val="7B408300"/>
    <w:rsid w:val="7BD64E84"/>
    <w:rsid w:val="7C099F60"/>
    <w:rsid w:val="7C7E38D4"/>
    <w:rsid w:val="7C85584D"/>
    <w:rsid w:val="7D31196D"/>
    <w:rsid w:val="7E812336"/>
    <w:rsid w:val="7EEAE38C"/>
    <w:rsid w:val="7F1B11C4"/>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260AF"/>
  <w15:chartTrackingRefBased/>
  <w15:docId w15:val="{333B138B-2945-45EC-987E-A5935D60A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kern w:val="2"/>
        <w:sz w:val="24"/>
        <w:szCs w:val="24"/>
        <w:lang w:val="en-AU" w:eastAsia="en-US"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B52202"/>
    <w:pPr>
      <w:keepNext/>
      <w:keepLines/>
      <w:spacing w:line="360" w:lineRule="auto"/>
      <w:outlineLvl w:val="0"/>
    </w:pPr>
    <w:rPr>
      <w:rFonts w:ascii="Times New Roman" w:eastAsiaTheme="majorEastAsia" w:hAnsi="Times New Roman"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2684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2684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202"/>
    <w:rPr>
      <w:rFonts w:ascii="Times New Roman" w:eastAsiaTheme="majorEastAsia" w:hAnsi="Times New Roman" w:cstheme="majorBidi"/>
      <w:color w:val="2F5496" w:themeColor="accent1" w:themeShade="BF"/>
      <w:sz w:val="40"/>
      <w:szCs w:val="40"/>
    </w:rPr>
  </w:style>
  <w:style w:type="paragraph" w:styleId="ListParagraph">
    <w:name w:val="List Paragraph"/>
    <w:basedOn w:val="Normal"/>
    <w:uiPriority w:val="34"/>
    <w:qFormat/>
    <w:rsid w:val="003B3799"/>
    <w:pPr>
      <w:ind w:left="720"/>
      <w:contextualSpacing/>
    </w:pPr>
  </w:style>
  <w:style w:type="character" w:customStyle="1" w:styleId="textlayer--absolute">
    <w:name w:val="textlayer--absolute"/>
    <w:basedOn w:val="DefaultParagraphFont"/>
    <w:rsid w:val="003B3799"/>
  </w:style>
  <w:style w:type="table" w:customStyle="1" w:styleId="TableGrid1">
    <w:name w:val="Table Grid1"/>
    <w:basedOn w:val="TableNormal"/>
    <w:next w:val="TableGrid"/>
    <w:uiPriority w:val="39"/>
    <w:rsid w:val="00B67B6A"/>
    <w:pPr>
      <w:jc w:val="left"/>
    </w:pPr>
    <w:rPr>
      <w:rFonts w:ascii="Calibri" w:hAnsi="Calibri"/>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B67B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82D54"/>
    <w:pPr>
      <w:tabs>
        <w:tab w:val="center" w:pos="4513"/>
        <w:tab w:val="right" w:pos="9026"/>
      </w:tabs>
    </w:pPr>
  </w:style>
  <w:style w:type="character" w:customStyle="1" w:styleId="HeaderChar">
    <w:name w:val="Header Char"/>
    <w:basedOn w:val="DefaultParagraphFont"/>
    <w:link w:val="Header"/>
    <w:uiPriority w:val="99"/>
    <w:rsid w:val="00982D54"/>
  </w:style>
  <w:style w:type="paragraph" w:styleId="Footer">
    <w:name w:val="footer"/>
    <w:basedOn w:val="Normal"/>
    <w:link w:val="FooterChar"/>
    <w:uiPriority w:val="99"/>
    <w:unhideWhenUsed/>
    <w:rsid w:val="00982D54"/>
    <w:pPr>
      <w:tabs>
        <w:tab w:val="center" w:pos="4513"/>
        <w:tab w:val="right" w:pos="9026"/>
      </w:tabs>
    </w:pPr>
  </w:style>
  <w:style w:type="character" w:customStyle="1" w:styleId="FooterChar">
    <w:name w:val="Footer Char"/>
    <w:basedOn w:val="DefaultParagraphFont"/>
    <w:link w:val="Footer"/>
    <w:uiPriority w:val="99"/>
    <w:rsid w:val="00982D54"/>
  </w:style>
  <w:style w:type="paragraph" w:styleId="TOCHeading">
    <w:name w:val="TOC Heading"/>
    <w:basedOn w:val="Heading1"/>
    <w:next w:val="Normal"/>
    <w:uiPriority w:val="39"/>
    <w:unhideWhenUsed/>
    <w:qFormat/>
    <w:rsid w:val="0092684E"/>
    <w:pPr>
      <w:spacing w:line="259" w:lineRule="auto"/>
      <w:jc w:val="left"/>
      <w:outlineLvl w:val="9"/>
    </w:pPr>
    <w:rPr>
      <w:rFonts w:asciiTheme="majorHAnsi" w:hAnsiTheme="majorHAnsi"/>
      <w:kern w:val="0"/>
      <w:sz w:val="32"/>
      <w:lang w:val="en-US"/>
      <w14:ligatures w14:val="none"/>
    </w:rPr>
  </w:style>
  <w:style w:type="character" w:customStyle="1" w:styleId="Heading2Char">
    <w:name w:val="Heading 2 Char"/>
    <w:basedOn w:val="DefaultParagraphFont"/>
    <w:link w:val="Heading2"/>
    <w:uiPriority w:val="9"/>
    <w:rsid w:val="0092684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2684E"/>
    <w:rPr>
      <w:rFonts w:asciiTheme="majorHAnsi" w:eastAsiaTheme="majorEastAsia" w:hAnsiTheme="majorHAnsi" w:cstheme="majorBidi"/>
      <w:color w:val="1F3763" w:themeColor="accent1" w:themeShade="7F"/>
    </w:rPr>
  </w:style>
  <w:style w:type="paragraph" w:styleId="TOC1">
    <w:name w:val="toc 1"/>
    <w:basedOn w:val="Normal"/>
    <w:next w:val="Normal"/>
    <w:autoRedefine/>
    <w:uiPriority w:val="39"/>
    <w:unhideWhenUsed/>
    <w:rsid w:val="0092684E"/>
    <w:pPr>
      <w:spacing w:after="100"/>
    </w:pPr>
  </w:style>
  <w:style w:type="character" w:styleId="Hyperlink">
    <w:name w:val="Hyperlink"/>
    <w:basedOn w:val="DefaultParagraphFont"/>
    <w:uiPriority w:val="99"/>
    <w:unhideWhenUsed/>
    <w:rsid w:val="0092684E"/>
    <w:rPr>
      <w:color w:val="0563C1" w:themeColor="hyperlink"/>
      <w:u w:val="single"/>
    </w:rPr>
  </w:style>
  <w:style w:type="paragraph" w:styleId="TOC2">
    <w:name w:val="toc 2"/>
    <w:basedOn w:val="Normal"/>
    <w:next w:val="Normal"/>
    <w:autoRedefine/>
    <w:uiPriority w:val="39"/>
    <w:unhideWhenUsed/>
    <w:rsid w:val="0092684E"/>
    <w:pPr>
      <w:spacing w:after="100" w:line="259" w:lineRule="auto"/>
      <w:ind w:left="220"/>
      <w:jc w:val="left"/>
    </w:pPr>
    <w:rPr>
      <w:rFonts w:asciiTheme="minorHAnsi" w:eastAsiaTheme="minorEastAsia" w:hAnsiTheme="minorHAnsi" w:cs="Times New Roman"/>
      <w:kern w:val="0"/>
      <w:sz w:val="22"/>
      <w:szCs w:val="22"/>
      <w:lang w:val="en-US"/>
      <w14:ligatures w14:val="none"/>
    </w:rPr>
  </w:style>
  <w:style w:type="paragraph" w:styleId="TOC3">
    <w:name w:val="toc 3"/>
    <w:basedOn w:val="Normal"/>
    <w:next w:val="Normal"/>
    <w:autoRedefine/>
    <w:uiPriority w:val="39"/>
    <w:unhideWhenUsed/>
    <w:rsid w:val="0092684E"/>
    <w:pPr>
      <w:spacing w:after="100" w:line="259" w:lineRule="auto"/>
      <w:ind w:left="440"/>
      <w:jc w:val="left"/>
    </w:pPr>
    <w:rPr>
      <w:rFonts w:asciiTheme="minorHAnsi" w:eastAsiaTheme="minorEastAsia" w:hAnsiTheme="minorHAnsi" w:cs="Times New Roman"/>
      <w:kern w:val="0"/>
      <w:sz w:val="22"/>
      <w:szCs w:val="22"/>
      <w:lang w:val="en-US"/>
      <w14:ligatures w14:val="none"/>
    </w:rPr>
  </w:style>
  <w:style w:type="character" w:customStyle="1" w:styleId="normaltextrun">
    <w:name w:val="normaltextrun"/>
    <w:basedOn w:val="DefaultParagraphFont"/>
    <w:rsid w:val="00841F60"/>
  </w:style>
  <w:style w:type="paragraph" w:customStyle="1" w:styleId="paragraph">
    <w:name w:val="paragraph"/>
    <w:basedOn w:val="Normal"/>
    <w:rsid w:val="0036646C"/>
    <w:pPr>
      <w:spacing w:before="100" w:beforeAutospacing="1" w:after="100" w:afterAutospacing="1"/>
      <w:jc w:val="left"/>
    </w:pPr>
    <w:rPr>
      <w:rFonts w:ascii="Times New Roman" w:eastAsia="Times New Roman" w:hAnsi="Times New Roman" w:cs="Times New Roman"/>
      <w:kern w:val="0"/>
      <w:lang w:eastAsia="en-AU"/>
      <w14:ligatures w14:val="none"/>
    </w:rPr>
  </w:style>
  <w:style w:type="character" w:customStyle="1" w:styleId="eop">
    <w:name w:val="eop"/>
    <w:basedOn w:val="DefaultParagraphFont"/>
    <w:rsid w:val="0036646C"/>
  </w:style>
  <w:style w:type="paragraph" w:styleId="Caption">
    <w:name w:val="caption"/>
    <w:basedOn w:val="Normal"/>
    <w:next w:val="Normal"/>
    <w:uiPriority w:val="35"/>
    <w:unhideWhenUsed/>
    <w:qFormat/>
    <w:rsid w:val="00DA091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9D2C40"/>
    <w:rPr>
      <w:sz w:val="20"/>
      <w:szCs w:val="20"/>
    </w:rPr>
  </w:style>
  <w:style w:type="character" w:customStyle="1" w:styleId="FootnoteTextChar">
    <w:name w:val="Footnote Text Char"/>
    <w:basedOn w:val="DefaultParagraphFont"/>
    <w:link w:val="FootnoteText"/>
    <w:uiPriority w:val="99"/>
    <w:semiHidden/>
    <w:rsid w:val="009D2C40"/>
    <w:rPr>
      <w:sz w:val="20"/>
      <w:szCs w:val="20"/>
    </w:rPr>
  </w:style>
  <w:style w:type="character" w:styleId="FootnoteReference">
    <w:name w:val="footnote reference"/>
    <w:basedOn w:val="DefaultParagraphFont"/>
    <w:uiPriority w:val="99"/>
    <w:semiHidden/>
    <w:unhideWhenUsed/>
    <w:rsid w:val="009D2C40"/>
    <w:rPr>
      <w:vertAlign w:val="superscript"/>
    </w:rPr>
  </w:style>
  <w:style w:type="character" w:styleId="CommentReference">
    <w:name w:val="annotation reference"/>
    <w:basedOn w:val="DefaultParagraphFont"/>
    <w:uiPriority w:val="99"/>
    <w:semiHidden/>
    <w:unhideWhenUsed/>
    <w:rsid w:val="00B620A5"/>
    <w:rPr>
      <w:sz w:val="16"/>
      <w:szCs w:val="16"/>
    </w:rPr>
  </w:style>
  <w:style w:type="paragraph" w:styleId="CommentText">
    <w:name w:val="annotation text"/>
    <w:basedOn w:val="Normal"/>
    <w:link w:val="CommentTextChar"/>
    <w:uiPriority w:val="99"/>
    <w:unhideWhenUsed/>
    <w:rsid w:val="00B620A5"/>
    <w:rPr>
      <w:sz w:val="20"/>
      <w:szCs w:val="20"/>
    </w:rPr>
  </w:style>
  <w:style w:type="character" w:customStyle="1" w:styleId="CommentTextChar">
    <w:name w:val="Comment Text Char"/>
    <w:basedOn w:val="DefaultParagraphFont"/>
    <w:link w:val="CommentText"/>
    <w:uiPriority w:val="99"/>
    <w:rsid w:val="00B620A5"/>
    <w:rPr>
      <w:sz w:val="20"/>
      <w:szCs w:val="20"/>
    </w:rPr>
  </w:style>
  <w:style w:type="paragraph" w:styleId="CommentSubject">
    <w:name w:val="annotation subject"/>
    <w:basedOn w:val="CommentText"/>
    <w:next w:val="CommentText"/>
    <w:link w:val="CommentSubjectChar"/>
    <w:uiPriority w:val="99"/>
    <w:semiHidden/>
    <w:unhideWhenUsed/>
    <w:rsid w:val="00B620A5"/>
    <w:rPr>
      <w:b/>
      <w:bCs/>
    </w:rPr>
  </w:style>
  <w:style w:type="character" w:customStyle="1" w:styleId="CommentSubjectChar">
    <w:name w:val="Comment Subject Char"/>
    <w:basedOn w:val="CommentTextChar"/>
    <w:link w:val="CommentSubject"/>
    <w:uiPriority w:val="99"/>
    <w:semiHidden/>
    <w:rsid w:val="00B620A5"/>
    <w:rPr>
      <w:b/>
      <w:bCs/>
      <w:sz w:val="20"/>
      <w:szCs w:val="20"/>
    </w:rPr>
  </w:style>
  <w:style w:type="character" w:styleId="UnresolvedMention">
    <w:name w:val="Unresolved Mention"/>
    <w:basedOn w:val="DefaultParagraphFont"/>
    <w:uiPriority w:val="99"/>
    <w:semiHidden/>
    <w:unhideWhenUsed/>
    <w:rsid w:val="00AC365C"/>
    <w:rPr>
      <w:color w:val="605E5C"/>
      <w:shd w:val="clear" w:color="auto" w:fill="E1DFDD"/>
    </w:rPr>
  </w:style>
  <w:style w:type="character" w:customStyle="1" w:styleId="prompt">
    <w:name w:val="prompt"/>
    <w:basedOn w:val="DefaultParagraphFont"/>
    <w:rsid w:val="00665417"/>
  </w:style>
  <w:style w:type="character" w:customStyle="1" w:styleId="generated">
    <w:name w:val="generated"/>
    <w:basedOn w:val="DefaultParagraphFont"/>
    <w:rsid w:val="00665417"/>
  </w:style>
  <w:style w:type="character" w:customStyle="1" w:styleId="sum">
    <w:name w:val="sum"/>
    <w:basedOn w:val="DefaultParagraphFont"/>
    <w:rsid w:val="00665417"/>
  </w:style>
  <w:style w:type="paragraph" w:styleId="Bibliography">
    <w:name w:val="Bibliography"/>
    <w:basedOn w:val="Normal"/>
    <w:next w:val="Normal"/>
    <w:uiPriority w:val="37"/>
    <w:unhideWhenUsed/>
    <w:rsid w:val="005D0E2F"/>
    <w:pPr>
      <w:spacing w:line="480" w:lineRule="auto"/>
      <w:ind w:left="720" w:hanging="720"/>
    </w:pPr>
  </w:style>
  <w:style w:type="paragraph" w:styleId="Revision">
    <w:name w:val="Revision"/>
    <w:hidden/>
    <w:uiPriority w:val="99"/>
    <w:semiHidden/>
    <w:rsid w:val="00840001"/>
    <w:pPr>
      <w:jc w:val="left"/>
    </w:pPr>
  </w:style>
  <w:style w:type="paragraph" w:styleId="NormalWeb">
    <w:name w:val="Normal (Web)"/>
    <w:basedOn w:val="Normal"/>
    <w:uiPriority w:val="99"/>
    <w:semiHidden/>
    <w:unhideWhenUsed/>
    <w:rsid w:val="004630CB"/>
    <w:pPr>
      <w:spacing w:before="100" w:beforeAutospacing="1" w:after="100" w:afterAutospacing="1"/>
      <w:jc w:val="left"/>
    </w:pPr>
    <w:rPr>
      <w:rFonts w:ascii="Times New Roman" w:eastAsia="Times New Roman" w:hAnsi="Times New Roman" w:cs="Times New Roman"/>
      <w:kern w:val="0"/>
      <w:lang w:eastAsia="en-AU"/>
      <w14:ligatures w14:val="none"/>
    </w:rPr>
  </w:style>
  <w:style w:type="character" w:styleId="Emphasis">
    <w:name w:val="Emphasis"/>
    <w:basedOn w:val="DefaultParagraphFont"/>
    <w:uiPriority w:val="20"/>
    <w:qFormat/>
    <w:rsid w:val="004630CB"/>
    <w:rPr>
      <w:i/>
      <w:iCs/>
    </w:rPr>
  </w:style>
  <w:style w:type="character" w:styleId="FollowedHyperlink">
    <w:name w:val="FollowedHyperlink"/>
    <w:basedOn w:val="DefaultParagraphFont"/>
    <w:uiPriority w:val="99"/>
    <w:semiHidden/>
    <w:unhideWhenUsed/>
    <w:rsid w:val="00B3361E"/>
    <w:rPr>
      <w:color w:val="954F72" w:themeColor="followedHyperlink"/>
      <w:u w:val="single"/>
    </w:rPr>
  </w:style>
  <w:style w:type="character" w:customStyle="1" w:styleId="wacimagecontainer">
    <w:name w:val="wacimagecontainer"/>
    <w:basedOn w:val="DefaultParagraphFont"/>
    <w:rsid w:val="00A610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682846">
      <w:bodyDiv w:val="1"/>
      <w:marLeft w:val="0"/>
      <w:marRight w:val="0"/>
      <w:marTop w:val="0"/>
      <w:marBottom w:val="0"/>
      <w:divBdr>
        <w:top w:val="none" w:sz="0" w:space="0" w:color="auto"/>
        <w:left w:val="none" w:sz="0" w:space="0" w:color="auto"/>
        <w:bottom w:val="none" w:sz="0" w:space="0" w:color="auto"/>
        <w:right w:val="none" w:sz="0" w:space="0" w:color="auto"/>
      </w:divBdr>
      <w:divsChild>
        <w:div w:id="2029602881">
          <w:marLeft w:val="0"/>
          <w:marRight w:val="0"/>
          <w:marTop w:val="0"/>
          <w:marBottom w:val="0"/>
          <w:divBdr>
            <w:top w:val="none" w:sz="0" w:space="0" w:color="auto"/>
            <w:left w:val="none" w:sz="0" w:space="0" w:color="auto"/>
            <w:bottom w:val="none" w:sz="0" w:space="0" w:color="auto"/>
            <w:right w:val="none" w:sz="0" w:space="0" w:color="auto"/>
          </w:divBdr>
        </w:div>
      </w:divsChild>
    </w:div>
    <w:div w:id="269317247">
      <w:bodyDiv w:val="1"/>
      <w:marLeft w:val="0"/>
      <w:marRight w:val="0"/>
      <w:marTop w:val="0"/>
      <w:marBottom w:val="0"/>
      <w:divBdr>
        <w:top w:val="none" w:sz="0" w:space="0" w:color="auto"/>
        <w:left w:val="none" w:sz="0" w:space="0" w:color="auto"/>
        <w:bottom w:val="none" w:sz="0" w:space="0" w:color="auto"/>
        <w:right w:val="none" w:sz="0" w:space="0" w:color="auto"/>
      </w:divBdr>
    </w:div>
    <w:div w:id="527262219">
      <w:bodyDiv w:val="1"/>
      <w:marLeft w:val="0"/>
      <w:marRight w:val="0"/>
      <w:marTop w:val="0"/>
      <w:marBottom w:val="0"/>
      <w:divBdr>
        <w:top w:val="none" w:sz="0" w:space="0" w:color="auto"/>
        <w:left w:val="none" w:sz="0" w:space="0" w:color="auto"/>
        <w:bottom w:val="none" w:sz="0" w:space="0" w:color="auto"/>
        <w:right w:val="none" w:sz="0" w:space="0" w:color="auto"/>
      </w:divBdr>
      <w:divsChild>
        <w:div w:id="638652588">
          <w:marLeft w:val="0"/>
          <w:marRight w:val="0"/>
          <w:marTop w:val="0"/>
          <w:marBottom w:val="0"/>
          <w:divBdr>
            <w:top w:val="none" w:sz="0" w:space="0" w:color="auto"/>
            <w:left w:val="none" w:sz="0" w:space="0" w:color="auto"/>
            <w:bottom w:val="none" w:sz="0" w:space="0" w:color="auto"/>
            <w:right w:val="none" w:sz="0" w:space="0" w:color="auto"/>
          </w:divBdr>
        </w:div>
      </w:divsChild>
    </w:div>
    <w:div w:id="536427192">
      <w:bodyDiv w:val="1"/>
      <w:marLeft w:val="0"/>
      <w:marRight w:val="0"/>
      <w:marTop w:val="0"/>
      <w:marBottom w:val="0"/>
      <w:divBdr>
        <w:top w:val="none" w:sz="0" w:space="0" w:color="auto"/>
        <w:left w:val="none" w:sz="0" w:space="0" w:color="auto"/>
        <w:bottom w:val="none" w:sz="0" w:space="0" w:color="auto"/>
        <w:right w:val="none" w:sz="0" w:space="0" w:color="auto"/>
      </w:divBdr>
    </w:div>
    <w:div w:id="624194847">
      <w:bodyDiv w:val="1"/>
      <w:marLeft w:val="0"/>
      <w:marRight w:val="0"/>
      <w:marTop w:val="0"/>
      <w:marBottom w:val="0"/>
      <w:divBdr>
        <w:top w:val="none" w:sz="0" w:space="0" w:color="auto"/>
        <w:left w:val="none" w:sz="0" w:space="0" w:color="auto"/>
        <w:bottom w:val="none" w:sz="0" w:space="0" w:color="auto"/>
        <w:right w:val="none" w:sz="0" w:space="0" w:color="auto"/>
      </w:divBdr>
      <w:divsChild>
        <w:div w:id="1530293750">
          <w:marLeft w:val="0"/>
          <w:marRight w:val="0"/>
          <w:marTop w:val="0"/>
          <w:marBottom w:val="0"/>
          <w:divBdr>
            <w:top w:val="none" w:sz="0" w:space="0" w:color="auto"/>
            <w:left w:val="none" w:sz="0" w:space="0" w:color="auto"/>
            <w:bottom w:val="none" w:sz="0" w:space="0" w:color="auto"/>
            <w:right w:val="none" w:sz="0" w:space="0" w:color="auto"/>
          </w:divBdr>
        </w:div>
      </w:divsChild>
    </w:div>
    <w:div w:id="1035813597">
      <w:bodyDiv w:val="1"/>
      <w:marLeft w:val="0"/>
      <w:marRight w:val="0"/>
      <w:marTop w:val="0"/>
      <w:marBottom w:val="0"/>
      <w:divBdr>
        <w:top w:val="none" w:sz="0" w:space="0" w:color="auto"/>
        <w:left w:val="none" w:sz="0" w:space="0" w:color="auto"/>
        <w:bottom w:val="none" w:sz="0" w:space="0" w:color="auto"/>
        <w:right w:val="none" w:sz="0" w:space="0" w:color="auto"/>
      </w:divBdr>
      <w:divsChild>
        <w:div w:id="1353797712">
          <w:marLeft w:val="0"/>
          <w:marRight w:val="0"/>
          <w:marTop w:val="0"/>
          <w:marBottom w:val="0"/>
          <w:divBdr>
            <w:top w:val="none" w:sz="0" w:space="0" w:color="auto"/>
            <w:left w:val="none" w:sz="0" w:space="0" w:color="auto"/>
            <w:bottom w:val="none" w:sz="0" w:space="0" w:color="auto"/>
            <w:right w:val="none" w:sz="0" w:space="0" w:color="auto"/>
          </w:divBdr>
        </w:div>
      </w:divsChild>
    </w:div>
    <w:div w:id="1151142451">
      <w:bodyDiv w:val="1"/>
      <w:marLeft w:val="0"/>
      <w:marRight w:val="0"/>
      <w:marTop w:val="0"/>
      <w:marBottom w:val="0"/>
      <w:divBdr>
        <w:top w:val="none" w:sz="0" w:space="0" w:color="auto"/>
        <w:left w:val="none" w:sz="0" w:space="0" w:color="auto"/>
        <w:bottom w:val="none" w:sz="0" w:space="0" w:color="auto"/>
        <w:right w:val="none" w:sz="0" w:space="0" w:color="auto"/>
      </w:divBdr>
      <w:divsChild>
        <w:div w:id="568149359">
          <w:marLeft w:val="0"/>
          <w:marRight w:val="0"/>
          <w:marTop w:val="0"/>
          <w:marBottom w:val="0"/>
          <w:divBdr>
            <w:top w:val="none" w:sz="0" w:space="0" w:color="auto"/>
            <w:left w:val="none" w:sz="0" w:space="0" w:color="auto"/>
            <w:bottom w:val="none" w:sz="0" w:space="0" w:color="auto"/>
            <w:right w:val="none" w:sz="0" w:space="0" w:color="auto"/>
          </w:divBdr>
        </w:div>
        <w:div w:id="716859646">
          <w:marLeft w:val="0"/>
          <w:marRight w:val="0"/>
          <w:marTop w:val="0"/>
          <w:marBottom w:val="0"/>
          <w:divBdr>
            <w:top w:val="none" w:sz="0" w:space="0" w:color="auto"/>
            <w:left w:val="none" w:sz="0" w:space="0" w:color="auto"/>
            <w:bottom w:val="none" w:sz="0" w:space="0" w:color="auto"/>
            <w:right w:val="none" w:sz="0" w:space="0" w:color="auto"/>
          </w:divBdr>
        </w:div>
        <w:div w:id="1122573970">
          <w:marLeft w:val="0"/>
          <w:marRight w:val="0"/>
          <w:marTop w:val="0"/>
          <w:marBottom w:val="0"/>
          <w:divBdr>
            <w:top w:val="none" w:sz="0" w:space="0" w:color="auto"/>
            <w:left w:val="none" w:sz="0" w:space="0" w:color="auto"/>
            <w:bottom w:val="none" w:sz="0" w:space="0" w:color="auto"/>
            <w:right w:val="none" w:sz="0" w:space="0" w:color="auto"/>
          </w:divBdr>
        </w:div>
        <w:div w:id="1384018707">
          <w:marLeft w:val="0"/>
          <w:marRight w:val="0"/>
          <w:marTop w:val="0"/>
          <w:marBottom w:val="0"/>
          <w:divBdr>
            <w:top w:val="none" w:sz="0" w:space="0" w:color="auto"/>
            <w:left w:val="none" w:sz="0" w:space="0" w:color="auto"/>
            <w:bottom w:val="none" w:sz="0" w:space="0" w:color="auto"/>
            <w:right w:val="none" w:sz="0" w:space="0" w:color="auto"/>
          </w:divBdr>
        </w:div>
        <w:div w:id="1538733277">
          <w:marLeft w:val="0"/>
          <w:marRight w:val="0"/>
          <w:marTop w:val="0"/>
          <w:marBottom w:val="0"/>
          <w:divBdr>
            <w:top w:val="none" w:sz="0" w:space="0" w:color="auto"/>
            <w:left w:val="none" w:sz="0" w:space="0" w:color="auto"/>
            <w:bottom w:val="none" w:sz="0" w:space="0" w:color="auto"/>
            <w:right w:val="none" w:sz="0" w:space="0" w:color="auto"/>
          </w:divBdr>
        </w:div>
        <w:div w:id="1723868153">
          <w:marLeft w:val="0"/>
          <w:marRight w:val="0"/>
          <w:marTop w:val="0"/>
          <w:marBottom w:val="0"/>
          <w:divBdr>
            <w:top w:val="none" w:sz="0" w:space="0" w:color="auto"/>
            <w:left w:val="none" w:sz="0" w:space="0" w:color="auto"/>
            <w:bottom w:val="none" w:sz="0" w:space="0" w:color="auto"/>
            <w:right w:val="none" w:sz="0" w:space="0" w:color="auto"/>
          </w:divBdr>
        </w:div>
        <w:div w:id="1953855174">
          <w:marLeft w:val="0"/>
          <w:marRight w:val="0"/>
          <w:marTop w:val="0"/>
          <w:marBottom w:val="0"/>
          <w:divBdr>
            <w:top w:val="none" w:sz="0" w:space="0" w:color="auto"/>
            <w:left w:val="none" w:sz="0" w:space="0" w:color="auto"/>
            <w:bottom w:val="none" w:sz="0" w:space="0" w:color="auto"/>
            <w:right w:val="none" w:sz="0" w:space="0" w:color="auto"/>
          </w:divBdr>
        </w:div>
      </w:divsChild>
    </w:div>
    <w:div w:id="1303847477">
      <w:bodyDiv w:val="1"/>
      <w:marLeft w:val="0"/>
      <w:marRight w:val="0"/>
      <w:marTop w:val="0"/>
      <w:marBottom w:val="0"/>
      <w:divBdr>
        <w:top w:val="none" w:sz="0" w:space="0" w:color="auto"/>
        <w:left w:val="none" w:sz="0" w:space="0" w:color="auto"/>
        <w:bottom w:val="none" w:sz="0" w:space="0" w:color="auto"/>
        <w:right w:val="none" w:sz="0" w:space="0" w:color="auto"/>
      </w:divBdr>
    </w:div>
    <w:div w:id="1603147890">
      <w:bodyDiv w:val="1"/>
      <w:marLeft w:val="0"/>
      <w:marRight w:val="0"/>
      <w:marTop w:val="0"/>
      <w:marBottom w:val="0"/>
      <w:divBdr>
        <w:top w:val="none" w:sz="0" w:space="0" w:color="auto"/>
        <w:left w:val="none" w:sz="0" w:space="0" w:color="auto"/>
        <w:bottom w:val="none" w:sz="0" w:space="0" w:color="auto"/>
        <w:right w:val="none" w:sz="0" w:space="0" w:color="auto"/>
      </w:divBdr>
      <w:divsChild>
        <w:div w:id="78261490">
          <w:marLeft w:val="0"/>
          <w:marRight w:val="0"/>
          <w:marTop w:val="0"/>
          <w:marBottom w:val="0"/>
          <w:divBdr>
            <w:top w:val="none" w:sz="0" w:space="0" w:color="auto"/>
            <w:left w:val="none" w:sz="0" w:space="0" w:color="auto"/>
            <w:bottom w:val="none" w:sz="0" w:space="0" w:color="auto"/>
            <w:right w:val="none" w:sz="0" w:space="0" w:color="auto"/>
          </w:divBdr>
        </w:div>
        <w:div w:id="335153911">
          <w:marLeft w:val="0"/>
          <w:marRight w:val="0"/>
          <w:marTop w:val="0"/>
          <w:marBottom w:val="0"/>
          <w:divBdr>
            <w:top w:val="none" w:sz="0" w:space="0" w:color="auto"/>
            <w:left w:val="none" w:sz="0" w:space="0" w:color="auto"/>
            <w:bottom w:val="none" w:sz="0" w:space="0" w:color="auto"/>
            <w:right w:val="none" w:sz="0" w:space="0" w:color="auto"/>
          </w:divBdr>
        </w:div>
        <w:div w:id="341132675">
          <w:marLeft w:val="0"/>
          <w:marRight w:val="0"/>
          <w:marTop w:val="0"/>
          <w:marBottom w:val="0"/>
          <w:divBdr>
            <w:top w:val="none" w:sz="0" w:space="0" w:color="auto"/>
            <w:left w:val="none" w:sz="0" w:space="0" w:color="auto"/>
            <w:bottom w:val="none" w:sz="0" w:space="0" w:color="auto"/>
            <w:right w:val="none" w:sz="0" w:space="0" w:color="auto"/>
          </w:divBdr>
        </w:div>
        <w:div w:id="454368325">
          <w:marLeft w:val="0"/>
          <w:marRight w:val="0"/>
          <w:marTop w:val="0"/>
          <w:marBottom w:val="0"/>
          <w:divBdr>
            <w:top w:val="none" w:sz="0" w:space="0" w:color="auto"/>
            <w:left w:val="none" w:sz="0" w:space="0" w:color="auto"/>
            <w:bottom w:val="none" w:sz="0" w:space="0" w:color="auto"/>
            <w:right w:val="none" w:sz="0" w:space="0" w:color="auto"/>
          </w:divBdr>
          <w:divsChild>
            <w:div w:id="732197331">
              <w:marLeft w:val="0"/>
              <w:marRight w:val="0"/>
              <w:marTop w:val="0"/>
              <w:marBottom w:val="0"/>
              <w:divBdr>
                <w:top w:val="none" w:sz="0" w:space="0" w:color="auto"/>
                <w:left w:val="none" w:sz="0" w:space="0" w:color="auto"/>
                <w:bottom w:val="none" w:sz="0" w:space="0" w:color="auto"/>
                <w:right w:val="none" w:sz="0" w:space="0" w:color="auto"/>
              </w:divBdr>
            </w:div>
            <w:div w:id="877547794">
              <w:marLeft w:val="0"/>
              <w:marRight w:val="0"/>
              <w:marTop w:val="0"/>
              <w:marBottom w:val="0"/>
              <w:divBdr>
                <w:top w:val="none" w:sz="0" w:space="0" w:color="auto"/>
                <w:left w:val="none" w:sz="0" w:space="0" w:color="auto"/>
                <w:bottom w:val="none" w:sz="0" w:space="0" w:color="auto"/>
                <w:right w:val="none" w:sz="0" w:space="0" w:color="auto"/>
              </w:divBdr>
            </w:div>
            <w:div w:id="992299141">
              <w:marLeft w:val="0"/>
              <w:marRight w:val="0"/>
              <w:marTop w:val="0"/>
              <w:marBottom w:val="0"/>
              <w:divBdr>
                <w:top w:val="none" w:sz="0" w:space="0" w:color="auto"/>
                <w:left w:val="none" w:sz="0" w:space="0" w:color="auto"/>
                <w:bottom w:val="none" w:sz="0" w:space="0" w:color="auto"/>
                <w:right w:val="none" w:sz="0" w:space="0" w:color="auto"/>
              </w:divBdr>
            </w:div>
            <w:div w:id="1117990812">
              <w:marLeft w:val="0"/>
              <w:marRight w:val="0"/>
              <w:marTop w:val="0"/>
              <w:marBottom w:val="0"/>
              <w:divBdr>
                <w:top w:val="none" w:sz="0" w:space="0" w:color="auto"/>
                <w:left w:val="none" w:sz="0" w:space="0" w:color="auto"/>
                <w:bottom w:val="none" w:sz="0" w:space="0" w:color="auto"/>
                <w:right w:val="none" w:sz="0" w:space="0" w:color="auto"/>
              </w:divBdr>
            </w:div>
            <w:div w:id="1488665711">
              <w:marLeft w:val="0"/>
              <w:marRight w:val="0"/>
              <w:marTop w:val="0"/>
              <w:marBottom w:val="0"/>
              <w:divBdr>
                <w:top w:val="none" w:sz="0" w:space="0" w:color="auto"/>
                <w:left w:val="none" w:sz="0" w:space="0" w:color="auto"/>
                <w:bottom w:val="none" w:sz="0" w:space="0" w:color="auto"/>
                <w:right w:val="none" w:sz="0" w:space="0" w:color="auto"/>
              </w:divBdr>
            </w:div>
          </w:divsChild>
        </w:div>
        <w:div w:id="466122831">
          <w:marLeft w:val="0"/>
          <w:marRight w:val="0"/>
          <w:marTop w:val="0"/>
          <w:marBottom w:val="0"/>
          <w:divBdr>
            <w:top w:val="none" w:sz="0" w:space="0" w:color="auto"/>
            <w:left w:val="none" w:sz="0" w:space="0" w:color="auto"/>
            <w:bottom w:val="none" w:sz="0" w:space="0" w:color="auto"/>
            <w:right w:val="none" w:sz="0" w:space="0" w:color="auto"/>
          </w:divBdr>
          <w:divsChild>
            <w:div w:id="794717012">
              <w:marLeft w:val="0"/>
              <w:marRight w:val="0"/>
              <w:marTop w:val="0"/>
              <w:marBottom w:val="0"/>
              <w:divBdr>
                <w:top w:val="none" w:sz="0" w:space="0" w:color="auto"/>
                <w:left w:val="none" w:sz="0" w:space="0" w:color="auto"/>
                <w:bottom w:val="none" w:sz="0" w:space="0" w:color="auto"/>
                <w:right w:val="none" w:sz="0" w:space="0" w:color="auto"/>
              </w:divBdr>
            </w:div>
            <w:div w:id="1022779936">
              <w:marLeft w:val="0"/>
              <w:marRight w:val="0"/>
              <w:marTop w:val="0"/>
              <w:marBottom w:val="0"/>
              <w:divBdr>
                <w:top w:val="none" w:sz="0" w:space="0" w:color="auto"/>
                <w:left w:val="none" w:sz="0" w:space="0" w:color="auto"/>
                <w:bottom w:val="none" w:sz="0" w:space="0" w:color="auto"/>
                <w:right w:val="none" w:sz="0" w:space="0" w:color="auto"/>
              </w:divBdr>
            </w:div>
            <w:div w:id="1147211867">
              <w:marLeft w:val="0"/>
              <w:marRight w:val="0"/>
              <w:marTop w:val="0"/>
              <w:marBottom w:val="0"/>
              <w:divBdr>
                <w:top w:val="none" w:sz="0" w:space="0" w:color="auto"/>
                <w:left w:val="none" w:sz="0" w:space="0" w:color="auto"/>
                <w:bottom w:val="none" w:sz="0" w:space="0" w:color="auto"/>
                <w:right w:val="none" w:sz="0" w:space="0" w:color="auto"/>
              </w:divBdr>
            </w:div>
          </w:divsChild>
        </w:div>
        <w:div w:id="475605920">
          <w:marLeft w:val="0"/>
          <w:marRight w:val="0"/>
          <w:marTop w:val="0"/>
          <w:marBottom w:val="0"/>
          <w:divBdr>
            <w:top w:val="none" w:sz="0" w:space="0" w:color="auto"/>
            <w:left w:val="none" w:sz="0" w:space="0" w:color="auto"/>
            <w:bottom w:val="none" w:sz="0" w:space="0" w:color="auto"/>
            <w:right w:val="none" w:sz="0" w:space="0" w:color="auto"/>
          </w:divBdr>
          <w:divsChild>
            <w:div w:id="1034649436">
              <w:marLeft w:val="0"/>
              <w:marRight w:val="0"/>
              <w:marTop w:val="0"/>
              <w:marBottom w:val="0"/>
              <w:divBdr>
                <w:top w:val="none" w:sz="0" w:space="0" w:color="auto"/>
                <w:left w:val="none" w:sz="0" w:space="0" w:color="auto"/>
                <w:bottom w:val="none" w:sz="0" w:space="0" w:color="auto"/>
                <w:right w:val="none" w:sz="0" w:space="0" w:color="auto"/>
              </w:divBdr>
            </w:div>
            <w:div w:id="1467697902">
              <w:marLeft w:val="0"/>
              <w:marRight w:val="0"/>
              <w:marTop w:val="0"/>
              <w:marBottom w:val="0"/>
              <w:divBdr>
                <w:top w:val="none" w:sz="0" w:space="0" w:color="auto"/>
                <w:left w:val="none" w:sz="0" w:space="0" w:color="auto"/>
                <w:bottom w:val="none" w:sz="0" w:space="0" w:color="auto"/>
                <w:right w:val="none" w:sz="0" w:space="0" w:color="auto"/>
              </w:divBdr>
            </w:div>
            <w:div w:id="2032024756">
              <w:marLeft w:val="0"/>
              <w:marRight w:val="0"/>
              <w:marTop w:val="0"/>
              <w:marBottom w:val="0"/>
              <w:divBdr>
                <w:top w:val="none" w:sz="0" w:space="0" w:color="auto"/>
                <w:left w:val="none" w:sz="0" w:space="0" w:color="auto"/>
                <w:bottom w:val="none" w:sz="0" w:space="0" w:color="auto"/>
                <w:right w:val="none" w:sz="0" w:space="0" w:color="auto"/>
              </w:divBdr>
            </w:div>
          </w:divsChild>
        </w:div>
        <w:div w:id="657998745">
          <w:marLeft w:val="0"/>
          <w:marRight w:val="0"/>
          <w:marTop w:val="0"/>
          <w:marBottom w:val="0"/>
          <w:divBdr>
            <w:top w:val="none" w:sz="0" w:space="0" w:color="auto"/>
            <w:left w:val="none" w:sz="0" w:space="0" w:color="auto"/>
            <w:bottom w:val="none" w:sz="0" w:space="0" w:color="auto"/>
            <w:right w:val="none" w:sz="0" w:space="0" w:color="auto"/>
          </w:divBdr>
        </w:div>
        <w:div w:id="665716759">
          <w:marLeft w:val="0"/>
          <w:marRight w:val="0"/>
          <w:marTop w:val="0"/>
          <w:marBottom w:val="0"/>
          <w:divBdr>
            <w:top w:val="none" w:sz="0" w:space="0" w:color="auto"/>
            <w:left w:val="none" w:sz="0" w:space="0" w:color="auto"/>
            <w:bottom w:val="none" w:sz="0" w:space="0" w:color="auto"/>
            <w:right w:val="none" w:sz="0" w:space="0" w:color="auto"/>
          </w:divBdr>
        </w:div>
        <w:div w:id="666204964">
          <w:marLeft w:val="0"/>
          <w:marRight w:val="0"/>
          <w:marTop w:val="0"/>
          <w:marBottom w:val="0"/>
          <w:divBdr>
            <w:top w:val="none" w:sz="0" w:space="0" w:color="auto"/>
            <w:left w:val="none" w:sz="0" w:space="0" w:color="auto"/>
            <w:bottom w:val="none" w:sz="0" w:space="0" w:color="auto"/>
            <w:right w:val="none" w:sz="0" w:space="0" w:color="auto"/>
          </w:divBdr>
        </w:div>
        <w:div w:id="718633811">
          <w:marLeft w:val="0"/>
          <w:marRight w:val="0"/>
          <w:marTop w:val="0"/>
          <w:marBottom w:val="0"/>
          <w:divBdr>
            <w:top w:val="none" w:sz="0" w:space="0" w:color="auto"/>
            <w:left w:val="none" w:sz="0" w:space="0" w:color="auto"/>
            <w:bottom w:val="none" w:sz="0" w:space="0" w:color="auto"/>
            <w:right w:val="none" w:sz="0" w:space="0" w:color="auto"/>
          </w:divBdr>
          <w:divsChild>
            <w:div w:id="595099123">
              <w:marLeft w:val="0"/>
              <w:marRight w:val="0"/>
              <w:marTop w:val="0"/>
              <w:marBottom w:val="0"/>
              <w:divBdr>
                <w:top w:val="none" w:sz="0" w:space="0" w:color="auto"/>
                <w:left w:val="none" w:sz="0" w:space="0" w:color="auto"/>
                <w:bottom w:val="none" w:sz="0" w:space="0" w:color="auto"/>
                <w:right w:val="none" w:sz="0" w:space="0" w:color="auto"/>
              </w:divBdr>
            </w:div>
            <w:div w:id="1226144597">
              <w:marLeft w:val="0"/>
              <w:marRight w:val="0"/>
              <w:marTop w:val="0"/>
              <w:marBottom w:val="0"/>
              <w:divBdr>
                <w:top w:val="none" w:sz="0" w:space="0" w:color="auto"/>
                <w:left w:val="none" w:sz="0" w:space="0" w:color="auto"/>
                <w:bottom w:val="none" w:sz="0" w:space="0" w:color="auto"/>
                <w:right w:val="none" w:sz="0" w:space="0" w:color="auto"/>
              </w:divBdr>
            </w:div>
            <w:div w:id="2135102187">
              <w:marLeft w:val="0"/>
              <w:marRight w:val="0"/>
              <w:marTop w:val="0"/>
              <w:marBottom w:val="0"/>
              <w:divBdr>
                <w:top w:val="none" w:sz="0" w:space="0" w:color="auto"/>
                <w:left w:val="none" w:sz="0" w:space="0" w:color="auto"/>
                <w:bottom w:val="none" w:sz="0" w:space="0" w:color="auto"/>
                <w:right w:val="none" w:sz="0" w:space="0" w:color="auto"/>
              </w:divBdr>
            </w:div>
          </w:divsChild>
        </w:div>
        <w:div w:id="757673178">
          <w:marLeft w:val="0"/>
          <w:marRight w:val="0"/>
          <w:marTop w:val="0"/>
          <w:marBottom w:val="0"/>
          <w:divBdr>
            <w:top w:val="none" w:sz="0" w:space="0" w:color="auto"/>
            <w:left w:val="none" w:sz="0" w:space="0" w:color="auto"/>
            <w:bottom w:val="none" w:sz="0" w:space="0" w:color="auto"/>
            <w:right w:val="none" w:sz="0" w:space="0" w:color="auto"/>
          </w:divBdr>
        </w:div>
        <w:div w:id="773213667">
          <w:marLeft w:val="0"/>
          <w:marRight w:val="0"/>
          <w:marTop w:val="0"/>
          <w:marBottom w:val="0"/>
          <w:divBdr>
            <w:top w:val="none" w:sz="0" w:space="0" w:color="auto"/>
            <w:left w:val="none" w:sz="0" w:space="0" w:color="auto"/>
            <w:bottom w:val="none" w:sz="0" w:space="0" w:color="auto"/>
            <w:right w:val="none" w:sz="0" w:space="0" w:color="auto"/>
          </w:divBdr>
        </w:div>
        <w:div w:id="774012605">
          <w:marLeft w:val="0"/>
          <w:marRight w:val="0"/>
          <w:marTop w:val="0"/>
          <w:marBottom w:val="0"/>
          <w:divBdr>
            <w:top w:val="none" w:sz="0" w:space="0" w:color="auto"/>
            <w:left w:val="none" w:sz="0" w:space="0" w:color="auto"/>
            <w:bottom w:val="none" w:sz="0" w:space="0" w:color="auto"/>
            <w:right w:val="none" w:sz="0" w:space="0" w:color="auto"/>
          </w:divBdr>
          <w:divsChild>
            <w:div w:id="603421544">
              <w:marLeft w:val="0"/>
              <w:marRight w:val="0"/>
              <w:marTop w:val="0"/>
              <w:marBottom w:val="0"/>
              <w:divBdr>
                <w:top w:val="none" w:sz="0" w:space="0" w:color="auto"/>
                <w:left w:val="none" w:sz="0" w:space="0" w:color="auto"/>
                <w:bottom w:val="none" w:sz="0" w:space="0" w:color="auto"/>
                <w:right w:val="none" w:sz="0" w:space="0" w:color="auto"/>
              </w:divBdr>
            </w:div>
            <w:div w:id="1770661218">
              <w:marLeft w:val="0"/>
              <w:marRight w:val="0"/>
              <w:marTop w:val="0"/>
              <w:marBottom w:val="0"/>
              <w:divBdr>
                <w:top w:val="none" w:sz="0" w:space="0" w:color="auto"/>
                <w:left w:val="none" w:sz="0" w:space="0" w:color="auto"/>
                <w:bottom w:val="none" w:sz="0" w:space="0" w:color="auto"/>
                <w:right w:val="none" w:sz="0" w:space="0" w:color="auto"/>
              </w:divBdr>
            </w:div>
            <w:div w:id="1840194906">
              <w:marLeft w:val="0"/>
              <w:marRight w:val="0"/>
              <w:marTop w:val="0"/>
              <w:marBottom w:val="0"/>
              <w:divBdr>
                <w:top w:val="none" w:sz="0" w:space="0" w:color="auto"/>
                <w:left w:val="none" w:sz="0" w:space="0" w:color="auto"/>
                <w:bottom w:val="none" w:sz="0" w:space="0" w:color="auto"/>
                <w:right w:val="none" w:sz="0" w:space="0" w:color="auto"/>
              </w:divBdr>
            </w:div>
          </w:divsChild>
        </w:div>
        <w:div w:id="784617820">
          <w:marLeft w:val="0"/>
          <w:marRight w:val="0"/>
          <w:marTop w:val="0"/>
          <w:marBottom w:val="0"/>
          <w:divBdr>
            <w:top w:val="none" w:sz="0" w:space="0" w:color="auto"/>
            <w:left w:val="none" w:sz="0" w:space="0" w:color="auto"/>
            <w:bottom w:val="none" w:sz="0" w:space="0" w:color="auto"/>
            <w:right w:val="none" w:sz="0" w:space="0" w:color="auto"/>
          </w:divBdr>
        </w:div>
        <w:div w:id="895773770">
          <w:marLeft w:val="0"/>
          <w:marRight w:val="0"/>
          <w:marTop w:val="0"/>
          <w:marBottom w:val="0"/>
          <w:divBdr>
            <w:top w:val="none" w:sz="0" w:space="0" w:color="auto"/>
            <w:left w:val="none" w:sz="0" w:space="0" w:color="auto"/>
            <w:bottom w:val="none" w:sz="0" w:space="0" w:color="auto"/>
            <w:right w:val="none" w:sz="0" w:space="0" w:color="auto"/>
          </w:divBdr>
        </w:div>
        <w:div w:id="932013164">
          <w:marLeft w:val="0"/>
          <w:marRight w:val="0"/>
          <w:marTop w:val="0"/>
          <w:marBottom w:val="0"/>
          <w:divBdr>
            <w:top w:val="none" w:sz="0" w:space="0" w:color="auto"/>
            <w:left w:val="none" w:sz="0" w:space="0" w:color="auto"/>
            <w:bottom w:val="none" w:sz="0" w:space="0" w:color="auto"/>
            <w:right w:val="none" w:sz="0" w:space="0" w:color="auto"/>
          </w:divBdr>
        </w:div>
        <w:div w:id="1069884843">
          <w:marLeft w:val="0"/>
          <w:marRight w:val="0"/>
          <w:marTop w:val="0"/>
          <w:marBottom w:val="0"/>
          <w:divBdr>
            <w:top w:val="none" w:sz="0" w:space="0" w:color="auto"/>
            <w:left w:val="none" w:sz="0" w:space="0" w:color="auto"/>
            <w:bottom w:val="none" w:sz="0" w:space="0" w:color="auto"/>
            <w:right w:val="none" w:sz="0" w:space="0" w:color="auto"/>
          </w:divBdr>
          <w:divsChild>
            <w:div w:id="135879731">
              <w:marLeft w:val="0"/>
              <w:marRight w:val="0"/>
              <w:marTop w:val="0"/>
              <w:marBottom w:val="0"/>
              <w:divBdr>
                <w:top w:val="none" w:sz="0" w:space="0" w:color="auto"/>
                <w:left w:val="none" w:sz="0" w:space="0" w:color="auto"/>
                <w:bottom w:val="none" w:sz="0" w:space="0" w:color="auto"/>
                <w:right w:val="none" w:sz="0" w:space="0" w:color="auto"/>
              </w:divBdr>
            </w:div>
            <w:div w:id="158543176">
              <w:marLeft w:val="0"/>
              <w:marRight w:val="0"/>
              <w:marTop w:val="0"/>
              <w:marBottom w:val="0"/>
              <w:divBdr>
                <w:top w:val="none" w:sz="0" w:space="0" w:color="auto"/>
                <w:left w:val="none" w:sz="0" w:space="0" w:color="auto"/>
                <w:bottom w:val="none" w:sz="0" w:space="0" w:color="auto"/>
                <w:right w:val="none" w:sz="0" w:space="0" w:color="auto"/>
              </w:divBdr>
            </w:div>
            <w:div w:id="363486482">
              <w:marLeft w:val="0"/>
              <w:marRight w:val="0"/>
              <w:marTop w:val="0"/>
              <w:marBottom w:val="0"/>
              <w:divBdr>
                <w:top w:val="none" w:sz="0" w:space="0" w:color="auto"/>
                <w:left w:val="none" w:sz="0" w:space="0" w:color="auto"/>
                <w:bottom w:val="none" w:sz="0" w:space="0" w:color="auto"/>
                <w:right w:val="none" w:sz="0" w:space="0" w:color="auto"/>
              </w:divBdr>
            </w:div>
            <w:div w:id="1206060189">
              <w:marLeft w:val="0"/>
              <w:marRight w:val="0"/>
              <w:marTop w:val="0"/>
              <w:marBottom w:val="0"/>
              <w:divBdr>
                <w:top w:val="none" w:sz="0" w:space="0" w:color="auto"/>
                <w:left w:val="none" w:sz="0" w:space="0" w:color="auto"/>
                <w:bottom w:val="none" w:sz="0" w:space="0" w:color="auto"/>
                <w:right w:val="none" w:sz="0" w:space="0" w:color="auto"/>
              </w:divBdr>
            </w:div>
            <w:div w:id="2065789873">
              <w:marLeft w:val="0"/>
              <w:marRight w:val="0"/>
              <w:marTop w:val="0"/>
              <w:marBottom w:val="0"/>
              <w:divBdr>
                <w:top w:val="none" w:sz="0" w:space="0" w:color="auto"/>
                <w:left w:val="none" w:sz="0" w:space="0" w:color="auto"/>
                <w:bottom w:val="none" w:sz="0" w:space="0" w:color="auto"/>
                <w:right w:val="none" w:sz="0" w:space="0" w:color="auto"/>
              </w:divBdr>
            </w:div>
          </w:divsChild>
        </w:div>
        <w:div w:id="1129935374">
          <w:marLeft w:val="0"/>
          <w:marRight w:val="0"/>
          <w:marTop w:val="0"/>
          <w:marBottom w:val="0"/>
          <w:divBdr>
            <w:top w:val="none" w:sz="0" w:space="0" w:color="auto"/>
            <w:left w:val="none" w:sz="0" w:space="0" w:color="auto"/>
            <w:bottom w:val="none" w:sz="0" w:space="0" w:color="auto"/>
            <w:right w:val="none" w:sz="0" w:space="0" w:color="auto"/>
          </w:divBdr>
        </w:div>
        <w:div w:id="1164201004">
          <w:marLeft w:val="0"/>
          <w:marRight w:val="0"/>
          <w:marTop w:val="0"/>
          <w:marBottom w:val="0"/>
          <w:divBdr>
            <w:top w:val="none" w:sz="0" w:space="0" w:color="auto"/>
            <w:left w:val="none" w:sz="0" w:space="0" w:color="auto"/>
            <w:bottom w:val="none" w:sz="0" w:space="0" w:color="auto"/>
            <w:right w:val="none" w:sz="0" w:space="0" w:color="auto"/>
          </w:divBdr>
        </w:div>
        <w:div w:id="1165318535">
          <w:marLeft w:val="0"/>
          <w:marRight w:val="0"/>
          <w:marTop w:val="0"/>
          <w:marBottom w:val="0"/>
          <w:divBdr>
            <w:top w:val="none" w:sz="0" w:space="0" w:color="auto"/>
            <w:left w:val="none" w:sz="0" w:space="0" w:color="auto"/>
            <w:bottom w:val="none" w:sz="0" w:space="0" w:color="auto"/>
            <w:right w:val="none" w:sz="0" w:space="0" w:color="auto"/>
          </w:divBdr>
        </w:div>
        <w:div w:id="1241871033">
          <w:marLeft w:val="0"/>
          <w:marRight w:val="0"/>
          <w:marTop w:val="0"/>
          <w:marBottom w:val="0"/>
          <w:divBdr>
            <w:top w:val="none" w:sz="0" w:space="0" w:color="auto"/>
            <w:left w:val="none" w:sz="0" w:space="0" w:color="auto"/>
            <w:bottom w:val="none" w:sz="0" w:space="0" w:color="auto"/>
            <w:right w:val="none" w:sz="0" w:space="0" w:color="auto"/>
          </w:divBdr>
        </w:div>
        <w:div w:id="1357535400">
          <w:marLeft w:val="0"/>
          <w:marRight w:val="0"/>
          <w:marTop w:val="0"/>
          <w:marBottom w:val="0"/>
          <w:divBdr>
            <w:top w:val="none" w:sz="0" w:space="0" w:color="auto"/>
            <w:left w:val="none" w:sz="0" w:space="0" w:color="auto"/>
            <w:bottom w:val="none" w:sz="0" w:space="0" w:color="auto"/>
            <w:right w:val="none" w:sz="0" w:space="0" w:color="auto"/>
          </w:divBdr>
        </w:div>
        <w:div w:id="1394353526">
          <w:marLeft w:val="0"/>
          <w:marRight w:val="0"/>
          <w:marTop w:val="0"/>
          <w:marBottom w:val="0"/>
          <w:divBdr>
            <w:top w:val="none" w:sz="0" w:space="0" w:color="auto"/>
            <w:left w:val="none" w:sz="0" w:space="0" w:color="auto"/>
            <w:bottom w:val="none" w:sz="0" w:space="0" w:color="auto"/>
            <w:right w:val="none" w:sz="0" w:space="0" w:color="auto"/>
          </w:divBdr>
        </w:div>
        <w:div w:id="1395813608">
          <w:marLeft w:val="0"/>
          <w:marRight w:val="0"/>
          <w:marTop w:val="0"/>
          <w:marBottom w:val="0"/>
          <w:divBdr>
            <w:top w:val="none" w:sz="0" w:space="0" w:color="auto"/>
            <w:left w:val="none" w:sz="0" w:space="0" w:color="auto"/>
            <w:bottom w:val="none" w:sz="0" w:space="0" w:color="auto"/>
            <w:right w:val="none" w:sz="0" w:space="0" w:color="auto"/>
          </w:divBdr>
          <w:divsChild>
            <w:div w:id="617755354">
              <w:marLeft w:val="0"/>
              <w:marRight w:val="0"/>
              <w:marTop w:val="0"/>
              <w:marBottom w:val="0"/>
              <w:divBdr>
                <w:top w:val="none" w:sz="0" w:space="0" w:color="auto"/>
                <w:left w:val="none" w:sz="0" w:space="0" w:color="auto"/>
                <w:bottom w:val="none" w:sz="0" w:space="0" w:color="auto"/>
                <w:right w:val="none" w:sz="0" w:space="0" w:color="auto"/>
              </w:divBdr>
            </w:div>
            <w:div w:id="925453776">
              <w:marLeft w:val="0"/>
              <w:marRight w:val="0"/>
              <w:marTop w:val="0"/>
              <w:marBottom w:val="0"/>
              <w:divBdr>
                <w:top w:val="none" w:sz="0" w:space="0" w:color="auto"/>
                <w:left w:val="none" w:sz="0" w:space="0" w:color="auto"/>
                <w:bottom w:val="none" w:sz="0" w:space="0" w:color="auto"/>
                <w:right w:val="none" w:sz="0" w:space="0" w:color="auto"/>
              </w:divBdr>
            </w:div>
            <w:div w:id="1826385973">
              <w:marLeft w:val="0"/>
              <w:marRight w:val="0"/>
              <w:marTop w:val="0"/>
              <w:marBottom w:val="0"/>
              <w:divBdr>
                <w:top w:val="none" w:sz="0" w:space="0" w:color="auto"/>
                <w:left w:val="none" w:sz="0" w:space="0" w:color="auto"/>
                <w:bottom w:val="none" w:sz="0" w:space="0" w:color="auto"/>
                <w:right w:val="none" w:sz="0" w:space="0" w:color="auto"/>
              </w:divBdr>
            </w:div>
            <w:div w:id="1963150450">
              <w:marLeft w:val="0"/>
              <w:marRight w:val="0"/>
              <w:marTop w:val="0"/>
              <w:marBottom w:val="0"/>
              <w:divBdr>
                <w:top w:val="none" w:sz="0" w:space="0" w:color="auto"/>
                <w:left w:val="none" w:sz="0" w:space="0" w:color="auto"/>
                <w:bottom w:val="none" w:sz="0" w:space="0" w:color="auto"/>
                <w:right w:val="none" w:sz="0" w:space="0" w:color="auto"/>
              </w:divBdr>
            </w:div>
            <w:div w:id="2043750643">
              <w:marLeft w:val="0"/>
              <w:marRight w:val="0"/>
              <w:marTop w:val="0"/>
              <w:marBottom w:val="0"/>
              <w:divBdr>
                <w:top w:val="none" w:sz="0" w:space="0" w:color="auto"/>
                <w:left w:val="none" w:sz="0" w:space="0" w:color="auto"/>
                <w:bottom w:val="none" w:sz="0" w:space="0" w:color="auto"/>
                <w:right w:val="none" w:sz="0" w:space="0" w:color="auto"/>
              </w:divBdr>
            </w:div>
          </w:divsChild>
        </w:div>
        <w:div w:id="1396971135">
          <w:marLeft w:val="0"/>
          <w:marRight w:val="0"/>
          <w:marTop w:val="0"/>
          <w:marBottom w:val="0"/>
          <w:divBdr>
            <w:top w:val="none" w:sz="0" w:space="0" w:color="auto"/>
            <w:left w:val="none" w:sz="0" w:space="0" w:color="auto"/>
            <w:bottom w:val="none" w:sz="0" w:space="0" w:color="auto"/>
            <w:right w:val="none" w:sz="0" w:space="0" w:color="auto"/>
          </w:divBdr>
        </w:div>
        <w:div w:id="1539124476">
          <w:marLeft w:val="0"/>
          <w:marRight w:val="0"/>
          <w:marTop w:val="0"/>
          <w:marBottom w:val="0"/>
          <w:divBdr>
            <w:top w:val="none" w:sz="0" w:space="0" w:color="auto"/>
            <w:left w:val="none" w:sz="0" w:space="0" w:color="auto"/>
            <w:bottom w:val="none" w:sz="0" w:space="0" w:color="auto"/>
            <w:right w:val="none" w:sz="0" w:space="0" w:color="auto"/>
          </w:divBdr>
        </w:div>
        <w:div w:id="1552692209">
          <w:marLeft w:val="0"/>
          <w:marRight w:val="0"/>
          <w:marTop w:val="0"/>
          <w:marBottom w:val="0"/>
          <w:divBdr>
            <w:top w:val="none" w:sz="0" w:space="0" w:color="auto"/>
            <w:left w:val="none" w:sz="0" w:space="0" w:color="auto"/>
            <w:bottom w:val="none" w:sz="0" w:space="0" w:color="auto"/>
            <w:right w:val="none" w:sz="0" w:space="0" w:color="auto"/>
          </w:divBdr>
        </w:div>
        <w:div w:id="1745033380">
          <w:marLeft w:val="0"/>
          <w:marRight w:val="0"/>
          <w:marTop w:val="0"/>
          <w:marBottom w:val="0"/>
          <w:divBdr>
            <w:top w:val="none" w:sz="0" w:space="0" w:color="auto"/>
            <w:left w:val="none" w:sz="0" w:space="0" w:color="auto"/>
            <w:bottom w:val="none" w:sz="0" w:space="0" w:color="auto"/>
            <w:right w:val="none" w:sz="0" w:space="0" w:color="auto"/>
          </w:divBdr>
        </w:div>
        <w:div w:id="1766996968">
          <w:marLeft w:val="0"/>
          <w:marRight w:val="0"/>
          <w:marTop w:val="0"/>
          <w:marBottom w:val="0"/>
          <w:divBdr>
            <w:top w:val="none" w:sz="0" w:space="0" w:color="auto"/>
            <w:left w:val="none" w:sz="0" w:space="0" w:color="auto"/>
            <w:bottom w:val="none" w:sz="0" w:space="0" w:color="auto"/>
            <w:right w:val="none" w:sz="0" w:space="0" w:color="auto"/>
          </w:divBdr>
        </w:div>
      </w:divsChild>
    </w:div>
    <w:div w:id="2077436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mp"/><Relationship Id="rId18" Type="http://schemas.openxmlformats.org/officeDocument/2006/relationships/hyperlink" Target="https://arxiv.org/abs/2307.10169" TargetMode="External"/><Relationship Id="rId26" Type="http://schemas.openxmlformats.org/officeDocument/2006/relationships/hyperlink" Target="http://arxiv.org/abs/1709.00103" TargetMode="External"/><Relationship Id="rId3" Type="http://schemas.openxmlformats.org/officeDocument/2006/relationships/customXml" Target="../customXml/item3.xml"/><Relationship Id="rId21" Type="http://schemas.openxmlformats.org/officeDocument/2006/relationships/hyperlink" Target="https://platform.openai.com/" TargetMode="External"/><Relationship Id="rId34" Type="http://schemas.microsoft.com/office/2020/10/relationships/intelligence" Target="intelligence2.xml"/><Relationship Id="rId7" Type="http://schemas.openxmlformats.org/officeDocument/2006/relationships/settings" Target="settings.xml"/><Relationship Id="rId12" Type="http://schemas.openxmlformats.org/officeDocument/2006/relationships/image" Target="media/image1.jpeg"/><Relationship Id="rId17" Type="http://schemas.openxmlformats.org/officeDocument/2006/relationships/hyperlink" Target="https://doi.org/10.18653/v1/2020.coling-main.34" TargetMode="External"/><Relationship Id="rId25" Type="http://schemas.openxmlformats.org/officeDocument/2006/relationships/hyperlink" Target="https://arxiv.org/abs/2303.18223"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arxiv.org/abs/2303.10130" TargetMode="External"/><Relationship Id="rId20" Type="http://schemas.openxmlformats.org/officeDocument/2006/relationships/hyperlink" Target="https://github.com/dminGod/CallGPT" TargetMode="External"/><Relationship Id="rId29" Type="http://schemas.openxmlformats.org/officeDocument/2006/relationships/image" Target="media/image5.tm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yale-lily.github.io/spider" TargetMode="External"/><Relationship Id="rId24" Type="http://schemas.openxmlformats.org/officeDocument/2006/relationships/hyperlink" Target="https://doi.org/10.18653/v1/D18-1425"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8653/v1/2020.acl-main.84" TargetMode="External"/><Relationship Id="rId23" Type="http://schemas.openxmlformats.org/officeDocument/2006/relationships/hyperlink" Target="https://proceedings.neurips.cc/paper_files/paper/2017/hash/3f5ee243547dee91fbd053c1c4a845aa-Abstract.html" TargetMode="External"/><Relationship Id="rId28"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hyperlink" Target="http://arxiv.org/abs/2302.05965"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07/s00778-019-00567-8" TargetMode="External"/><Relationship Id="rId22" Type="http://schemas.openxmlformats.org/officeDocument/2006/relationships/hyperlink" Target="http://arxiv.org/abs/2304.11015" TargetMode="External"/><Relationship Id="rId27" Type="http://schemas.openxmlformats.org/officeDocument/2006/relationships/image" Target="media/image3.jpe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762756CB0DE0049AC063AFFAC57C238" ma:contentTypeVersion="10" ma:contentTypeDescription="Create a new document." ma:contentTypeScope="" ma:versionID="dcedf0c21d1eb028e4d3cc456de17c06">
  <xsd:schema xmlns:xsd="http://www.w3.org/2001/XMLSchema" xmlns:xs="http://www.w3.org/2001/XMLSchema" xmlns:p="http://schemas.microsoft.com/office/2006/metadata/properties" xmlns:ns2="611e8611-e5e5-453c-8e90-56533e15d7ca" targetNamespace="http://schemas.microsoft.com/office/2006/metadata/properties" ma:root="true" ma:fieldsID="497da14bcb6c233e7dede87a04830dae" ns2:_="">
    <xsd:import namespace="611e8611-e5e5-453c-8e90-56533e15d7ca"/>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1e8611-e5e5-453c-8e90-56533e15d7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c921d02d-b337-4ce5-bd1c-22d9132a6b17"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611e8611-e5e5-453c-8e90-56533e15d7ca">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0C650887-1C4A-466B-B9F4-119A605FC7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1e8611-e5e5-453c-8e90-56533e15d7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7021AD-B5AA-4EA8-9536-0FF9F547740E}">
  <ds:schemaRefs>
    <ds:schemaRef ds:uri="http://schemas.microsoft.com/sharepoint/v3/contenttype/forms"/>
  </ds:schemaRefs>
</ds:datastoreItem>
</file>

<file path=customXml/itemProps3.xml><?xml version="1.0" encoding="utf-8"?>
<ds:datastoreItem xmlns:ds="http://schemas.openxmlformats.org/officeDocument/2006/customXml" ds:itemID="{2B4471B6-996E-4C39-B318-090DD7C9073F}">
  <ds:schemaRefs>
    <ds:schemaRef ds:uri="http://schemas.openxmlformats.org/officeDocument/2006/bibliography"/>
  </ds:schemaRefs>
</ds:datastoreItem>
</file>

<file path=customXml/itemProps4.xml><?xml version="1.0" encoding="utf-8"?>
<ds:datastoreItem xmlns:ds="http://schemas.openxmlformats.org/officeDocument/2006/customXml" ds:itemID="{02049D00-AF9F-4AAC-AF47-D5C825A36BBD}">
  <ds:schemaRefs>
    <ds:schemaRef ds:uri="http://schemas.microsoft.com/office/2006/metadata/properties"/>
    <ds:schemaRef ds:uri="http://schemas.microsoft.com/office/infopath/2007/PartnerControls"/>
    <ds:schemaRef ds:uri="611e8611-e5e5-453c-8e90-56533e15d7ca"/>
  </ds:schemaRefs>
</ds:datastoreItem>
</file>

<file path=docProps/app.xml><?xml version="1.0" encoding="utf-8"?>
<Properties xmlns="http://schemas.openxmlformats.org/officeDocument/2006/extended-properties" xmlns:vt="http://schemas.openxmlformats.org/officeDocument/2006/docPropsVTypes">
  <Template>Normal</Template>
  <TotalTime>730</TotalTime>
  <Pages>56</Pages>
  <Words>18268</Words>
  <Characters>104133</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son Sim</dc:creator>
  <cp:keywords/>
  <dc:description/>
  <cp:lastModifiedBy>Enson Sim</cp:lastModifiedBy>
  <cp:revision>426</cp:revision>
  <cp:lastPrinted>2023-10-29T06:09:00Z</cp:lastPrinted>
  <dcterms:created xsi:type="dcterms:W3CDTF">2023-10-27T04:06:00Z</dcterms:created>
  <dcterms:modified xsi:type="dcterms:W3CDTF">2023-10-29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762756CB0DE0049AC063AFFAC57C238</vt:lpwstr>
  </property>
  <property fmtid="{D5CDD505-2E9C-101B-9397-08002B2CF9AE}" pid="3" name="MediaServiceImageTags">
    <vt:lpwstr/>
  </property>
  <property fmtid="{D5CDD505-2E9C-101B-9397-08002B2CF9AE}" pid="4" name="ZOTERO_PREF_1">
    <vt:lpwstr>&lt;data data-version="3" zotero-version="6.0.25"&gt;&lt;session id="6Ksu1dMM"/&gt;&lt;style id="http://www.zotero.org/styles/apa" locale="en-GB" hasBibliography="1" bibliographyStyleHasBeenSet="1"/&gt;&lt;prefs&gt;&lt;pref name="fieldType" value="Field"/&gt;&lt;/prefs&gt;&lt;/data&gt;</vt:lpwstr>
  </property>
</Properties>
</file>